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1" w:name="_Toc20815351"/>
    <w:p w14:paraId="14B27339" w14:textId="77777777" w:rsidR="00E844AB" w:rsidRPr="00E844AB" w:rsidRDefault="00DA1EC2" w:rsidP="00E844AB">
      <w:pPr>
        <w:rPr>
          <w:szCs w:val="22"/>
        </w:rPr>
      </w:pPr>
      <w:r w:rsidRPr="00E844AB">
        <w:rPr>
          <w:noProof/>
        </w:rPr>
        <mc:AlternateContent>
          <mc:Choice Requires="wps">
            <w:drawing>
              <wp:anchor distT="0" distB="0" distL="114300" distR="114300" simplePos="0" relativeHeight="251694080" behindDoc="0" locked="0" layoutInCell="1" allowOverlap="1" wp14:anchorId="5F640612" wp14:editId="1B49D2E2">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3062B50" w14:textId="77777777" w:rsidR="0049129D" w:rsidRPr="00365F94" w:rsidRDefault="0049129D" w:rsidP="00065BC7">
                            <w:pPr>
                              <w:spacing w:before="0" w:after="0"/>
                              <w:jc w:val="right"/>
                              <w:rPr>
                                <w:rFonts w:ascii="Brandon Grotesque Medium" w:hAnsi="Brandon Grotesque Medium"/>
                                <w:b/>
                              </w:rPr>
                            </w:pPr>
                            <w:r>
                              <w:rPr>
                                <w:rFonts w:ascii="Brandon Grotesque Medium" w:hAnsi="Brandon Grotesque Medium"/>
                                <w:b/>
                              </w:rPr>
                              <w:t>OCTOBER 24, 2019</w:t>
                            </w:r>
                          </w:p>
                          <w:p w14:paraId="3EB864F8" w14:textId="77777777" w:rsidR="0049129D" w:rsidRPr="00365F94" w:rsidRDefault="0049129D"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F640612"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" strokecolor="#70ad47" strokeweight="1pt">
                <v:shadow color="#868686"/>
                <v:textbox>
                  <w:txbxContent>
                    <w:p w14:paraId="23062B50" w14:textId="77777777" w:rsidR="0049129D" w:rsidRPr="00365F94" w:rsidRDefault="0049129D" w:rsidP="00065BC7">
                      <w:pPr>
                        <w:spacing w:before="0" w:after="0"/>
                        <w:jc w:val="right"/>
                        <w:rPr>
                          <w:rFonts w:ascii="Brandon Grotesque Medium" w:hAnsi="Brandon Grotesque Medium"/>
                          <w:b/>
                        </w:rPr>
                      </w:pPr>
                      <w:r>
                        <w:rPr>
                          <w:rFonts w:ascii="Brandon Grotesque Medium" w:hAnsi="Brandon Grotesque Medium"/>
                          <w:b/>
                        </w:rPr>
                        <w:t>OCTOBER 24, 2019</w:t>
                      </w:r>
                    </w:p>
                    <w:p w14:paraId="3EB864F8" w14:textId="77777777" w:rsidR="0049129D" w:rsidRPr="00365F94" w:rsidRDefault="0049129D"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v:textbox>
                <w10:wrap anchorx="margin"/>
              </v:shape>
            </w:pict>
          </mc:Fallback>
        </mc:AlternateContent>
      </w:r>
      <w:r w:rsidR="00065BC7">
        <w:rPr>
          <w:noProof/>
        </w:rPr>
        <w:drawing>
          <wp:inline distT="0" distB="0" distL="0" distR="0" wp14:anchorId="7A2BE29E" wp14:editId="00A1C249">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1"/>
      <w:r w:rsidR="009D23FC" w:rsidRPr="00D5180B">
        <w:rPr>
          <w:szCs w:val="22"/>
        </w:rPr>
        <w:br w:type="page"/>
      </w:r>
      <w:bookmarkStart w:id="2" w:name="_Toc8374906"/>
      <w:bookmarkStart w:id="3" w:name="_Toc8047811"/>
    </w:p>
    <w:p w14:paraId="1CFB1585" w14:textId="77777777" w:rsidR="003D3A55" w:rsidRPr="003D3A55" w:rsidRDefault="00E844AB" w:rsidP="003D3A55">
      <w:pPr>
        <w:pStyle w:val="LimeGreenHeaders"/>
        <w:spacing w:before="400"/>
        <w:rPr>
          <w:noProof/>
        </w:rPr>
      </w:pPr>
      <w:bookmarkStart w:id="4" w:name="_Toc20815352"/>
      <w:bookmarkStart w:id="5" w:name="_Toc20815561"/>
      <w:bookmarkStart w:id="6" w:name="_Toc20839123"/>
      <w:bookmarkEnd w:id="2"/>
      <w:bookmarkEnd w:id="3"/>
      <w:r w:rsidRPr="00433A0B">
        <w:rPr>
          <w:sz w:val="32"/>
        </w:rPr>
        <w:lastRenderedPageBreak/>
        <w:t xml:space="preserve">Table of </w:t>
      </w:r>
      <w:r>
        <w:t>Contents</w:t>
      </w:r>
      <w:bookmarkEnd w:id="4"/>
      <w:bookmarkEnd w:id="5"/>
      <w:bookmarkEnd w:id="6"/>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6775518D" w14:textId="77777777"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F21CD4">
        <w:rPr>
          <w:noProof/>
        </w:rPr>
        <w:t>6</w:t>
      </w:r>
      <w:r>
        <w:rPr>
          <w:noProof/>
        </w:rPr>
        <w:fldChar w:fldCharType="end"/>
      </w:r>
    </w:p>
    <w:p w14:paraId="1AC67DF1" w14:textId="77777777"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F21CD4">
        <w:rPr>
          <w:noProof/>
        </w:rPr>
        <w:t>13</w:t>
      </w:r>
      <w:r>
        <w:rPr>
          <w:noProof/>
        </w:rPr>
        <w:fldChar w:fldCharType="end"/>
      </w:r>
    </w:p>
    <w:p w14:paraId="4BDA59B9" w14:textId="77777777"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F21CD4">
        <w:rPr>
          <w:noProof/>
        </w:rPr>
        <w:t>14</w:t>
      </w:r>
      <w:r>
        <w:rPr>
          <w:noProof/>
        </w:rPr>
        <w:fldChar w:fldCharType="end"/>
      </w:r>
    </w:p>
    <w:p w14:paraId="12B0D983" w14:textId="77777777"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F21CD4">
        <w:rPr>
          <w:noProof/>
        </w:rPr>
        <w:t>15</w:t>
      </w:r>
      <w:r>
        <w:rPr>
          <w:noProof/>
        </w:rPr>
        <w:fldChar w:fldCharType="end"/>
      </w:r>
    </w:p>
    <w:p w14:paraId="25953F1F" w14:textId="77777777"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F21CD4">
        <w:rPr>
          <w:noProof/>
        </w:rPr>
        <w:t>16</w:t>
      </w:r>
      <w:r>
        <w:rPr>
          <w:noProof/>
        </w:rPr>
        <w:fldChar w:fldCharType="end"/>
      </w:r>
    </w:p>
    <w:p w14:paraId="69A35B81" w14:textId="77777777"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F21CD4">
        <w:rPr>
          <w:noProof/>
        </w:rPr>
        <w:t>18</w:t>
      </w:r>
      <w:r>
        <w:rPr>
          <w:noProof/>
        </w:rPr>
        <w:fldChar w:fldCharType="end"/>
      </w:r>
    </w:p>
    <w:p w14:paraId="3AFA5C80" w14:textId="77777777"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F21CD4">
        <w:rPr>
          <w:noProof/>
        </w:rPr>
        <w:t>18</w:t>
      </w:r>
      <w:r>
        <w:rPr>
          <w:noProof/>
        </w:rPr>
        <w:fldChar w:fldCharType="end"/>
      </w:r>
    </w:p>
    <w:p w14:paraId="31BB5EE9"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F21CD4">
        <w:rPr>
          <w:noProof/>
        </w:rPr>
        <w:t>18</w:t>
      </w:r>
      <w:r>
        <w:rPr>
          <w:noProof/>
        </w:rPr>
        <w:fldChar w:fldCharType="end"/>
      </w:r>
    </w:p>
    <w:p w14:paraId="7C34E443" w14:textId="77777777"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F21CD4">
        <w:rPr>
          <w:noProof/>
        </w:rPr>
        <w:t>18</w:t>
      </w:r>
      <w:r>
        <w:rPr>
          <w:noProof/>
        </w:rPr>
        <w:fldChar w:fldCharType="end"/>
      </w:r>
    </w:p>
    <w:p w14:paraId="1425D375"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F21CD4">
        <w:rPr>
          <w:noProof/>
        </w:rPr>
        <w:t>18</w:t>
      </w:r>
      <w:r>
        <w:rPr>
          <w:noProof/>
        </w:rPr>
        <w:fldChar w:fldCharType="end"/>
      </w:r>
    </w:p>
    <w:p w14:paraId="0A2DDF63" w14:textId="77777777"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F21CD4">
        <w:rPr>
          <w:noProof/>
        </w:rPr>
        <w:t>19</w:t>
      </w:r>
      <w:r>
        <w:rPr>
          <w:noProof/>
        </w:rPr>
        <w:fldChar w:fldCharType="end"/>
      </w:r>
    </w:p>
    <w:p w14:paraId="1CDF8F11"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F21CD4">
        <w:rPr>
          <w:noProof/>
        </w:rPr>
        <w:t>19</w:t>
      </w:r>
      <w:r>
        <w:rPr>
          <w:noProof/>
        </w:rPr>
        <w:fldChar w:fldCharType="end"/>
      </w:r>
    </w:p>
    <w:p w14:paraId="47803832" w14:textId="77777777"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F21CD4">
        <w:rPr>
          <w:noProof/>
        </w:rPr>
        <w:t>20</w:t>
      </w:r>
      <w:r>
        <w:rPr>
          <w:noProof/>
        </w:rPr>
        <w:fldChar w:fldCharType="end"/>
      </w:r>
    </w:p>
    <w:p w14:paraId="1CF8B8C6"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F21CD4">
        <w:rPr>
          <w:noProof/>
        </w:rPr>
        <w:t>20</w:t>
      </w:r>
      <w:r>
        <w:rPr>
          <w:noProof/>
        </w:rPr>
        <w:fldChar w:fldCharType="end"/>
      </w:r>
    </w:p>
    <w:p w14:paraId="0CD538E8" w14:textId="77777777"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F21CD4">
        <w:rPr>
          <w:noProof/>
        </w:rPr>
        <w:t>23</w:t>
      </w:r>
      <w:r>
        <w:rPr>
          <w:noProof/>
        </w:rPr>
        <w:fldChar w:fldCharType="end"/>
      </w:r>
    </w:p>
    <w:p w14:paraId="6AF4DFDD" w14:textId="77777777"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F21CD4">
        <w:rPr>
          <w:noProof/>
        </w:rPr>
        <w:t>23</w:t>
      </w:r>
      <w:r>
        <w:rPr>
          <w:noProof/>
        </w:rPr>
        <w:fldChar w:fldCharType="end"/>
      </w:r>
    </w:p>
    <w:p w14:paraId="4F3D1B58" w14:textId="77777777"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F21CD4">
        <w:rPr>
          <w:noProof/>
        </w:rPr>
        <w:t>23</w:t>
      </w:r>
      <w:r w:rsidR="00835454">
        <w:rPr>
          <w:noProof/>
        </w:rPr>
        <w:fldChar w:fldCharType="end"/>
      </w:r>
    </w:p>
    <w:p w14:paraId="764ED4C2" w14:textId="77777777"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F21CD4">
        <w:rPr>
          <w:noProof/>
        </w:rPr>
        <w:t>25</w:t>
      </w:r>
      <w:r>
        <w:rPr>
          <w:noProof/>
        </w:rPr>
        <w:fldChar w:fldCharType="end"/>
      </w:r>
    </w:p>
    <w:p w14:paraId="494515DB" w14:textId="77777777"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F21CD4">
        <w:rPr>
          <w:noProof/>
        </w:rPr>
        <w:t>25</w:t>
      </w:r>
      <w:r>
        <w:rPr>
          <w:noProof/>
        </w:rPr>
        <w:fldChar w:fldCharType="end"/>
      </w:r>
    </w:p>
    <w:p w14:paraId="7A64444D" w14:textId="77777777"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F21CD4">
        <w:rPr>
          <w:noProof/>
        </w:rPr>
        <w:t>26</w:t>
      </w:r>
      <w:r>
        <w:rPr>
          <w:noProof/>
        </w:rPr>
        <w:fldChar w:fldCharType="end"/>
      </w:r>
    </w:p>
    <w:p w14:paraId="739D44B1" w14:textId="77777777"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F21CD4">
        <w:rPr>
          <w:noProof/>
        </w:rPr>
        <w:t>27</w:t>
      </w:r>
      <w:r>
        <w:rPr>
          <w:noProof/>
        </w:rPr>
        <w:fldChar w:fldCharType="end"/>
      </w:r>
    </w:p>
    <w:p w14:paraId="73612AEA" w14:textId="77777777"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F21CD4">
        <w:rPr>
          <w:noProof/>
        </w:rPr>
        <w:t>28</w:t>
      </w:r>
      <w:r>
        <w:rPr>
          <w:noProof/>
        </w:rPr>
        <w:fldChar w:fldCharType="end"/>
      </w:r>
    </w:p>
    <w:p w14:paraId="71B85382" w14:textId="77777777"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F21CD4">
        <w:rPr>
          <w:noProof/>
        </w:rPr>
        <w:t>33</w:t>
      </w:r>
      <w:r w:rsidR="00835454">
        <w:rPr>
          <w:noProof/>
        </w:rPr>
        <w:fldChar w:fldCharType="end"/>
      </w:r>
    </w:p>
    <w:p w14:paraId="47688FD9" w14:textId="77777777"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F21CD4">
        <w:rPr>
          <w:noProof/>
        </w:rPr>
        <w:t>33</w:t>
      </w:r>
      <w:r>
        <w:rPr>
          <w:noProof/>
        </w:rPr>
        <w:fldChar w:fldCharType="end"/>
      </w:r>
    </w:p>
    <w:p w14:paraId="116347C9" w14:textId="77777777"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F21CD4">
        <w:rPr>
          <w:noProof/>
        </w:rPr>
        <w:t>33</w:t>
      </w:r>
      <w:r>
        <w:rPr>
          <w:noProof/>
        </w:rPr>
        <w:fldChar w:fldCharType="end"/>
      </w:r>
    </w:p>
    <w:p w14:paraId="28C5963B" w14:textId="77777777"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F21CD4">
        <w:rPr>
          <w:noProof/>
        </w:rPr>
        <w:t>35</w:t>
      </w:r>
      <w:r>
        <w:rPr>
          <w:noProof/>
        </w:rPr>
        <w:fldChar w:fldCharType="end"/>
      </w:r>
    </w:p>
    <w:p w14:paraId="3F210F5B" w14:textId="77777777"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F21CD4">
        <w:rPr>
          <w:noProof/>
        </w:rPr>
        <w:t>35</w:t>
      </w:r>
      <w:r>
        <w:rPr>
          <w:noProof/>
        </w:rPr>
        <w:fldChar w:fldCharType="end"/>
      </w:r>
    </w:p>
    <w:p w14:paraId="7256D931" w14:textId="77777777"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r>
        <w:rPr>
          <w:noProof/>
        </w:rPr>
        <w:fldChar w:fldCharType="begin"/>
      </w:r>
      <w:r>
        <w:rPr>
          <w:noProof/>
        </w:rPr>
        <w:instrText xml:space="preserve"> PAGEREF _Toc20839151 \h </w:instrText>
      </w:r>
      <w:r>
        <w:rPr>
          <w:noProof/>
        </w:rPr>
      </w:r>
      <w:r>
        <w:rPr>
          <w:noProof/>
        </w:rPr>
        <w:fldChar w:fldCharType="separate"/>
      </w:r>
      <w:r w:rsidR="00F21CD4">
        <w:rPr>
          <w:noProof/>
        </w:rPr>
        <w:t>36</w:t>
      </w:r>
      <w:r>
        <w:rPr>
          <w:noProof/>
        </w:rPr>
        <w:fldChar w:fldCharType="end"/>
      </w:r>
    </w:p>
    <w:p w14:paraId="08D7236A" w14:textId="77777777"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F21CD4">
        <w:rPr>
          <w:noProof/>
        </w:rPr>
        <w:t>39</w:t>
      </w:r>
      <w:r>
        <w:rPr>
          <w:noProof/>
        </w:rPr>
        <w:fldChar w:fldCharType="end"/>
      </w:r>
    </w:p>
    <w:p w14:paraId="407661AA" w14:textId="77777777"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F21CD4">
        <w:rPr>
          <w:noProof/>
        </w:rPr>
        <w:t>40</w:t>
      </w:r>
      <w:r>
        <w:rPr>
          <w:noProof/>
        </w:rPr>
        <w:fldChar w:fldCharType="end"/>
      </w:r>
    </w:p>
    <w:p w14:paraId="188D8D87" w14:textId="77777777"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F21CD4">
        <w:rPr>
          <w:noProof/>
        </w:rPr>
        <w:t>41</w:t>
      </w:r>
      <w:r>
        <w:rPr>
          <w:noProof/>
        </w:rPr>
        <w:fldChar w:fldCharType="end"/>
      </w:r>
    </w:p>
    <w:p w14:paraId="097B348F" w14:textId="77777777"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F21CD4">
        <w:rPr>
          <w:noProof/>
        </w:rPr>
        <w:t>45</w:t>
      </w:r>
      <w:r>
        <w:rPr>
          <w:noProof/>
        </w:rPr>
        <w:fldChar w:fldCharType="end"/>
      </w:r>
    </w:p>
    <w:p w14:paraId="569C147C" w14:textId="77777777"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F21CD4">
        <w:rPr>
          <w:noProof/>
        </w:rPr>
        <w:t>48</w:t>
      </w:r>
      <w:r>
        <w:rPr>
          <w:noProof/>
        </w:rPr>
        <w:fldChar w:fldCharType="end"/>
      </w:r>
    </w:p>
    <w:p w14:paraId="3CCABE47" w14:textId="77777777"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F21CD4">
        <w:rPr>
          <w:noProof/>
        </w:rPr>
        <w:t>49</w:t>
      </w:r>
      <w:r>
        <w:rPr>
          <w:noProof/>
        </w:rPr>
        <w:fldChar w:fldCharType="end"/>
      </w:r>
    </w:p>
    <w:p w14:paraId="48F26C7B" w14:textId="77777777"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F21CD4">
        <w:rPr>
          <w:noProof/>
        </w:rPr>
        <w:t>50</w:t>
      </w:r>
      <w:r>
        <w:rPr>
          <w:noProof/>
        </w:rPr>
        <w:fldChar w:fldCharType="end"/>
      </w:r>
    </w:p>
    <w:p w14:paraId="1738777D" w14:textId="77777777"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F21CD4">
        <w:rPr>
          <w:noProof/>
        </w:rPr>
        <w:t>53</w:t>
      </w:r>
      <w:r>
        <w:rPr>
          <w:noProof/>
        </w:rPr>
        <w:fldChar w:fldCharType="end"/>
      </w:r>
    </w:p>
    <w:p w14:paraId="6C4CB0DA" w14:textId="77777777"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F21CD4">
        <w:rPr>
          <w:noProof/>
        </w:rPr>
        <w:t>54</w:t>
      </w:r>
      <w:r>
        <w:rPr>
          <w:noProof/>
        </w:rPr>
        <w:fldChar w:fldCharType="end"/>
      </w:r>
    </w:p>
    <w:p w14:paraId="55298F1C" w14:textId="77777777"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F21CD4">
        <w:rPr>
          <w:noProof/>
        </w:rPr>
        <w:t>56</w:t>
      </w:r>
      <w:r>
        <w:rPr>
          <w:noProof/>
        </w:rPr>
        <w:fldChar w:fldCharType="end"/>
      </w:r>
    </w:p>
    <w:p w14:paraId="3663FF03" w14:textId="77777777"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F21CD4">
        <w:rPr>
          <w:noProof/>
        </w:rPr>
        <w:t>57</w:t>
      </w:r>
      <w:r>
        <w:rPr>
          <w:noProof/>
        </w:rPr>
        <w:fldChar w:fldCharType="end"/>
      </w:r>
    </w:p>
    <w:p w14:paraId="353AE7C3" w14:textId="77777777"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F21CD4">
        <w:rPr>
          <w:noProof/>
        </w:rPr>
        <w:t>59</w:t>
      </w:r>
      <w:r>
        <w:rPr>
          <w:noProof/>
        </w:rPr>
        <w:fldChar w:fldCharType="end"/>
      </w:r>
    </w:p>
    <w:p w14:paraId="2FD9FD3B" w14:textId="77777777"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F21CD4">
        <w:rPr>
          <w:noProof/>
        </w:rPr>
        <w:t>61</w:t>
      </w:r>
      <w:r>
        <w:rPr>
          <w:noProof/>
        </w:rPr>
        <w:fldChar w:fldCharType="end"/>
      </w:r>
    </w:p>
    <w:p w14:paraId="58D48EA8" w14:textId="77777777"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F21CD4">
        <w:rPr>
          <w:noProof/>
        </w:rPr>
        <w:t>62</w:t>
      </w:r>
      <w:r>
        <w:rPr>
          <w:noProof/>
        </w:rPr>
        <w:fldChar w:fldCharType="end"/>
      </w:r>
    </w:p>
    <w:p w14:paraId="6D71B525"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F21CD4">
        <w:rPr>
          <w:noProof/>
        </w:rPr>
        <w:t>62</w:t>
      </w:r>
      <w:r>
        <w:rPr>
          <w:noProof/>
        </w:rPr>
        <w:fldChar w:fldCharType="end"/>
      </w:r>
    </w:p>
    <w:p w14:paraId="3E3F3EC8" w14:textId="77777777"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F21CD4">
        <w:rPr>
          <w:noProof/>
        </w:rPr>
        <w:t>64</w:t>
      </w:r>
      <w:r>
        <w:rPr>
          <w:noProof/>
        </w:rPr>
        <w:fldChar w:fldCharType="end"/>
      </w:r>
    </w:p>
    <w:p w14:paraId="1B585FB1" w14:textId="77777777"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F21CD4">
        <w:rPr>
          <w:noProof/>
        </w:rPr>
        <w:t>68</w:t>
      </w:r>
      <w:r>
        <w:rPr>
          <w:noProof/>
        </w:rPr>
        <w:fldChar w:fldCharType="end"/>
      </w:r>
    </w:p>
    <w:p w14:paraId="285BC565" w14:textId="77777777"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F21CD4">
        <w:rPr>
          <w:noProof/>
        </w:rPr>
        <w:t>69</w:t>
      </w:r>
      <w:r>
        <w:rPr>
          <w:noProof/>
        </w:rPr>
        <w:fldChar w:fldCharType="end"/>
      </w:r>
    </w:p>
    <w:p w14:paraId="63B08117" w14:textId="77777777"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F21CD4">
        <w:rPr>
          <w:noProof/>
        </w:rPr>
        <w:t>70</w:t>
      </w:r>
      <w:r>
        <w:rPr>
          <w:noProof/>
        </w:rPr>
        <w:fldChar w:fldCharType="end"/>
      </w:r>
    </w:p>
    <w:p w14:paraId="0555418D"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F21CD4">
        <w:rPr>
          <w:noProof/>
        </w:rPr>
        <w:t>70</w:t>
      </w:r>
      <w:r>
        <w:rPr>
          <w:noProof/>
        </w:rPr>
        <w:fldChar w:fldCharType="end"/>
      </w:r>
    </w:p>
    <w:p w14:paraId="32C06ACE" w14:textId="77777777"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F21CD4">
        <w:rPr>
          <w:noProof/>
        </w:rPr>
        <w:t>71</w:t>
      </w:r>
      <w:r>
        <w:rPr>
          <w:noProof/>
        </w:rPr>
        <w:fldChar w:fldCharType="end"/>
      </w:r>
    </w:p>
    <w:p w14:paraId="1ACE3D9A" w14:textId="77777777"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F21CD4">
        <w:rPr>
          <w:noProof/>
        </w:rPr>
        <w:t>73</w:t>
      </w:r>
      <w:r>
        <w:rPr>
          <w:noProof/>
        </w:rPr>
        <w:fldChar w:fldCharType="end"/>
      </w:r>
    </w:p>
    <w:p w14:paraId="751DEB79" w14:textId="77777777"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F21CD4">
        <w:rPr>
          <w:noProof/>
        </w:rPr>
        <w:t>74</w:t>
      </w:r>
      <w:r>
        <w:rPr>
          <w:noProof/>
        </w:rPr>
        <w:fldChar w:fldCharType="end"/>
      </w:r>
    </w:p>
    <w:p w14:paraId="17DF7972"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F21CD4">
        <w:rPr>
          <w:noProof/>
        </w:rPr>
        <w:t>74</w:t>
      </w:r>
      <w:r>
        <w:rPr>
          <w:noProof/>
        </w:rPr>
        <w:fldChar w:fldCharType="end"/>
      </w:r>
    </w:p>
    <w:p w14:paraId="7342C0E2" w14:textId="77777777"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F21CD4">
        <w:rPr>
          <w:noProof/>
        </w:rPr>
        <w:t>76</w:t>
      </w:r>
      <w:r>
        <w:rPr>
          <w:noProof/>
        </w:rPr>
        <w:fldChar w:fldCharType="end"/>
      </w:r>
    </w:p>
    <w:p w14:paraId="62EEA053"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F21CD4">
        <w:rPr>
          <w:noProof/>
        </w:rPr>
        <w:t>76</w:t>
      </w:r>
      <w:r>
        <w:rPr>
          <w:noProof/>
        </w:rPr>
        <w:fldChar w:fldCharType="end"/>
      </w:r>
    </w:p>
    <w:p w14:paraId="778984AA" w14:textId="77777777"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F21CD4">
        <w:rPr>
          <w:noProof/>
        </w:rPr>
        <w:t>77</w:t>
      </w:r>
      <w:r>
        <w:rPr>
          <w:noProof/>
        </w:rPr>
        <w:fldChar w:fldCharType="end"/>
      </w:r>
    </w:p>
    <w:p w14:paraId="71B358E7"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F21CD4">
        <w:rPr>
          <w:noProof/>
        </w:rPr>
        <w:t>77</w:t>
      </w:r>
      <w:r>
        <w:rPr>
          <w:noProof/>
        </w:rPr>
        <w:fldChar w:fldCharType="end"/>
      </w:r>
    </w:p>
    <w:p w14:paraId="08668C88" w14:textId="77777777"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F21CD4">
        <w:rPr>
          <w:noProof/>
        </w:rPr>
        <w:t>78</w:t>
      </w:r>
      <w:r>
        <w:rPr>
          <w:noProof/>
        </w:rPr>
        <w:fldChar w:fldCharType="end"/>
      </w:r>
    </w:p>
    <w:p w14:paraId="612A058F"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F21CD4">
        <w:rPr>
          <w:noProof/>
        </w:rPr>
        <w:t>78</w:t>
      </w:r>
      <w:r>
        <w:rPr>
          <w:noProof/>
        </w:rPr>
        <w:fldChar w:fldCharType="end"/>
      </w:r>
    </w:p>
    <w:p w14:paraId="24243C15" w14:textId="77777777"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F21CD4">
        <w:rPr>
          <w:noProof/>
        </w:rPr>
        <w:t>79</w:t>
      </w:r>
      <w:r>
        <w:rPr>
          <w:noProof/>
        </w:rPr>
        <w:fldChar w:fldCharType="end"/>
      </w:r>
    </w:p>
    <w:p w14:paraId="1D21B225" w14:textId="77777777"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F21CD4">
        <w:rPr>
          <w:noProof/>
        </w:rPr>
        <w:t>79</w:t>
      </w:r>
      <w:r>
        <w:rPr>
          <w:noProof/>
        </w:rPr>
        <w:fldChar w:fldCharType="end"/>
      </w:r>
    </w:p>
    <w:p w14:paraId="30BBF7FB" w14:textId="77777777"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F21CD4">
        <w:rPr>
          <w:noProof/>
        </w:rPr>
        <w:t>79</w:t>
      </w:r>
      <w:r>
        <w:rPr>
          <w:noProof/>
        </w:rPr>
        <w:fldChar w:fldCharType="end"/>
      </w:r>
    </w:p>
    <w:p w14:paraId="3625170D" w14:textId="77777777"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F21CD4">
        <w:rPr>
          <w:noProof/>
        </w:rPr>
        <w:t>80</w:t>
      </w:r>
      <w:r>
        <w:rPr>
          <w:noProof/>
        </w:rPr>
        <w:fldChar w:fldCharType="end"/>
      </w:r>
    </w:p>
    <w:p w14:paraId="47F21069" w14:textId="77777777"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F21CD4">
        <w:rPr>
          <w:noProof/>
        </w:rPr>
        <w:t>80</w:t>
      </w:r>
      <w:r>
        <w:rPr>
          <w:noProof/>
        </w:rPr>
        <w:fldChar w:fldCharType="end"/>
      </w:r>
    </w:p>
    <w:p w14:paraId="2C6C58F3" w14:textId="77777777"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F21CD4">
        <w:rPr>
          <w:noProof/>
        </w:rPr>
        <w:t>81</w:t>
      </w:r>
      <w:r>
        <w:rPr>
          <w:noProof/>
        </w:rPr>
        <w:fldChar w:fldCharType="end"/>
      </w:r>
    </w:p>
    <w:p w14:paraId="539D1CB8"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F21CD4">
        <w:rPr>
          <w:noProof/>
        </w:rPr>
        <w:t>81</w:t>
      </w:r>
      <w:r>
        <w:rPr>
          <w:noProof/>
        </w:rPr>
        <w:fldChar w:fldCharType="end"/>
      </w:r>
    </w:p>
    <w:p w14:paraId="4D63B2C2" w14:textId="77777777"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F21CD4">
        <w:rPr>
          <w:noProof/>
        </w:rPr>
        <w:t>82</w:t>
      </w:r>
      <w:r>
        <w:rPr>
          <w:noProof/>
        </w:rPr>
        <w:fldChar w:fldCharType="end"/>
      </w:r>
    </w:p>
    <w:p w14:paraId="04CD963F"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F21CD4">
        <w:rPr>
          <w:noProof/>
        </w:rPr>
        <w:t>82</w:t>
      </w:r>
      <w:r>
        <w:rPr>
          <w:noProof/>
        </w:rPr>
        <w:fldChar w:fldCharType="end"/>
      </w:r>
    </w:p>
    <w:p w14:paraId="5E09933A" w14:textId="77777777"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F21CD4">
        <w:rPr>
          <w:noProof/>
        </w:rPr>
        <w:t>85</w:t>
      </w:r>
      <w:r>
        <w:rPr>
          <w:noProof/>
        </w:rPr>
        <w:fldChar w:fldCharType="end"/>
      </w:r>
    </w:p>
    <w:p w14:paraId="3061F595" w14:textId="77777777" w:rsidR="003D3A55" w:rsidRDefault="003D3A55">
      <w:pPr>
        <w:pStyle w:val="TOC2"/>
        <w:rPr>
          <w:rFonts w:asciiTheme="minorHAnsi" w:eastAsiaTheme="minorEastAsia" w:hAnsiTheme="minorHAnsi" w:cstheme="minorBidi"/>
          <w:noProof/>
          <w:szCs w:val="22"/>
        </w:rPr>
      </w:pPr>
      <w:r>
        <w:rPr>
          <w:noProof/>
        </w:rPr>
        <w:t>TABLE 7. Crop Land and Water Source Adjacent Land Use</w:t>
      </w:r>
      <w:r>
        <w:rPr>
          <w:noProof/>
        </w:rPr>
        <w:tab/>
      </w:r>
      <w:r>
        <w:rPr>
          <w:noProof/>
        </w:rPr>
        <w:fldChar w:fldCharType="begin"/>
      </w:r>
      <w:r>
        <w:rPr>
          <w:noProof/>
        </w:rPr>
        <w:instrText xml:space="preserve"> PAGEREF _Toc20839192 \h </w:instrText>
      </w:r>
      <w:r>
        <w:rPr>
          <w:noProof/>
        </w:rPr>
      </w:r>
      <w:r>
        <w:rPr>
          <w:noProof/>
        </w:rPr>
        <w:fldChar w:fldCharType="separate"/>
      </w:r>
      <w:r w:rsidR="00F21CD4">
        <w:rPr>
          <w:noProof/>
        </w:rPr>
        <w:t>87</w:t>
      </w:r>
      <w:r>
        <w:rPr>
          <w:noProof/>
        </w:rPr>
        <w:fldChar w:fldCharType="end"/>
      </w:r>
    </w:p>
    <w:p w14:paraId="391722FB" w14:textId="77777777"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F21CD4">
        <w:rPr>
          <w:noProof/>
        </w:rPr>
        <w:t>90</w:t>
      </w:r>
      <w:r>
        <w:rPr>
          <w:noProof/>
        </w:rPr>
        <w:fldChar w:fldCharType="end"/>
      </w:r>
    </w:p>
    <w:p w14:paraId="47A5C675"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F21CD4">
        <w:rPr>
          <w:noProof/>
        </w:rPr>
        <w:t>90</w:t>
      </w:r>
      <w:r>
        <w:rPr>
          <w:noProof/>
        </w:rPr>
        <w:fldChar w:fldCharType="end"/>
      </w:r>
    </w:p>
    <w:p w14:paraId="3DBB5716" w14:textId="77777777"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F21CD4">
        <w:rPr>
          <w:noProof/>
        </w:rPr>
        <w:t>90</w:t>
      </w:r>
      <w:r>
        <w:rPr>
          <w:noProof/>
        </w:rPr>
        <w:fldChar w:fldCharType="end"/>
      </w:r>
    </w:p>
    <w:p w14:paraId="5708C600"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F21CD4">
        <w:rPr>
          <w:noProof/>
        </w:rPr>
        <w:t>90</w:t>
      </w:r>
      <w:r>
        <w:rPr>
          <w:noProof/>
        </w:rPr>
        <w:fldChar w:fldCharType="end"/>
      </w:r>
    </w:p>
    <w:p w14:paraId="06A0D422" w14:textId="77777777" w:rsidR="003D3A55" w:rsidRDefault="003D3A55">
      <w:pPr>
        <w:pStyle w:val="TOC1"/>
        <w:tabs>
          <w:tab w:val="left" w:pos="660"/>
        </w:tabs>
        <w:rPr>
          <w:rFonts w:asciiTheme="minorHAnsi" w:eastAsiaTheme="minorEastAsia" w:hAnsiTheme="minorHAnsi" w:cstheme="minorBidi"/>
          <w:noProof/>
          <w:szCs w:val="22"/>
        </w:rPr>
      </w:pPr>
      <w:r>
        <w:rPr>
          <w:noProof/>
        </w:rPr>
        <w:lastRenderedPageBreak/>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F21CD4">
        <w:rPr>
          <w:noProof/>
        </w:rPr>
        <w:t>90</w:t>
      </w:r>
      <w:r>
        <w:rPr>
          <w:noProof/>
        </w:rPr>
        <w:fldChar w:fldCharType="end"/>
      </w:r>
    </w:p>
    <w:p w14:paraId="62F6BF91" w14:textId="77777777"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F21CD4">
        <w:rPr>
          <w:noProof/>
        </w:rPr>
        <w:t>90</w:t>
      </w:r>
      <w:r>
        <w:rPr>
          <w:noProof/>
        </w:rPr>
        <w:fldChar w:fldCharType="end"/>
      </w:r>
    </w:p>
    <w:p w14:paraId="2F2005C1" w14:textId="77777777"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F21CD4">
        <w:rPr>
          <w:noProof/>
        </w:rPr>
        <w:t>92</w:t>
      </w:r>
      <w:r>
        <w:rPr>
          <w:noProof/>
        </w:rPr>
        <w:fldChar w:fldCharType="end"/>
      </w:r>
    </w:p>
    <w:p w14:paraId="7A897C0D" w14:textId="77777777" w:rsidR="007F4706" w:rsidRPr="005C3C91" w:rsidRDefault="00E50D7E" w:rsidP="005C3C91">
      <w:pPr>
        <w:spacing w:before="0" w:after="0"/>
        <w:rPr>
          <w:sz w:val="32"/>
        </w:rPr>
      </w:pPr>
      <w:r w:rsidRPr="00433A0B">
        <w:rPr>
          <w:rFonts w:asciiTheme="minorHAnsi" w:hAnsiTheme="minorHAnsi"/>
        </w:rPr>
        <w:fldChar w:fldCharType="end"/>
      </w:r>
      <w:bookmarkStart w:id="7" w:name="_Toc8374907"/>
      <w:r w:rsidR="00AF5F73" w:rsidRPr="009668F0">
        <w:rPr>
          <w:b/>
          <w:bCs/>
          <w:color w:val="FFFFFF"/>
          <w:sz w:val="32"/>
          <w:szCs w:val="32"/>
        </w:rPr>
        <w:t>ossary</w:t>
      </w:r>
      <w:bookmarkEnd w:id="7"/>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8" w:name="_Toc489362199"/>
      <w:r w:rsidR="007F4706">
        <w:br w:type="page"/>
      </w:r>
    </w:p>
    <w:p w14:paraId="0768EEBF" w14:textId="77777777" w:rsidR="007F4706" w:rsidRDefault="007F4706" w:rsidP="007F4706">
      <w:pPr>
        <w:jc w:val="both"/>
        <w:rPr>
          <w:rFonts w:cs="Calibri"/>
          <w:szCs w:val="22"/>
        </w:rPr>
      </w:pPr>
      <w:r w:rsidRPr="00D5180B">
        <w:rPr>
          <w:rFonts w:cs="Calibri"/>
          <w:b/>
          <w:szCs w:val="22"/>
        </w:rPr>
        <w:lastRenderedPageBreak/>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p>
    <w:p w14:paraId="5F9BB7C7" w14:textId="77777777" w:rsidR="007F4706" w:rsidRDefault="007F4706" w:rsidP="007F4706">
      <w:pPr>
        <w:tabs>
          <w:tab w:val="left" w:pos="270"/>
        </w:tabs>
      </w:pPr>
      <w:r>
        <w:br w:type="page"/>
      </w:r>
    </w:p>
    <w:tbl>
      <w:tblPr>
        <w:tblW w:w="10368" w:type="dxa"/>
        <w:shd w:val="clear" w:color="auto" w:fill="70AD47"/>
        <w:tblLook w:val="04A0" w:firstRow="1" w:lastRow="0" w:firstColumn="1" w:lastColumn="0" w:noHBand="0" w:noVBand="1"/>
      </w:tblPr>
      <w:tblGrid>
        <w:gridCol w:w="2380"/>
        <w:gridCol w:w="7988"/>
      </w:tblGrid>
      <w:tr w:rsidR="006636B7" w:rsidRPr="00D5180B" w14:paraId="619D1C52" w14:textId="77777777" w:rsidTr="006636B7">
        <w:trPr>
          <w:trHeight w:val="20"/>
        </w:trPr>
        <w:tc>
          <w:tcPr>
            <w:tcW w:w="10368" w:type="dxa"/>
            <w:gridSpan w:val="2"/>
            <w:shd w:val="clear" w:color="auto" w:fill="auto"/>
            <w:vAlign w:val="center"/>
          </w:tcPr>
          <w:p w14:paraId="73E63571" w14:textId="77777777" w:rsidR="00273D8B" w:rsidRPr="00433A0B" w:rsidRDefault="00D421FD" w:rsidP="00E844AB">
            <w:pPr>
              <w:pStyle w:val="LimeGreenHeaders"/>
            </w:pPr>
            <w:bookmarkStart w:id="9" w:name="_Toc20839124"/>
            <w:r>
              <w:lastRenderedPageBreak/>
              <w:t>Glossary</w:t>
            </w:r>
            <w:bookmarkEnd w:id="9"/>
          </w:p>
        </w:tc>
      </w:tr>
      <w:bookmarkEnd w:id="8"/>
      <w:tr w:rsidR="004B3337" w:rsidRPr="00D5180B" w14:paraId="5E8008D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35461C2" w14:textId="77777777" w:rsidR="004B3337" w:rsidRPr="009668F0" w:rsidRDefault="0051538B" w:rsidP="00764C30">
            <w:pPr>
              <w:suppressLineNumbers/>
              <w:jc w:val="center"/>
              <w:rPr>
                <w:rFonts w:cs="Calibri"/>
                <w:b/>
                <w:szCs w:val="22"/>
              </w:rPr>
            </w:pPr>
            <w:r w:rsidRPr="009668F0">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373745DD"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2DFD287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0DF62D0" w14:textId="77777777" w:rsidR="008D5152" w:rsidRPr="009668F0" w:rsidRDefault="0051538B" w:rsidP="00764C30">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44DEAF70"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42573BF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4072437" w14:textId="77777777" w:rsidR="00A35E7C" w:rsidRPr="009668F0" w:rsidRDefault="0051538B" w:rsidP="00764C30">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010545E6"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21CB23C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7A3F0B6" w14:textId="77777777" w:rsidR="00F24588" w:rsidRPr="009668F0" w:rsidRDefault="00F24588" w:rsidP="00F24588">
            <w:pPr>
              <w:suppressLineNumbers/>
              <w:jc w:val="center"/>
              <w:rPr>
                <w:rFonts w:cs="Calibri"/>
                <w:b/>
                <w:szCs w:val="22"/>
              </w:rPr>
            </w:pPr>
            <w:r w:rsidRPr="009668F0">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575638BA"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12525C5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927FB23" w14:textId="77777777" w:rsidR="00F24588" w:rsidRPr="009668F0" w:rsidRDefault="00F24588" w:rsidP="00F24588">
            <w:pPr>
              <w:suppressLineNumbers/>
              <w:jc w:val="center"/>
              <w:rPr>
                <w:rFonts w:cs="Calibri"/>
                <w:b/>
                <w:szCs w:val="22"/>
              </w:rPr>
            </w:pPr>
            <w:r w:rsidRPr="009668F0">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5DDA1487"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7935F16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CACE1D2" w14:textId="77777777" w:rsidR="00F24588" w:rsidRPr="009668F0" w:rsidRDefault="00F24588" w:rsidP="00F24588">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0F60374B"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448BED5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257B600D" w14:textId="77777777" w:rsidR="00AF6FA4" w:rsidRPr="009668F0" w:rsidRDefault="00AF6FA4" w:rsidP="00AF6FA4">
            <w:pPr>
              <w:suppressLineNumbers/>
              <w:jc w:val="center"/>
              <w:rPr>
                <w:rFonts w:cs="Calibri"/>
                <w:b/>
                <w:szCs w:val="22"/>
              </w:rPr>
            </w:pPr>
            <w:r w:rsidRPr="009668F0">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0920A5F9"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F24588" w:rsidRPr="00D5180B" w14:paraId="4C2517C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71DF38F" w14:textId="77777777" w:rsidR="00F24588" w:rsidRPr="009668F0" w:rsidRDefault="00F24588"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63158891" w14:textId="77777777"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where water is intended to, or is likely to, contact lettuce/leafy greens or food contact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0C784C" w:rsidRPr="00D5180B" w14:paraId="397B53F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60E768D" w14:textId="77777777" w:rsidR="000C784C" w:rsidRPr="009668F0" w:rsidRDefault="000C784C"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33E6D4B8" w14:textId="77777777" w:rsidR="000C784C" w:rsidRPr="009668F0" w:rsidRDefault="000C784C" w:rsidP="00F24588">
            <w:pPr>
              <w:suppressLineNumbers/>
              <w:rPr>
                <w:rFonts w:cs="Calibri"/>
                <w:szCs w:val="22"/>
              </w:rPr>
            </w:pPr>
            <w:commentRangeStart w:id="10"/>
            <w:del w:id="11" w:author="Susan" w:date="2020-05-06T14:03:00Z">
              <w:r w:rsidRPr="009668F0" w:rsidDel="001D1CD8">
                <w:rPr>
                  <w:rFonts w:cs="Calibri"/>
                  <w:szCs w:val="22"/>
                </w:rPr>
                <w:delText xml:space="preserve">Each </w:delText>
              </w:r>
            </w:del>
            <w:ins w:id="12" w:author="Susan" w:date="2020-05-06T14:03:00Z">
              <w:r w:rsidR="001D1CD8">
                <w:rPr>
                  <w:rFonts w:cs="Calibri"/>
                  <w:szCs w:val="22"/>
                </w:rPr>
                <w:t>A</w:t>
              </w:r>
            </w:ins>
            <w:commentRangeEnd w:id="10"/>
            <w:ins w:id="13" w:author="Susan" w:date="2020-05-06T14:05:00Z">
              <w:r w:rsidR="00D80654">
                <w:rPr>
                  <w:rStyle w:val="CommentReference"/>
                  <w:rFonts w:ascii="Tahoma" w:hAnsi="Tahoma" w:cs="Tahoma"/>
                  <w:lang w:eastAsia="x-none"/>
                </w:rPr>
                <w:commentReference w:id="10"/>
              </w:r>
            </w:ins>
            <w:ins w:id="14" w:author="Susan" w:date="2020-05-06T14:03:00Z">
              <w:r w:rsidR="001D1CD8">
                <w:rPr>
                  <w:rFonts w:cs="Calibri"/>
                  <w:szCs w:val="22"/>
                </w:rPr>
                <w:t xml:space="preserve"> </w:t>
              </w:r>
            </w:ins>
            <w:r w:rsidRPr="009668F0">
              <w:rPr>
                <w:rFonts w:cs="Calibri"/>
                <w:szCs w:val="22"/>
              </w:rPr>
              <w:t>distinct</w:t>
            </w:r>
            <w:ins w:id="15" w:author="Susan" w:date="2020-05-06T14:03:00Z">
              <w:r w:rsidR="001D1CD8">
                <w:rPr>
                  <w:color w:val="FF0000"/>
                </w:rPr>
                <w:t xml:space="preserve"> water system for agricultural use; consisting</w:t>
              </w:r>
            </w:ins>
            <w:r w:rsidR="001D1CD8">
              <w:rPr>
                <w:rFonts w:cs="Calibri"/>
                <w:szCs w:val="22"/>
              </w:rPr>
              <w:t xml:space="preserve"> </w:t>
            </w:r>
            <w:del w:id="16" w:author="Susan" w:date="2020-05-06T14:04:00Z">
              <w:r w:rsidRPr="009668F0" w:rsidDel="001D1CD8">
                <w:rPr>
                  <w:rFonts w:cs="Calibri"/>
                  <w:szCs w:val="22"/>
                </w:rPr>
                <w:delText xml:space="preserve">, separate combination </w:delText>
              </w:r>
            </w:del>
            <w:r w:rsidRPr="009668F0">
              <w:rPr>
                <w:rFonts w:cs="Calibri"/>
                <w:szCs w:val="22"/>
              </w:rPr>
              <w:t xml:space="preserve">of </w:t>
            </w:r>
            <w:ins w:id="17" w:author="Susan" w:date="2020-05-06T14:04:00Z">
              <w:r w:rsidR="001D1CD8">
                <w:rPr>
                  <w:rFonts w:cs="Calibri"/>
                  <w:szCs w:val="22"/>
                </w:rPr>
                <w:t xml:space="preserve">a </w:t>
              </w:r>
            </w:ins>
            <w:r w:rsidRPr="009668F0">
              <w:rPr>
                <w:rFonts w:cs="Calibri"/>
                <w:szCs w:val="22"/>
              </w:rPr>
              <w:t>water source</w:t>
            </w:r>
            <w:ins w:id="18" w:author="Susan" w:date="2020-05-06T14:04:00Z">
              <w:r w:rsidR="001D1CD8">
                <w:rPr>
                  <w:rFonts w:cs="Calibri"/>
                  <w:szCs w:val="22"/>
                </w:rPr>
                <w:t xml:space="preserve"> </w:t>
              </w:r>
              <w:r w:rsidR="001D1CD8">
                <w:rPr>
                  <w:color w:val="FF0000"/>
                </w:rPr>
                <w:t>and a water distribution system</w:t>
              </w:r>
            </w:ins>
            <w:del w:id="19" w:author="Susan" w:date="2020-05-06T14:04:00Z">
              <w:r w:rsidRPr="009668F0" w:rsidDel="001D1CD8">
                <w:rPr>
                  <w:rFonts w:cs="Calibri"/>
                  <w:szCs w:val="22"/>
                </w:rPr>
                <w:delText xml:space="preserve">, conveyance, storage used </w:delText>
              </w:r>
              <w:r w:rsidR="00692F60" w:rsidRPr="009668F0" w:rsidDel="001D1CD8">
                <w:rPr>
                  <w:rFonts w:cs="Calibri"/>
                  <w:szCs w:val="22"/>
                </w:rPr>
                <w:delText>to carry water from its primary source to its point of use; includes wells, irrigation canals, pumps, valves, storage tanks, reservoirs, meters, pipes, fittings, and sprinklers</w:delText>
              </w:r>
            </w:del>
            <w:r w:rsidRPr="009668F0">
              <w:rPr>
                <w:rFonts w:cs="Calibri"/>
                <w:szCs w:val="22"/>
              </w:rPr>
              <w:t>.</w:t>
            </w:r>
          </w:p>
        </w:tc>
      </w:tr>
      <w:tr w:rsidR="0064596C" w:rsidRPr="00D5180B" w14:paraId="0AB0295D" w14:textId="77777777" w:rsidTr="00221C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ins w:id="20" w:author="Susan" w:date="2020-05-08T13:14:00Z"/>
        </w:trPr>
        <w:tc>
          <w:tcPr>
            <w:tcW w:w="2380" w:type="dxa"/>
            <w:tcBorders>
              <w:top w:val="single" w:sz="4" w:space="0" w:color="auto"/>
              <w:left w:val="single" w:sz="4" w:space="0" w:color="auto"/>
              <w:bottom w:val="single" w:sz="4" w:space="0" w:color="auto"/>
              <w:right w:val="single" w:sz="4" w:space="0" w:color="auto"/>
            </w:tcBorders>
            <w:shd w:val="clear" w:color="auto" w:fill="DBDBDB"/>
          </w:tcPr>
          <w:p w14:paraId="4B51CCC7" w14:textId="77777777" w:rsidR="0064596C" w:rsidRPr="009668F0" w:rsidRDefault="0064596C" w:rsidP="00221C95">
            <w:pPr>
              <w:suppressLineNumbers/>
              <w:jc w:val="center"/>
              <w:rPr>
                <w:ins w:id="21" w:author="Susan" w:date="2020-05-08T13:14:00Z"/>
                <w:rFonts w:cs="Calibri"/>
                <w:b/>
                <w:szCs w:val="22"/>
              </w:rPr>
            </w:pPr>
            <w:ins w:id="22" w:author="Susan" w:date="2020-05-08T13:14:00Z">
              <w:r>
                <w:rPr>
                  <w:rFonts w:cs="Calibri"/>
                  <w:b/>
                  <w:szCs w:val="22"/>
                </w:rPr>
                <w:t>AGRICULTURAL WATER TREATMENT SYSTEM</w:t>
              </w:r>
            </w:ins>
          </w:p>
        </w:tc>
        <w:tc>
          <w:tcPr>
            <w:tcW w:w="7988" w:type="dxa"/>
            <w:tcBorders>
              <w:top w:val="single" w:sz="4" w:space="0" w:color="auto"/>
              <w:left w:val="single" w:sz="4" w:space="0" w:color="auto"/>
              <w:bottom w:val="single" w:sz="4" w:space="0" w:color="auto"/>
              <w:right w:val="single" w:sz="4" w:space="0" w:color="auto"/>
            </w:tcBorders>
          </w:tcPr>
          <w:p w14:paraId="1C29CD28" w14:textId="77777777" w:rsidR="0064596C" w:rsidRPr="0064596C" w:rsidRDefault="0064596C" w:rsidP="0064596C">
            <w:pPr>
              <w:pStyle w:val="TableParagraph"/>
              <w:spacing w:before="3" w:line="259" w:lineRule="auto"/>
              <w:ind w:left="29" w:right="173"/>
              <w:rPr>
                <w:ins w:id="23" w:author="Susan" w:date="2020-05-08T13:14:00Z"/>
              </w:rPr>
            </w:pPr>
            <w:commentRangeStart w:id="24"/>
            <w:ins w:id="25" w:author="Susan" w:date="2020-05-08T13:14:00Z">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ins>
            <w:commentRangeEnd w:id="24"/>
            <w:ins w:id="26" w:author="Susan" w:date="2020-05-08T13:15:00Z">
              <w:r>
                <w:rPr>
                  <w:rStyle w:val="CommentReference"/>
                  <w:rFonts w:ascii="Tahoma" w:eastAsia="Times New Roman" w:hAnsi="Tahoma" w:cs="Tahoma"/>
                  <w:lang w:eastAsia="x-none" w:bidi="ar-SA"/>
                </w:rPr>
                <w:commentReference w:id="24"/>
              </w:r>
            </w:ins>
          </w:p>
        </w:tc>
      </w:tr>
      <w:tr w:rsidR="00221C95" w:rsidRPr="00D5180B" w14:paraId="6F4EBE2D" w14:textId="77777777" w:rsidTr="00221C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232F803F" w14:textId="77777777" w:rsidR="00221C95" w:rsidRPr="009668F0" w:rsidRDefault="00221C95" w:rsidP="00221C95">
            <w:pPr>
              <w:suppressLineNumbers/>
              <w:jc w:val="center"/>
              <w:rPr>
                <w:rFonts w:cs="Calibri"/>
                <w:b/>
                <w:szCs w:val="22"/>
              </w:rPr>
            </w:pPr>
            <w:r w:rsidRPr="009668F0">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7057B1D9" w14:textId="77777777" w:rsidR="00221C95" w:rsidRPr="009668F0" w:rsidRDefault="00221C95" w:rsidP="00221C95">
            <w:pPr>
              <w:suppressLineNumbers/>
              <w:rPr>
                <w:rFonts w:cs="Calibri"/>
                <w:szCs w:val="22"/>
              </w:rPr>
            </w:pPr>
            <w:r w:rsidRPr="009668F0">
              <w:rPr>
                <w:rFonts w:cs="Calibri"/>
                <w:szCs w:val="22"/>
              </w:rPr>
              <w:t>Temporary storage equipment for fertilizers such as third-party storage tanks, pony tanks, etc.</w:t>
            </w:r>
          </w:p>
        </w:tc>
      </w:tr>
      <w:tr w:rsidR="00221C95" w:rsidRPr="00D5180B" w14:paraId="12CA0BB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3AE2B75D" w14:textId="77777777" w:rsidR="00221C95" w:rsidRPr="009668F0" w:rsidRDefault="00221C95" w:rsidP="00221C95">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26A13DBC" w14:textId="77777777" w:rsidR="00221C95" w:rsidRPr="009668F0" w:rsidRDefault="00221C95" w:rsidP="00221C95">
            <w:pPr>
              <w:suppressLineNumbers/>
              <w:rPr>
                <w:rFonts w:cs="Calibri"/>
                <w:szCs w:val="22"/>
              </w:rPr>
            </w:pPr>
            <w:r w:rsidRPr="009668F0">
              <w:rPr>
                <w:rFonts w:cs="Calibri"/>
                <w:szCs w:val="22"/>
              </w:rPr>
              <w:t>Most parts of an animal that do not include muscle meat including organ meat, nervous tissue, cartilage, bone, blood and excrement.</w:t>
            </w:r>
          </w:p>
        </w:tc>
      </w:tr>
      <w:tr w:rsidR="00221C95" w:rsidRPr="00D5180B" w14:paraId="0ECC4F6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C2F808E" w14:textId="77777777" w:rsidR="00221C95" w:rsidRPr="009668F0" w:rsidRDefault="00221C95" w:rsidP="00221C95">
            <w:pPr>
              <w:suppressLineNumbers/>
              <w:jc w:val="center"/>
              <w:rPr>
                <w:rFonts w:cs="Calibri"/>
                <w:b/>
                <w:szCs w:val="22"/>
              </w:rPr>
            </w:pPr>
            <w:r w:rsidRPr="009668F0">
              <w:rPr>
                <w:rFonts w:cs="Calibri"/>
                <w:b/>
                <w:szCs w:val="22"/>
              </w:rPr>
              <w:lastRenderedPageBreak/>
              <w:t xml:space="preserve">ANIMAL </w:t>
            </w:r>
            <w:r w:rsidRPr="009668F0">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7563C011" w14:textId="77777777" w:rsidR="00221C95" w:rsidRPr="00433A0B" w:rsidRDefault="00221C95" w:rsidP="00221C95">
            <w:pPr>
              <w:suppressLineNumbers/>
            </w:pPr>
            <w:r w:rsidRPr="00433A0B">
              <w:t>Feeding, skin, feathers, fecal matter or signs of animal presence in an area to be harvested in sufficient number and quantity to suggest to a reasonable person the crop may be contaminated.</w:t>
            </w:r>
          </w:p>
        </w:tc>
      </w:tr>
      <w:tr w:rsidR="00221C95" w:rsidRPr="00D5180B" w14:paraId="2DFC737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tcPr>
          <w:p w14:paraId="4F0DF1D0" w14:textId="77777777" w:rsidR="00221C95" w:rsidRPr="009668F0" w:rsidRDefault="00221C95" w:rsidP="00221C95">
            <w:pPr>
              <w:suppressLineNumbers/>
              <w:jc w:val="center"/>
              <w:rPr>
                <w:rFonts w:cs="Calibri"/>
                <w:b/>
                <w:szCs w:val="22"/>
              </w:rPr>
            </w:pPr>
            <w:r w:rsidRPr="009668F0">
              <w:rPr>
                <w:rFonts w:cs="Calibri"/>
                <w:b/>
                <w:szCs w:val="22"/>
              </w:rPr>
              <w:t>ANTIMICROBIAL WATER TREATMENT</w:t>
            </w:r>
          </w:p>
        </w:tc>
        <w:tc>
          <w:tcPr>
            <w:tcW w:w="7988" w:type="dxa"/>
            <w:tcBorders>
              <w:top w:val="single" w:sz="4" w:space="0" w:color="auto"/>
            </w:tcBorders>
          </w:tcPr>
          <w:p w14:paraId="65028D87" w14:textId="77777777" w:rsidR="00221C95" w:rsidRPr="00433A0B" w:rsidRDefault="00221C95" w:rsidP="00221C95">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221C95" w:rsidRPr="00D5180B" w14:paraId="19DE96C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48E7A7DA" w14:textId="77777777" w:rsidR="00221C95" w:rsidRPr="009668F0" w:rsidRDefault="00221C95" w:rsidP="00221C95">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7988" w:type="dxa"/>
            <w:tcBorders>
              <w:top w:val="single" w:sz="4" w:space="0" w:color="auto"/>
            </w:tcBorders>
            <w:vAlign w:val="center"/>
          </w:tcPr>
          <w:p w14:paraId="7A1F326E" w14:textId="77777777" w:rsidR="00221C95" w:rsidRPr="00433A0B" w:rsidRDefault="00221C95" w:rsidP="00221C95">
            <w:pPr>
              <w:suppressLineNumbers/>
            </w:pPr>
            <w:r w:rsidRPr="00433A0B">
              <w:t>A high-energy phosphate molecule required to provide energy for cellular function.</w:t>
            </w:r>
          </w:p>
        </w:tc>
      </w:tr>
      <w:tr w:rsidR="00221C95" w:rsidRPr="00D5180B" w14:paraId="6E65E4A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4C2598" w14:textId="77777777" w:rsidR="00221C95" w:rsidRPr="009668F0" w:rsidRDefault="00221C95" w:rsidP="00221C95">
            <w:pPr>
              <w:suppressLineNumbers/>
              <w:jc w:val="center"/>
              <w:rPr>
                <w:rFonts w:cs="Calibri"/>
                <w:b/>
                <w:szCs w:val="22"/>
              </w:rPr>
            </w:pPr>
            <w:r w:rsidRPr="009668F0">
              <w:rPr>
                <w:rFonts w:cs="Calibri"/>
                <w:b/>
                <w:szCs w:val="22"/>
              </w:rPr>
              <w:t>APPLICATION INTERVAL</w:t>
            </w:r>
          </w:p>
        </w:tc>
        <w:tc>
          <w:tcPr>
            <w:tcW w:w="7988" w:type="dxa"/>
            <w:vAlign w:val="center"/>
          </w:tcPr>
          <w:p w14:paraId="034AFA03" w14:textId="77777777" w:rsidR="00221C95" w:rsidRPr="009668F0" w:rsidRDefault="00221C95" w:rsidP="00221C95">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221C95" w:rsidRPr="00D5180B" w14:paraId="6A0960A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60106C0" w14:textId="77777777" w:rsidR="00221C95" w:rsidRPr="009668F0" w:rsidRDefault="00221C95" w:rsidP="00221C95">
            <w:pPr>
              <w:suppressLineNumbers/>
              <w:jc w:val="center"/>
              <w:rPr>
                <w:rFonts w:cs="Calibri"/>
                <w:b/>
                <w:szCs w:val="22"/>
              </w:rPr>
            </w:pPr>
            <w:r w:rsidRPr="009668F0">
              <w:rPr>
                <w:rFonts w:cs="Calibri"/>
                <w:b/>
                <w:szCs w:val="22"/>
              </w:rPr>
              <w:t>ATP TEST METHODS</w:t>
            </w:r>
          </w:p>
        </w:tc>
        <w:tc>
          <w:tcPr>
            <w:tcW w:w="7988" w:type="dxa"/>
            <w:vAlign w:val="center"/>
          </w:tcPr>
          <w:p w14:paraId="006CD3E3" w14:textId="77777777" w:rsidR="00221C95" w:rsidRPr="00433A0B" w:rsidRDefault="00221C95" w:rsidP="00221C95">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221C95" w:rsidRPr="00D5180B" w14:paraId="14BE5F3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CE3241" w14:textId="77777777" w:rsidR="00221C95" w:rsidRPr="009668F0" w:rsidRDefault="00221C95" w:rsidP="00221C95">
            <w:pPr>
              <w:suppressLineNumbers/>
              <w:jc w:val="center"/>
              <w:rPr>
                <w:rFonts w:cs="Calibri"/>
                <w:b/>
                <w:szCs w:val="22"/>
              </w:rPr>
            </w:pPr>
            <w:r w:rsidRPr="009668F0">
              <w:rPr>
                <w:rFonts w:cs="Calibri"/>
                <w:b/>
                <w:szCs w:val="22"/>
              </w:rPr>
              <w:t>BIOFERTILIZERS</w:t>
            </w:r>
          </w:p>
        </w:tc>
        <w:tc>
          <w:tcPr>
            <w:tcW w:w="7988" w:type="dxa"/>
            <w:vAlign w:val="center"/>
          </w:tcPr>
          <w:p w14:paraId="756A940B" w14:textId="77777777" w:rsidR="00221C95" w:rsidRPr="009668F0" w:rsidRDefault="00221C95" w:rsidP="00221C95">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221C95" w:rsidRPr="00D5180B" w14:paraId="081418C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6566B35" w14:textId="77777777" w:rsidR="00221C95" w:rsidRPr="009668F0" w:rsidRDefault="00221C95" w:rsidP="00221C95">
            <w:pPr>
              <w:suppressLineNumbers/>
              <w:jc w:val="center"/>
              <w:rPr>
                <w:rFonts w:cs="Calibri"/>
                <w:b/>
                <w:szCs w:val="22"/>
              </w:rPr>
            </w:pPr>
            <w:r w:rsidRPr="009668F0">
              <w:rPr>
                <w:rFonts w:cs="Calibri"/>
                <w:b/>
                <w:szCs w:val="22"/>
              </w:rPr>
              <w:t>BIOSOLIDS</w:t>
            </w:r>
          </w:p>
        </w:tc>
        <w:tc>
          <w:tcPr>
            <w:tcW w:w="7988" w:type="dxa"/>
            <w:vAlign w:val="center"/>
          </w:tcPr>
          <w:p w14:paraId="1C5BC7FE" w14:textId="77777777" w:rsidR="00221C95" w:rsidRPr="009668F0" w:rsidRDefault="00221C95" w:rsidP="00221C95">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221C95" w:rsidRPr="00D5180B" w14:paraId="0C49808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0607DC19" w14:textId="77777777" w:rsidR="00221C95" w:rsidRPr="009668F0" w:rsidRDefault="00221C95" w:rsidP="00221C95">
            <w:pPr>
              <w:suppressLineNumbers/>
              <w:jc w:val="center"/>
              <w:rPr>
                <w:rFonts w:cs="Calibri"/>
                <w:b/>
                <w:szCs w:val="22"/>
              </w:rPr>
            </w:pPr>
            <w:r w:rsidRPr="009668F0">
              <w:rPr>
                <w:rFonts w:cs="Calibri"/>
                <w:b/>
                <w:szCs w:val="22"/>
              </w:rPr>
              <w:t>BLUE VALVE</w:t>
            </w:r>
          </w:p>
        </w:tc>
        <w:tc>
          <w:tcPr>
            <w:tcW w:w="7988" w:type="dxa"/>
          </w:tcPr>
          <w:p w14:paraId="76934EF8" w14:textId="77777777" w:rsidR="00221C95" w:rsidRPr="009668F0" w:rsidRDefault="00221C95" w:rsidP="00221C95">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CB10CD" w:rsidRPr="00D5180B" w14:paraId="34EDE1A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AD4550A" w14:textId="77777777" w:rsidR="00CB10CD" w:rsidRPr="009668F0" w:rsidRDefault="00CB10CD" w:rsidP="00CB10CD">
            <w:pPr>
              <w:suppressLineNumbers/>
              <w:jc w:val="center"/>
              <w:rPr>
                <w:rFonts w:cs="Calibri"/>
                <w:b/>
                <w:szCs w:val="22"/>
              </w:rPr>
            </w:pPr>
            <w:ins w:id="28" w:author="Greg Komar" w:date="2020-05-06T11:53:00Z">
              <w:r>
                <w:rPr>
                  <w:rFonts w:cs="Calibri"/>
                  <w:b/>
                  <w:szCs w:val="22"/>
                </w:rPr>
                <w:t>B</w:t>
              </w:r>
            </w:ins>
            <w:commentRangeStart w:id="29"/>
            <w:ins w:id="30" w:author="Greg Komar" w:date="2020-05-07T10:48:00Z">
              <w:r>
                <w:rPr>
                  <w:rFonts w:cs="Calibri"/>
                  <w:b/>
                  <w:szCs w:val="22"/>
                </w:rPr>
                <w:t>REAKPOINT</w:t>
              </w:r>
            </w:ins>
            <w:commentRangeEnd w:id="29"/>
            <w:r w:rsidR="000A620F">
              <w:rPr>
                <w:rStyle w:val="CommentReference"/>
                <w:rFonts w:ascii="Tahoma" w:hAnsi="Tahoma" w:cs="Tahoma"/>
                <w:lang w:eastAsia="x-none"/>
              </w:rPr>
              <w:commentReference w:id="29"/>
            </w:r>
          </w:p>
        </w:tc>
        <w:tc>
          <w:tcPr>
            <w:tcW w:w="7988" w:type="dxa"/>
            <w:vAlign w:val="center"/>
          </w:tcPr>
          <w:p w14:paraId="3ECF61F6" w14:textId="77777777" w:rsidR="00CB10CD" w:rsidRPr="00CB10CD" w:rsidRDefault="00CB10CD" w:rsidP="00CB10CD">
            <w:pPr>
              <w:suppressLineNumbers/>
              <w:rPr>
                <w:rFonts w:cs="Calibri"/>
                <w:szCs w:val="22"/>
              </w:rPr>
            </w:pPr>
            <w:ins w:id="31" w:author="Greg Komar" w:date="2020-05-06T11:54:00Z">
              <w:r w:rsidRPr="00CB10CD">
                <w:rPr>
                  <w:rFonts w:cs="Calibri"/>
                  <w:color w:val="222222"/>
                  <w:shd w:val="clear" w:color="auto" w:fill="FFFFFF"/>
                </w:rPr>
                <w:t>The point at which the disinfection demand has been met. </w:t>
              </w:r>
            </w:ins>
          </w:p>
        </w:tc>
      </w:tr>
      <w:tr w:rsidR="00CB10CD" w:rsidRPr="00D5180B" w14:paraId="575DB65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F58700" w14:textId="77777777" w:rsidR="00CB10CD" w:rsidRPr="009668F0" w:rsidRDefault="00CB10CD" w:rsidP="00CB10CD">
            <w:pPr>
              <w:suppressLineNumbers/>
              <w:jc w:val="center"/>
              <w:rPr>
                <w:rFonts w:cs="Calibri"/>
                <w:b/>
                <w:szCs w:val="22"/>
              </w:rPr>
            </w:pPr>
            <w:r w:rsidRPr="009668F0">
              <w:rPr>
                <w:rFonts w:cs="Calibri"/>
                <w:b/>
                <w:szCs w:val="22"/>
              </w:rPr>
              <w:t>BUILDINGS</w:t>
            </w:r>
          </w:p>
        </w:tc>
        <w:tc>
          <w:tcPr>
            <w:tcW w:w="7988" w:type="dxa"/>
            <w:vAlign w:val="center"/>
          </w:tcPr>
          <w:p w14:paraId="7A48D699" w14:textId="77777777" w:rsidR="00CB10CD" w:rsidRPr="009668F0" w:rsidRDefault="00CB10CD" w:rsidP="00CB10CD">
            <w:pPr>
              <w:suppressLineNumbers/>
              <w:rPr>
                <w:rFonts w:cs="Calibri"/>
                <w:szCs w:val="22"/>
              </w:rPr>
            </w:pPr>
            <w:r w:rsidRPr="009668F0">
              <w:rPr>
                <w:rFonts w:cs="Calibri"/>
                <w:szCs w:val="22"/>
              </w:rPr>
              <w:t>Any fully- or partially-enclosed building on the farm that is used for storing of food contact surfaces and packaging materials, including minimal structures that have a roof but no walls.</w:t>
            </w:r>
          </w:p>
        </w:tc>
      </w:tr>
      <w:tr w:rsidR="00CB10CD" w:rsidRPr="00D5180B" w14:paraId="0CE9CB1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1295D75" w14:textId="77777777" w:rsidR="00CB10CD" w:rsidRPr="009668F0" w:rsidRDefault="00CB10CD" w:rsidP="00CB10CD">
            <w:pPr>
              <w:suppressLineNumbers/>
              <w:jc w:val="center"/>
              <w:rPr>
                <w:rFonts w:cs="Calibri"/>
                <w:b/>
                <w:szCs w:val="22"/>
              </w:rPr>
            </w:pPr>
            <w:r w:rsidRPr="009668F0">
              <w:rPr>
                <w:rFonts w:cs="Calibri"/>
                <w:b/>
                <w:szCs w:val="22"/>
              </w:rPr>
              <w:t>CLOSED DELIVERY SYSTEM</w:t>
            </w:r>
          </w:p>
        </w:tc>
        <w:tc>
          <w:tcPr>
            <w:tcW w:w="7988" w:type="dxa"/>
            <w:vAlign w:val="center"/>
          </w:tcPr>
          <w:p w14:paraId="6AF32545" w14:textId="77777777" w:rsidR="00CB10CD" w:rsidRPr="00433A0B" w:rsidRDefault="00CB10CD" w:rsidP="00CB10CD">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CB10CD" w:rsidRPr="00D5180B" w14:paraId="73AD5E8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0220BE7" w14:textId="77777777" w:rsidR="00CB10CD" w:rsidRPr="009668F0" w:rsidRDefault="00CB10CD" w:rsidP="00CB10CD">
            <w:pPr>
              <w:suppressLineNumbers/>
              <w:jc w:val="center"/>
              <w:rPr>
                <w:rFonts w:cs="Calibri"/>
                <w:b/>
                <w:szCs w:val="22"/>
              </w:rPr>
            </w:pPr>
            <w:r w:rsidRPr="009668F0">
              <w:rPr>
                <w:rFonts w:cs="Calibri"/>
                <w:b/>
                <w:szCs w:val="22"/>
              </w:rPr>
              <w:t>COLONY FORMING UNITS (CFU)</w:t>
            </w:r>
          </w:p>
        </w:tc>
        <w:tc>
          <w:tcPr>
            <w:tcW w:w="7988" w:type="dxa"/>
            <w:vAlign w:val="center"/>
          </w:tcPr>
          <w:p w14:paraId="352F53C4" w14:textId="77777777" w:rsidR="00CB10CD" w:rsidRPr="00433A0B" w:rsidRDefault="00CB10CD" w:rsidP="00CB10CD">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CB10CD" w:rsidRPr="00D5180B" w14:paraId="2B889A8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5D10E8A4" w14:textId="77777777" w:rsidR="00CB10CD" w:rsidRPr="009668F0" w:rsidRDefault="00CB10CD" w:rsidP="00CB10CD">
            <w:pPr>
              <w:suppressLineNumbers/>
              <w:jc w:val="center"/>
              <w:rPr>
                <w:rFonts w:cs="Calibri"/>
                <w:b/>
                <w:szCs w:val="22"/>
              </w:rPr>
            </w:pPr>
            <w:r w:rsidRPr="009668F0">
              <w:rPr>
                <w:rFonts w:cs="Calibri"/>
                <w:b/>
                <w:szCs w:val="22"/>
              </w:rPr>
              <w:t>CONCENTRATED ANIMAL FEEDING OPERATION (CAFO)</w:t>
            </w:r>
          </w:p>
        </w:tc>
        <w:tc>
          <w:tcPr>
            <w:tcW w:w="7988" w:type="dxa"/>
            <w:vAlign w:val="center"/>
          </w:tcPr>
          <w:p w14:paraId="6CB9B604" w14:textId="77777777" w:rsidR="00CB10CD" w:rsidRPr="00F31F04" w:rsidRDefault="00CB10CD" w:rsidP="00CB10CD">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CB10CD" w:rsidRPr="00D5180B" w14:paraId="186306C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29C4C29" w14:textId="77777777" w:rsidR="00CB10CD" w:rsidRPr="009668F0" w:rsidRDefault="00CB10CD" w:rsidP="00CB10CD">
            <w:pPr>
              <w:suppressLineNumbers/>
              <w:jc w:val="center"/>
              <w:rPr>
                <w:rFonts w:cs="Calibri"/>
                <w:b/>
                <w:szCs w:val="22"/>
              </w:rPr>
            </w:pPr>
            <w:r w:rsidRPr="009668F0">
              <w:rPr>
                <w:rFonts w:cs="Calibri"/>
                <w:b/>
                <w:szCs w:val="22"/>
              </w:rPr>
              <w:t>COLIFORMS</w:t>
            </w:r>
          </w:p>
        </w:tc>
        <w:tc>
          <w:tcPr>
            <w:tcW w:w="7988" w:type="dxa"/>
            <w:vAlign w:val="center"/>
          </w:tcPr>
          <w:p w14:paraId="3122A00E" w14:textId="77777777" w:rsidR="00CB10CD" w:rsidRPr="00433A0B" w:rsidRDefault="00CB10CD" w:rsidP="00CB10CD">
            <w:pPr>
              <w:suppressLineNumbers/>
            </w:pPr>
            <w:r w:rsidRPr="00433A0B">
              <w:t>Gram-negative, non-spore-forming, rod-shaped bacteria that ferment lactose to gas. They are frequently used as indicators of process control but exist broadly in nature.</w:t>
            </w:r>
          </w:p>
        </w:tc>
      </w:tr>
      <w:tr w:rsidR="00CB10CD" w:rsidRPr="00D5180B" w14:paraId="55F2016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A0834B9" w14:textId="77777777" w:rsidR="00CB10CD" w:rsidRPr="009668F0" w:rsidRDefault="00CB10CD" w:rsidP="00CB10CD">
            <w:pPr>
              <w:suppressLineNumbers/>
              <w:jc w:val="center"/>
              <w:rPr>
                <w:rFonts w:cs="Calibri"/>
                <w:b/>
                <w:szCs w:val="22"/>
              </w:rPr>
            </w:pPr>
            <w:r w:rsidRPr="009668F0">
              <w:rPr>
                <w:rFonts w:cs="Calibri"/>
                <w:b/>
                <w:szCs w:val="22"/>
              </w:rPr>
              <w:lastRenderedPageBreak/>
              <w:t>CO-MANAGEMENT</w:t>
            </w:r>
          </w:p>
        </w:tc>
        <w:tc>
          <w:tcPr>
            <w:tcW w:w="7988" w:type="dxa"/>
            <w:shd w:val="clear" w:color="auto" w:fill="auto"/>
            <w:vAlign w:val="center"/>
          </w:tcPr>
          <w:p w14:paraId="17DB5FAC" w14:textId="77777777" w:rsidR="00CB10CD" w:rsidRPr="009668F0" w:rsidRDefault="00CB10CD" w:rsidP="00CB10CD">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CB10CD" w:rsidRPr="00D5180B" w14:paraId="5ADFD85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02BD369" w14:textId="77777777" w:rsidR="00CB10CD" w:rsidRPr="009668F0" w:rsidRDefault="00CB10CD" w:rsidP="00CB10CD">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6C5A2F92" w14:textId="77777777" w:rsidR="00CB10CD" w:rsidRPr="009668F0" w:rsidRDefault="00CB10CD" w:rsidP="00CB10CD">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CB10CD" w:rsidRPr="00D5180B" w14:paraId="6DD94F4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87C7061" w14:textId="77777777" w:rsidR="00CB10CD" w:rsidRPr="009668F0" w:rsidRDefault="00CB10CD" w:rsidP="00CB10CD">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38F01819" w14:textId="77777777" w:rsidR="00CB10CD" w:rsidRPr="00433A0B" w:rsidRDefault="00CB10CD" w:rsidP="00CB10CD">
            <w:pPr>
              <w:suppressLineNumbers/>
            </w:pPr>
            <w:r w:rsidRPr="009668F0">
              <w:rPr>
                <w:rFonts w:cs="Calibri"/>
                <w:szCs w:val="22"/>
              </w:rPr>
              <w:t>The transfer of microorganisms, such as bacteria and viruses, from one place to another.</w:t>
            </w:r>
          </w:p>
        </w:tc>
      </w:tr>
      <w:tr w:rsidR="00CB10CD" w:rsidRPr="00D5180B" w14:paraId="3C994BC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4C30240" w14:textId="77777777" w:rsidR="00CB10CD" w:rsidRPr="009668F0" w:rsidRDefault="00CB10CD" w:rsidP="00CB10CD">
            <w:pPr>
              <w:suppressLineNumbers/>
              <w:jc w:val="center"/>
              <w:rPr>
                <w:rFonts w:cs="Calibri"/>
                <w:b/>
                <w:szCs w:val="22"/>
              </w:rPr>
            </w:pPr>
            <w:r w:rsidRPr="009668F0">
              <w:rPr>
                <w:rFonts w:cs="Calibri"/>
                <w:b/>
                <w:szCs w:val="22"/>
              </w:rPr>
              <w:t>CURING</w:t>
            </w:r>
          </w:p>
        </w:tc>
        <w:tc>
          <w:tcPr>
            <w:tcW w:w="7988" w:type="dxa"/>
            <w:shd w:val="clear" w:color="auto" w:fill="auto"/>
            <w:vAlign w:val="center"/>
          </w:tcPr>
          <w:p w14:paraId="083A3894" w14:textId="77777777" w:rsidR="00CB10CD" w:rsidRPr="009668F0" w:rsidRDefault="00CB10CD" w:rsidP="00CB10CD">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CB10CD" w:rsidRPr="00D5180B" w14:paraId="7E9F2BE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FFBD140" w14:textId="77777777" w:rsidR="00CB10CD" w:rsidRPr="009668F0" w:rsidRDefault="00CB10CD" w:rsidP="00CB10CD">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5A976F8C" w14:textId="77777777" w:rsidR="00CB10CD" w:rsidRPr="009668F0" w:rsidRDefault="00CB10CD" w:rsidP="00CB10CD">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CB10CD" w:rsidRPr="00D5180B" w14:paraId="7B8D253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B63C875" w14:textId="77777777" w:rsidR="00CB10CD" w:rsidRPr="009668F0" w:rsidRDefault="00CB10CD" w:rsidP="00CB10CD">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7E0E0971" w14:textId="77777777" w:rsidR="00CB10CD" w:rsidRPr="009668F0" w:rsidRDefault="00CB10CD" w:rsidP="00CB10CD">
            <w:pPr>
              <w:pStyle w:val="BodyText"/>
              <w:suppressLineNumbers/>
              <w:rPr>
                <w:rFonts w:cs="Calibri"/>
                <w:b w:val="0"/>
                <w:szCs w:val="22"/>
              </w:rPr>
            </w:pPr>
            <w:r w:rsidRPr="009668F0">
              <w:rPr>
                <w:rFonts w:cs="Calibri"/>
                <w:b w:val="0"/>
                <w:szCs w:val="22"/>
              </w:rPr>
              <w:t>Using agricultural water in a manner whereby the water is intended to, or is likely to, contact leafy greens or food contact surfaces during use of the water.</w:t>
            </w:r>
          </w:p>
        </w:tc>
      </w:tr>
      <w:tr w:rsidR="00CB10CD" w:rsidRPr="00D5180B" w14:paraId="73F9C3D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0D8AD6D" w14:textId="77777777" w:rsidR="00CB10CD" w:rsidRPr="009668F0" w:rsidRDefault="00CB10CD" w:rsidP="00CB10CD">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43822CB4" w14:textId="77777777" w:rsidR="00CB10CD" w:rsidRPr="009668F0" w:rsidRDefault="00CB10CD" w:rsidP="00CB10CD">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CB10CD" w:rsidRPr="00D5180B" w14:paraId="604B80A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FDAEFC3" w14:textId="77777777" w:rsidR="00CB10CD" w:rsidRPr="009668F0" w:rsidRDefault="00CB10CD" w:rsidP="00CB10CD">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1D2CF1F8" w14:textId="77777777" w:rsidR="00CB10CD" w:rsidRPr="009668F0" w:rsidRDefault="00CB10CD" w:rsidP="00CB10CD">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CB10CD" w:rsidRPr="00D5180B" w14:paraId="1E2ECC4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B942E8F" w14:textId="77777777" w:rsidR="00CB10CD" w:rsidRPr="009668F0" w:rsidRDefault="00CB10CD" w:rsidP="00CB10CD">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0ECB0941" w14:textId="77777777" w:rsidR="00CB10CD" w:rsidRPr="009668F0" w:rsidRDefault="00CB10CD" w:rsidP="00CB10CD">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CB10CD" w:rsidRPr="00D5180B" w14:paraId="648A7E1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5F3BC0" w14:textId="77777777" w:rsidR="00CB10CD" w:rsidRPr="009668F0" w:rsidRDefault="00CB10CD" w:rsidP="00CB10CD">
            <w:pPr>
              <w:suppressLineNumbers/>
              <w:jc w:val="center"/>
              <w:rPr>
                <w:rFonts w:cs="Calibri"/>
                <w:b/>
                <w:szCs w:val="22"/>
              </w:rPr>
            </w:pPr>
            <w:r w:rsidRPr="009668F0">
              <w:rPr>
                <w:rFonts w:cs="Calibri"/>
                <w:b/>
                <w:szCs w:val="22"/>
              </w:rPr>
              <w:t>FIELD EQUIPMENT</w:t>
            </w:r>
          </w:p>
        </w:tc>
        <w:tc>
          <w:tcPr>
            <w:tcW w:w="7988" w:type="dxa"/>
            <w:vAlign w:val="center"/>
          </w:tcPr>
          <w:p w14:paraId="5483EF91" w14:textId="77777777" w:rsidR="00CB10CD" w:rsidRPr="009668F0" w:rsidRDefault="00CB10CD" w:rsidP="00CB10CD">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CB10CD" w:rsidRPr="00D5180B" w14:paraId="5046AE3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0133DB3" w14:textId="77777777" w:rsidR="00CB10CD" w:rsidRPr="009668F0" w:rsidRDefault="00CB10CD" w:rsidP="00CB10CD">
            <w:pPr>
              <w:suppressLineNumbers/>
              <w:jc w:val="center"/>
              <w:rPr>
                <w:rFonts w:cs="Calibri"/>
                <w:b/>
                <w:szCs w:val="22"/>
              </w:rPr>
            </w:pPr>
            <w:r w:rsidRPr="009668F0">
              <w:rPr>
                <w:rFonts w:cs="Calibri"/>
                <w:b/>
                <w:szCs w:val="22"/>
              </w:rPr>
              <w:t>FLOODING</w:t>
            </w:r>
          </w:p>
        </w:tc>
        <w:tc>
          <w:tcPr>
            <w:tcW w:w="7988" w:type="dxa"/>
            <w:vAlign w:val="center"/>
          </w:tcPr>
          <w:p w14:paraId="6D32C89A" w14:textId="77777777" w:rsidR="00CB10CD" w:rsidRPr="009668F0" w:rsidRDefault="00CB10CD" w:rsidP="00CB10CD">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CB10CD" w:rsidRPr="00D5180B" w14:paraId="0EB2BC8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296279B" w14:textId="77777777" w:rsidR="00CB10CD" w:rsidRPr="009668F0" w:rsidRDefault="00CB10CD" w:rsidP="00CB10CD">
            <w:pPr>
              <w:suppressLineNumbers/>
              <w:jc w:val="center"/>
              <w:rPr>
                <w:rFonts w:cs="Calibri"/>
                <w:b/>
                <w:szCs w:val="22"/>
              </w:rPr>
            </w:pPr>
            <w:r w:rsidRPr="009668F0">
              <w:rPr>
                <w:rFonts w:cs="Calibri"/>
                <w:b/>
                <w:szCs w:val="22"/>
              </w:rPr>
              <w:t>FOOD-CONTACT SURFACE</w:t>
            </w:r>
          </w:p>
        </w:tc>
        <w:tc>
          <w:tcPr>
            <w:tcW w:w="7988" w:type="dxa"/>
            <w:vAlign w:val="center"/>
          </w:tcPr>
          <w:p w14:paraId="157A44EC" w14:textId="77777777" w:rsidR="00CB10CD" w:rsidRPr="009668F0" w:rsidRDefault="00CB10CD" w:rsidP="00CB10CD">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Food contact surfaces’’ includes food contact surfaces of equipment and tools used during harvest, packing and holding.</w:t>
            </w:r>
          </w:p>
        </w:tc>
      </w:tr>
      <w:tr w:rsidR="00CB10CD" w:rsidRPr="00D5180B" w14:paraId="5EAAEE3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9F7094A" w14:textId="77777777" w:rsidR="00CB10CD" w:rsidRPr="009668F0" w:rsidRDefault="00CB10CD" w:rsidP="00CB10CD">
            <w:pPr>
              <w:suppressLineNumbers/>
              <w:jc w:val="center"/>
              <w:rPr>
                <w:rFonts w:cs="Calibri"/>
                <w:b/>
                <w:szCs w:val="22"/>
              </w:rPr>
            </w:pPr>
            <w:r w:rsidRPr="009668F0">
              <w:rPr>
                <w:rFonts w:cs="Calibri"/>
                <w:b/>
                <w:szCs w:val="22"/>
              </w:rPr>
              <w:t>FOOD SAFETY ASSESSMENT</w:t>
            </w:r>
          </w:p>
        </w:tc>
        <w:tc>
          <w:tcPr>
            <w:tcW w:w="7988" w:type="dxa"/>
            <w:vAlign w:val="center"/>
          </w:tcPr>
          <w:p w14:paraId="152C46F5" w14:textId="77777777" w:rsidR="00CB10CD" w:rsidRPr="009668F0" w:rsidRDefault="00CB10CD" w:rsidP="00CB10CD">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CB10CD" w:rsidRPr="00D5180B" w14:paraId="167768C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E8152D9" w14:textId="77777777" w:rsidR="00CB10CD" w:rsidRPr="009668F0" w:rsidRDefault="00CB10CD" w:rsidP="00CB10CD">
            <w:pPr>
              <w:suppressLineNumbers/>
              <w:jc w:val="center"/>
              <w:rPr>
                <w:rFonts w:cs="Calibri"/>
                <w:b/>
                <w:szCs w:val="22"/>
              </w:rPr>
            </w:pPr>
            <w:r w:rsidRPr="009668F0">
              <w:rPr>
                <w:rFonts w:cs="Calibri"/>
                <w:b/>
                <w:szCs w:val="22"/>
              </w:rPr>
              <w:t>FOOD SAFETY PERSONNEL</w:t>
            </w:r>
          </w:p>
        </w:tc>
        <w:tc>
          <w:tcPr>
            <w:tcW w:w="7988" w:type="dxa"/>
            <w:vAlign w:val="center"/>
          </w:tcPr>
          <w:p w14:paraId="225448BE" w14:textId="77777777" w:rsidR="00CB10CD" w:rsidRPr="009668F0" w:rsidRDefault="00CB10CD" w:rsidP="00CB10CD">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CB10CD" w:rsidRPr="00D5180B" w14:paraId="23CEC90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DFC811F" w14:textId="77777777" w:rsidR="00CB10CD" w:rsidRPr="009668F0" w:rsidRDefault="00CB10CD" w:rsidP="00CB10CD">
            <w:pPr>
              <w:suppressLineNumbers/>
              <w:jc w:val="center"/>
              <w:rPr>
                <w:rFonts w:cs="Calibri"/>
                <w:b/>
                <w:szCs w:val="22"/>
              </w:rPr>
            </w:pPr>
            <w:r w:rsidRPr="009668F0">
              <w:rPr>
                <w:rFonts w:cs="Calibri"/>
                <w:b/>
                <w:szCs w:val="22"/>
              </w:rPr>
              <w:t>FOOD SAFETY PROFESSIONAL</w:t>
            </w:r>
          </w:p>
        </w:tc>
        <w:tc>
          <w:tcPr>
            <w:tcW w:w="7988" w:type="dxa"/>
            <w:vAlign w:val="center"/>
          </w:tcPr>
          <w:p w14:paraId="5AF27DBE" w14:textId="77777777" w:rsidR="00CB10CD" w:rsidRPr="009668F0" w:rsidRDefault="00CB10CD" w:rsidP="00CB10CD">
            <w:pPr>
              <w:suppressLineNumbers/>
              <w:rPr>
                <w:rFonts w:cs="Calibri"/>
                <w:szCs w:val="22"/>
              </w:rPr>
            </w:pPr>
            <w:r w:rsidRPr="009668F0">
              <w:rPr>
                <w:rFonts w:cs="Calibri"/>
                <w:szCs w:val="22"/>
              </w:rPr>
              <w:t xml:space="preserve">Person entrusted with management level responsibility for conducting food safety assessments before food reaches consumers; requires documented training in </w:t>
            </w:r>
            <w:r w:rsidRPr="009668F0">
              <w:rPr>
                <w:rFonts w:cs="Calibri"/>
                <w:szCs w:val="22"/>
              </w:rPr>
              <w:lastRenderedPageBreak/>
              <w:t>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CB10CD" w:rsidRPr="00D5180B" w14:paraId="3A65AA1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F03C832" w14:textId="77777777" w:rsidR="00CB10CD" w:rsidRPr="009668F0" w:rsidRDefault="00CB10CD" w:rsidP="00CB10CD">
            <w:pPr>
              <w:suppressLineNumbers/>
              <w:jc w:val="center"/>
              <w:rPr>
                <w:rFonts w:cs="Calibri"/>
                <w:b/>
                <w:szCs w:val="22"/>
              </w:rPr>
            </w:pPr>
            <w:r w:rsidRPr="009668F0">
              <w:rPr>
                <w:rFonts w:cs="Calibri"/>
                <w:b/>
                <w:szCs w:val="22"/>
              </w:rPr>
              <w:lastRenderedPageBreak/>
              <w:t>GEOMETRIC MEAN</w:t>
            </w:r>
          </w:p>
        </w:tc>
        <w:tc>
          <w:tcPr>
            <w:tcW w:w="7988" w:type="dxa"/>
            <w:vAlign w:val="center"/>
          </w:tcPr>
          <w:p w14:paraId="5F240326" w14:textId="77777777" w:rsidR="00CB10CD" w:rsidRPr="009668F0" w:rsidRDefault="00CB10CD" w:rsidP="00CB10CD">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0399B29C" w14:textId="77777777" w:rsidR="00CB10CD" w:rsidRPr="009668F0" w:rsidRDefault="00CB10CD" w:rsidP="00CB10CD">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CB10CD" w:rsidRPr="00D5180B" w14:paraId="0425AC0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93A2C22" w14:textId="77777777" w:rsidR="00CB10CD" w:rsidRPr="009668F0" w:rsidRDefault="00CB10CD" w:rsidP="00CB10CD">
            <w:pPr>
              <w:suppressLineNumbers/>
              <w:jc w:val="center"/>
              <w:rPr>
                <w:rFonts w:cs="Calibri"/>
                <w:b/>
                <w:szCs w:val="22"/>
              </w:rPr>
            </w:pPr>
            <w:r w:rsidRPr="009668F0">
              <w:rPr>
                <w:rFonts w:cs="Calibri"/>
                <w:b/>
                <w:szCs w:val="22"/>
              </w:rPr>
              <w:t>GREEN WASTE</w:t>
            </w:r>
          </w:p>
        </w:tc>
        <w:tc>
          <w:tcPr>
            <w:tcW w:w="7988" w:type="dxa"/>
            <w:vAlign w:val="center"/>
          </w:tcPr>
          <w:p w14:paraId="77BC0C02" w14:textId="77777777" w:rsidR="00CB10CD" w:rsidRPr="009668F0" w:rsidRDefault="00CB10CD" w:rsidP="00CB10CD">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CB10CD" w:rsidRPr="00D5180B" w14:paraId="4246509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4445ED5" w14:textId="77777777" w:rsidR="00CB10CD" w:rsidRPr="009668F0" w:rsidRDefault="00CB10CD" w:rsidP="00CB10CD">
            <w:pPr>
              <w:suppressLineNumbers/>
              <w:jc w:val="center"/>
              <w:rPr>
                <w:rFonts w:cs="Calibri"/>
                <w:b/>
                <w:szCs w:val="22"/>
              </w:rPr>
            </w:pPr>
            <w:r w:rsidRPr="009668F0">
              <w:rPr>
                <w:rFonts w:cs="Calibri"/>
                <w:b/>
                <w:szCs w:val="22"/>
              </w:rPr>
              <w:t>GROUND WATER</w:t>
            </w:r>
          </w:p>
        </w:tc>
        <w:tc>
          <w:tcPr>
            <w:tcW w:w="7988" w:type="dxa"/>
            <w:vAlign w:val="center"/>
          </w:tcPr>
          <w:p w14:paraId="3DF6DB42" w14:textId="77777777" w:rsidR="00CB10CD" w:rsidRPr="009668F0" w:rsidRDefault="00CB10CD" w:rsidP="00CB10CD">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CB10CD" w:rsidRPr="00D5180B" w14:paraId="4EBAADD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E8D7922" w14:textId="77777777" w:rsidR="00CB10CD" w:rsidRPr="009668F0" w:rsidRDefault="00CB10CD" w:rsidP="00CB10CD">
            <w:pPr>
              <w:suppressLineNumbers/>
              <w:jc w:val="center"/>
              <w:rPr>
                <w:rFonts w:cs="Calibri"/>
                <w:b/>
                <w:szCs w:val="22"/>
              </w:rPr>
            </w:pPr>
            <w:r w:rsidRPr="009668F0">
              <w:rPr>
                <w:rFonts w:cs="Calibri"/>
                <w:b/>
                <w:szCs w:val="22"/>
              </w:rPr>
              <w:t>HARVESTING</w:t>
            </w:r>
          </w:p>
        </w:tc>
        <w:tc>
          <w:tcPr>
            <w:tcW w:w="7988" w:type="dxa"/>
            <w:vAlign w:val="center"/>
          </w:tcPr>
          <w:p w14:paraId="346CD881" w14:textId="77777777" w:rsidR="00CB10CD" w:rsidRPr="009668F0" w:rsidRDefault="00CB10CD" w:rsidP="00CB10CD">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CB10CD" w:rsidRPr="00D5180B" w14:paraId="41BCE06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AAB2CC6" w14:textId="77777777" w:rsidR="00CB10CD" w:rsidRPr="009668F0" w:rsidRDefault="00CB10CD" w:rsidP="00CB10CD">
            <w:pPr>
              <w:suppressLineNumbers/>
              <w:jc w:val="center"/>
              <w:rPr>
                <w:rFonts w:cs="Calibri"/>
                <w:b/>
                <w:szCs w:val="22"/>
              </w:rPr>
            </w:pPr>
            <w:r w:rsidRPr="009668F0">
              <w:rPr>
                <w:rFonts w:cs="Calibri"/>
                <w:b/>
                <w:szCs w:val="22"/>
              </w:rPr>
              <w:t>HARVEST EQUIPMENT</w:t>
            </w:r>
          </w:p>
        </w:tc>
        <w:tc>
          <w:tcPr>
            <w:tcW w:w="7988" w:type="dxa"/>
            <w:vAlign w:val="center"/>
          </w:tcPr>
          <w:p w14:paraId="43E19FD1" w14:textId="77777777" w:rsidR="00CB10CD" w:rsidRPr="009668F0" w:rsidRDefault="00CB10CD" w:rsidP="00CB10CD">
            <w:pPr>
              <w:suppressLineNumbers/>
              <w:rPr>
                <w:rFonts w:cs="Calibri"/>
                <w:szCs w:val="22"/>
              </w:rPr>
            </w:pPr>
            <w:r w:rsidRPr="009668F0">
              <w:rPr>
                <w:rFonts w:cs="Calibri"/>
                <w:szCs w:val="22"/>
              </w:rPr>
              <w:t>Any kind of equipment which is used during or to assist with the harvesting process including but not limited to harvesting machines, food contact tables, belts, knives, etc.</w:t>
            </w:r>
          </w:p>
        </w:tc>
      </w:tr>
      <w:tr w:rsidR="00CB10CD" w:rsidRPr="00D5180B" w14:paraId="3BB6DE7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5F8BFB6" w14:textId="77777777" w:rsidR="00CB10CD" w:rsidRPr="009668F0" w:rsidRDefault="00CB10CD" w:rsidP="00CB10CD">
            <w:pPr>
              <w:suppressLineNumbers/>
              <w:jc w:val="center"/>
              <w:rPr>
                <w:rFonts w:cs="Calibri"/>
                <w:b/>
                <w:szCs w:val="22"/>
              </w:rPr>
            </w:pPr>
            <w:r w:rsidRPr="009668F0">
              <w:rPr>
                <w:rFonts w:cs="Calibri"/>
                <w:b/>
                <w:szCs w:val="22"/>
              </w:rPr>
              <w:t>HAZARD</w:t>
            </w:r>
          </w:p>
        </w:tc>
        <w:tc>
          <w:tcPr>
            <w:tcW w:w="7988" w:type="dxa"/>
            <w:vAlign w:val="center"/>
          </w:tcPr>
          <w:p w14:paraId="32DF4DC2" w14:textId="77777777" w:rsidR="00CB10CD" w:rsidRPr="009668F0" w:rsidRDefault="00CB10CD" w:rsidP="00CB10CD">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CB10CD" w:rsidRPr="00D5180B" w14:paraId="05897BE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18291DD" w14:textId="77777777" w:rsidR="00CB10CD" w:rsidRPr="009668F0" w:rsidRDefault="00CB10CD" w:rsidP="00CB10CD">
            <w:pPr>
              <w:suppressLineNumbers/>
              <w:jc w:val="center"/>
              <w:rPr>
                <w:rFonts w:cs="Calibri"/>
                <w:b/>
                <w:szCs w:val="22"/>
              </w:rPr>
            </w:pPr>
            <w:r w:rsidRPr="009668F0">
              <w:rPr>
                <w:rFonts w:cs="Calibri"/>
                <w:b/>
                <w:szCs w:val="22"/>
              </w:rPr>
              <w:t>HOLDING</w:t>
            </w:r>
          </w:p>
        </w:tc>
        <w:tc>
          <w:tcPr>
            <w:tcW w:w="7988" w:type="dxa"/>
            <w:vAlign w:val="center"/>
          </w:tcPr>
          <w:p w14:paraId="3922C26C" w14:textId="77777777" w:rsidR="00CB10CD" w:rsidRPr="009668F0" w:rsidRDefault="00CB10CD" w:rsidP="00CB10CD">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 but does not include activities that transform the raw commodity into a processed food.</w:t>
            </w:r>
          </w:p>
        </w:tc>
      </w:tr>
      <w:tr w:rsidR="00CB10CD" w:rsidRPr="00D5180B" w14:paraId="104E8F8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6624DFE" w14:textId="77777777" w:rsidR="00CB10CD" w:rsidRPr="009668F0" w:rsidRDefault="00CB10CD" w:rsidP="00CB10CD">
            <w:pPr>
              <w:suppressLineNumbers/>
              <w:jc w:val="center"/>
              <w:rPr>
                <w:rFonts w:cs="Calibri"/>
                <w:b/>
                <w:szCs w:val="22"/>
              </w:rPr>
            </w:pPr>
            <w:r w:rsidRPr="009668F0">
              <w:rPr>
                <w:rFonts w:cs="Calibri"/>
                <w:b/>
                <w:szCs w:val="22"/>
              </w:rPr>
              <w:t>HYDROPONIC</w:t>
            </w:r>
          </w:p>
        </w:tc>
        <w:tc>
          <w:tcPr>
            <w:tcW w:w="7988" w:type="dxa"/>
            <w:vAlign w:val="center"/>
          </w:tcPr>
          <w:p w14:paraId="0456C84B" w14:textId="77777777" w:rsidR="00CB10CD" w:rsidRPr="009668F0" w:rsidRDefault="00CB10CD" w:rsidP="00CB10CD">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CB10CD" w:rsidRPr="00D5180B" w14:paraId="05D7364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0E432CA" w14:textId="77777777" w:rsidR="00CB10CD" w:rsidRPr="009668F0" w:rsidRDefault="00CB10CD" w:rsidP="00CB10CD">
            <w:pPr>
              <w:suppressLineNumbers/>
              <w:jc w:val="center"/>
              <w:rPr>
                <w:rFonts w:cs="Calibri"/>
                <w:b/>
                <w:szCs w:val="22"/>
              </w:rPr>
            </w:pPr>
            <w:r w:rsidRPr="009668F0">
              <w:rPr>
                <w:rFonts w:cs="Calibri"/>
                <w:b/>
                <w:szCs w:val="22"/>
              </w:rPr>
              <w:lastRenderedPageBreak/>
              <w:t>INDICATOR MICROORGANISMS</w:t>
            </w:r>
          </w:p>
        </w:tc>
        <w:tc>
          <w:tcPr>
            <w:tcW w:w="7988" w:type="dxa"/>
            <w:vAlign w:val="center"/>
          </w:tcPr>
          <w:p w14:paraId="3D7D2A94" w14:textId="77777777" w:rsidR="00CB10CD" w:rsidRPr="009668F0" w:rsidRDefault="00CB10CD" w:rsidP="00CB10CD">
            <w:pPr>
              <w:suppressLineNumbers/>
              <w:rPr>
                <w:rFonts w:cs="Calibri"/>
                <w:szCs w:val="22"/>
              </w:rPr>
            </w:pPr>
            <w:r w:rsidRPr="009668F0">
              <w:rPr>
                <w:rFonts w:cs="Calibri"/>
                <w:szCs w:val="22"/>
              </w:rPr>
              <w:t>An organism that when present suggests the possibility of contamination or under processing.</w:t>
            </w:r>
          </w:p>
        </w:tc>
      </w:tr>
      <w:tr w:rsidR="00CB10CD" w:rsidRPr="00D5180B" w14:paraId="40BAEF50" w14:textId="77777777" w:rsidTr="00027B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2C49F259" w14:textId="77777777" w:rsidR="00CB10CD" w:rsidRPr="009668F0" w:rsidRDefault="00CB10CD" w:rsidP="00CB10CD">
            <w:pPr>
              <w:suppressLineNumbers/>
              <w:jc w:val="center"/>
              <w:rPr>
                <w:rFonts w:cs="Calibri"/>
                <w:b/>
                <w:szCs w:val="22"/>
              </w:rPr>
            </w:pPr>
            <w:r w:rsidRPr="009668F0">
              <w:rPr>
                <w:rFonts w:cs="Calibri"/>
                <w:b/>
                <w:szCs w:val="22"/>
              </w:rPr>
              <w:t>IRRIGATION WATER TREATMENT</w:t>
            </w:r>
          </w:p>
        </w:tc>
        <w:tc>
          <w:tcPr>
            <w:tcW w:w="7988" w:type="dxa"/>
            <w:vAlign w:val="center"/>
          </w:tcPr>
          <w:p w14:paraId="2BE30EC9" w14:textId="77777777" w:rsidR="00CB10CD" w:rsidRPr="009668F0" w:rsidRDefault="00CB10CD" w:rsidP="00CB10CD">
            <w:pPr>
              <w:suppressLineNumbers/>
              <w:rPr>
                <w:rFonts w:cs="Calibri"/>
                <w:szCs w:val="22"/>
              </w:rPr>
            </w:pPr>
            <w:r w:rsidRPr="009668F0">
              <w:rPr>
                <w:rFonts w:cs="Calibri"/>
                <w:szCs w:val="22"/>
              </w:rPr>
              <w:t>Any system used to treat agricultural water</w:t>
            </w:r>
            <w:r>
              <w:rPr>
                <w:rFonts w:cs="Calibri"/>
                <w:szCs w:val="22"/>
              </w:rPr>
              <w:t>,</w:t>
            </w:r>
            <w:r w:rsidRPr="009668F0">
              <w:rPr>
                <w:rFonts w:cs="Calibri"/>
                <w:szCs w:val="22"/>
              </w:rPr>
              <w:t xml:space="preserve"> so it makes the quality adequate for its intended use</w:t>
            </w:r>
          </w:p>
        </w:tc>
      </w:tr>
      <w:tr w:rsidR="00CB10CD" w:rsidRPr="00D5180B" w14:paraId="6044808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E7BB60A" w14:textId="77777777" w:rsidR="00CB10CD" w:rsidRPr="009668F0" w:rsidRDefault="00CB10CD" w:rsidP="00CB10CD">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4B037FA3" w14:textId="77777777" w:rsidR="00CB10CD" w:rsidRPr="009668F0" w:rsidRDefault="00CB10CD" w:rsidP="00CB10CD">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CB10CD" w:rsidRPr="00D5180B" w14:paraId="19563AB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F03C5F6" w14:textId="77777777" w:rsidR="00CB10CD" w:rsidRPr="009668F0" w:rsidRDefault="00CB10CD" w:rsidP="00CB10CD">
            <w:pPr>
              <w:suppressLineNumbers/>
              <w:jc w:val="center"/>
              <w:rPr>
                <w:rFonts w:cs="Calibri"/>
                <w:b/>
                <w:szCs w:val="22"/>
              </w:rPr>
            </w:pPr>
            <w:r w:rsidRPr="009668F0">
              <w:rPr>
                <w:rFonts w:cs="Calibri"/>
                <w:b/>
                <w:szCs w:val="22"/>
              </w:rPr>
              <w:t>LEAFY GREENS</w:t>
            </w:r>
          </w:p>
        </w:tc>
        <w:tc>
          <w:tcPr>
            <w:tcW w:w="7988" w:type="dxa"/>
            <w:vAlign w:val="center"/>
          </w:tcPr>
          <w:p w14:paraId="0ECE3F11" w14:textId="77777777" w:rsidR="00CB10CD" w:rsidRPr="009668F0" w:rsidRDefault="00CB10CD" w:rsidP="00CB10CD">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CB10CD" w:rsidRPr="00D5180B" w14:paraId="2643F1F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C16E8D4" w14:textId="77777777" w:rsidR="00CB10CD" w:rsidRPr="009668F0" w:rsidRDefault="00CB10CD" w:rsidP="00CB10CD">
            <w:pPr>
              <w:suppressLineNumbers/>
              <w:jc w:val="center"/>
              <w:rPr>
                <w:rFonts w:cs="Calibri"/>
                <w:b/>
                <w:szCs w:val="22"/>
              </w:rPr>
            </w:pPr>
            <w:r w:rsidRPr="009668F0">
              <w:rPr>
                <w:rFonts w:cs="Calibri"/>
                <w:b/>
                <w:szCs w:val="22"/>
              </w:rPr>
              <w:t>MANURE</w:t>
            </w:r>
          </w:p>
        </w:tc>
        <w:tc>
          <w:tcPr>
            <w:tcW w:w="7988" w:type="dxa"/>
            <w:vAlign w:val="center"/>
          </w:tcPr>
          <w:p w14:paraId="35EED3E6" w14:textId="77777777" w:rsidR="00CB10CD" w:rsidRPr="009668F0" w:rsidRDefault="00CB10CD" w:rsidP="00CB10CD">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CB10CD" w:rsidRPr="00D5180B" w14:paraId="0B2C0C2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A5D77D" w14:textId="77777777" w:rsidR="00CB10CD" w:rsidRPr="009668F0" w:rsidRDefault="00CB10CD" w:rsidP="00CB10CD">
            <w:pPr>
              <w:suppressLineNumbers/>
              <w:jc w:val="center"/>
              <w:rPr>
                <w:rFonts w:cs="Calibri"/>
                <w:b/>
                <w:szCs w:val="22"/>
              </w:rPr>
            </w:pPr>
            <w:r w:rsidRPr="009668F0">
              <w:rPr>
                <w:rFonts w:cs="Calibri"/>
                <w:b/>
                <w:szCs w:val="22"/>
              </w:rPr>
              <w:t>MICROORGANISMS</w:t>
            </w:r>
          </w:p>
        </w:tc>
        <w:tc>
          <w:tcPr>
            <w:tcW w:w="7988" w:type="dxa"/>
            <w:vAlign w:val="center"/>
          </w:tcPr>
          <w:p w14:paraId="50489294" w14:textId="77777777" w:rsidR="00CB10CD" w:rsidRPr="009668F0" w:rsidRDefault="00CB10CD" w:rsidP="00CB10CD">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CB10CD" w:rsidRPr="00D5180B" w14:paraId="51C8CCD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3DA626C" w14:textId="77777777" w:rsidR="00CB10CD" w:rsidRPr="009668F0" w:rsidRDefault="00CB10CD" w:rsidP="00CB10CD">
            <w:pPr>
              <w:suppressLineNumbers/>
              <w:jc w:val="center"/>
              <w:rPr>
                <w:rFonts w:cs="Calibri"/>
                <w:b/>
                <w:szCs w:val="22"/>
              </w:rPr>
            </w:pPr>
            <w:r w:rsidRPr="009668F0">
              <w:rPr>
                <w:rFonts w:cs="Calibri"/>
                <w:b/>
                <w:szCs w:val="22"/>
              </w:rPr>
              <w:t>MONITOR</w:t>
            </w:r>
          </w:p>
        </w:tc>
        <w:tc>
          <w:tcPr>
            <w:tcW w:w="7988" w:type="dxa"/>
            <w:vAlign w:val="center"/>
          </w:tcPr>
          <w:p w14:paraId="5BFE9C8E" w14:textId="77777777" w:rsidR="00CB10CD" w:rsidRPr="009668F0" w:rsidRDefault="00CB10CD" w:rsidP="00CB10CD">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CB10CD" w:rsidRPr="00D5180B" w14:paraId="220AE51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F66A14E" w14:textId="77777777" w:rsidR="00CB10CD" w:rsidRPr="009668F0" w:rsidRDefault="00CB10CD" w:rsidP="00CB10CD">
            <w:pPr>
              <w:suppressLineNumbers/>
              <w:jc w:val="center"/>
              <w:rPr>
                <w:rFonts w:cs="Calibri"/>
                <w:b/>
                <w:szCs w:val="22"/>
              </w:rPr>
            </w:pPr>
            <w:r w:rsidRPr="009668F0">
              <w:rPr>
                <w:rFonts w:cs="Calibri"/>
                <w:b/>
                <w:szCs w:val="22"/>
              </w:rPr>
              <w:t>MONTHLY</w:t>
            </w:r>
          </w:p>
        </w:tc>
        <w:tc>
          <w:tcPr>
            <w:tcW w:w="7988" w:type="dxa"/>
            <w:vAlign w:val="center"/>
          </w:tcPr>
          <w:p w14:paraId="3F470155" w14:textId="77777777" w:rsidR="00CB10CD" w:rsidRPr="009668F0" w:rsidRDefault="00CB10CD" w:rsidP="00CB10CD">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CB10CD" w:rsidRPr="00D5180B" w14:paraId="0C52A6A8" w14:textId="77777777" w:rsidTr="00272EE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737"/>
          <w:ins w:id="32" w:author="Susan" w:date="2020-05-06T14:10:00Z"/>
        </w:trPr>
        <w:tc>
          <w:tcPr>
            <w:tcW w:w="2380" w:type="dxa"/>
            <w:shd w:val="clear" w:color="auto" w:fill="DBDBDB"/>
            <w:vAlign w:val="center"/>
          </w:tcPr>
          <w:p w14:paraId="170424BD" w14:textId="77777777" w:rsidR="00CB10CD" w:rsidRPr="009668F0" w:rsidRDefault="00CB10CD" w:rsidP="00CB10CD">
            <w:pPr>
              <w:suppressLineNumbers/>
              <w:jc w:val="center"/>
              <w:rPr>
                <w:ins w:id="33" w:author="Susan" w:date="2020-05-06T14:10:00Z"/>
                <w:rFonts w:cs="Calibri"/>
                <w:b/>
                <w:szCs w:val="22"/>
              </w:rPr>
            </w:pPr>
            <w:ins w:id="34" w:author="Susan" w:date="2020-05-06T14:10:00Z">
              <w:r>
                <w:rPr>
                  <w:rFonts w:cs="Calibri"/>
                  <w:b/>
                  <w:szCs w:val="22"/>
                </w:rPr>
                <w:t>MONTHLY WATER QUALITY TESTING</w:t>
              </w:r>
            </w:ins>
          </w:p>
        </w:tc>
        <w:tc>
          <w:tcPr>
            <w:tcW w:w="7988" w:type="dxa"/>
          </w:tcPr>
          <w:p w14:paraId="150217AB" w14:textId="77777777" w:rsidR="00CB10CD" w:rsidRPr="009668F0" w:rsidRDefault="00CB10CD" w:rsidP="00CB10CD">
            <w:pPr>
              <w:suppressLineNumbers/>
              <w:rPr>
                <w:ins w:id="35" w:author="Susan" w:date="2020-05-06T14:10:00Z"/>
                <w:rFonts w:cs="Calibri"/>
                <w:szCs w:val="22"/>
              </w:rPr>
            </w:pPr>
            <w:commentRangeStart w:id="36"/>
            <w:ins w:id="37" w:author="Susan" w:date="2020-05-06T14:10:00Z">
              <w:r w:rsidRPr="006F181A">
                <w:t>Testing</w:t>
              </w:r>
            </w:ins>
            <w:commentRangeEnd w:id="36"/>
            <w:ins w:id="38" w:author="Susan" w:date="2020-05-06T14:11:00Z">
              <w:r w:rsidRPr="006F181A">
                <w:rPr>
                  <w:rStyle w:val="CommentReference"/>
                  <w:rFonts w:ascii="Tahoma" w:hAnsi="Tahoma" w:cs="Tahoma"/>
                  <w:lang w:eastAsia="x-none"/>
                </w:rPr>
                <w:commentReference w:id="36"/>
              </w:r>
            </w:ins>
            <w:ins w:id="39" w:author="Susan" w:date="2020-05-06T14:10:00Z">
              <w:r w:rsidRPr="006F181A">
                <w:t xml:space="preserve"> on a monthly basis (maximum 35-day intervals</w:t>
              </w:r>
            </w:ins>
            <w:ins w:id="40" w:author="Susan" w:date="2020-05-08T10:49:00Z">
              <w:r w:rsidR="00E604DB" w:rsidRPr="006F181A">
                <w:t xml:space="preserve"> or at the next irrigation event if greater than 35 days</w:t>
              </w:r>
            </w:ins>
            <w:ins w:id="41" w:author="Susan" w:date="2020-05-06T14:10:00Z">
              <w:r w:rsidRPr="006F181A">
                <w:t>) to achieve verification of water quality within an agricultural water system.</w:t>
              </w:r>
            </w:ins>
          </w:p>
        </w:tc>
      </w:tr>
      <w:tr w:rsidR="00CB10CD" w:rsidRPr="00D5180B" w14:paraId="62B3F718"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9D042F6" w14:textId="77777777" w:rsidR="00CB10CD" w:rsidRPr="009668F0" w:rsidRDefault="00CB10CD" w:rsidP="00CB10CD">
            <w:pPr>
              <w:suppressLineNumbers/>
              <w:jc w:val="center"/>
              <w:rPr>
                <w:rFonts w:cs="Calibri"/>
                <w:b/>
                <w:szCs w:val="22"/>
              </w:rPr>
            </w:pPr>
            <w:r w:rsidRPr="009668F0">
              <w:rPr>
                <w:rFonts w:cs="Calibri"/>
                <w:b/>
                <w:szCs w:val="22"/>
              </w:rPr>
              <w:t>MOST PROBABLE NUMBER (MPN)</w:t>
            </w:r>
          </w:p>
        </w:tc>
        <w:tc>
          <w:tcPr>
            <w:tcW w:w="7988" w:type="dxa"/>
            <w:vAlign w:val="center"/>
          </w:tcPr>
          <w:p w14:paraId="25A5BF98" w14:textId="77777777" w:rsidR="00CB10CD" w:rsidRPr="009668F0" w:rsidRDefault="00CB10CD" w:rsidP="00CB10C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CB10CD" w:rsidRPr="00D5180B" w14:paraId="38A7D4D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D1B3B7F" w14:textId="77777777" w:rsidR="00CB10CD" w:rsidRPr="009668F0" w:rsidRDefault="00CB10CD" w:rsidP="00CB10CD">
            <w:pPr>
              <w:suppressLineNumbers/>
              <w:jc w:val="center"/>
              <w:rPr>
                <w:rFonts w:cs="Calibri"/>
                <w:b/>
                <w:szCs w:val="22"/>
              </w:rPr>
            </w:pPr>
            <w:r w:rsidRPr="009668F0">
              <w:rPr>
                <w:rFonts w:cs="Calibri"/>
                <w:b/>
                <w:szCs w:val="22"/>
              </w:rPr>
              <w:t>MUNICIPAL WATER</w:t>
            </w:r>
          </w:p>
        </w:tc>
        <w:tc>
          <w:tcPr>
            <w:tcW w:w="7988" w:type="dxa"/>
            <w:vAlign w:val="center"/>
          </w:tcPr>
          <w:p w14:paraId="08C64092" w14:textId="77777777" w:rsidR="00CB10CD" w:rsidRPr="009668F0" w:rsidRDefault="00CB10CD" w:rsidP="00CB10CD">
            <w:pPr>
              <w:suppressLineNumbers/>
              <w:rPr>
                <w:rFonts w:cs="Calibri"/>
                <w:szCs w:val="22"/>
              </w:rPr>
            </w:pPr>
            <w:r w:rsidRPr="009668F0">
              <w:rPr>
                <w:rFonts w:cs="Calibri"/>
                <w:szCs w:val="22"/>
              </w:rPr>
              <w:t>Water that is processed and treated by a municipality to meet USEPA drinking water standards.</w:t>
            </w:r>
          </w:p>
        </w:tc>
      </w:tr>
      <w:tr w:rsidR="00CB10CD" w:rsidRPr="00D5180B" w14:paraId="7578C2F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99C1D1C" w14:textId="77777777" w:rsidR="00CB10CD" w:rsidRPr="009668F0" w:rsidRDefault="00CB10CD" w:rsidP="00CB10CD">
            <w:pPr>
              <w:suppressLineNumbers/>
              <w:jc w:val="center"/>
              <w:rPr>
                <w:rFonts w:cs="Calibri"/>
                <w:b/>
                <w:szCs w:val="22"/>
              </w:rPr>
            </w:pPr>
            <w:r w:rsidRPr="009668F0">
              <w:rPr>
                <w:rFonts w:cs="Calibri"/>
                <w:b/>
                <w:szCs w:val="22"/>
              </w:rPr>
              <w:t>NON-SYNTHETIC CROP TREATMENTS</w:t>
            </w:r>
          </w:p>
        </w:tc>
        <w:tc>
          <w:tcPr>
            <w:tcW w:w="7988" w:type="dxa"/>
            <w:vAlign w:val="center"/>
          </w:tcPr>
          <w:p w14:paraId="15158414" w14:textId="77777777" w:rsidR="00CB10CD" w:rsidRPr="009668F0" w:rsidRDefault="00CB10CD" w:rsidP="00CB10C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CB10CD" w:rsidRPr="00D5180B" w14:paraId="15CBE9A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4DD47F1" w14:textId="77777777" w:rsidR="00CB10CD" w:rsidRPr="009668F0" w:rsidRDefault="00CB10CD" w:rsidP="00CB10CD">
            <w:pPr>
              <w:suppressLineNumbers/>
              <w:jc w:val="center"/>
              <w:rPr>
                <w:rFonts w:cs="Calibri"/>
                <w:b/>
                <w:szCs w:val="22"/>
              </w:rPr>
            </w:pPr>
            <w:r w:rsidRPr="009668F0">
              <w:rPr>
                <w:rFonts w:cs="Calibri"/>
                <w:b/>
                <w:szCs w:val="22"/>
              </w:rPr>
              <w:t>OPEN DELIVERY SYSTEM</w:t>
            </w:r>
          </w:p>
        </w:tc>
        <w:tc>
          <w:tcPr>
            <w:tcW w:w="7988" w:type="dxa"/>
            <w:vAlign w:val="center"/>
          </w:tcPr>
          <w:p w14:paraId="281DAEE9" w14:textId="77777777" w:rsidR="00CB10CD" w:rsidRPr="009668F0" w:rsidRDefault="00CB10CD" w:rsidP="00CB10C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CB10CD" w:rsidRPr="00D5180B" w14:paraId="7CFB826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ACE75D1" w14:textId="77777777" w:rsidR="00CB10CD" w:rsidRPr="009668F0" w:rsidRDefault="00CB10CD" w:rsidP="00CB10CD">
            <w:pPr>
              <w:suppressLineNumbers/>
              <w:jc w:val="center"/>
              <w:rPr>
                <w:rFonts w:cs="Calibri"/>
                <w:b/>
                <w:szCs w:val="22"/>
              </w:rPr>
            </w:pPr>
            <w:r w:rsidRPr="009668F0">
              <w:rPr>
                <w:rFonts w:cs="Calibri"/>
                <w:b/>
                <w:szCs w:val="22"/>
              </w:rPr>
              <w:t>OXIDATION REDUCTION POTENTIAL (ORP)</w:t>
            </w:r>
          </w:p>
        </w:tc>
        <w:tc>
          <w:tcPr>
            <w:tcW w:w="7988" w:type="dxa"/>
            <w:vAlign w:val="center"/>
          </w:tcPr>
          <w:p w14:paraId="6D8AB2D5" w14:textId="77777777" w:rsidR="00CB10CD" w:rsidRPr="009668F0" w:rsidRDefault="00CB10CD" w:rsidP="00CB10CD">
            <w:pPr>
              <w:suppressLineNumbers/>
              <w:rPr>
                <w:rFonts w:cs="Calibri"/>
                <w:szCs w:val="22"/>
              </w:rPr>
            </w:pPr>
            <w:r w:rsidRPr="009668F0">
              <w:rPr>
                <w:rFonts w:cs="Calibri"/>
                <w:szCs w:val="22"/>
              </w:rPr>
              <w:t>An intrinsic property that indicates the tendency of a chemical species to acquire electrons and so be reduced; the more positive the ORP, the greater the species’ affinity for electrons.</w:t>
            </w:r>
          </w:p>
        </w:tc>
      </w:tr>
      <w:tr w:rsidR="00CB10CD" w:rsidRPr="00D5180B" w14:paraId="3BBBA55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7C667FB" w14:textId="77777777" w:rsidR="00CB10CD" w:rsidRPr="009668F0" w:rsidRDefault="00CB10CD" w:rsidP="00CB10CD">
            <w:pPr>
              <w:suppressLineNumbers/>
              <w:jc w:val="center"/>
              <w:rPr>
                <w:rFonts w:cs="Calibri"/>
                <w:b/>
                <w:szCs w:val="22"/>
              </w:rPr>
            </w:pPr>
            <w:r w:rsidRPr="009668F0">
              <w:rPr>
                <w:rFonts w:cs="Calibri"/>
                <w:b/>
                <w:szCs w:val="22"/>
              </w:rPr>
              <w:t>PACKING</w:t>
            </w:r>
          </w:p>
        </w:tc>
        <w:tc>
          <w:tcPr>
            <w:tcW w:w="7988" w:type="dxa"/>
            <w:vAlign w:val="center"/>
          </w:tcPr>
          <w:p w14:paraId="718FFBCC" w14:textId="77777777" w:rsidR="00CB10CD" w:rsidRPr="009668F0" w:rsidRDefault="00CB10CD" w:rsidP="00CB10C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CB10CD" w:rsidRPr="00D5180B" w14:paraId="532A7A5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8C3BC20" w14:textId="77777777" w:rsidR="00CB10CD" w:rsidRPr="009668F0" w:rsidRDefault="00CB10CD" w:rsidP="00CB10CD">
            <w:pPr>
              <w:suppressLineNumbers/>
              <w:jc w:val="center"/>
              <w:rPr>
                <w:rFonts w:cs="Calibri"/>
                <w:b/>
                <w:szCs w:val="22"/>
              </w:rPr>
            </w:pPr>
            <w:r w:rsidRPr="009668F0">
              <w:rPr>
                <w:rFonts w:cs="Calibri"/>
                <w:b/>
                <w:szCs w:val="22"/>
              </w:rPr>
              <w:lastRenderedPageBreak/>
              <w:t>PARTS PER MILLION (PPM)</w:t>
            </w:r>
          </w:p>
        </w:tc>
        <w:tc>
          <w:tcPr>
            <w:tcW w:w="7988" w:type="dxa"/>
            <w:vAlign w:val="center"/>
          </w:tcPr>
          <w:p w14:paraId="7814DB35" w14:textId="77777777" w:rsidR="00CB10CD" w:rsidRPr="009668F0" w:rsidRDefault="00CB10CD" w:rsidP="00CB10C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CB10CD" w:rsidRPr="00D5180B" w14:paraId="66A0DF2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FA324DC" w14:textId="77777777" w:rsidR="00CB10CD" w:rsidRPr="009668F0" w:rsidRDefault="00CB10CD" w:rsidP="00CB10CD">
            <w:pPr>
              <w:suppressLineNumbers/>
              <w:jc w:val="center"/>
              <w:rPr>
                <w:rFonts w:cs="Calibri"/>
                <w:b/>
                <w:szCs w:val="22"/>
              </w:rPr>
            </w:pPr>
            <w:r w:rsidRPr="009668F0">
              <w:rPr>
                <w:rFonts w:cs="Calibri"/>
                <w:b/>
                <w:szCs w:val="22"/>
              </w:rPr>
              <w:t>PATHOGEN</w:t>
            </w:r>
          </w:p>
        </w:tc>
        <w:tc>
          <w:tcPr>
            <w:tcW w:w="7988" w:type="dxa"/>
            <w:vAlign w:val="center"/>
          </w:tcPr>
          <w:p w14:paraId="50C9BE93" w14:textId="77777777" w:rsidR="00CB10CD" w:rsidRPr="009668F0" w:rsidRDefault="00CB10CD" w:rsidP="00CB10CD">
            <w:pPr>
              <w:suppressLineNumbers/>
              <w:rPr>
                <w:rFonts w:cs="Calibri"/>
                <w:szCs w:val="22"/>
              </w:rPr>
            </w:pPr>
            <w:r w:rsidRPr="009668F0">
              <w:rPr>
                <w:rFonts w:cs="Calibri"/>
                <w:szCs w:val="22"/>
              </w:rPr>
              <w:t>A disease-causing agent such as a virus, parasite, or bacteria.</w:t>
            </w:r>
          </w:p>
        </w:tc>
      </w:tr>
      <w:tr w:rsidR="00CB10CD" w:rsidRPr="00D5180B" w14:paraId="27E259E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49D952A" w14:textId="77777777" w:rsidR="00CB10CD" w:rsidRPr="009668F0" w:rsidRDefault="00CB10CD" w:rsidP="00CB10CD">
            <w:pPr>
              <w:suppressLineNumbers/>
              <w:jc w:val="center"/>
              <w:rPr>
                <w:rFonts w:cs="Calibri"/>
                <w:b/>
                <w:szCs w:val="22"/>
              </w:rPr>
            </w:pPr>
            <w:r w:rsidRPr="009668F0">
              <w:rPr>
                <w:rFonts w:cs="Calibri"/>
                <w:b/>
                <w:szCs w:val="22"/>
              </w:rPr>
              <w:t>PEST</w:t>
            </w:r>
          </w:p>
        </w:tc>
        <w:tc>
          <w:tcPr>
            <w:tcW w:w="7988" w:type="dxa"/>
            <w:vAlign w:val="center"/>
          </w:tcPr>
          <w:p w14:paraId="6C70365C" w14:textId="77777777" w:rsidR="00CB10CD" w:rsidRPr="009668F0" w:rsidRDefault="00CB10CD" w:rsidP="00CB10CD">
            <w:pPr>
              <w:suppressLineNumbers/>
              <w:rPr>
                <w:rFonts w:cs="Calibri"/>
                <w:szCs w:val="22"/>
              </w:rPr>
            </w:pPr>
            <w:r w:rsidRPr="009668F0">
              <w:rPr>
                <w:rFonts w:cs="Calibri"/>
                <w:szCs w:val="22"/>
              </w:rPr>
              <w:t>Any objectionable animals or insects, including birds, rodents, flies, and larvae.</w:t>
            </w:r>
          </w:p>
        </w:tc>
      </w:tr>
      <w:tr w:rsidR="00CB10CD" w:rsidRPr="00D5180B" w14:paraId="0BE0EC9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1A02E77" w14:textId="77777777" w:rsidR="00CB10CD" w:rsidRPr="009668F0" w:rsidRDefault="00CB10CD" w:rsidP="00CB10CD">
            <w:pPr>
              <w:suppressLineNumbers/>
              <w:jc w:val="center"/>
              <w:rPr>
                <w:rFonts w:cs="Calibri"/>
                <w:b/>
                <w:szCs w:val="22"/>
              </w:rPr>
            </w:pPr>
            <w:r w:rsidRPr="009668F0">
              <w:rPr>
                <w:rFonts w:cs="Calibri"/>
                <w:b/>
                <w:szCs w:val="22"/>
              </w:rPr>
              <w:t>POOLED WATER</w:t>
            </w:r>
          </w:p>
        </w:tc>
        <w:tc>
          <w:tcPr>
            <w:tcW w:w="7988" w:type="dxa"/>
            <w:vAlign w:val="center"/>
          </w:tcPr>
          <w:p w14:paraId="69235781" w14:textId="77777777" w:rsidR="00CB10CD" w:rsidRPr="009668F0" w:rsidRDefault="00CB10CD" w:rsidP="00CB10CD">
            <w:pPr>
              <w:suppressLineNumbers/>
              <w:rPr>
                <w:rFonts w:cs="Calibri"/>
                <w:szCs w:val="22"/>
              </w:rPr>
            </w:pPr>
            <w:r w:rsidRPr="009668F0">
              <w:rPr>
                <w:rFonts w:cs="Calibri"/>
                <w:szCs w:val="22"/>
              </w:rPr>
              <w:t>An accumulation of standing water; not free-flowing.</w:t>
            </w:r>
          </w:p>
        </w:tc>
      </w:tr>
      <w:tr w:rsidR="00CB10CD" w:rsidRPr="00D5180B" w14:paraId="5F6BCA9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EE253CC" w14:textId="77777777" w:rsidR="00CB10CD" w:rsidRPr="009668F0" w:rsidRDefault="00CB10CD" w:rsidP="00CB10CD">
            <w:pPr>
              <w:suppressLineNumbers/>
              <w:jc w:val="center"/>
              <w:rPr>
                <w:rFonts w:cs="Calibri"/>
                <w:b/>
                <w:szCs w:val="22"/>
              </w:rPr>
            </w:pPr>
            <w:r w:rsidRPr="009668F0">
              <w:rPr>
                <w:rFonts w:cs="Calibri"/>
                <w:b/>
                <w:szCs w:val="22"/>
              </w:rPr>
              <w:t>POTABLE WATER</w:t>
            </w:r>
          </w:p>
        </w:tc>
        <w:tc>
          <w:tcPr>
            <w:tcW w:w="7988" w:type="dxa"/>
            <w:vAlign w:val="center"/>
          </w:tcPr>
          <w:p w14:paraId="5BB59040" w14:textId="77777777" w:rsidR="00CB10CD" w:rsidRPr="009668F0" w:rsidRDefault="00CB10CD" w:rsidP="00CB10CD">
            <w:pPr>
              <w:suppressLineNumbers/>
              <w:rPr>
                <w:rFonts w:cs="Calibri"/>
                <w:szCs w:val="22"/>
              </w:rPr>
            </w:pPr>
            <w:r w:rsidRPr="009668F0">
              <w:rPr>
                <w:rFonts w:cs="Calibri"/>
                <w:szCs w:val="22"/>
              </w:rPr>
              <w:t>Water that is safe to drink or to use for food preparation without risk of health problems.</w:t>
            </w:r>
          </w:p>
        </w:tc>
      </w:tr>
      <w:tr w:rsidR="00CB10CD" w:rsidRPr="00D5180B" w14:paraId="3EF2C2C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548709A" w14:textId="77777777" w:rsidR="00CB10CD" w:rsidRPr="009668F0" w:rsidRDefault="00CB10CD" w:rsidP="00CB10CD">
            <w:pPr>
              <w:suppressLineNumbers/>
              <w:jc w:val="center"/>
              <w:rPr>
                <w:rFonts w:cs="Calibri"/>
                <w:b/>
                <w:szCs w:val="22"/>
              </w:rPr>
            </w:pPr>
            <w:r w:rsidRPr="009668F0">
              <w:rPr>
                <w:rFonts w:cs="Calibri"/>
                <w:b/>
                <w:szCs w:val="22"/>
              </w:rPr>
              <w:t>PROCESS AUTHORITY</w:t>
            </w:r>
          </w:p>
        </w:tc>
        <w:tc>
          <w:tcPr>
            <w:tcW w:w="7988" w:type="dxa"/>
            <w:vAlign w:val="center"/>
          </w:tcPr>
          <w:p w14:paraId="0714AB0D" w14:textId="77777777" w:rsidR="00CB10CD" w:rsidRPr="009668F0" w:rsidRDefault="00CB10CD" w:rsidP="00CB10CD">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CB10CD" w:rsidRPr="00D5180B" w14:paraId="65A3FD8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2280B57" w14:textId="77777777" w:rsidR="00CB10CD" w:rsidRPr="009668F0" w:rsidRDefault="00CB10CD" w:rsidP="00CB10CD">
            <w:pPr>
              <w:suppressLineNumbers/>
              <w:jc w:val="center"/>
              <w:rPr>
                <w:rFonts w:cs="Calibri"/>
                <w:b/>
                <w:szCs w:val="22"/>
              </w:rPr>
            </w:pPr>
            <w:r w:rsidRPr="009668F0">
              <w:rPr>
                <w:rFonts w:cs="Calibri"/>
                <w:b/>
                <w:szCs w:val="22"/>
              </w:rPr>
              <w:t>READY-TO-EAT (RTE) FOOD</w:t>
            </w:r>
          </w:p>
          <w:p w14:paraId="5547CC6A" w14:textId="77777777" w:rsidR="00CB10CD" w:rsidRPr="009668F0" w:rsidRDefault="00CB10CD" w:rsidP="00CB10CD">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3E79E71C" w14:textId="77777777" w:rsidR="00CB10CD" w:rsidRPr="009668F0" w:rsidRDefault="00CB10CD" w:rsidP="00CB10CD">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CB10CD" w:rsidRPr="00D5180B" w14:paraId="45C3A84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F421482" w14:textId="77777777" w:rsidR="00CB10CD" w:rsidRPr="009668F0" w:rsidRDefault="00CB10CD" w:rsidP="00CB10CD">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0519B1B9" w14:textId="77777777" w:rsidR="00CB10CD" w:rsidRPr="00433A0B" w:rsidRDefault="00CB10CD" w:rsidP="00CB10CD">
            <w:pPr>
              <w:suppressLineNumbers/>
            </w:pPr>
            <w:r w:rsidRPr="00433A0B">
              <w:t>Actions to reduce the severity/impact of a risk.</w:t>
            </w:r>
          </w:p>
        </w:tc>
      </w:tr>
      <w:tr w:rsidR="00CB10CD" w:rsidRPr="00D5180B" w14:paraId="5E24E50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E1C5E3F" w14:textId="77777777" w:rsidR="00CB10CD" w:rsidRPr="009668F0" w:rsidRDefault="00CB10CD" w:rsidP="00CB10CD">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215893A5" w14:textId="77777777" w:rsidR="00CB10CD" w:rsidRPr="009668F0" w:rsidRDefault="00CB10CD" w:rsidP="00CB10CD">
            <w:pPr>
              <w:suppressLineNumbers/>
              <w:rPr>
                <w:rFonts w:cs="Calibri"/>
                <w:szCs w:val="22"/>
              </w:rPr>
            </w:pPr>
            <w:r w:rsidRPr="009668F0">
              <w:rPr>
                <w:rFonts w:cs="Calibri"/>
                <w:szCs w:val="22"/>
              </w:rPr>
              <w:t>Includes both toilet and hand-washing stations.</w:t>
            </w:r>
          </w:p>
        </w:tc>
      </w:tr>
      <w:tr w:rsidR="00CB10CD" w:rsidRPr="00D5180B" w14:paraId="673786B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87401D5" w14:textId="77777777" w:rsidR="00CB10CD" w:rsidRPr="009668F0" w:rsidRDefault="00CB10CD" w:rsidP="00CB10CD">
            <w:pPr>
              <w:suppressLineNumbers/>
              <w:jc w:val="center"/>
              <w:rPr>
                <w:rFonts w:cs="Calibri"/>
                <w:b/>
                <w:szCs w:val="22"/>
              </w:rPr>
            </w:pPr>
            <w:r w:rsidRPr="009668F0">
              <w:rPr>
                <w:rFonts w:cs="Calibri"/>
                <w:b/>
                <w:szCs w:val="22"/>
              </w:rPr>
              <w:t>SANITIZE</w:t>
            </w:r>
          </w:p>
        </w:tc>
        <w:tc>
          <w:tcPr>
            <w:tcW w:w="7988" w:type="dxa"/>
            <w:vAlign w:val="center"/>
          </w:tcPr>
          <w:p w14:paraId="2577279D" w14:textId="77777777" w:rsidR="00CB10CD" w:rsidRPr="009668F0" w:rsidRDefault="00CB10CD" w:rsidP="00CB10C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0A620F" w:rsidRPr="00D5180B" w14:paraId="259858F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8378AF8" w14:textId="77777777" w:rsidR="000A620F" w:rsidRPr="009668F0" w:rsidRDefault="000A620F" w:rsidP="000A620F">
            <w:pPr>
              <w:suppressLineNumbers/>
              <w:jc w:val="center"/>
              <w:rPr>
                <w:rFonts w:cs="Calibri"/>
                <w:b/>
                <w:szCs w:val="22"/>
              </w:rPr>
            </w:pPr>
            <w:commentRangeStart w:id="42"/>
            <w:ins w:id="43" w:author="Greg Komar" w:date="2020-05-06T11:54:00Z">
              <w:r>
                <w:rPr>
                  <w:rFonts w:cs="Calibri"/>
                  <w:b/>
                  <w:szCs w:val="22"/>
                </w:rPr>
                <w:t>SEDIMENT</w:t>
              </w:r>
            </w:ins>
            <w:commentRangeEnd w:id="42"/>
            <w:r>
              <w:rPr>
                <w:rStyle w:val="CommentReference"/>
                <w:rFonts w:ascii="Tahoma" w:hAnsi="Tahoma" w:cs="Tahoma"/>
                <w:lang w:eastAsia="x-none"/>
              </w:rPr>
              <w:commentReference w:id="42"/>
            </w:r>
          </w:p>
        </w:tc>
        <w:tc>
          <w:tcPr>
            <w:tcW w:w="7988" w:type="dxa"/>
            <w:vAlign w:val="center"/>
          </w:tcPr>
          <w:p w14:paraId="65DB354B" w14:textId="77777777" w:rsidR="000A620F" w:rsidRPr="009668F0" w:rsidRDefault="000A620F" w:rsidP="000A620F">
            <w:pPr>
              <w:suppressLineNumbers/>
              <w:rPr>
                <w:rFonts w:cs="Calibri"/>
                <w:szCs w:val="22"/>
              </w:rPr>
            </w:pPr>
            <w:ins w:id="44" w:author="Greg Komar" w:date="2020-05-06T11:55:00Z">
              <w:r w:rsidRPr="00347C9A">
                <w:rPr>
                  <w:rFonts w:cs="Calibri"/>
                  <w:szCs w:val="22"/>
                </w:rPr>
                <w:t>Undissolved organic and inorganic material transported or deposited by water.</w:t>
              </w:r>
            </w:ins>
          </w:p>
        </w:tc>
      </w:tr>
      <w:tr w:rsidR="000A620F" w:rsidRPr="00D5180B" w14:paraId="60ADE67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09A941C" w14:textId="77777777" w:rsidR="000A620F" w:rsidRPr="009668F0" w:rsidRDefault="000A620F" w:rsidP="000A620F">
            <w:pPr>
              <w:suppressLineNumbers/>
              <w:jc w:val="center"/>
              <w:rPr>
                <w:rFonts w:cs="Calibri"/>
                <w:b/>
                <w:szCs w:val="22"/>
              </w:rPr>
            </w:pPr>
            <w:r w:rsidRPr="009668F0">
              <w:rPr>
                <w:rFonts w:cs="Calibri"/>
                <w:b/>
                <w:szCs w:val="22"/>
              </w:rPr>
              <w:t>SHIGA-TOXIN PRODUCING E. COLI</w:t>
            </w:r>
          </w:p>
        </w:tc>
        <w:tc>
          <w:tcPr>
            <w:tcW w:w="7988" w:type="dxa"/>
            <w:vAlign w:val="center"/>
          </w:tcPr>
          <w:p w14:paraId="2530EAD6" w14:textId="77777777" w:rsidR="000A620F" w:rsidRPr="009668F0" w:rsidRDefault="000A620F" w:rsidP="000A620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0A620F" w:rsidRPr="00D5180B" w14:paraId="2FAC844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A6F2B17" w14:textId="77777777" w:rsidR="000A620F" w:rsidRPr="009668F0" w:rsidRDefault="000A620F" w:rsidP="000A620F">
            <w:pPr>
              <w:suppressLineNumbers/>
              <w:jc w:val="center"/>
              <w:rPr>
                <w:rFonts w:cs="Calibri"/>
                <w:b/>
                <w:szCs w:val="22"/>
              </w:rPr>
            </w:pPr>
            <w:r w:rsidRPr="009668F0">
              <w:rPr>
                <w:rFonts w:cs="Calibri"/>
                <w:b/>
                <w:szCs w:val="22"/>
              </w:rPr>
              <w:t>SHIPPING UNIT/ EQUIPMENT</w:t>
            </w:r>
          </w:p>
        </w:tc>
        <w:tc>
          <w:tcPr>
            <w:tcW w:w="7988" w:type="dxa"/>
            <w:vAlign w:val="center"/>
          </w:tcPr>
          <w:p w14:paraId="65D4CC3F" w14:textId="77777777" w:rsidR="000A620F" w:rsidRPr="009668F0" w:rsidRDefault="000A620F" w:rsidP="000A620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0A620F" w:rsidRPr="00D5180B" w14:paraId="6B8DFD1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85A4C4B" w14:textId="77777777" w:rsidR="000A620F" w:rsidRPr="009668F0" w:rsidRDefault="000A620F" w:rsidP="000A620F">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0B2D7FD6" w14:textId="77777777" w:rsidR="000A620F" w:rsidRPr="009668F0" w:rsidRDefault="000A620F" w:rsidP="000A620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0A620F" w:rsidRPr="00D5180B" w14:paraId="6BB4CD2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13479EF" w14:textId="77777777" w:rsidR="000A620F" w:rsidRPr="009668F0" w:rsidRDefault="000A620F" w:rsidP="000A620F">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1536A06A" w14:textId="77777777" w:rsidR="000A620F" w:rsidRPr="009668F0" w:rsidRDefault="000A620F" w:rsidP="000A620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0A620F" w:rsidRPr="00D5180B" w14:paraId="68B5580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2E8E43" w14:textId="77777777" w:rsidR="000A620F" w:rsidRPr="009668F0" w:rsidRDefault="000A620F" w:rsidP="000A620F">
            <w:pPr>
              <w:suppressLineNumbers/>
              <w:jc w:val="center"/>
              <w:rPr>
                <w:rFonts w:cs="Calibri"/>
                <w:b/>
                <w:szCs w:val="22"/>
                <w:highlight w:val="yellow"/>
              </w:rPr>
            </w:pPr>
            <w:r w:rsidRPr="009668F0">
              <w:rPr>
                <w:rFonts w:cs="Calibri"/>
                <w:b/>
                <w:szCs w:val="22"/>
              </w:rPr>
              <w:lastRenderedPageBreak/>
              <w:t xml:space="preserve">SYNTHETIC CROP TREATMENTS </w:t>
            </w:r>
            <w:r w:rsidRPr="009668F0">
              <w:rPr>
                <w:rFonts w:cs="Calibri"/>
                <w:b/>
                <w:szCs w:val="22"/>
              </w:rPr>
              <w:br/>
              <w:t>(CHEMICAL FERTILIZERS)</w:t>
            </w:r>
          </w:p>
        </w:tc>
        <w:tc>
          <w:tcPr>
            <w:tcW w:w="7988" w:type="dxa"/>
            <w:vAlign w:val="center"/>
          </w:tcPr>
          <w:p w14:paraId="1F144C06" w14:textId="77777777" w:rsidR="000A620F" w:rsidRPr="009668F0" w:rsidRDefault="000A620F" w:rsidP="000A620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0A620F" w:rsidRPr="00D5180B" w14:paraId="76EE54F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FFFA459" w14:textId="77777777" w:rsidR="000A620F" w:rsidRPr="009668F0" w:rsidRDefault="000A620F" w:rsidP="000A620F">
            <w:pPr>
              <w:suppressLineNumbers/>
              <w:jc w:val="center"/>
              <w:rPr>
                <w:rFonts w:cs="Calibri"/>
                <w:b/>
                <w:szCs w:val="22"/>
              </w:rPr>
            </w:pPr>
            <w:commentRangeStart w:id="45"/>
            <w:ins w:id="46" w:author="Greg Komar" w:date="2020-05-06T11:56:00Z">
              <w:r>
                <w:rPr>
                  <w:rFonts w:cs="Calibri"/>
                  <w:b/>
                  <w:szCs w:val="22"/>
                </w:rPr>
                <w:t>TOTAL COLIFORM</w:t>
              </w:r>
            </w:ins>
            <w:ins w:id="47" w:author="Susan" w:date="2020-05-07T12:58:00Z">
              <w:r>
                <w:rPr>
                  <w:rFonts w:cs="Calibri"/>
                  <w:b/>
                  <w:szCs w:val="22"/>
                </w:rPr>
                <w:t>S</w:t>
              </w:r>
              <w:commentRangeEnd w:id="45"/>
              <w:r w:rsidR="00435758">
                <w:rPr>
                  <w:rStyle w:val="CommentReference"/>
                  <w:rFonts w:ascii="Tahoma" w:hAnsi="Tahoma" w:cs="Tahoma"/>
                  <w:lang w:eastAsia="x-none"/>
                </w:rPr>
                <w:commentReference w:id="45"/>
              </w:r>
            </w:ins>
          </w:p>
        </w:tc>
        <w:tc>
          <w:tcPr>
            <w:tcW w:w="7988" w:type="dxa"/>
            <w:vAlign w:val="center"/>
          </w:tcPr>
          <w:p w14:paraId="5D509198" w14:textId="77777777" w:rsidR="000A620F" w:rsidRPr="00433A0B" w:rsidRDefault="000A620F" w:rsidP="000A620F">
            <w:pPr>
              <w:suppressLineNumbers/>
            </w:pPr>
            <w:ins w:id="48" w:author="Greg Komar" w:date="2020-05-06T11:56:00Z">
              <w:r w:rsidRPr="000823BB">
                <w:rPr>
                  <w:rFonts w:cs="Calibri"/>
                  <w:szCs w:val="22"/>
                </w:rP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w:t>
              </w:r>
              <w:r>
                <w:rPr>
                  <w:rFonts w:cs="Calibri"/>
                  <w:szCs w:val="22"/>
                </w:rPr>
                <w:t xml:space="preserve"> </w:t>
              </w:r>
              <w:r w:rsidRPr="000823BB">
                <w:rPr>
                  <w:rFonts w:cs="Calibri"/>
                  <w:szCs w:val="22"/>
                </w:rPr>
                <w:t>of</w:t>
              </w:r>
              <w:r>
                <w:rPr>
                  <w:rFonts w:cs="Calibri"/>
                  <w:szCs w:val="22"/>
                </w:rPr>
                <w:t xml:space="preserve"> </w:t>
              </w:r>
              <w:r w:rsidRPr="000823BB">
                <w:rPr>
                  <w:rFonts w:cs="Calibri"/>
                  <w:szCs w:val="22"/>
                </w:rPr>
                <w:t>water treatment and the integrity of a water distribution system.</w:t>
              </w:r>
            </w:ins>
          </w:p>
        </w:tc>
      </w:tr>
      <w:tr w:rsidR="000A620F" w:rsidRPr="00D5180B" w14:paraId="0FA00C4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03DDB39" w14:textId="77777777" w:rsidR="000A620F" w:rsidRPr="009668F0" w:rsidRDefault="000A620F" w:rsidP="000A620F">
            <w:pPr>
              <w:suppressLineNumbers/>
              <w:jc w:val="center"/>
              <w:rPr>
                <w:rFonts w:cs="Calibri"/>
                <w:b/>
                <w:szCs w:val="22"/>
              </w:rPr>
            </w:pPr>
            <w:r w:rsidRPr="009668F0">
              <w:rPr>
                <w:rFonts w:cs="Calibri"/>
                <w:b/>
                <w:szCs w:val="22"/>
              </w:rPr>
              <w:t>TRANSPORTER</w:t>
            </w:r>
          </w:p>
        </w:tc>
        <w:tc>
          <w:tcPr>
            <w:tcW w:w="7988" w:type="dxa"/>
            <w:vAlign w:val="center"/>
          </w:tcPr>
          <w:p w14:paraId="500FF7BE" w14:textId="77777777" w:rsidR="000A620F" w:rsidRPr="00433A0B" w:rsidRDefault="000A620F" w:rsidP="000A620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0A620F" w:rsidRPr="00D5180B" w14:paraId="330694A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A044BAD" w14:textId="77777777" w:rsidR="000A620F" w:rsidRPr="009668F0" w:rsidRDefault="000A620F" w:rsidP="000A620F">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61D7E8B0" w14:textId="77777777" w:rsidR="000A620F" w:rsidRPr="009668F0" w:rsidRDefault="000A620F" w:rsidP="000A620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0A620F" w:rsidRPr="00D5180B" w14:paraId="74D52F9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E81E061" w14:textId="77777777" w:rsidR="000A620F" w:rsidRPr="009668F0" w:rsidRDefault="000A620F" w:rsidP="000A620F">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77899990" w14:textId="77777777" w:rsidR="000A620F" w:rsidRPr="009668F0" w:rsidRDefault="000A620F" w:rsidP="000A620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0A620F" w:rsidRPr="00D5180B" w14:paraId="19BA6B7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318F5427" w14:textId="77777777" w:rsidR="000A620F" w:rsidRPr="009668F0" w:rsidRDefault="000A620F" w:rsidP="000A620F">
            <w:pPr>
              <w:suppressLineNumbers/>
              <w:jc w:val="center"/>
              <w:rPr>
                <w:rFonts w:cs="Calibri"/>
                <w:b/>
                <w:szCs w:val="22"/>
              </w:rPr>
            </w:pPr>
            <w:r w:rsidRPr="009668F0">
              <w:rPr>
                <w:rFonts w:cs="Calibri"/>
                <w:b/>
                <w:szCs w:val="22"/>
              </w:rPr>
              <w:t>VALIDATION</w:t>
            </w:r>
          </w:p>
        </w:tc>
        <w:tc>
          <w:tcPr>
            <w:tcW w:w="7988" w:type="dxa"/>
          </w:tcPr>
          <w:p w14:paraId="629C1ABB" w14:textId="77777777" w:rsidR="000A620F" w:rsidRPr="009668F0" w:rsidRDefault="000A620F" w:rsidP="000A620F">
            <w:pPr>
              <w:suppressLineNumbers/>
              <w:rPr>
                <w:rFonts w:cs="Calibri"/>
                <w:szCs w:val="22"/>
              </w:rPr>
            </w:pPr>
            <w:r w:rsidRPr="009668F0">
              <w:rPr>
                <w:rFonts w:cs="Calibri"/>
                <w:szCs w:val="22"/>
              </w:rPr>
              <w:t>The act of determining whether products or services conform to meet specific requirements.</w:t>
            </w:r>
          </w:p>
        </w:tc>
      </w:tr>
      <w:tr w:rsidR="000A620F" w:rsidRPr="00D5180B" w14:paraId="0024FA0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1FB9DE3F" w14:textId="77777777" w:rsidR="000A620F" w:rsidRPr="009668F0" w:rsidRDefault="000A620F" w:rsidP="000A620F">
            <w:pPr>
              <w:suppressLineNumbers/>
              <w:jc w:val="center"/>
              <w:rPr>
                <w:rFonts w:cs="Calibri"/>
                <w:b/>
                <w:szCs w:val="22"/>
              </w:rPr>
            </w:pPr>
            <w:r w:rsidRPr="009668F0">
              <w:rPr>
                <w:rFonts w:cs="Calibri"/>
                <w:b/>
                <w:szCs w:val="22"/>
              </w:rPr>
              <w:t>VERIFICATION</w:t>
            </w:r>
          </w:p>
        </w:tc>
        <w:tc>
          <w:tcPr>
            <w:tcW w:w="7988" w:type="dxa"/>
          </w:tcPr>
          <w:p w14:paraId="388FCFD5" w14:textId="77777777" w:rsidR="000A620F" w:rsidRPr="009668F0" w:rsidRDefault="000A620F" w:rsidP="000A620F">
            <w:pPr>
              <w:suppressLineNumbers/>
              <w:rPr>
                <w:rFonts w:cs="Calibri"/>
                <w:szCs w:val="22"/>
              </w:rPr>
            </w:pPr>
            <w:r w:rsidRPr="009668F0">
              <w:rPr>
                <w:rFonts w:cs="Calibri"/>
                <w:szCs w:val="22"/>
              </w:rPr>
              <w:t>The act of confirming a product or service meets the requirements for which it was intended.</w:t>
            </w:r>
          </w:p>
        </w:tc>
      </w:tr>
      <w:tr w:rsidR="000A620F" w:rsidRPr="00D5180B" w14:paraId="3E2167F2"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5984AEA" w14:textId="77777777" w:rsidR="000A620F" w:rsidRPr="009668F0" w:rsidRDefault="000A620F" w:rsidP="000A620F">
            <w:pPr>
              <w:suppressLineNumbers/>
              <w:jc w:val="center"/>
              <w:rPr>
                <w:rFonts w:cs="Calibri"/>
                <w:b/>
                <w:szCs w:val="22"/>
              </w:rPr>
            </w:pPr>
            <w:r w:rsidRPr="009668F0">
              <w:rPr>
                <w:rFonts w:cs="Calibri"/>
                <w:b/>
                <w:szCs w:val="22"/>
              </w:rPr>
              <w:t>VISITOR</w:t>
            </w:r>
          </w:p>
        </w:tc>
        <w:tc>
          <w:tcPr>
            <w:tcW w:w="7988" w:type="dxa"/>
            <w:vAlign w:val="center"/>
          </w:tcPr>
          <w:p w14:paraId="5E7EB638" w14:textId="77777777" w:rsidR="000A620F" w:rsidRPr="009668F0" w:rsidRDefault="000A620F" w:rsidP="000A620F">
            <w:pPr>
              <w:suppressLineNumbers/>
              <w:rPr>
                <w:rFonts w:cs="Calibri"/>
                <w:szCs w:val="22"/>
              </w:rPr>
            </w:pPr>
            <w:r w:rsidRPr="009668F0">
              <w:rPr>
                <w:rFonts w:cs="Calibri"/>
                <w:szCs w:val="22"/>
              </w:rPr>
              <w:t>Any person (other than personnel) who enters your field/operations with your permission.</w:t>
            </w:r>
          </w:p>
        </w:tc>
      </w:tr>
      <w:tr w:rsidR="000A620F" w:rsidRPr="00D5180B" w14:paraId="5162F05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29D9472" w14:textId="77777777" w:rsidR="000A620F" w:rsidRPr="009668F0" w:rsidRDefault="000A620F" w:rsidP="000A620F">
            <w:pPr>
              <w:suppressLineNumbers/>
              <w:jc w:val="center"/>
              <w:rPr>
                <w:rFonts w:cs="Calibri"/>
                <w:b/>
                <w:szCs w:val="22"/>
              </w:rPr>
            </w:pPr>
            <w:commentRangeStart w:id="49"/>
            <w:r w:rsidRPr="009668F0">
              <w:rPr>
                <w:rFonts w:cs="Calibri"/>
                <w:b/>
                <w:szCs w:val="22"/>
              </w:rPr>
              <w:t xml:space="preserve">WATER </w:t>
            </w:r>
            <w:commentRangeEnd w:id="49"/>
            <w:r>
              <w:rPr>
                <w:rStyle w:val="CommentReference"/>
                <w:rFonts w:ascii="Tahoma" w:hAnsi="Tahoma" w:cs="Tahoma"/>
                <w:lang w:eastAsia="x-none"/>
              </w:rPr>
              <w:commentReference w:id="49"/>
            </w:r>
            <w:r w:rsidRPr="009668F0">
              <w:rPr>
                <w:rFonts w:cs="Calibri"/>
                <w:b/>
                <w:szCs w:val="22"/>
              </w:rPr>
              <w:t>DISTRIBUTION SYSTEM</w:t>
            </w:r>
          </w:p>
        </w:tc>
        <w:tc>
          <w:tcPr>
            <w:tcW w:w="7988" w:type="dxa"/>
            <w:vAlign w:val="center"/>
          </w:tcPr>
          <w:p w14:paraId="1254919D" w14:textId="77777777" w:rsidR="000A620F" w:rsidRPr="009668F0" w:rsidRDefault="000A620F" w:rsidP="000A620F">
            <w:pPr>
              <w:suppressLineNumbers/>
              <w:rPr>
                <w:rFonts w:cs="Calibri"/>
                <w:szCs w:val="22"/>
              </w:rPr>
            </w:pPr>
            <w:del w:id="50" w:author="Susan" w:date="2020-05-06T14:07:00Z">
              <w:r w:rsidRPr="009668F0" w:rsidDel="00D80654">
                <w:rPr>
                  <w:rFonts w:cs="Calibri"/>
                  <w:szCs w:val="22"/>
                </w:rPr>
                <w:delText xml:space="preserve">Distribution </w:delText>
              </w:r>
            </w:del>
            <w:ins w:id="51" w:author="Susan" w:date="2020-05-06T14:07:00Z">
              <w:r>
                <w:rPr>
                  <w:rFonts w:cs="Calibri"/>
                  <w:szCs w:val="22"/>
                </w:rPr>
                <w:t>A conveyance</w:t>
              </w:r>
              <w:r w:rsidRPr="009668F0">
                <w:rPr>
                  <w:rFonts w:cs="Calibri"/>
                  <w:szCs w:val="22"/>
                </w:rPr>
                <w:t xml:space="preserve"> </w:t>
              </w:r>
            </w:ins>
            <w:r w:rsidRPr="009668F0">
              <w:rPr>
                <w:rFonts w:cs="Calibri"/>
                <w:szCs w:val="22"/>
              </w:rPr>
              <w:t xml:space="preserve">system -- consisting of pipes, pumps, valves, storage tanks, reservoirs, meters, fittings, and other hydraulic appurtenances </w:t>
            </w:r>
            <w:del w:id="52" w:author="Susan" w:date="2020-05-06T14:07:00Z">
              <w:r w:rsidRPr="009668F0" w:rsidDel="00D80654">
                <w:rPr>
                  <w:rFonts w:cs="Calibri"/>
                  <w:szCs w:val="22"/>
                </w:rPr>
                <w:delText>-</w:delText>
              </w:r>
            </w:del>
            <w:ins w:id="53" w:author="Susan" w:date="2020-05-06T14:07:00Z">
              <w:r>
                <w:rPr>
                  <w:rFonts w:cs="Calibri"/>
                  <w:szCs w:val="22"/>
                </w:rPr>
                <w:t>–</w:t>
              </w:r>
            </w:ins>
            <w:r w:rsidRPr="009668F0">
              <w:rPr>
                <w:rFonts w:cs="Calibri"/>
                <w:szCs w:val="22"/>
              </w:rPr>
              <w:t xml:space="preserve"> </w:t>
            </w:r>
            <w:ins w:id="54" w:author="Susan" w:date="2020-05-06T14:07:00Z">
              <w:r>
                <w:rPr>
                  <w:rFonts w:cs="Calibri"/>
                  <w:szCs w:val="22"/>
                </w:rPr>
                <w:t>both above ground, underground, stationary, an</w:t>
              </w:r>
            </w:ins>
            <w:ins w:id="55" w:author="Susan" w:date="2020-05-06T14:08:00Z">
              <w:r>
                <w:rPr>
                  <w:rFonts w:cs="Calibri"/>
                  <w:szCs w:val="22"/>
                </w:rPr>
                <w:t xml:space="preserve">d mobile - </w:t>
              </w:r>
            </w:ins>
            <w:r w:rsidRPr="009668F0">
              <w:rPr>
                <w:rFonts w:cs="Calibri"/>
                <w:szCs w:val="22"/>
              </w:rPr>
              <w:t xml:space="preserve">to carry water from </w:t>
            </w:r>
            <w:del w:id="56" w:author="Susan" w:date="2020-05-06T14:08:00Z">
              <w:r w:rsidRPr="009668F0" w:rsidDel="00D80654">
                <w:rPr>
                  <w:rFonts w:cs="Calibri"/>
                  <w:szCs w:val="22"/>
                </w:rPr>
                <w:delText>its primary</w:delText>
              </w:r>
            </w:del>
            <w:ins w:id="57" w:author="Susan" w:date="2020-05-06T14:08:00Z">
              <w:r>
                <w:rPr>
                  <w:rFonts w:cs="Calibri"/>
                  <w:szCs w:val="22"/>
                </w:rPr>
                <w:t>a water</w:t>
              </w:r>
            </w:ins>
            <w:r w:rsidRPr="009668F0">
              <w:rPr>
                <w:rFonts w:cs="Calibri"/>
                <w:szCs w:val="22"/>
              </w:rPr>
              <w:t xml:space="preserve"> source to a </w:t>
            </w:r>
            <w:del w:id="58" w:author="Susan" w:date="2020-05-06T14:08:00Z">
              <w:r w:rsidRPr="009668F0" w:rsidDel="00D80654">
                <w:rPr>
                  <w:rFonts w:cs="Calibri"/>
                  <w:szCs w:val="22"/>
                </w:rPr>
                <w:delText xml:space="preserve">lettuce and </w:delText>
              </w:r>
            </w:del>
            <w:r w:rsidRPr="009668F0">
              <w:rPr>
                <w:rFonts w:cs="Calibri"/>
                <w:szCs w:val="22"/>
              </w:rPr>
              <w:t>leafy green crop.</w:t>
            </w:r>
          </w:p>
        </w:tc>
      </w:tr>
      <w:tr w:rsidR="000A620F" w:rsidRPr="00D5180B" w14:paraId="2C20111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5BAB8F00" w14:textId="77777777" w:rsidR="000A620F" w:rsidRPr="009668F0" w:rsidRDefault="000A620F" w:rsidP="000A620F">
            <w:pPr>
              <w:suppressLineNumbers/>
              <w:jc w:val="center"/>
              <w:rPr>
                <w:rFonts w:cs="Calibri"/>
                <w:b/>
                <w:szCs w:val="22"/>
              </w:rPr>
            </w:pPr>
            <w:commentRangeStart w:id="59"/>
            <w:r w:rsidRPr="009668F0">
              <w:rPr>
                <w:rFonts w:cs="Calibri"/>
                <w:b/>
                <w:szCs w:val="22"/>
              </w:rPr>
              <w:t>WATER</w:t>
            </w:r>
            <w:commentRangeEnd w:id="59"/>
            <w:r>
              <w:rPr>
                <w:rStyle w:val="CommentReference"/>
                <w:rFonts w:ascii="Tahoma" w:hAnsi="Tahoma" w:cs="Tahoma"/>
                <w:lang w:eastAsia="x-none"/>
              </w:rPr>
              <w:commentReference w:id="59"/>
            </w:r>
            <w:r w:rsidRPr="009668F0">
              <w:rPr>
                <w:rFonts w:cs="Calibri"/>
                <w:b/>
                <w:szCs w:val="22"/>
              </w:rPr>
              <w:t xml:space="preserve"> SOURCE</w:t>
            </w:r>
          </w:p>
        </w:tc>
        <w:tc>
          <w:tcPr>
            <w:tcW w:w="7988" w:type="dxa"/>
            <w:vAlign w:val="center"/>
          </w:tcPr>
          <w:p w14:paraId="5F99D8D3" w14:textId="77777777" w:rsidR="000A620F" w:rsidRPr="009668F0" w:rsidRDefault="000A620F" w:rsidP="000A620F">
            <w:pPr>
              <w:suppressLineNumbers/>
              <w:rPr>
                <w:rFonts w:cs="Calibri"/>
                <w:szCs w:val="22"/>
              </w:rPr>
            </w:pPr>
            <w:r w:rsidRPr="009668F0">
              <w:rPr>
                <w:rFonts w:cs="Calibri"/>
                <w:szCs w:val="22"/>
              </w:rPr>
              <w:t>The location from which water originates</w:t>
            </w:r>
            <w:ins w:id="60" w:author="Susan" w:date="2020-05-06T14:08:00Z">
              <w:r>
                <w:rPr>
                  <w:rFonts w:cs="Calibri"/>
                  <w:szCs w:val="22"/>
                </w:rPr>
                <w:t xml:space="preserve"> into the water distribution system</w:t>
              </w:r>
            </w:ins>
            <w:r w:rsidRPr="009668F0">
              <w:rPr>
                <w:rFonts w:cs="Calibri"/>
                <w:szCs w:val="22"/>
              </w:rPr>
              <w:t>; water sources can be municipal, well</w:t>
            </w:r>
            <w:ins w:id="61" w:author="Susan" w:date="2020-05-06T14:09:00Z">
              <w:r>
                <w:rPr>
                  <w:rFonts w:cs="Calibri"/>
                  <w:szCs w:val="22"/>
                </w:rPr>
                <w:t>,</w:t>
              </w:r>
            </w:ins>
            <w:r w:rsidRPr="009668F0">
              <w:rPr>
                <w:rFonts w:cs="Calibri"/>
                <w:szCs w:val="22"/>
              </w:rPr>
              <w:t xml:space="preserve"> or surface water </w:t>
            </w:r>
            <w:ins w:id="62" w:author="Susan" w:date="2020-05-06T14:09:00Z">
              <w:r>
                <w:rPr>
                  <w:rFonts w:cs="Calibri"/>
                  <w:szCs w:val="22"/>
                </w:rPr>
                <w:t>(</w:t>
              </w:r>
            </w:ins>
            <w:r w:rsidRPr="009668F0">
              <w:rPr>
                <w:rFonts w:cs="Calibri"/>
                <w:szCs w:val="22"/>
              </w:rPr>
              <w:t>such as rivers, lakes</w:t>
            </w:r>
            <w:ins w:id="63" w:author="Susan" w:date="2020-05-06T14:09:00Z">
              <w:r>
                <w:rPr>
                  <w:rFonts w:cs="Calibri"/>
                  <w:szCs w:val="22"/>
                </w:rPr>
                <w:t>,</w:t>
              </w:r>
            </w:ins>
            <w:r w:rsidRPr="009668F0">
              <w:rPr>
                <w:rFonts w:cs="Calibri"/>
                <w:szCs w:val="22"/>
              </w:rPr>
              <w:t xml:space="preserve"> or streams</w:t>
            </w:r>
            <w:ins w:id="64" w:author="Susan" w:date="2020-05-06T14:09:00Z">
              <w:r>
                <w:rPr>
                  <w:rFonts w:cs="Calibri"/>
                  <w:szCs w:val="22"/>
                </w:rPr>
                <w:t>)</w:t>
              </w:r>
            </w:ins>
            <w:r w:rsidRPr="009668F0">
              <w:rPr>
                <w:rFonts w:cs="Calibri"/>
                <w:szCs w:val="22"/>
              </w:rPr>
              <w:t>.</w:t>
            </w:r>
          </w:p>
        </w:tc>
      </w:tr>
      <w:tr w:rsidR="000A620F" w:rsidRPr="00D5180B" w14:paraId="6135A64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653C4B30" w14:textId="77777777" w:rsidR="000A620F" w:rsidRPr="009668F0" w:rsidRDefault="000A620F" w:rsidP="000A620F">
            <w:pPr>
              <w:suppressLineNumbers/>
              <w:jc w:val="center"/>
              <w:rPr>
                <w:rFonts w:cs="Calibri"/>
                <w:b/>
                <w:szCs w:val="22"/>
              </w:rPr>
            </w:pPr>
            <w:r w:rsidRPr="009668F0">
              <w:rPr>
                <w:rFonts w:cs="Calibri"/>
                <w:b/>
                <w:szCs w:val="22"/>
              </w:rPr>
              <w:t>WATER TREATMENT</w:t>
            </w:r>
          </w:p>
        </w:tc>
        <w:tc>
          <w:tcPr>
            <w:tcW w:w="7988" w:type="dxa"/>
            <w:vAlign w:val="center"/>
          </w:tcPr>
          <w:p w14:paraId="551D543E" w14:textId="77777777" w:rsidR="000A620F" w:rsidRPr="009668F0" w:rsidRDefault="000A620F" w:rsidP="000A620F">
            <w:pPr>
              <w:suppressLineNumbers/>
              <w:rPr>
                <w:rFonts w:cs="Calibri"/>
                <w:szCs w:val="22"/>
              </w:rPr>
            </w:pPr>
            <w:r w:rsidRPr="009668F0">
              <w:rPr>
                <w:rFonts w:cs="Calibri"/>
                <w:szCs w:val="22"/>
              </w:rPr>
              <w:t>Any process that improves the quality (safety) of the water to make it more acceptable for a specific end-use.</w:t>
            </w:r>
          </w:p>
        </w:tc>
      </w:tr>
      <w:tr w:rsidR="000A620F" w:rsidRPr="00D5180B" w14:paraId="6C1067B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62384D14" w14:textId="77777777" w:rsidR="000A620F" w:rsidRPr="009668F0" w:rsidRDefault="000A620F" w:rsidP="000A620F">
            <w:pPr>
              <w:suppressLineNumbers/>
              <w:jc w:val="center"/>
              <w:rPr>
                <w:rFonts w:cs="Calibri"/>
                <w:b/>
                <w:szCs w:val="22"/>
              </w:rPr>
            </w:pPr>
            <w:r w:rsidRPr="009668F0">
              <w:rPr>
                <w:rFonts w:cs="Calibri"/>
                <w:b/>
                <w:szCs w:val="22"/>
              </w:rPr>
              <w:t>WATER USE</w:t>
            </w:r>
          </w:p>
        </w:tc>
        <w:tc>
          <w:tcPr>
            <w:tcW w:w="7988" w:type="dxa"/>
            <w:vAlign w:val="center"/>
          </w:tcPr>
          <w:p w14:paraId="24F1D1F5" w14:textId="77777777" w:rsidR="000A620F" w:rsidRPr="009668F0" w:rsidRDefault="000A620F" w:rsidP="000A620F">
            <w:pPr>
              <w:suppressLineNumbers/>
              <w:rPr>
                <w:rFonts w:cs="Calibri"/>
                <w:szCs w:val="22"/>
              </w:rPr>
            </w:pPr>
            <w:r w:rsidRPr="009668F0">
              <w:rPr>
                <w:rFonts w:cs="Calibri"/>
                <w:szCs w:val="22"/>
              </w:rPr>
              <w:t>The method by which water is being used in the agricultural process.</w:t>
            </w:r>
          </w:p>
        </w:tc>
      </w:tr>
      <w:tr w:rsidR="000A620F" w:rsidRPr="00D5180B" w14:paraId="60EAE4D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C689F4B" w14:textId="77777777" w:rsidR="000A620F" w:rsidRPr="009668F0" w:rsidRDefault="000A620F" w:rsidP="000A620F">
            <w:pPr>
              <w:suppressLineNumbers/>
              <w:jc w:val="center"/>
              <w:rPr>
                <w:rFonts w:cs="Calibri"/>
                <w:b/>
                <w:szCs w:val="22"/>
              </w:rPr>
            </w:pPr>
            <w:r w:rsidRPr="009668F0">
              <w:rPr>
                <w:rFonts w:cs="Calibri"/>
                <w:b/>
                <w:szCs w:val="22"/>
              </w:rPr>
              <w:t>WELL</w:t>
            </w:r>
          </w:p>
        </w:tc>
        <w:tc>
          <w:tcPr>
            <w:tcW w:w="7988" w:type="dxa"/>
            <w:vAlign w:val="center"/>
          </w:tcPr>
          <w:p w14:paraId="64B3CDCC" w14:textId="77777777" w:rsidR="000A620F" w:rsidRPr="009668F0" w:rsidRDefault="000A620F" w:rsidP="000A620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E5B3014" w14:textId="77777777" w:rsidR="008E6037" w:rsidRDefault="008E6037" w:rsidP="008E6037">
      <w:bookmarkStart w:id="65" w:name="_Toc8374908"/>
    </w:p>
    <w:p w14:paraId="7B504CC6" w14:textId="77777777" w:rsidR="008E6037" w:rsidRDefault="008E6037">
      <w:pPr>
        <w:spacing w:before="0" w:after="0"/>
        <w:rPr>
          <w:rFonts w:ascii="Brandon Grotesque Medium" w:hAnsi="Brandon Grotesque Medium" w:cs="Times New Roman"/>
          <w:b/>
          <w:bCs/>
          <w:smallCaps/>
          <w:color w:val="FFFFFF" w:themeColor="background1"/>
          <w:kern w:val="32"/>
          <w:sz w:val="28"/>
        </w:rPr>
      </w:pPr>
      <w:r>
        <w:br w:type="page"/>
      </w:r>
    </w:p>
    <w:p w14:paraId="529E3C25" w14:textId="77777777" w:rsidR="009668F0" w:rsidRPr="00433A0B" w:rsidRDefault="00B40457" w:rsidP="009668F0">
      <w:pPr>
        <w:pStyle w:val="LimeGreenHeaders"/>
        <w:rPr>
          <w:sz w:val="32"/>
        </w:rPr>
      </w:pPr>
      <w:bookmarkStart w:id="66" w:name="_Toc20839125"/>
      <w:r>
        <w:lastRenderedPageBreak/>
        <w:t>Acronyms</w:t>
      </w:r>
      <w:r w:rsidR="009668F0" w:rsidRPr="00433A0B">
        <w:rPr>
          <w:sz w:val="32"/>
        </w:rPr>
        <w:t xml:space="preserve"> and </w:t>
      </w:r>
      <w:r>
        <w:t>Abbreviations</w:t>
      </w:r>
      <w:bookmarkEnd w:id="65"/>
      <w:bookmarkEnd w:id="66"/>
    </w:p>
    <w:p w14:paraId="1B7626CB"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1EBAFAF0"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284D9C">
        <w:rPr>
          <w:rFonts w:ascii="Calibri Light" w:hAnsi="Calibri Light" w:cs="Calibri Light"/>
          <w:sz w:val="24"/>
          <w:szCs w:val="23"/>
        </w:rPr>
        <w:t>BA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color w:val="000000"/>
          <w:sz w:val="24"/>
          <w:szCs w:val="24"/>
        </w:rPr>
        <w:t>Bacteriological Analytical Manual</w:t>
      </w:r>
    </w:p>
    <w:p w14:paraId="06397DB7"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color w:val="000000"/>
          <w:sz w:val="24"/>
          <w:szCs w:val="24"/>
        </w:rPr>
        <w:t>Concentrated animal feeding operations</w:t>
      </w:r>
    </w:p>
    <w:p w14:paraId="6698959E"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SG2</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i/>
          <w:color w:val="000000"/>
          <w:sz w:val="24"/>
          <w:szCs w:val="24"/>
        </w:rPr>
        <w:t>Commodity Specific Guidance for Leafy Greens and Lettuce, 2</w:t>
      </w:r>
      <w:r w:rsidR="00E706A1" w:rsidRPr="009668F0">
        <w:rPr>
          <w:rFonts w:ascii="Calibri Light" w:hAnsi="Calibri Light" w:cs="Calibri Light"/>
          <w:b w:val="0"/>
          <w:i/>
          <w:color w:val="000000"/>
          <w:sz w:val="24"/>
          <w:szCs w:val="24"/>
          <w:vertAlign w:val="superscript"/>
        </w:rPr>
        <w:t>nd</w:t>
      </w:r>
      <w:r w:rsidR="00E706A1" w:rsidRPr="009668F0">
        <w:rPr>
          <w:rFonts w:ascii="Calibri Light" w:hAnsi="Calibri Light" w:cs="Calibri Light"/>
          <w:b w:val="0"/>
          <w:i/>
          <w:color w:val="000000"/>
          <w:sz w:val="24"/>
          <w:szCs w:val="24"/>
        </w:rPr>
        <w:t xml:space="preserve"> Edition</w:t>
      </w:r>
    </w:p>
    <w:p w14:paraId="06B0BAD3"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152AD" w:rsidRPr="009668F0">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152AD" w:rsidRPr="009668F0">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44FBDDC2"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0D7742A8"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Certificate of Analysis</w:t>
      </w:r>
    </w:p>
    <w:p w14:paraId="3344DF14"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Detection Limit</w:t>
      </w:r>
    </w:p>
    <w:p w14:paraId="742ED702"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43FB5246"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B902CA9" w14:textId="77777777" w:rsidR="00E706A1" w:rsidRPr="00433A0B" w:rsidRDefault="00E706A1" w:rsidP="00433A0B">
      <w:pPr>
        <w:pStyle w:val="BodyText"/>
        <w:suppressLineNumbers/>
        <w:shd w:val="clear" w:color="auto" w:fill="F2F2F2" w:themeFill="background1" w:themeFillShade="F2"/>
        <w:spacing w:before="40" w:after="40" w:line="276" w:lineRule="auto"/>
        <w:rPr>
          <w:rFonts w:ascii="Calibri Light" w:hAnsi="Calibri Light"/>
          <w:b w:val="0"/>
          <w:i/>
          <w:sz w:val="24"/>
        </w:rPr>
      </w:pPr>
      <w:r w:rsidRPr="00433A0B">
        <w:rPr>
          <w:rFonts w:ascii="Calibri Light" w:hAnsi="Calibri Light"/>
          <w:i/>
          <w:sz w:val="24"/>
        </w:rPr>
        <w:t>GAPs</w:t>
      </w:r>
      <w:r w:rsidR="002B6519" w:rsidRPr="00433A0B">
        <w:rPr>
          <w:rFonts w:ascii="Calibri Light" w:hAnsi="Calibri Light"/>
          <w:b w:val="0"/>
          <w:i/>
          <w:sz w:val="24"/>
        </w:rPr>
        <w:tab/>
      </w:r>
      <w:r w:rsidR="002B6519" w:rsidRPr="00433A0B">
        <w:rPr>
          <w:rFonts w:ascii="Calibri Light" w:hAnsi="Calibri Light"/>
          <w:b w:val="0"/>
          <w:i/>
          <w:sz w:val="24"/>
        </w:rPr>
        <w:tab/>
      </w:r>
      <w:r w:rsidR="004152AD" w:rsidRPr="00433A0B">
        <w:rPr>
          <w:rFonts w:ascii="Calibri Light" w:hAnsi="Calibri Light"/>
          <w:b w:val="0"/>
          <w:i/>
          <w:sz w:val="24"/>
        </w:rPr>
        <w:t>G</w:t>
      </w:r>
      <w:r w:rsidRPr="00433A0B">
        <w:rPr>
          <w:rFonts w:ascii="Calibri Light" w:hAnsi="Calibri Light"/>
          <w:b w:val="0"/>
          <w:i/>
          <w:sz w:val="24"/>
        </w:rPr>
        <w:t xml:space="preserve">ood </w:t>
      </w:r>
      <w:r w:rsidR="004152AD" w:rsidRPr="00433A0B">
        <w:rPr>
          <w:rFonts w:ascii="Calibri Light" w:hAnsi="Calibri Light"/>
          <w:b w:val="0"/>
          <w:i/>
          <w:sz w:val="24"/>
        </w:rPr>
        <w:t>A</w:t>
      </w:r>
      <w:r w:rsidRPr="00433A0B">
        <w:rPr>
          <w:rFonts w:ascii="Calibri Light" w:hAnsi="Calibri Light"/>
          <w:b w:val="0"/>
          <w:i/>
          <w:sz w:val="24"/>
        </w:rPr>
        <w:t xml:space="preserve">gricultural </w:t>
      </w:r>
      <w:r w:rsidR="004152AD" w:rsidRPr="00433A0B">
        <w:rPr>
          <w:rFonts w:ascii="Calibri Light" w:hAnsi="Calibri Light"/>
          <w:b w:val="0"/>
          <w:i/>
          <w:sz w:val="24"/>
        </w:rPr>
        <w:t>P</w:t>
      </w:r>
      <w:r w:rsidRPr="00433A0B">
        <w:rPr>
          <w:rFonts w:ascii="Calibri Light" w:hAnsi="Calibri Light"/>
          <w:b w:val="0"/>
          <w:i/>
          <w:sz w:val="24"/>
        </w:rPr>
        <w:t>ractices</w:t>
      </w:r>
    </w:p>
    <w:p w14:paraId="050E1216"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07D87C6F"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152AD" w:rsidRPr="009668F0">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172A68C5" w14:textId="77777777" w:rsidR="003B6E96"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51021B1E"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152AD" w:rsidRPr="009668F0">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58D727A9"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51196F76"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ORP</w:t>
      </w:r>
      <w:r w:rsidR="00E706A1" w:rsidRPr="009668F0">
        <w:rPr>
          <w:rFonts w:ascii="Calibri Light" w:hAnsi="Calibri Light" w:cs="Calibri Light"/>
          <w:sz w:val="24"/>
          <w:szCs w:val="24"/>
        </w:rPr>
        <w:t xml:space="preserve"> </w:t>
      </w:r>
      <w:r w:rsidR="00E706A1" w:rsidRPr="009668F0">
        <w:rPr>
          <w:rFonts w:ascii="Calibri Light" w:hAnsi="Calibri Light" w:cs="Calibri Light"/>
          <w:b w:val="0"/>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xidation </w:t>
      </w:r>
      <w:r w:rsidR="004152AD" w:rsidRPr="009668F0">
        <w:rPr>
          <w:rFonts w:ascii="Calibri Light" w:hAnsi="Calibri Light" w:cs="Calibri Light"/>
          <w:b w:val="0"/>
          <w:sz w:val="24"/>
          <w:szCs w:val="24"/>
        </w:rPr>
        <w:t>R</w:t>
      </w:r>
      <w:r w:rsidR="00E706A1" w:rsidRPr="009668F0">
        <w:rPr>
          <w:rFonts w:ascii="Calibri Light" w:hAnsi="Calibri Light" w:cs="Calibri Light"/>
          <w:b w:val="0"/>
          <w:sz w:val="24"/>
          <w:szCs w:val="24"/>
        </w:rPr>
        <w:t xml:space="preserve">eduction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tential</w:t>
      </w:r>
    </w:p>
    <w:p w14:paraId="57D5DF60" w14:textId="77777777" w:rsidR="000F7EA0"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42E75A17" w14:textId="77777777" w:rsidR="00101476"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4077F3A1"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54CA4812" w14:textId="77777777" w:rsidR="00B36159" w:rsidRPr="009668F0" w:rsidRDefault="00B3615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6F3BB98C" w14:textId="77777777" w:rsidR="00E360FE" w:rsidRPr="009668F0" w:rsidRDefault="00E360FE" w:rsidP="00027BC3">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Test Methods for the Examination of Composting and Compost US EPA</w:t>
      </w:r>
    </w:p>
    <w:p w14:paraId="614A15FC"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723A5490"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42CB075B"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01E60F65" w14:textId="77777777" w:rsidR="004264F3" w:rsidRPr="00433A0B" w:rsidRDefault="002B6519" w:rsidP="00433A0B">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67" w:name="_Toc489362201"/>
      <w:r w:rsidR="004264F3" w:rsidRPr="00027BC3">
        <w:rPr>
          <w:szCs w:val="22"/>
        </w:rPr>
        <w:br w:type="page"/>
      </w:r>
    </w:p>
    <w:p w14:paraId="71E9474B" w14:textId="77777777" w:rsidR="00236049" w:rsidRPr="002B793C" w:rsidRDefault="00B40457" w:rsidP="004264F3">
      <w:pPr>
        <w:pStyle w:val="LimeGreenHeaders"/>
        <w:rPr>
          <w:sz w:val="32"/>
        </w:rPr>
      </w:pPr>
      <w:bookmarkStart w:id="68" w:name="_Toc8374909"/>
      <w:bookmarkStart w:id="69" w:name="_Toc20839126"/>
      <w:r w:rsidRPr="00433A0B">
        <w:rPr>
          <w:sz w:val="32"/>
        </w:rPr>
        <w:lastRenderedPageBreak/>
        <w:t>List of Appendices</w:t>
      </w:r>
      <w:bookmarkEnd w:id="68"/>
      <w:bookmarkEnd w:id="69"/>
    </w:p>
    <w:bookmarkEnd w:id="67"/>
    <w:p w14:paraId="1D60EB88" w14:textId="77777777" w:rsidR="00FB757C"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A</w:t>
      </w:r>
      <w:r w:rsidRPr="00001140">
        <w:rPr>
          <w:rFonts w:ascii="Calibri Light" w:hAnsi="Calibri Light" w:cs="Calibri Light"/>
          <w:b w:val="0"/>
          <w:color w:val="0066FF"/>
          <w:sz w:val="24"/>
          <w:szCs w:val="24"/>
        </w:rPr>
        <w:t xml:space="preserve">: </w:t>
      </w:r>
      <w:r w:rsidR="008C04F6" w:rsidRPr="00001140">
        <w:rPr>
          <w:rFonts w:ascii="Calibri Light" w:hAnsi="Calibri Light" w:cs="Calibri Light"/>
          <w:b w:val="0"/>
          <w:sz w:val="24"/>
          <w:szCs w:val="24"/>
        </w:rPr>
        <w:t>Ag</w:t>
      </w:r>
      <w:r w:rsidR="00C138EC" w:rsidRPr="00001140">
        <w:rPr>
          <w:rFonts w:ascii="Calibri Light" w:hAnsi="Calibri Light" w:cs="Calibri Light"/>
          <w:b w:val="0"/>
          <w:sz w:val="24"/>
          <w:szCs w:val="24"/>
        </w:rPr>
        <w:t>ricultural</w:t>
      </w:r>
      <w:r w:rsidR="008C04F6" w:rsidRPr="00001140">
        <w:rPr>
          <w:rFonts w:ascii="Calibri Light" w:hAnsi="Calibri Light" w:cs="Calibri Light"/>
          <w:b w:val="0"/>
          <w:sz w:val="24"/>
          <w:szCs w:val="24"/>
        </w:rPr>
        <w:t xml:space="preserve"> </w:t>
      </w:r>
      <w:r w:rsidR="005902F6" w:rsidRPr="00001140">
        <w:rPr>
          <w:rFonts w:ascii="Calibri Light" w:hAnsi="Calibri Light" w:cs="Calibri Light"/>
          <w:b w:val="0"/>
          <w:sz w:val="24"/>
          <w:szCs w:val="24"/>
        </w:rPr>
        <w:t>W</w:t>
      </w:r>
      <w:r w:rsidR="008C04F6" w:rsidRPr="00001140">
        <w:rPr>
          <w:rFonts w:ascii="Calibri Light" w:hAnsi="Calibri Light" w:cs="Calibri Light"/>
          <w:b w:val="0"/>
          <w:sz w:val="24"/>
          <w:szCs w:val="24"/>
        </w:rPr>
        <w:t xml:space="preserve">ater </w:t>
      </w:r>
      <w:r w:rsidR="005902F6" w:rsidRPr="00001140">
        <w:rPr>
          <w:rFonts w:ascii="Calibri Light" w:hAnsi="Calibri Light" w:cs="Calibri Light"/>
          <w:b w:val="0"/>
          <w:sz w:val="24"/>
          <w:szCs w:val="24"/>
        </w:rPr>
        <w:t>System A</w:t>
      </w:r>
      <w:r w:rsidR="008C04F6" w:rsidRPr="00001140">
        <w:rPr>
          <w:rFonts w:ascii="Calibri Light" w:hAnsi="Calibri Light" w:cs="Calibri Light"/>
          <w:b w:val="0"/>
          <w:sz w:val="24"/>
          <w:szCs w:val="24"/>
        </w:rPr>
        <w:t>ssessment</w:t>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p>
    <w:p w14:paraId="2A387E60" w14:textId="77777777" w:rsidR="008D52BB"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B</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Technical Basis Document</w:t>
      </w:r>
    </w:p>
    <w:p w14:paraId="5454E4AB" w14:textId="77777777" w:rsidR="00F34D40" w:rsidRPr="00001140" w:rsidRDefault="008D52BB"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 xml:space="preserve">Appendix </w:t>
      </w:r>
      <w:r w:rsidR="00C01984" w:rsidRPr="00001140">
        <w:rPr>
          <w:rFonts w:ascii="Calibri Light" w:hAnsi="Calibri Light" w:cs="Calibri Light"/>
          <w:b w:val="0"/>
          <w:color w:val="0066FF"/>
          <w:sz w:val="24"/>
          <w:szCs w:val="24"/>
          <w:u w:val="single"/>
        </w:rPr>
        <w:t>C</w:t>
      </w:r>
      <w:r w:rsidRPr="00001140">
        <w:rPr>
          <w:rFonts w:ascii="Calibri Light" w:hAnsi="Calibri Light" w:cs="Calibri Light"/>
          <w:b w:val="0"/>
          <w:color w:val="0066FF"/>
          <w:sz w:val="24"/>
          <w:szCs w:val="24"/>
        </w:rPr>
        <w:t xml:space="preserve">: </w:t>
      </w:r>
      <w:r w:rsidRPr="00001140">
        <w:rPr>
          <w:rFonts w:ascii="Calibri Light" w:hAnsi="Calibri Light" w:cs="Calibri Light"/>
          <w:b w:val="0"/>
          <w:sz w:val="24"/>
          <w:szCs w:val="24"/>
        </w:rPr>
        <w:t>Crop Sampling Protocol</w:t>
      </w:r>
      <w:r w:rsidR="00367C70" w:rsidRPr="00001140">
        <w:rPr>
          <w:rFonts w:ascii="Calibri Light" w:hAnsi="Calibri Light" w:cs="Calibri Light"/>
          <w:b w:val="0"/>
          <w:sz w:val="24"/>
          <w:szCs w:val="24"/>
        </w:rPr>
        <w:tab/>
      </w:r>
    </w:p>
    <w:p w14:paraId="57D54C03" w14:textId="77777777" w:rsidR="008D52BB" w:rsidRPr="00001140" w:rsidRDefault="00367C7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D</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Kinetics of Microbial Inactivation for Alternative Food Processing Technologies</w:t>
      </w:r>
    </w:p>
    <w:p w14:paraId="2CD1EB67" w14:textId="77777777" w:rsidR="00367C70" w:rsidRDefault="00F34D4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E</w:t>
      </w:r>
      <w:r w:rsidRPr="00001140">
        <w:rPr>
          <w:rFonts w:ascii="Calibri Light" w:hAnsi="Calibri Light" w:cs="Calibri Light"/>
          <w:b w:val="0"/>
          <w:color w:val="0066FF"/>
          <w:sz w:val="24"/>
          <w:szCs w:val="24"/>
        </w:rPr>
        <w:t xml:space="preserve">: </w:t>
      </w:r>
      <w:r w:rsidR="004337EA" w:rsidRPr="00001140">
        <w:rPr>
          <w:rFonts w:ascii="Calibri Light" w:hAnsi="Calibri Light" w:cs="Calibri Light"/>
          <w:b w:val="0"/>
          <w:sz w:val="24"/>
          <w:szCs w:val="24"/>
        </w:rPr>
        <w:t>Environmental Health Standards for Composting Operations (California Code of Regulations)</w:t>
      </w:r>
    </w:p>
    <w:p w14:paraId="0C409FDE" w14:textId="77777777" w:rsidR="00AC3FC5"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F:</w:t>
      </w:r>
      <w:r w:rsidRPr="00AC3FC5">
        <w:rPr>
          <w:rFonts w:ascii="Calibri Light" w:hAnsi="Calibri Light" w:cs="Calibri Light"/>
          <w:b w:val="0"/>
          <w:color w:val="0066FF"/>
          <w:sz w:val="24"/>
          <w:szCs w:val="24"/>
        </w:rPr>
        <w:t xml:space="preserve"> </w:t>
      </w:r>
      <w:r>
        <w:rPr>
          <w:rFonts w:ascii="Calibri Light" w:hAnsi="Calibri Light" w:cs="Calibri Light"/>
          <w:b w:val="0"/>
          <w:sz w:val="24"/>
          <w:szCs w:val="24"/>
        </w:rPr>
        <w:t>Considerations for Assessing Environmental Weather Conditions</w:t>
      </w:r>
    </w:p>
    <w:p w14:paraId="2641CC23" w14:textId="77777777" w:rsidR="00AC3FC5" w:rsidRPr="00001140"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G:</w:t>
      </w:r>
      <w:r>
        <w:rPr>
          <w:rFonts w:ascii="Calibri Light" w:hAnsi="Calibri Light" w:cs="Calibri Light"/>
          <w:b w:val="0"/>
          <w:sz w:val="24"/>
          <w:szCs w:val="24"/>
        </w:rPr>
        <w:t xml:space="preserve"> Consideration for Growing Leafy Greens near CAFOs</w:t>
      </w:r>
    </w:p>
    <w:p w14:paraId="45410EF1" w14:textId="77777777" w:rsidR="005B1E7F" w:rsidRPr="00001140" w:rsidRDefault="005B1E7F" w:rsidP="00764C30">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R</w:t>
      </w:r>
      <w:r>
        <w:rPr>
          <w:rFonts w:ascii="Calibri Light" w:hAnsi="Calibri Light" w:cs="Calibri Light"/>
          <w:b w:val="0"/>
          <w:sz w:val="24"/>
          <w:szCs w:val="24"/>
        </w:rPr>
        <w:t>: Root Cause Analysis</w:t>
      </w:r>
    </w:p>
    <w:p w14:paraId="6BE6FE2D" w14:textId="77777777" w:rsidR="00E360FE" w:rsidRPr="002B793C" w:rsidRDefault="00E360FE" w:rsidP="00764C30">
      <w:pPr>
        <w:pStyle w:val="BodyText"/>
        <w:suppressLineNumbers/>
        <w:spacing w:line="360" w:lineRule="auto"/>
        <w:ind w:right="-720"/>
        <w:rPr>
          <w:rFonts w:ascii="Calibri Light" w:hAnsi="Calibri Light"/>
          <w:b w:val="0"/>
          <w:sz w:val="24"/>
        </w:rPr>
      </w:pPr>
      <w:r w:rsidRPr="00001140">
        <w:rPr>
          <w:rFonts w:ascii="Calibri Light" w:hAnsi="Calibri Light" w:cs="Calibri Light"/>
          <w:b w:val="0"/>
          <w:bCs/>
          <w:color w:val="0066FF"/>
          <w:sz w:val="24"/>
          <w:szCs w:val="24"/>
          <w:u w:val="single"/>
        </w:rPr>
        <w:t xml:space="preserve">Appendix </w:t>
      </w:r>
      <w:r w:rsidR="00FB757C" w:rsidRPr="00284D9C">
        <w:rPr>
          <w:rFonts w:ascii="Calibri Light" w:hAnsi="Calibri Light" w:cs="Calibri Light"/>
          <w:b w:val="0"/>
          <w:bCs/>
          <w:color w:val="0066FF"/>
          <w:sz w:val="24"/>
          <w:szCs w:val="24"/>
          <w:u w:val="single"/>
        </w:rPr>
        <w:t>X</w:t>
      </w:r>
      <w:r w:rsidR="00FB757C" w:rsidRPr="00284D9C">
        <w:rPr>
          <w:rFonts w:ascii="Calibri Light" w:hAnsi="Calibri Light" w:cs="Calibri Light"/>
          <w:b w:val="0"/>
          <w:bCs/>
          <w:color w:val="0066FF"/>
          <w:sz w:val="24"/>
          <w:szCs w:val="24"/>
        </w:rPr>
        <w:t>:</w:t>
      </w:r>
      <w:r w:rsidR="00FB757C" w:rsidRPr="00284D9C">
        <w:rPr>
          <w:rFonts w:ascii="Calibri Light" w:hAnsi="Calibri Light" w:cs="Calibri Light"/>
          <w:b w:val="0"/>
          <w:bCs/>
          <w:sz w:val="24"/>
          <w:szCs w:val="24"/>
        </w:rPr>
        <w:t xml:space="preserve"> </w:t>
      </w:r>
      <w:r w:rsidRPr="002B793C">
        <w:rPr>
          <w:rFonts w:ascii="Calibri Light" w:hAnsi="Calibri Light"/>
          <w:b w:val="0"/>
          <w:sz w:val="24"/>
        </w:rPr>
        <w:t xml:space="preserve"> Guidance </w:t>
      </w:r>
      <w:r w:rsidR="00FB757C" w:rsidRPr="00284D9C">
        <w:rPr>
          <w:rFonts w:ascii="Calibri Light" w:hAnsi="Calibri Light" w:cs="Calibri Light"/>
          <w:b w:val="0"/>
          <w:bCs/>
          <w:color w:val="000000"/>
          <w:sz w:val="24"/>
          <w:szCs w:val="24"/>
        </w:rPr>
        <w:t xml:space="preserve">for </w:t>
      </w:r>
      <w:r w:rsidR="005902F6">
        <w:rPr>
          <w:rFonts w:ascii="Calibri Light" w:hAnsi="Calibri Light" w:cs="Calibri Light"/>
          <w:b w:val="0"/>
          <w:bCs/>
          <w:color w:val="000000"/>
          <w:sz w:val="24"/>
          <w:szCs w:val="24"/>
        </w:rPr>
        <w:t>S</w:t>
      </w:r>
      <w:r w:rsidR="00FB757C" w:rsidRPr="00284D9C">
        <w:rPr>
          <w:rFonts w:ascii="Calibri Light" w:hAnsi="Calibri Light" w:cs="Calibri Light"/>
          <w:b w:val="0"/>
          <w:bCs/>
          <w:color w:val="000000"/>
          <w:sz w:val="24"/>
          <w:szCs w:val="24"/>
        </w:rPr>
        <w:t xml:space="preserve">oil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ollection for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admium </w:t>
      </w:r>
      <w:r w:rsidR="005902F6">
        <w:rPr>
          <w:rFonts w:ascii="Calibri Light" w:hAnsi="Calibri Light" w:cs="Calibri Light"/>
          <w:b w:val="0"/>
          <w:bCs/>
          <w:color w:val="000000"/>
          <w:sz w:val="24"/>
          <w:szCs w:val="24"/>
        </w:rPr>
        <w:t>A</w:t>
      </w:r>
      <w:r w:rsidR="00FB757C" w:rsidRPr="00284D9C">
        <w:rPr>
          <w:rFonts w:ascii="Calibri Light" w:hAnsi="Calibri Light" w:cs="Calibri Light"/>
          <w:b w:val="0"/>
          <w:bCs/>
          <w:color w:val="000000"/>
          <w:sz w:val="24"/>
          <w:szCs w:val="24"/>
        </w:rPr>
        <w:t>nalysis</w:t>
      </w:r>
      <w:r w:rsidR="00FB757C" w:rsidRPr="00284D9C">
        <w:rPr>
          <w:rFonts w:ascii="Calibri Light" w:hAnsi="Calibri Light" w:cs="Calibri Light"/>
          <w:b w:val="0"/>
          <w:bCs/>
          <w:color w:val="000000"/>
          <w:sz w:val="32"/>
          <w:szCs w:val="28"/>
        </w:rPr>
        <w:t xml:space="preserve"> </w:t>
      </w:r>
    </w:p>
    <w:p w14:paraId="17B20142" w14:textId="77777777" w:rsidR="00C2100C" w:rsidRDefault="00FB757C" w:rsidP="00764C30">
      <w:pPr>
        <w:pStyle w:val="BodyText"/>
        <w:suppressLineNumbers/>
        <w:spacing w:line="360" w:lineRule="auto"/>
        <w:ind w:right="-720"/>
        <w:rPr>
          <w:rFonts w:ascii="Calibri Light" w:hAnsi="Calibri Light" w:cs="Calibri Light"/>
          <w:b w:val="0"/>
          <w:bCs/>
          <w:sz w:val="24"/>
          <w:szCs w:val="24"/>
        </w:rPr>
      </w:pPr>
      <w:r w:rsidRPr="00284D9C">
        <w:rPr>
          <w:rFonts w:ascii="Calibri Light" w:hAnsi="Calibri Light" w:cs="Calibri Light"/>
          <w:b w:val="0"/>
          <w:color w:val="0066FF"/>
          <w:sz w:val="24"/>
          <w:szCs w:val="24"/>
          <w:u w:val="single"/>
        </w:rPr>
        <w:t>Appendix Y</w:t>
      </w:r>
      <w:r w:rsidRPr="00284D9C">
        <w:rPr>
          <w:rFonts w:ascii="Calibri Light" w:hAnsi="Calibri Light" w:cs="Calibri Light"/>
          <w:b w:val="0"/>
          <w:color w:val="0066FF"/>
          <w:sz w:val="24"/>
          <w:szCs w:val="24"/>
        </w:rPr>
        <w:t>:</w:t>
      </w:r>
      <w:r w:rsidRPr="00284D9C">
        <w:rPr>
          <w:rFonts w:ascii="Calibri Light" w:hAnsi="Calibri Light" w:cs="Calibri Light"/>
          <w:b w:val="0"/>
          <w:sz w:val="24"/>
          <w:szCs w:val="24"/>
        </w:rPr>
        <w:t xml:space="preserve"> </w:t>
      </w:r>
      <w:r w:rsidRPr="00284D9C">
        <w:rPr>
          <w:rFonts w:ascii="Calibri Light" w:hAnsi="Calibri Light" w:cs="Calibri Light"/>
          <w:b w:val="0"/>
          <w:bCs/>
          <w:sz w:val="24"/>
          <w:szCs w:val="24"/>
        </w:rPr>
        <w:t>Guidance for Developing Best Management Practices to Reduce Cadmium Uptake by Spinach</w:t>
      </w:r>
    </w:p>
    <w:p w14:paraId="22E6ECA9" w14:textId="77777777" w:rsidR="00FB757C" w:rsidRPr="00001140" w:rsidRDefault="00FB757C"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Z</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w:t>
      </w:r>
      <w:r w:rsidRPr="00284D9C">
        <w:rPr>
          <w:rFonts w:ascii="Calibri Light" w:hAnsi="Calibri Light" w:cs="Calibri Light"/>
          <w:b w:val="0"/>
          <w:sz w:val="24"/>
        </w:rPr>
        <w:t>CA</w:t>
      </w:r>
      <w:r w:rsidR="00C707CA" w:rsidRPr="00001140">
        <w:rPr>
          <w:rFonts w:ascii="Calibri Light" w:hAnsi="Calibri Light" w:cs="Calibri Light"/>
          <w:b w:val="0"/>
          <w:sz w:val="24"/>
          <w:szCs w:val="24"/>
        </w:rPr>
        <w:t xml:space="preserve"> </w:t>
      </w:r>
      <w:r w:rsidRPr="00001140">
        <w:rPr>
          <w:rFonts w:ascii="Calibri Light" w:hAnsi="Calibri Light" w:cs="Calibri Light"/>
          <w:b w:val="0"/>
          <w:sz w:val="24"/>
          <w:szCs w:val="24"/>
        </w:rPr>
        <w:t>Resource Agency Contacts</w:t>
      </w:r>
    </w:p>
    <w:p w14:paraId="1011E544" w14:textId="77777777" w:rsidR="006636B7" w:rsidRPr="00D5180B" w:rsidRDefault="006636B7" w:rsidP="00764C30">
      <w:pPr>
        <w:suppressLineNumbers/>
        <w:rPr>
          <w:szCs w:val="22"/>
        </w:rPr>
      </w:pPr>
      <w:r w:rsidRPr="00D5180B">
        <w:rPr>
          <w:szCs w:val="22"/>
        </w:rPr>
        <w:br w:type="page"/>
      </w:r>
    </w:p>
    <w:p w14:paraId="19951B53" w14:textId="77777777" w:rsidR="003F55BC" w:rsidRPr="00433A0B" w:rsidRDefault="003F55BC" w:rsidP="003F55BC">
      <w:pPr>
        <w:pStyle w:val="LimeGreenHeaders"/>
        <w:rPr>
          <w:sz w:val="32"/>
        </w:rPr>
      </w:pPr>
      <w:bookmarkStart w:id="70" w:name="_Toc8374910"/>
      <w:bookmarkStart w:id="71" w:name="_Toc20839127"/>
      <w:r w:rsidRPr="00433A0B">
        <w:rPr>
          <w:sz w:val="32"/>
        </w:rPr>
        <w:lastRenderedPageBreak/>
        <w:t>Introduction</w:t>
      </w:r>
      <w:bookmarkEnd w:id="70"/>
      <w:bookmarkEnd w:id="71"/>
    </w:p>
    <w:p w14:paraId="08460CC8" w14:textId="77777777" w:rsidR="000459F8"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In 1998, the U.S. Food and Drug Administration (FDA) issued its “Guide to Minimize Microbial Food Safety Hazards for Fresh Fruits and Vegetables”</w:t>
      </w:r>
      <w:r w:rsidR="00F31BA5" w:rsidRPr="00D5180B">
        <w:rPr>
          <w:rFonts w:ascii="Calibri Light" w:hAnsi="Calibri Light" w:cs="Calibri Light"/>
          <w:szCs w:val="22"/>
        </w:rPr>
        <w:t>. The practices outlined in the FDA’s guidance</w:t>
      </w:r>
      <w:r w:rsidRPr="00D5180B">
        <w:rPr>
          <w:rFonts w:ascii="Calibri Light" w:hAnsi="Calibri Light" w:cs="Calibri Light"/>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w:t>
      </w:r>
      <w:r w:rsidRPr="003A3F18">
        <w:rPr>
          <w:rFonts w:ascii="Calibri Light" w:hAnsi="Calibri Light" w:cs="Calibri Light"/>
          <w:szCs w:val="22"/>
        </w:rPr>
        <w:t>growers</w:t>
      </w:r>
      <w:r w:rsidRPr="00D5180B">
        <w:rPr>
          <w:rFonts w:ascii="Calibri Light" w:hAnsi="Calibri Light" w:cs="Calibri Light"/>
          <w:szCs w:val="22"/>
        </w:rPr>
        <w:t>, shippers, packers and processors to the potential microbiological hazards associated with various aspects of the production chain including: land history, adjacent land use, water quality, worker hygiene, pesticide and fertilizer use, equipment sanitation and product transportation</w:t>
      </w:r>
      <w:r w:rsidR="00F911BD" w:rsidRPr="00D5180B">
        <w:rPr>
          <w:rFonts w:ascii="Calibri Light" w:hAnsi="Calibri Light" w:cs="Calibri Light"/>
          <w:szCs w:val="22"/>
        </w:rPr>
        <w:t xml:space="preserve">. </w:t>
      </w:r>
    </w:p>
    <w:p w14:paraId="02650F08" w14:textId="77777777" w:rsidR="00F31BA5" w:rsidRPr="00122A81" w:rsidRDefault="00F31BA5"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In 2011, the Food Safety Modernization Act (FSMA) was signed into law</w:t>
      </w:r>
      <w:r w:rsidR="000459F8" w:rsidRPr="00122A81">
        <w:rPr>
          <w:rFonts w:ascii="Calibri Light" w:hAnsi="Calibri Light" w:cs="Calibri Light"/>
          <w:szCs w:val="22"/>
        </w:rPr>
        <w:t>.</w:t>
      </w:r>
      <w:r w:rsidRPr="00122A81">
        <w:rPr>
          <w:rFonts w:ascii="Calibri Light" w:hAnsi="Calibri Light" w:cs="Calibri Light"/>
          <w:szCs w:val="22"/>
        </w:rPr>
        <w:t xml:space="preserve"> </w:t>
      </w:r>
      <w:r w:rsidR="00DC0A93" w:rsidRPr="00122A81">
        <w:rPr>
          <w:rFonts w:ascii="Calibri Light" w:hAnsi="Calibri Light" w:cs="Calibri Light"/>
          <w:szCs w:val="22"/>
        </w:rPr>
        <w:t>After several years of gathering stakeholder input, the FDA published the final regulations promulgating FSMA requirements</w:t>
      </w:r>
      <w:r w:rsidRPr="00122A81">
        <w:rPr>
          <w:rFonts w:ascii="Calibri Light" w:hAnsi="Calibri Light" w:cs="Calibri Light"/>
          <w:szCs w:val="22"/>
        </w:rPr>
        <w:t xml:space="preserve"> includ</w:t>
      </w:r>
      <w:r w:rsidR="00BD0781" w:rsidRPr="00122A81">
        <w:rPr>
          <w:rFonts w:ascii="Calibri Light" w:hAnsi="Calibri Light" w:cs="Calibri Light"/>
          <w:szCs w:val="22"/>
        </w:rPr>
        <w:t>ing</w:t>
      </w:r>
      <w:r w:rsidRPr="00122A81">
        <w:rPr>
          <w:rFonts w:ascii="Calibri Light" w:hAnsi="Calibri Light" w:cs="Calibri Light"/>
          <w:szCs w:val="22"/>
        </w:rPr>
        <w:t xml:space="preserve"> regulation of farming</w:t>
      </w:r>
      <w:r w:rsidR="00DC0A93" w:rsidRPr="00122A81">
        <w:rPr>
          <w:rFonts w:ascii="Calibri Light" w:hAnsi="Calibri Light" w:cs="Calibri Light"/>
          <w:szCs w:val="22"/>
        </w:rPr>
        <w:t xml:space="preserve"> operations</w:t>
      </w:r>
      <w:r w:rsidRPr="00122A81">
        <w:rPr>
          <w:rFonts w:ascii="Calibri Light" w:hAnsi="Calibri Light" w:cs="Calibri Light"/>
          <w:szCs w:val="22"/>
        </w:rPr>
        <w:t xml:space="preserve"> for the first time in U.S. history. The </w:t>
      </w:r>
      <w:r w:rsidRPr="00122A81">
        <w:rPr>
          <w:rFonts w:ascii="Calibri Light" w:hAnsi="Calibri Light" w:cs="Calibri Light"/>
          <w:i/>
          <w:szCs w:val="22"/>
        </w:rPr>
        <w:t xml:space="preserve">Standards for the Growing, Harvesting, Packing, and Holding of Produce for Human Consumption </w:t>
      </w:r>
      <w:r w:rsidRPr="00122A81">
        <w:rPr>
          <w:rFonts w:ascii="Calibri Light" w:hAnsi="Calibri Light" w:cs="Calibri Light"/>
          <w:szCs w:val="22"/>
        </w:rPr>
        <w:t xml:space="preserve">(the Produce Safety Rule) </w:t>
      </w:r>
      <w:r w:rsidR="000459F8" w:rsidRPr="00122A81">
        <w:rPr>
          <w:rFonts w:ascii="Calibri Light" w:hAnsi="Calibri Light" w:cs="Calibri Light"/>
          <w:szCs w:val="22"/>
        </w:rPr>
        <w:t xml:space="preserve">is the rule that </w:t>
      </w:r>
      <w:r w:rsidR="008B1028" w:rsidRPr="00122A81">
        <w:rPr>
          <w:rFonts w:ascii="Calibri Light" w:hAnsi="Calibri Light" w:cs="Calibri Light"/>
          <w:szCs w:val="22"/>
        </w:rPr>
        <w:t>addresses</w:t>
      </w:r>
      <w:r w:rsidRPr="00122A81">
        <w:rPr>
          <w:rFonts w:ascii="Calibri Light" w:hAnsi="Calibri Light" w:cs="Calibri Light"/>
          <w:szCs w:val="22"/>
        </w:rPr>
        <w:t xml:space="preserve"> GAPs</w:t>
      </w:r>
      <w:r w:rsidR="008B1028" w:rsidRPr="00122A81">
        <w:rPr>
          <w:rFonts w:ascii="Calibri Light" w:hAnsi="Calibri Light" w:cs="Calibri Light"/>
          <w:szCs w:val="22"/>
        </w:rPr>
        <w:t xml:space="preserve"> for farming operations.</w:t>
      </w:r>
    </w:p>
    <w:p w14:paraId="79FE461F" w14:textId="77777777"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vast majority of the lettuce/leafy </w:t>
      </w:r>
      <w:r w:rsidR="000905FD" w:rsidRPr="00122A81">
        <w:rPr>
          <w:rFonts w:ascii="Calibri Light" w:hAnsi="Calibri Light" w:cs="Calibri Light"/>
          <w:szCs w:val="22"/>
        </w:rPr>
        <w:t>greens industry</w:t>
      </w:r>
      <w:r w:rsidRPr="00122A81">
        <w:rPr>
          <w:rFonts w:ascii="Calibri Light" w:hAnsi="Calibri Light" w:cs="Calibri Light"/>
          <w:szCs w:val="22"/>
        </w:rPr>
        <w:t xml:space="preserve"> </w:t>
      </w:r>
      <w:r w:rsidR="00546A50" w:rsidRPr="00122A81">
        <w:rPr>
          <w:rFonts w:ascii="Calibri Light" w:hAnsi="Calibri Light" w:cs="Calibri Light"/>
          <w:szCs w:val="22"/>
        </w:rPr>
        <w:t>ha</w:t>
      </w:r>
      <w:r w:rsidR="00F31BA5" w:rsidRPr="00122A81">
        <w:rPr>
          <w:rFonts w:ascii="Calibri Light" w:hAnsi="Calibri Light" w:cs="Calibri Light"/>
          <w:szCs w:val="22"/>
        </w:rPr>
        <w:t>ve</w:t>
      </w:r>
      <w:r w:rsidR="00546A50" w:rsidRPr="00122A81">
        <w:rPr>
          <w:rFonts w:ascii="Calibri Light" w:hAnsi="Calibri Light" w:cs="Calibri Light"/>
          <w:szCs w:val="22"/>
        </w:rPr>
        <w:t xml:space="preserve"> </w:t>
      </w:r>
      <w:r w:rsidRPr="00122A81">
        <w:rPr>
          <w:rFonts w:ascii="Calibri Light" w:hAnsi="Calibri Light" w:cs="Calibri Light"/>
          <w:szCs w:val="22"/>
        </w:rPr>
        <w:t>adopted GAPs as part of normal production operations</w:t>
      </w:r>
      <w:r w:rsidR="00F911BD" w:rsidRPr="00122A81">
        <w:rPr>
          <w:rFonts w:ascii="Calibri Light" w:hAnsi="Calibri Light" w:cs="Calibri Light"/>
          <w:szCs w:val="22"/>
        </w:rPr>
        <w:t xml:space="preserve">. </w:t>
      </w:r>
      <w:r w:rsidRPr="00122A81">
        <w:rPr>
          <w:rFonts w:ascii="Calibri Light" w:hAnsi="Calibri Light" w:cs="Calibri Light"/>
          <w:szCs w:val="22"/>
        </w:rPr>
        <w:t>Indeed</w:t>
      </w:r>
      <w:r w:rsidR="005902F6" w:rsidRPr="00122A81">
        <w:rPr>
          <w:rFonts w:ascii="Calibri Light" w:hAnsi="Calibri Light" w:cs="Calibri Light"/>
          <w:szCs w:val="22"/>
        </w:rPr>
        <w:t>,</w:t>
      </w:r>
      <w:r w:rsidRPr="00122A81">
        <w:rPr>
          <w:rFonts w:ascii="Calibri Light" w:hAnsi="Calibri Light" w:cs="Calibri Light"/>
          <w:szCs w:val="22"/>
        </w:rPr>
        <w:t xml:space="preserve"> the majority of lettuce/leafy greens </w:t>
      </w:r>
      <w:r w:rsidR="00546FD8">
        <w:rPr>
          <w:rFonts w:ascii="Calibri Light" w:hAnsi="Calibri Light" w:cs="Calibri Light"/>
          <w:szCs w:val="22"/>
        </w:rPr>
        <w:t>growers</w:t>
      </w:r>
      <w:r w:rsidR="00546FD8" w:rsidRPr="00122A81">
        <w:rPr>
          <w:rFonts w:ascii="Calibri Light" w:hAnsi="Calibri Light" w:cs="Calibri Light"/>
          <w:szCs w:val="22"/>
        </w:rPr>
        <w:t xml:space="preserve"> </w:t>
      </w:r>
      <w:r w:rsidRPr="00122A81">
        <w:rPr>
          <w:rFonts w:ascii="Calibri Light" w:hAnsi="Calibri Light" w:cs="Calibri Light"/>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2AD51784" w14:textId="77777777"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122A81">
        <w:rPr>
          <w:rFonts w:ascii="Calibri Light" w:hAnsi="Calibri Light" w:cs="Calibri Light"/>
          <w:szCs w:val="22"/>
        </w:rPr>
        <w:t xml:space="preserve">. </w:t>
      </w:r>
      <w:r w:rsidRPr="00122A81">
        <w:rPr>
          <w:rFonts w:ascii="Calibri Light" w:hAnsi="Calibri Light" w:cs="Calibri Light"/>
          <w:szCs w:val="22"/>
        </w:rPr>
        <w:t>The 1</w:t>
      </w:r>
      <w:r w:rsidRPr="00122A81">
        <w:rPr>
          <w:rFonts w:ascii="Calibri Light" w:hAnsi="Calibri Light" w:cs="Calibri Light"/>
          <w:szCs w:val="22"/>
          <w:vertAlign w:val="superscript"/>
        </w:rPr>
        <w:t>st</w:t>
      </w:r>
      <w:r w:rsidRPr="00122A81">
        <w:rPr>
          <w:rFonts w:ascii="Calibri Light" w:hAnsi="Calibri Light" w:cs="Calibri Light"/>
          <w:szCs w:val="22"/>
        </w:rPr>
        <w:t xml:space="preserve"> Edition of these new </w:t>
      </w:r>
      <w:r w:rsidR="00A3543E" w:rsidRPr="00122A81">
        <w:rPr>
          <w:rFonts w:ascii="Calibri Light" w:hAnsi="Calibri Light" w:cs="Calibri Light"/>
          <w:szCs w:val="22"/>
        </w:rPr>
        <w:t xml:space="preserve">voluntary </w:t>
      </w:r>
      <w:r w:rsidRPr="00122A81">
        <w:rPr>
          <w:rFonts w:ascii="Calibri Light" w:hAnsi="Calibri Light" w:cs="Calibri Light"/>
          <w:szCs w:val="22"/>
        </w:rPr>
        <w:t>guidelines</w:t>
      </w:r>
      <w:r w:rsidR="00A3543E" w:rsidRPr="00122A81">
        <w:rPr>
          <w:rFonts w:ascii="Calibri Light" w:hAnsi="Calibri Light" w:cs="Calibri Light"/>
          <w:szCs w:val="22"/>
        </w:rPr>
        <w:t xml:space="preserve"> </w:t>
      </w:r>
      <w:r w:rsidR="00BF0D1E" w:rsidRPr="00122A81">
        <w:rPr>
          <w:rFonts w:ascii="Calibri Light" w:hAnsi="Calibri Light" w:cs="Calibri Light"/>
          <w:szCs w:val="22"/>
        </w:rPr>
        <w:t>was</w:t>
      </w:r>
      <w:r w:rsidRPr="00122A81">
        <w:rPr>
          <w:rFonts w:ascii="Calibri Light" w:hAnsi="Calibri Light" w:cs="Calibri Light"/>
          <w:szCs w:val="22"/>
        </w:rPr>
        <w:t xml:space="preserve"> published by the industry in April 2006</w:t>
      </w:r>
      <w:r w:rsidR="00F911BD" w:rsidRPr="00122A81">
        <w:rPr>
          <w:rFonts w:ascii="Calibri Light" w:hAnsi="Calibri Light" w:cs="Calibri Light"/>
          <w:szCs w:val="22"/>
        </w:rPr>
        <w:t xml:space="preserve">. </w:t>
      </w:r>
    </w:p>
    <w:p w14:paraId="4BF3DDEC" w14:textId="77777777" w:rsidR="000A262A" w:rsidRPr="00122A81" w:rsidRDefault="000A262A"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response to the continued concerns regarding the microbial safety of fresh produce, these guidelines were prepared to provide more specific and quantitative measures of identified best practices for leafy greens production</w:t>
      </w:r>
      <w:r w:rsidR="009A2A46" w:rsidRPr="00122A81">
        <w:rPr>
          <w:rFonts w:ascii="Calibri Light" w:hAnsi="Calibri Light" w:cs="Calibri Light"/>
          <w:szCs w:val="22"/>
        </w:rPr>
        <w:t xml:space="preserve"> and harvest</w:t>
      </w:r>
      <w:r w:rsidRPr="00122A81">
        <w:rPr>
          <w:rFonts w:ascii="Calibri Light" w:hAnsi="Calibri Light" w:cs="Calibri Light"/>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122A81">
        <w:rPr>
          <w:rFonts w:ascii="Calibri Light" w:hAnsi="Calibri Light" w:cs="Calibri Light"/>
          <w:szCs w:val="22"/>
        </w:rPr>
        <w:t>In addition, the guidelines have been updated to reflect</w:t>
      </w:r>
      <w:r w:rsidRPr="00122A81">
        <w:rPr>
          <w:rFonts w:ascii="Calibri Light" w:hAnsi="Calibri Light" w:cs="Calibri Light"/>
          <w:szCs w:val="22"/>
        </w:rPr>
        <w:t xml:space="preserve"> </w:t>
      </w:r>
      <w:r w:rsidR="000A0F00" w:rsidRPr="00122A81">
        <w:rPr>
          <w:rFonts w:ascii="Calibri Light" w:hAnsi="Calibri Light" w:cs="Calibri Light"/>
          <w:szCs w:val="22"/>
        </w:rPr>
        <w:t>the</w:t>
      </w:r>
      <w:r w:rsidRPr="00122A81">
        <w:rPr>
          <w:rFonts w:ascii="Calibri Light" w:hAnsi="Calibri Light" w:cs="Calibri Light"/>
          <w:szCs w:val="22"/>
        </w:rPr>
        <w:t xml:space="preserve"> Produce Safety Rule</w:t>
      </w:r>
      <w:r w:rsidR="000A0F00" w:rsidRPr="00122A81">
        <w:rPr>
          <w:rFonts w:ascii="Calibri Light" w:hAnsi="Calibri Light" w:cs="Calibri Light"/>
          <w:szCs w:val="22"/>
        </w:rPr>
        <w:t xml:space="preserve"> </w:t>
      </w:r>
      <w:r w:rsidR="009A2A46" w:rsidRPr="00122A81">
        <w:rPr>
          <w:rFonts w:ascii="Calibri Light" w:hAnsi="Calibri Light" w:cs="Calibri Light"/>
          <w:szCs w:val="22"/>
        </w:rPr>
        <w:t xml:space="preserve">requirements </w:t>
      </w:r>
      <w:r w:rsidR="000A0F00" w:rsidRPr="00122A81">
        <w:rPr>
          <w:rFonts w:ascii="Calibri Light" w:hAnsi="Calibri Light" w:cs="Calibri Light"/>
          <w:szCs w:val="22"/>
        </w:rPr>
        <w:t>and peer-reviewed research funded by the Center for Produce Safety</w:t>
      </w:r>
      <w:r w:rsidRPr="00122A81">
        <w:rPr>
          <w:rFonts w:ascii="Calibri Light" w:hAnsi="Calibri Light" w:cs="Calibri Light"/>
          <w:szCs w:val="22"/>
        </w:rPr>
        <w:t>.</w:t>
      </w:r>
    </w:p>
    <w:p w14:paraId="65957EB3" w14:textId="77777777" w:rsidR="00C529D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A key focus of revision</w:t>
      </w:r>
      <w:r w:rsidR="00C529DC" w:rsidRPr="00122A81">
        <w:rPr>
          <w:rFonts w:ascii="Calibri Light" w:hAnsi="Calibri Light" w:cs="Calibri Light"/>
          <w:szCs w:val="22"/>
        </w:rPr>
        <w:t>s</w:t>
      </w:r>
      <w:r w:rsidRPr="00122A81">
        <w:rPr>
          <w:rFonts w:ascii="Calibri Light" w:hAnsi="Calibri Light" w:cs="Calibri Light"/>
          <w:szCs w:val="22"/>
        </w:rPr>
        <w:t xml:space="preserve"> </w:t>
      </w:r>
      <w:r w:rsidR="00C529DC" w:rsidRPr="00122A81">
        <w:rPr>
          <w:rFonts w:ascii="Calibri Light" w:hAnsi="Calibri Light" w:cs="Calibri Light"/>
          <w:szCs w:val="22"/>
        </w:rPr>
        <w:t>i</w:t>
      </w:r>
      <w:r w:rsidRPr="00122A81">
        <w:rPr>
          <w:rFonts w:ascii="Calibri Light" w:hAnsi="Calibri Light" w:cs="Calibri Light"/>
          <w:szCs w:val="22"/>
        </w:rPr>
        <w:t xml:space="preserve">s to identify, where possible and practical, metrics and measures that </w:t>
      </w:r>
      <w:r w:rsidR="00C529DC" w:rsidRPr="00122A81">
        <w:rPr>
          <w:rFonts w:ascii="Calibri Light" w:hAnsi="Calibri Light" w:cs="Calibri Light"/>
          <w:szCs w:val="22"/>
        </w:rPr>
        <w:t>can</w:t>
      </w:r>
      <w:r w:rsidRPr="00122A81">
        <w:rPr>
          <w:rFonts w:ascii="Calibri Light" w:hAnsi="Calibri Light" w:cs="Calibri Light"/>
          <w:szCs w:val="22"/>
        </w:rPr>
        <w:t xml:space="preserve"> be used to </w:t>
      </w:r>
      <w:r w:rsidR="00C529DC" w:rsidRPr="00122A81">
        <w:rPr>
          <w:rFonts w:ascii="Calibri Light" w:hAnsi="Calibri Light" w:cs="Calibri Light"/>
          <w:szCs w:val="22"/>
        </w:rPr>
        <w:t>assist</w:t>
      </w:r>
      <w:r w:rsidRPr="00122A81">
        <w:rPr>
          <w:rFonts w:ascii="Calibri Light" w:hAnsi="Calibri Light" w:cs="Calibri Light"/>
          <w:szCs w:val="22"/>
        </w:rPr>
        <w:t xml:space="preserve"> the industry </w:t>
      </w:r>
      <w:r w:rsidR="00C529DC" w:rsidRPr="00122A81">
        <w:rPr>
          <w:rFonts w:ascii="Calibri Light" w:hAnsi="Calibri Light" w:cs="Calibri Light"/>
          <w:szCs w:val="22"/>
        </w:rPr>
        <w:t>in complying</w:t>
      </w:r>
      <w:r w:rsidRPr="00122A81">
        <w:rPr>
          <w:rFonts w:ascii="Calibri Light" w:hAnsi="Calibri Light" w:cs="Calibri Light"/>
          <w:szCs w:val="22"/>
        </w:rPr>
        <w:t xml:space="preserve"> with the</w:t>
      </w:r>
      <w:r w:rsidR="00C529DC" w:rsidRPr="00122A81">
        <w:rPr>
          <w:rFonts w:ascii="Calibri Light" w:hAnsi="Calibri Light" w:cs="Calibri Light"/>
          <w:szCs w:val="22"/>
        </w:rPr>
        <w:t>se industry</w:t>
      </w:r>
      <w:r w:rsidRPr="00122A81">
        <w:rPr>
          <w:rFonts w:ascii="Calibri Light" w:hAnsi="Calibri Light" w:cs="Calibri Light"/>
          <w:szCs w:val="22"/>
        </w:rPr>
        <w:t xml:space="preserve"> guidelines</w:t>
      </w:r>
      <w:r w:rsidR="00F911BD" w:rsidRPr="00122A81">
        <w:rPr>
          <w:rFonts w:ascii="Calibri Light" w:hAnsi="Calibri Light" w:cs="Calibri Light"/>
          <w:szCs w:val="22"/>
        </w:rPr>
        <w:t xml:space="preserve">. </w:t>
      </w:r>
    </w:p>
    <w:p w14:paraId="332A7C4F"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w:t>
      </w:r>
      <w:r w:rsidR="00CA1EA7" w:rsidRPr="00122A81">
        <w:rPr>
          <w:rFonts w:ascii="Calibri Light" w:hAnsi="Calibri Light" w:cs="Calibri Light"/>
          <w:szCs w:val="22"/>
        </w:rPr>
        <w:t xml:space="preserve">preparing </w:t>
      </w:r>
      <w:r w:rsidRPr="00122A81">
        <w:rPr>
          <w:rFonts w:ascii="Calibri Light" w:hAnsi="Calibri Light" w:cs="Calibri Light"/>
          <w:szCs w:val="22"/>
        </w:rPr>
        <w:t>th</w:t>
      </w:r>
      <w:r w:rsidR="00C529DC" w:rsidRPr="00122A81">
        <w:rPr>
          <w:rFonts w:ascii="Calibri Light" w:hAnsi="Calibri Light" w:cs="Calibri Light"/>
          <w:szCs w:val="22"/>
        </w:rPr>
        <w:t>e original</w:t>
      </w:r>
      <w:r w:rsidRPr="00122A81">
        <w:rPr>
          <w:rFonts w:ascii="Calibri Light" w:hAnsi="Calibri Light" w:cs="Calibri Light"/>
          <w:szCs w:val="22"/>
        </w:rPr>
        <w:t xml:space="preserve"> </w:t>
      </w:r>
      <w:r w:rsidR="00F02AFD" w:rsidRPr="00122A81">
        <w:rPr>
          <w:rFonts w:ascii="Calibri Light" w:hAnsi="Calibri Light" w:cs="Calibri Light"/>
          <w:szCs w:val="22"/>
        </w:rPr>
        <w:t>document</w:t>
      </w:r>
      <w:r w:rsidRPr="00122A81">
        <w:rPr>
          <w:rFonts w:ascii="Calibri Light" w:hAnsi="Calibri Light" w:cs="Calibri Light"/>
          <w:szCs w:val="22"/>
        </w:rPr>
        <w:t>, metrics were researched for three primary areas: water quality, soil amendments, and environmental assessments/conditions</w:t>
      </w:r>
      <w:r w:rsidR="00F911BD" w:rsidRPr="00122A81">
        <w:rPr>
          <w:rFonts w:ascii="Calibri Light" w:hAnsi="Calibri Light" w:cs="Calibri Light"/>
          <w:szCs w:val="22"/>
        </w:rPr>
        <w:t xml:space="preserve">. </w:t>
      </w:r>
      <w:r w:rsidRPr="00122A81">
        <w:rPr>
          <w:rFonts w:ascii="Calibri Light" w:hAnsi="Calibri Light" w:cs="Calibri Light"/>
          <w:szCs w:val="22"/>
        </w:rPr>
        <w:t>A three-tier approach was used to identify these metrics in as rigorous a manner as possible:</w:t>
      </w:r>
      <w:r w:rsidR="00C529DC" w:rsidRPr="00122A81">
        <w:rPr>
          <w:rFonts w:ascii="Calibri Light" w:hAnsi="Calibri Light" w:cs="Calibri Light"/>
          <w:szCs w:val="22"/>
        </w:rPr>
        <w:t xml:space="preserve"> </w:t>
      </w:r>
    </w:p>
    <w:p w14:paraId="7FEFB006"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 xml:space="preserve">A comprehensive literature review was conducted to determine if there was a scientifically valid basis for establishing a metric for the </w:t>
      </w:r>
      <w:r w:rsidR="00A3543E" w:rsidRPr="00122A81">
        <w:rPr>
          <w:rFonts w:ascii="Calibri Light" w:hAnsi="Calibri Light" w:cs="Calibri Light"/>
          <w:szCs w:val="22"/>
        </w:rPr>
        <w:t xml:space="preserve">identified risk factor or best practice. </w:t>
      </w:r>
    </w:p>
    <w:p w14:paraId="2940C167"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the literature research did not identify scientific studies that could support an appropriate metric, standards or metrics from authoritative or regulatory bodies were used to establish a metric.</w:t>
      </w:r>
    </w:p>
    <w:p w14:paraId="34486390"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neither scientific studies nor authoritative bodies had allowed for suitable metrics, consensus among industry representatives and/or other stakeholders was sought to establish metrics.</w:t>
      </w:r>
    </w:p>
    <w:p w14:paraId="5820484E"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the last 10 years, the focus of food safety efforts has been on the farm, initial cooling and distribution points</w:t>
      </w:r>
      <w:r w:rsidR="00776B70" w:rsidRPr="00122A81">
        <w:rPr>
          <w:rFonts w:ascii="Calibri Light" w:hAnsi="Calibri Light" w:cs="Calibri Light"/>
          <w:szCs w:val="22"/>
        </w:rPr>
        <w:t>,</w:t>
      </w:r>
      <w:r w:rsidRPr="00122A81">
        <w:rPr>
          <w:rFonts w:ascii="Calibri Light" w:hAnsi="Calibri Light" w:cs="Calibri Light"/>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w:t>
      </w:r>
      <w:r w:rsidRPr="00122A81">
        <w:rPr>
          <w:rFonts w:ascii="Calibri Light" w:hAnsi="Calibri Light" w:cs="Calibri Light"/>
          <w:szCs w:val="22"/>
        </w:rPr>
        <w:lastRenderedPageBreak/>
        <w:t>to the full spectrum of supply and distribution channels for fruits and vegetables</w:t>
      </w:r>
      <w:r w:rsidR="00546A50" w:rsidRPr="00122A81">
        <w:rPr>
          <w:rFonts w:ascii="Calibri Light" w:hAnsi="Calibri Light" w:cs="Calibri Light"/>
          <w:szCs w:val="22"/>
        </w:rPr>
        <w:t>,</w:t>
      </w:r>
      <w:r w:rsidRPr="00122A81">
        <w:rPr>
          <w:rFonts w:ascii="Calibri Light" w:hAnsi="Calibri Light" w:cs="Calibri Light"/>
          <w:szCs w:val="22"/>
        </w:rPr>
        <w:t xml:space="preserve"> it has become clear that the next generation of food safety guidance needs to encompass the entire supply chain.</w:t>
      </w:r>
    </w:p>
    <w:p w14:paraId="6982ACA1" w14:textId="77777777" w:rsidR="007568DF" w:rsidRPr="00122A81" w:rsidRDefault="00A369C9"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addition to this document, several supplemental documents have been prepared to explain the rationale for the metrics and assist the </w:t>
      </w:r>
      <w:r w:rsidRPr="003A3F18">
        <w:rPr>
          <w:rFonts w:ascii="Calibri Light" w:hAnsi="Calibri Light" w:cs="Calibri Light"/>
          <w:szCs w:val="22"/>
        </w:rPr>
        <w:t>grower</w:t>
      </w:r>
      <w:r w:rsidR="00642499" w:rsidRPr="00433A0B">
        <w:t xml:space="preserve"> </w:t>
      </w:r>
      <w:r w:rsidRPr="00122A81">
        <w:rPr>
          <w:rFonts w:ascii="Calibri Light" w:hAnsi="Calibri Light" w:cs="Calibri Light"/>
          <w:szCs w:val="22"/>
        </w:rPr>
        <w:t>with activities in the field</w:t>
      </w:r>
      <w:r w:rsidR="00F911BD" w:rsidRPr="00122A81">
        <w:rPr>
          <w:rFonts w:ascii="Calibri Light" w:hAnsi="Calibri Light" w:cs="Calibri Light"/>
          <w:szCs w:val="22"/>
        </w:rPr>
        <w:t xml:space="preserve">. </w:t>
      </w:r>
      <w:r w:rsidRPr="00122A81">
        <w:rPr>
          <w:rFonts w:ascii="Calibri Light" w:hAnsi="Calibri Light" w:cs="Calibri Light"/>
          <w:szCs w:val="22"/>
        </w:rPr>
        <w:t xml:space="preserve">These documents include a </w:t>
      </w:r>
      <w:r w:rsidRPr="00122A81">
        <w:rPr>
          <w:rFonts w:ascii="Calibri Light" w:hAnsi="Calibri Light" w:cs="Calibri Light"/>
          <w:i/>
          <w:szCs w:val="22"/>
        </w:rPr>
        <w:t>Technical Basis Document</w:t>
      </w:r>
      <w:r w:rsidRPr="00122A81">
        <w:rPr>
          <w:rFonts w:ascii="Calibri Light" w:hAnsi="Calibri Light" w:cs="Calibri Light"/>
          <w:szCs w:val="22"/>
        </w:rPr>
        <w:t xml:space="preserve"> that describes in detail and with appropriate </w:t>
      </w:r>
      <w:r w:rsidR="00AC1880" w:rsidRPr="00122A81">
        <w:rPr>
          <w:rFonts w:ascii="Calibri Light" w:hAnsi="Calibri Light" w:cs="Calibri Light"/>
          <w:szCs w:val="22"/>
        </w:rPr>
        <w:t>citations,</w:t>
      </w:r>
      <w:r w:rsidRPr="00122A81">
        <w:rPr>
          <w:rFonts w:ascii="Calibri Light" w:hAnsi="Calibri Light" w:cs="Calibri Light"/>
          <w:szCs w:val="22"/>
        </w:rPr>
        <w:t xml:space="preserve"> the bas</w:t>
      </w:r>
      <w:r w:rsidR="00546A50" w:rsidRPr="00122A81">
        <w:rPr>
          <w:rFonts w:ascii="Calibri Light" w:hAnsi="Calibri Light" w:cs="Calibri Light"/>
          <w:szCs w:val="22"/>
        </w:rPr>
        <w:t>e</w:t>
      </w:r>
      <w:r w:rsidRPr="00122A81">
        <w:rPr>
          <w:rFonts w:ascii="Calibri Light" w:hAnsi="Calibri Light" w:cs="Calibri Light"/>
          <w:szCs w:val="22"/>
        </w:rPr>
        <w:t>s for the changes made in th</w:t>
      </w:r>
      <w:r w:rsidR="00570EF6" w:rsidRPr="00122A81">
        <w:rPr>
          <w:rFonts w:ascii="Calibri Light" w:hAnsi="Calibri Light" w:cs="Calibri Light"/>
          <w:szCs w:val="22"/>
        </w:rPr>
        <w:t>is e</w:t>
      </w:r>
      <w:r w:rsidRPr="00122A81">
        <w:rPr>
          <w:rFonts w:ascii="Calibri Light" w:hAnsi="Calibri Light" w:cs="Calibri Light"/>
          <w:szCs w:val="22"/>
        </w:rPr>
        <w:t>dition of this document</w:t>
      </w:r>
      <w:r w:rsidR="00546A50" w:rsidRPr="00122A81">
        <w:rPr>
          <w:rFonts w:ascii="Calibri Light" w:hAnsi="Calibri Light" w:cs="Calibri Light"/>
          <w:szCs w:val="22"/>
        </w:rPr>
        <w:t>, a</w:t>
      </w:r>
      <w:r w:rsidR="005902F6" w:rsidRPr="00122A81">
        <w:rPr>
          <w:rFonts w:ascii="Calibri Light" w:hAnsi="Calibri Light" w:cs="Calibri Light"/>
          <w:szCs w:val="22"/>
        </w:rPr>
        <w:t>n</w:t>
      </w:r>
      <w:r w:rsidRPr="00122A81">
        <w:rPr>
          <w:rFonts w:ascii="Calibri Light" w:hAnsi="Calibri Light" w:cs="Calibri Light"/>
          <w:szCs w:val="22"/>
        </w:rPr>
        <w:t xml:space="preserve"> </w:t>
      </w:r>
      <w:r w:rsidR="008C04F6" w:rsidRPr="00122A81">
        <w:rPr>
          <w:rFonts w:ascii="Calibri Light" w:hAnsi="Calibri Light" w:cs="Calibri Light"/>
          <w:i/>
          <w:szCs w:val="22"/>
        </w:rPr>
        <w:t>Ag</w:t>
      </w:r>
      <w:r w:rsidR="00C138EC" w:rsidRPr="00122A81">
        <w:rPr>
          <w:rFonts w:ascii="Calibri Light" w:hAnsi="Calibri Light" w:cs="Calibri Light"/>
          <w:i/>
          <w:szCs w:val="22"/>
        </w:rPr>
        <w:t>ricultural</w:t>
      </w:r>
      <w:r w:rsidR="008C04F6" w:rsidRPr="00122A81">
        <w:rPr>
          <w:rFonts w:ascii="Calibri Light" w:hAnsi="Calibri Light" w:cs="Calibri Light"/>
          <w:i/>
          <w:szCs w:val="22"/>
        </w:rPr>
        <w:t xml:space="preserve"> </w:t>
      </w:r>
      <w:r w:rsidR="005902F6" w:rsidRPr="00122A81">
        <w:rPr>
          <w:rFonts w:ascii="Calibri Light" w:hAnsi="Calibri Light" w:cs="Calibri Light"/>
          <w:i/>
          <w:szCs w:val="22"/>
        </w:rPr>
        <w:t>W</w:t>
      </w:r>
      <w:r w:rsidR="008C04F6" w:rsidRPr="00122A81">
        <w:rPr>
          <w:rFonts w:ascii="Calibri Light" w:hAnsi="Calibri Light" w:cs="Calibri Light"/>
          <w:i/>
          <w:szCs w:val="22"/>
        </w:rPr>
        <w:t xml:space="preserve">ater </w:t>
      </w:r>
      <w:r w:rsidR="005902F6" w:rsidRPr="00122A81">
        <w:rPr>
          <w:rFonts w:ascii="Calibri Light" w:hAnsi="Calibri Light" w:cs="Calibri Light"/>
          <w:i/>
          <w:szCs w:val="22"/>
        </w:rPr>
        <w:t>System A</w:t>
      </w:r>
      <w:r w:rsidR="008C04F6" w:rsidRPr="00122A81">
        <w:rPr>
          <w:rFonts w:ascii="Calibri Light" w:hAnsi="Calibri Light" w:cs="Calibri Light"/>
          <w:i/>
          <w:szCs w:val="22"/>
        </w:rPr>
        <w:t>ssessment</w:t>
      </w:r>
      <w:r w:rsidRPr="00122A81">
        <w:rPr>
          <w:rFonts w:ascii="Calibri Light" w:hAnsi="Calibri Light" w:cs="Calibri Light"/>
          <w:szCs w:val="22"/>
        </w:rPr>
        <w:t xml:space="preserve"> document that describes the processes for assessing the integrity and remediat</w:t>
      </w:r>
      <w:r w:rsidR="00546A50" w:rsidRPr="00122A81">
        <w:rPr>
          <w:rFonts w:ascii="Calibri Light" w:hAnsi="Calibri Light" w:cs="Calibri Light"/>
          <w:szCs w:val="22"/>
        </w:rPr>
        <w:t>ion of</w:t>
      </w:r>
      <w:r w:rsidRPr="00122A81">
        <w:rPr>
          <w:rFonts w:ascii="Calibri Light" w:hAnsi="Calibri Light" w:cs="Calibri Light"/>
          <w:szCs w:val="22"/>
        </w:rPr>
        <w:t xml:space="preserve"> </w:t>
      </w:r>
      <w:r w:rsidR="005902F6" w:rsidRPr="00122A81">
        <w:rPr>
          <w:rFonts w:ascii="Calibri Light" w:hAnsi="Calibri Light" w:cs="Calibri Light"/>
          <w:szCs w:val="22"/>
        </w:rPr>
        <w:t>ag</w:t>
      </w:r>
      <w:r w:rsidR="00C138EC" w:rsidRPr="00122A81">
        <w:rPr>
          <w:rFonts w:ascii="Calibri Light" w:hAnsi="Calibri Light" w:cs="Calibri Light"/>
          <w:szCs w:val="22"/>
        </w:rPr>
        <w:t>ricultural</w:t>
      </w:r>
      <w:r w:rsidR="005902F6" w:rsidRPr="00122A81">
        <w:rPr>
          <w:rFonts w:ascii="Calibri Light" w:hAnsi="Calibri Light" w:cs="Calibri Light"/>
          <w:szCs w:val="22"/>
        </w:rPr>
        <w:t xml:space="preserve"> </w:t>
      </w:r>
      <w:r w:rsidRPr="00122A81">
        <w:rPr>
          <w:rFonts w:ascii="Calibri Light" w:hAnsi="Calibri Light" w:cs="Calibri Light"/>
          <w:szCs w:val="22"/>
        </w:rPr>
        <w:t>water systems</w:t>
      </w:r>
      <w:r w:rsidR="00546A50" w:rsidRPr="00122A81">
        <w:rPr>
          <w:rFonts w:ascii="Calibri Light" w:hAnsi="Calibri Light" w:cs="Calibri Light"/>
          <w:szCs w:val="22"/>
        </w:rPr>
        <w:t xml:space="preserve">, and </w:t>
      </w:r>
      <w:r w:rsidR="00E51300" w:rsidRPr="00122A81">
        <w:rPr>
          <w:rFonts w:ascii="Calibri Light" w:hAnsi="Calibri Light" w:cs="Calibri Light"/>
          <w:szCs w:val="22"/>
        </w:rPr>
        <w:t>an example product testing plan</w:t>
      </w:r>
      <w:r w:rsidR="00F911BD" w:rsidRPr="00122A81">
        <w:rPr>
          <w:rFonts w:ascii="Calibri Light" w:hAnsi="Calibri Light" w:cs="Calibri Light"/>
          <w:szCs w:val="22"/>
        </w:rPr>
        <w:t xml:space="preserve">. </w:t>
      </w:r>
      <w:r w:rsidR="00BA5865" w:rsidRPr="00122A81">
        <w:rPr>
          <w:rFonts w:ascii="Calibri Light" w:hAnsi="Calibri Light" w:cs="Calibri Light"/>
          <w:szCs w:val="22"/>
        </w:rPr>
        <w:t xml:space="preserve">All of these items </w:t>
      </w:r>
      <w:r w:rsidR="00D40A29" w:rsidRPr="00122A81">
        <w:rPr>
          <w:rFonts w:ascii="Calibri Light" w:hAnsi="Calibri Light" w:cs="Calibri Light"/>
          <w:szCs w:val="22"/>
        </w:rPr>
        <w:t>can be found</w:t>
      </w:r>
      <w:r w:rsidR="00BA5865" w:rsidRPr="00122A81">
        <w:rPr>
          <w:rFonts w:ascii="Calibri Light" w:hAnsi="Calibri Light" w:cs="Calibri Light"/>
          <w:szCs w:val="22"/>
        </w:rPr>
        <w:t xml:space="preserve"> as Appendices to this document.</w:t>
      </w:r>
    </w:p>
    <w:p w14:paraId="55258397" w14:textId="77777777" w:rsidR="003F55BC" w:rsidRPr="00433A0B" w:rsidRDefault="003F55BC" w:rsidP="003F55BC">
      <w:pPr>
        <w:pStyle w:val="LimeGreenHeaders"/>
        <w:rPr>
          <w:sz w:val="32"/>
        </w:rPr>
      </w:pPr>
      <w:bookmarkStart w:id="72" w:name="_Toc8374911"/>
      <w:bookmarkStart w:id="73" w:name="_Toc20839128"/>
      <w:r w:rsidRPr="00433A0B">
        <w:rPr>
          <w:sz w:val="32"/>
        </w:rPr>
        <w:t>Scope</w:t>
      </w:r>
      <w:bookmarkEnd w:id="72"/>
      <w:bookmarkEnd w:id="73"/>
    </w:p>
    <w:p w14:paraId="1B360F4D"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The scope of this document pertains only to </w:t>
      </w:r>
      <w:r w:rsidR="001E1EFD" w:rsidRPr="00D5180B">
        <w:rPr>
          <w:rFonts w:ascii="Calibri Light" w:hAnsi="Calibri Light" w:cs="Calibri Light"/>
          <w:szCs w:val="22"/>
        </w:rPr>
        <w:t>fresh and fresh-cut lettuce and leafy greens products</w:t>
      </w:r>
      <w:r w:rsidR="00F911BD" w:rsidRPr="00D5180B">
        <w:rPr>
          <w:rFonts w:ascii="Calibri Light" w:hAnsi="Calibri Light" w:cs="Calibri Light"/>
          <w:szCs w:val="22"/>
        </w:rPr>
        <w:t xml:space="preserve">. </w:t>
      </w:r>
      <w:r w:rsidR="00776B70" w:rsidRPr="00D5180B">
        <w:rPr>
          <w:rFonts w:ascii="Calibri Light" w:hAnsi="Calibri Light" w:cs="Calibri Light"/>
          <w:szCs w:val="22"/>
        </w:rPr>
        <w:t>It</w:t>
      </w:r>
      <w:r w:rsidRPr="00D5180B">
        <w:rPr>
          <w:rFonts w:ascii="Calibri Light" w:hAnsi="Calibri Light" w:cs="Calibri Light"/>
          <w:szCs w:val="22"/>
        </w:rPr>
        <w:t xml:space="preserve"> does not include products commingled with non-produce ingredients (e.g. salad kits </w:t>
      </w:r>
      <w:r w:rsidR="00AC1880" w:rsidRPr="00D5180B">
        <w:rPr>
          <w:rFonts w:ascii="Calibri Light" w:hAnsi="Calibri Light" w:cs="Calibri Light"/>
          <w:szCs w:val="22"/>
        </w:rPr>
        <w:t>that</w:t>
      </w:r>
      <w:r w:rsidRPr="00D5180B">
        <w:rPr>
          <w:rFonts w:ascii="Calibri Light" w:hAnsi="Calibri Light" w:cs="Calibri Light"/>
          <w:szCs w:val="22"/>
        </w:rPr>
        <w:t xml:space="preserve"> may contain meat, cheese, and/or dressings)</w:t>
      </w:r>
      <w:r w:rsidR="00F911BD" w:rsidRPr="00D5180B">
        <w:rPr>
          <w:rFonts w:ascii="Calibri Light" w:hAnsi="Calibri Light" w:cs="Calibri Light"/>
          <w:szCs w:val="22"/>
        </w:rPr>
        <w:t xml:space="preserve">. </w:t>
      </w:r>
      <w:r w:rsidRPr="00D5180B">
        <w:rPr>
          <w:rFonts w:ascii="Calibri Light" w:hAnsi="Calibri Light" w:cs="Calibri Light"/>
          <w:szCs w:val="22"/>
        </w:rPr>
        <w:t>Examples of “lettuce/leafy greens” include iceberg lettuce, romaine lettuce, green leaf lettuce, red leaf lettuce, butter lettuce, baby leaf lettuce (i.e., immature lettuce or leafy greens), escarole, endive, spring mix</w:t>
      </w:r>
      <w:r w:rsidR="00E17856" w:rsidRPr="00D5180B">
        <w:rPr>
          <w:rFonts w:ascii="Calibri Light" w:hAnsi="Calibri Light" w:cs="Calibri Light"/>
          <w:szCs w:val="22"/>
        </w:rPr>
        <w:t>,</w:t>
      </w:r>
      <w:r w:rsidRPr="00D5180B">
        <w:rPr>
          <w:rFonts w:ascii="Calibri Light" w:hAnsi="Calibri Light" w:cs="Calibri Light"/>
          <w:szCs w:val="22"/>
        </w:rPr>
        <w:t xml:space="preserve"> </w:t>
      </w:r>
      <w:r w:rsidR="0029004C" w:rsidRPr="00D5180B">
        <w:rPr>
          <w:rFonts w:ascii="Calibri Light" w:hAnsi="Calibri Light" w:cs="Calibri Light"/>
          <w:szCs w:val="22"/>
        </w:rPr>
        <w:t>cabbage (green, red and savoy)</w:t>
      </w:r>
      <w:r w:rsidR="009C7D1D" w:rsidRPr="00D5180B">
        <w:rPr>
          <w:rFonts w:ascii="Calibri Light" w:hAnsi="Calibri Light" w:cs="Calibri Light"/>
          <w:szCs w:val="22"/>
        </w:rPr>
        <w:t>,</w:t>
      </w:r>
      <w:r w:rsidR="0029004C" w:rsidRPr="00D5180B">
        <w:rPr>
          <w:rFonts w:ascii="Calibri Light" w:hAnsi="Calibri Light" w:cs="Calibri Light"/>
          <w:szCs w:val="22"/>
        </w:rPr>
        <w:t xml:space="preserve"> kale, arugula</w:t>
      </w:r>
      <w:r w:rsidR="0029004C" w:rsidRPr="003A3F18">
        <w:rPr>
          <w:rFonts w:ascii="Calibri Light" w:hAnsi="Calibri Light" w:cs="Calibri Light"/>
          <w:szCs w:val="22"/>
        </w:rPr>
        <w:t xml:space="preserve"> and</w:t>
      </w:r>
      <w:r w:rsidR="00E360FE">
        <w:rPr>
          <w:rFonts w:ascii="Calibri Light" w:hAnsi="Calibri Light" w:cs="Calibri Light"/>
          <w:szCs w:val="22"/>
        </w:rPr>
        <w:t xml:space="preserve"> </w:t>
      </w:r>
      <w:r w:rsidR="0029004C" w:rsidRPr="00D5180B">
        <w:rPr>
          <w:rFonts w:ascii="Calibri Light" w:hAnsi="Calibri Light" w:cs="Calibri Light"/>
          <w:szCs w:val="22"/>
        </w:rPr>
        <w:t xml:space="preserve">chard </w:t>
      </w:r>
      <w:r w:rsidRPr="00D5180B">
        <w:rPr>
          <w:rFonts w:ascii="Calibri Light" w:hAnsi="Calibri Light" w:cs="Calibri Light"/>
          <w:szCs w:val="22"/>
        </w:rPr>
        <w:t xml:space="preserve">and spinach. These crops are typically considered lettuce and leafy greens by </w:t>
      </w:r>
      <w:r w:rsidR="00404EC4" w:rsidRPr="00D5180B">
        <w:rPr>
          <w:rFonts w:ascii="Calibri Light" w:hAnsi="Calibri Light" w:cs="Calibri Light"/>
          <w:szCs w:val="22"/>
        </w:rPr>
        <w:t xml:space="preserve">the </w:t>
      </w:r>
      <w:r w:rsidRPr="00D5180B">
        <w:rPr>
          <w:rFonts w:ascii="Calibri Light" w:hAnsi="Calibri Light" w:cs="Calibri Light"/>
          <w:szCs w:val="22"/>
        </w:rPr>
        <w:t>FDA but may not be similarly defined by other state or federal regulatory bodie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is document is also limited to offering food safety </w:t>
      </w:r>
      <w:r w:rsidR="00B35C19" w:rsidRPr="00D5180B">
        <w:rPr>
          <w:rFonts w:ascii="Calibri Light" w:hAnsi="Calibri Light" w:cs="Calibri Light"/>
          <w:szCs w:val="22"/>
        </w:rPr>
        <w:t>best practices</w:t>
      </w:r>
      <w:r w:rsidR="000459F8" w:rsidRPr="00D5180B">
        <w:rPr>
          <w:rFonts w:ascii="Calibri Light" w:hAnsi="Calibri Light" w:cs="Calibri Light"/>
          <w:szCs w:val="22"/>
        </w:rPr>
        <w:t xml:space="preserve"> </w:t>
      </w:r>
      <w:r w:rsidR="00EE2270" w:rsidRPr="00D5180B">
        <w:rPr>
          <w:rFonts w:ascii="Calibri Light" w:hAnsi="Calibri Light" w:cs="Calibri Light"/>
          <w:szCs w:val="22"/>
        </w:rPr>
        <w:t>consistent</w:t>
      </w:r>
      <w:r w:rsidR="000459F8" w:rsidRPr="00D5180B">
        <w:rPr>
          <w:rFonts w:ascii="Calibri Light" w:hAnsi="Calibri Light" w:cs="Calibri Light"/>
          <w:szCs w:val="22"/>
        </w:rPr>
        <w:t xml:space="preserve"> with the Produce Safety Rule’s </w:t>
      </w:r>
      <w:r w:rsidR="00DC0A93" w:rsidRPr="00D5180B">
        <w:rPr>
          <w:rFonts w:ascii="Calibri Light" w:hAnsi="Calibri Light" w:cs="Calibri Light"/>
          <w:szCs w:val="22"/>
        </w:rPr>
        <w:t>provisions</w:t>
      </w:r>
      <w:r w:rsidRPr="00D5180B">
        <w:rPr>
          <w:rFonts w:ascii="Calibri Light" w:hAnsi="Calibri Light" w:cs="Calibri Light"/>
          <w:szCs w:val="22"/>
        </w:rPr>
        <w:t xml:space="preserve"> for crops grown under outdoor field growing practices and may not address food safety issues related to hydroponic and/or soil-less media production techniques for lettuce/leafy greens</w:t>
      </w:r>
      <w:r w:rsidR="008C04F6" w:rsidRPr="00D5180B">
        <w:rPr>
          <w:rFonts w:ascii="Calibri Light" w:hAnsi="Calibri Light" w:cs="Calibri Light"/>
          <w:szCs w:val="22"/>
        </w:rPr>
        <w:t xml:space="preserve">. </w:t>
      </w:r>
    </w:p>
    <w:p w14:paraId="03F5AF7A"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may be harvested mechanically or by hand and are almost always consumed uncooked or raw</w:t>
      </w:r>
      <w:r w:rsidR="00F911BD" w:rsidRPr="00D5180B">
        <w:rPr>
          <w:rFonts w:ascii="Calibri Light" w:hAnsi="Calibri Light" w:cs="Calibri Light"/>
          <w:szCs w:val="22"/>
        </w:rPr>
        <w:t xml:space="preserve">. </w:t>
      </w:r>
      <w:r w:rsidRPr="00D5180B">
        <w:rPr>
          <w:rFonts w:ascii="Calibri Light" w:hAnsi="Calibri Light" w:cs="Calibri Light"/>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For purposes of this document, a “touch point” is any occasion when the food is handled by a worker or contacts an equipment </w:t>
      </w:r>
      <w:r w:rsidR="00845566" w:rsidRPr="00D5180B">
        <w:rPr>
          <w:rFonts w:ascii="Calibri Light" w:hAnsi="Calibri Light" w:cs="Calibri Light"/>
          <w:szCs w:val="22"/>
        </w:rPr>
        <w:t xml:space="preserve">food-contact </w:t>
      </w:r>
      <w:r w:rsidRPr="00D5180B">
        <w:rPr>
          <w:rFonts w:ascii="Calibri Light" w:hAnsi="Calibri Light" w:cs="Calibri Light"/>
          <w:szCs w:val="22"/>
        </w:rPr>
        <w:t>surface.</w:t>
      </w:r>
      <w:r w:rsidR="00DC0A93" w:rsidRPr="00D5180B">
        <w:rPr>
          <w:rFonts w:ascii="Calibri Light" w:hAnsi="Calibri Light" w:cs="Calibri Light"/>
          <w:szCs w:val="22"/>
        </w:rPr>
        <w:t xml:space="preserve"> </w:t>
      </w:r>
    </w:p>
    <w:p w14:paraId="03599F22" w14:textId="77777777" w:rsidR="00AB3373"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present multiple opportunities to employ food safety risk management practices to enhance the safety of lettuce/leafy greens.</w:t>
      </w:r>
      <w:r w:rsidR="00F44764" w:rsidRPr="00D5180B">
        <w:rPr>
          <w:rFonts w:ascii="Calibri Light" w:hAnsi="Calibri Light" w:cs="Calibri Light"/>
          <w:szCs w:val="22"/>
        </w:rPr>
        <w:t xml:space="preserve"> </w:t>
      </w:r>
      <w:r w:rsidR="008E1599" w:rsidRPr="00D5180B">
        <w:rPr>
          <w:rFonts w:ascii="Calibri Light" w:hAnsi="Calibri Light" w:cs="Calibri Light"/>
          <w:szCs w:val="22"/>
        </w:rPr>
        <w:t>In the production and harvest of lettuce and leafy greens as r</w:t>
      </w:r>
      <w:r w:rsidR="00F44764" w:rsidRPr="00D5180B">
        <w:rPr>
          <w:rFonts w:ascii="Calibri Light" w:hAnsi="Calibri Light" w:cs="Calibri Light"/>
          <w:szCs w:val="22"/>
        </w:rPr>
        <w:t>aw agricultural commodities</w:t>
      </w:r>
      <w:r w:rsidR="003B6B57" w:rsidRPr="00D5180B">
        <w:rPr>
          <w:rFonts w:ascii="Calibri Light" w:hAnsi="Calibri Light" w:cs="Calibri Light"/>
          <w:szCs w:val="22"/>
        </w:rPr>
        <w:t>,</w:t>
      </w:r>
      <w:r w:rsidR="008E1599" w:rsidRPr="00D5180B">
        <w:rPr>
          <w:rFonts w:ascii="Calibri Light" w:hAnsi="Calibri Light" w:cs="Calibri Light"/>
          <w:szCs w:val="22"/>
        </w:rPr>
        <w:t xml:space="preserve"> GAPs are commonly employed in order to produce the safest products possible</w:t>
      </w:r>
      <w:r w:rsidR="00F911BD" w:rsidRPr="00D5180B">
        <w:rPr>
          <w:rFonts w:ascii="Calibri Light" w:hAnsi="Calibri Light" w:cs="Calibri Light"/>
          <w:szCs w:val="22"/>
        </w:rPr>
        <w:t xml:space="preserve">. </w:t>
      </w:r>
      <w:r w:rsidRPr="00D5180B">
        <w:rPr>
          <w:rFonts w:ascii="Calibri Light" w:hAnsi="Calibri Light" w:cs="Calibri Light"/>
          <w:szCs w:val="22"/>
        </w:rPr>
        <w:t>In a processing operation, the basic principles of cGMPs, HACCP, sanitation</w:t>
      </w:r>
      <w:r w:rsidR="00AB1208" w:rsidRPr="00D5180B">
        <w:rPr>
          <w:rFonts w:ascii="Calibri Light" w:hAnsi="Calibri Light" w:cs="Calibri Light"/>
          <w:szCs w:val="22"/>
        </w:rPr>
        <w:t>,</w:t>
      </w:r>
      <w:r w:rsidRPr="00D5180B">
        <w:rPr>
          <w:rFonts w:ascii="Calibri Light" w:hAnsi="Calibri Light" w:cs="Calibri Light"/>
          <w:szCs w:val="22"/>
        </w:rPr>
        <w:t xml:space="preserve"> and documented operating procedures are commonly employed </w:t>
      </w:r>
      <w:r w:rsidR="00A26399" w:rsidRPr="00D5180B">
        <w:rPr>
          <w:rFonts w:ascii="Calibri Light" w:hAnsi="Calibri Light" w:cs="Calibri Light"/>
          <w:szCs w:val="22"/>
        </w:rPr>
        <w:t xml:space="preserve">in order </w:t>
      </w:r>
      <w:r w:rsidRPr="00D5180B">
        <w:rPr>
          <w:rFonts w:ascii="Calibri Light" w:hAnsi="Calibri Light" w:cs="Calibri Light"/>
          <w:szCs w:val="22"/>
        </w:rPr>
        <w:t>to produc</w:t>
      </w:r>
      <w:r w:rsidR="00A26399" w:rsidRPr="00D5180B">
        <w:rPr>
          <w:rFonts w:ascii="Calibri Light" w:hAnsi="Calibri Light" w:cs="Calibri Light"/>
          <w:szCs w:val="22"/>
        </w:rPr>
        <w:t>e</w:t>
      </w:r>
      <w:r w:rsidRPr="00D5180B">
        <w:rPr>
          <w:rFonts w:ascii="Calibri Light" w:hAnsi="Calibri Light" w:cs="Calibri Light"/>
          <w:szCs w:val="22"/>
        </w:rPr>
        <w:t xml:space="preserve"> the safest products possible.</w:t>
      </w:r>
      <w:r w:rsidR="008E1599" w:rsidRPr="00D5180B">
        <w:rPr>
          <w:rFonts w:ascii="Calibri Light" w:hAnsi="Calibri Light" w:cs="Calibri Light"/>
          <w:szCs w:val="22"/>
        </w:rPr>
        <w:t xml:space="preserve"> </w:t>
      </w:r>
      <w:r w:rsidRPr="00D5180B">
        <w:rPr>
          <w:rFonts w:ascii="Calibri Light" w:hAnsi="Calibri Light" w:cs="Calibri Light"/>
          <w:szCs w:val="22"/>
        </w:rPr>
        <w:t>Lettuce/leafy greens are highly perishable</w:t>
      </w:r>
      <w:r w:rsidR="000A6906" w:rsidRPr="00D5180B">
        <w:rPr>
          <w:rFonts w:ascii="Calibri Light" w:hAnsi="Calibri Light" w:cs="Calibri Light"/>
          <w:szCs w:val="22"/>
        </w:rPr>
        <w:t>,</w:t>
      </w:r>
      <w:r w:rsidRPr="00D5180B">
        <w:rPr>
          <w:rFonts w:ascii="Calibri Light" w:hAnsi="Calibri Light" w:cs="Calibri Light"/>
          <w:szCs w:val="22"/>
        </w:rPr>
        <w:t xml:space="preserve"> and it is strongly recommended that they be distributed, stored</w:t>
      </w:r>
      <w:r w:rsidR="00AB1208" w:rsidRPr="00D5180B">
        <w:rPr>
          <w:rFonts w:ascii="Calibri Light" w:hAnsi="Calibri Light" w:cs="Calibri Light"/>
          <w:szCs w:val="22"/>
        </w:rPr>
        <w:t>,</w:t>
      </w:r>
      <w:r w:rsidRPr="00D5180B">
        <w:rPr>
          <w:rFonts w:ascii="Calibri Light" w:hAnsi="Calibri Light" w:cs="Calibri Light"/>
          <w:szCs w:val="22"/>
        </w:rPr>
        <w:t xml:space="preserve"> and displayed under refrigeration</w:t>
      </w:r>
      <w:r w:rsidR="008C04F6" w:rsidRPr="00D5180B">
        <w:rPr>
          <w:rFonts w:ascii="Calibri Light" w:hAnsi="Calibri Light" w:cs="Calibri Light"/>
          <w:szCs w:val="22"/>
        </w:rPr>
        <w:t xml:space="preserve">. </w:t>
      </w:r>
    </w:p>
    <w:p w14:paraId="203A9D97"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Safe production, packing, processing, distribution and handling of lettuce/leafy greens </w:t>
      </w:r>
      <w:r w:rsidR="000905FD" w:rsidRPr="00D5180B">
        <w:rPr>
          <w:rFonts w:ascii="Calibri Light" w:hAnsi="Calibri Light" w:cs="Calibri Light"/>
          <w:szCs w:val="22"/>
        </w:rPr>
        <w:t>depend</w:t>
      </w:r>
      <w:r w:rsidRPr="00D5180B">
        <w:rPr>
          <w:rFonts w:ascii="Calibri Light" w:hAnsi="Calibri Light" w:cs="Calibri Light"/>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D5180B">
        <w:rPr>
          <w:rFonts w:ascii="Calibri Light" w:hAnsi="Calibri Light" w:cs="Calibri Light"/>
          <w:szCs w:val="22"/>
        </w:rPr>
        <w:t xml:space="preserve"> primarily</w:t>
      </w:r>
      <w:r w:rsidRPr="00D5180B">
        <w:rPr>
          <w:rFonts w:ascii="Calibri Light" w:hAnsi="Calibri Light" w:cs="Calibri Light"/>
          <w:szCs w:val="22"/>
        </w:rPr>
        <w:t xml:space="preserve"> on minimizing the microbial food safety hazards by providing suggested actions to reduce, control or eliminate microbial contamination of lettuce/leafy greens in the field to fork distribution supply chain. </w:t>
      </w:r>
    </w:p>
    <w:p w14:paraId="03BC7337" w14:textId="77777777" w:rsidR="00BC421C" w:rsidRPr="00D5180B" w:rsidRDefault="00FD763D"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A</w:t>
      </w:r>
      <w:r w:rsidR="00BC421C" w:rsidRPr="00D5180B">
        <w:rPr>
          <w:rFonts w:ascii="Calibri Light" w:hAnsi="Calibri Light" w:cs="Calibri Light"/>
          <w:szCs w:val="22"/>
        </w:rPr>
        <w:t>l</w:t>
      </w:r>
      <w:r w:rsidR="00CF4AF8" w:rsidRPr="00D5180B">
        <w:rPr>
          <w:rFonts w:ascii="Calibri Light" w:hAnsi="Calibri Light" w:cs="Calibri Light"/>
          <w:szCs w:val="22"/>
        </w:rPr>
        <w:t>l</w:t>
      </w:r>
      <w:r w:rsidR="00BC421C" w:rsidRPr="00D5180B">
        <w:rPr>
          <w:rFonts w:ascii="Calibri Light" w:hAnsi="Calibri Light" w:cs="Calibri Light"/>
          <w:szCs w:val="22"/>
        </w:rPr>
        <w:t xml:space="preserve"> companies involved in the lettuce/leafy greens farm</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table supply chain </w:t>
      </w:r>
      <w:r w:rsidRPr="00D5180B">
        <w:rPr>
          <w:rFonts w:ascii="Calibri Light" w:hAnsi="Calibri Light" w:cs="Calibri Light"/>
          <w:szCs w:val="22"/>
        </w:rPr>
        <w:t>sh</w:t>
      </w:r>
      <w:r w:rsidR="00335685" w:rsidRPr="00D5180B">
        <w:rPr>
          <w:rFonts w:ascii="Calibri Light" w:hAnsi="Calibri Light" w:cs="Calibri Light"/>
          <w:szCs w:val="22"/>
        </w:rPr>
        <w:t>ou</w:t>
      </w:r>
      <w:r w:rsidRPr="00D5180B">
        <w:rPr>
          <w:rFonts w:ascii="Calibri Light" w:hAnsi="Calibri Light" w:cs="Calibri Light"/>
          <w:szCs w:val="22"/>
        </w:rPr>
        <w:t>l</w:t>
      </w:r>
      <w:r w:rsidR="00335685" w:rsidRPr="00D5180B">
        <w:rPr>
          <w:rFonts w:ascii="Calibri Light" w:hAnsi="Calibri Light" w:cs="Calibri Light"/>
          <w:szCs w:val="22"/>
        </w:rPr>
        <w:t>d</w:t>
      </w:r>
      <w:r w:rsidRPr="00D5180B">
        <w:rPr>
          <w:rFonts w:ascii="Calibri Light" w:hAnsi="Calibri Light" w:cs="Calibri Light"/>
          <w:szCs w:val="22"/>
        </w:rPr>
        <w:t xml:space="preserve"> implement </w:t>
      </w:r>
      <w:r w:rsidR="00BC421C" w:rsidRPr="00D5180B">
        <w:rPr>
          <w:rFonts w:ascii="Calibri Light" w:hAnsi="Calibri Light" w:cs="Calibri Light"/>
          <w:szCs w:val="22"/>
        </w:rPr>
        <w:t xml:space="preserve">the recommendations contained within these guidelines to </w:t>
      </w:r>
      <w:r w:rsidR="00A26399" w:rsidRPr="00D5180B">
        <w:rPr>
          <w:rFonts w:ascii="Calibri Light" w:hAnsi="Calibri Light" w:cs="Calibri Light"/>
          <w:szCs w:val="22"/>
        </w:rPr>
        <w:t xml:space="preserve">provide for </w:t>
      </w:r>
      <w:r w:rsidR="00BC421C" w:rsidRPr="00D5180B">
        <w:rPr>
          <w:rFonts w:ascii="Calibri Light" w:hAnsi="Calibri Light" w:cs="Calibri Light"/>
          <w:szCs w:val="22"/>
        </w:rPr>
        <w:t>the safe production and handling of lettuce/leafy greens products from field</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fork. Every effort to provide food safety education to supply chain partners should </w:t>
      </w:r>
      <w:r w:rsidR="00C3358C" w:rsidRPr="00D5180B">
        <w:rPr>
          <w:rFonts w:ascii="Calibri Light" w:hAnsi="Calibri Light" w:cs="Calibri Light"/>
          <w:szCs w:val="22"/>
        </w:rPr>
        <w:t xml:space="preserve">also </w:t>
      </w:r>
      <w:r w:rsidR="00BC421C" w:rsidRPr="00D5180B">
        <w:rPr>
          <w:rFonts w:ascii="Calibri Light" w:hAnsi="Calibri Light" w:cs="Calibri Light"/>
          <w:szCs w:val="22"/>
        </w:rPr>
        <w:t xml:space="preserve">be made. Together with the commitment of each party along the supply chain to review and implement these guidelines, the fresh produce industry is doing its part to provide a consistent, safe supply of </w:t>
      </w:r>
      <w:r w:rsidR="00335685" w:rsidRPr="00D5180B">
        <w:rPr>
          <w:rFonts w:ascii="Calibri Light" w:hAnsi="Calibri Light" w:cs="Calibri Light"/>
          <w:szCs w:val="22"/>
        </w:rPr>
        <w:t>leafy greens</w:t>
      </w:r>
      <w:r w:rsidR="00BC421C" w:rsidRPr="00D5180B">
        <w:rPr>
          <w:rFonts w:ascii="Calibri Light" w:hAnsi="Calibri Light" w:cs="Calibri Light"/>
          <w:szCs w:val="22"/>
        </w:rPr>
        <w:t xml:space="preserve"> to the market.</w:t>
      </w:r>
    </w:p>
    <w:p w14:paraId="6F9CB1C9"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These guidelines are intended only to convey the best practices associated with the industry</w:t>
      </w:r>
      <w:r w:rsidR="002D16A1"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T</w:t>
      </w:r>
      <w:r w:rsidRPr="00D5180B">
        <w:rPr>
          <w:rFonts w:ascii="Calibri Light" w:hAnsi="Calibri Light" w:cs="Calibri Light"/>
          <w:szCs w:val="22"/>
        </w:rPr>
        <w:t xml:space="preserve">he Produce Marketing Association, the United Fresh </w:t>
      </w:r>
      <w:r w:rsidR="00AF20AB" w:rsidRPr="00D5180B">
        <w:rPr>
          <w:rFonts w:ascii="Calibri Light" w:hAnsi="Calibri Light" w:cs="Calibri Light"/>
          <w:szCs w:val="22"/>
        </w:rPr>
        <w:t>Produce Association,</w:t>
      </w:r>
      <w:r w:rsidR="00FC4D65" w:rsidRPr="00D5180B">
        <w:rPr>
          <w:rFonts w:ascii="Calibri Light" w:hAnsi="Calibri Light" w:cs="Calibri Light"/>
          <w:szCs w:val="22"/>
        </w:rPr>
        <w:t xml:space="preserve"> </w:t>
      </w:r>
      <w:r w:rsidRPr="00D5180B">
        <w:rPr>
          <w:rFonts w:ascii="Calibri Light" w:hAnsi="Calibri Light" w:cs="Calibri Light"/>
          <w:szCs w:val="22"/>
        </w:rPr>
        <w:t>Western Growers</w:t>
      </w:r>
      <w:r w:rsidR="00FC4D65"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and all</w:t>
      </w:r>
      <w:r w:rsidR="00FC4D65" w:rsidRPr="00D5180B">
        <w:rPr>
          <w:rFonts w:ascii="Calibri Light" w:hAnsi="Calibri Light" w:cs="Calibri Light"/>
          <w:szCs w:val="22"/>
        </w:rPr>
        <w:t xml:space="preserve"> </w:t>
      </w:r>
      <w:r w:rsidRPr="00D5180B">
        <w:rPr>
          <w:rFonts w:ascii="Calibri Light" w:hAnsi="Calibri Light" w:cs="Calibri Light"/>
          <w:szCs w:val="22"/>
        </w:rPr>
        <w:t xml:space="preserve">other contributors and reviewers make </w:t>
      </w:r>
      <w:r w:rsidR="006D18E2" w:rsidRPr="00D5180B">
        <w:rPr>
          <w:rFonts w:ascii="Calibri Light" w:hAnsi="Calibri Light" w:cs="Calibri Light"/>
          <w:szCs w:val="22"/>
        </w:rPr>
        <w:t xml:space="preserve">no </w:t>
      </w:r>
      <w:r w:rsidRPr="00D5180B">
        <w:rPr>
          <w:rFonts w:ascii="Calibri Light" w:hAnsi="Calibri Light" w:cs="Calibri Light"/>
          <w:szCs w:val="22"/>
        </w:rPr>
        <w:t>claims or warranties about any specific actions contained herein. It is the responsibility of any purveyor of food to maintain strict compliance with all local, state and federal laws, rules and regulation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ese guidelines are designed </w:t>
      </w:r>
      <w:r w:rsidRPr="00D5180B">
        <w:rPr>
          <w:rFonts w:ascii="Calibri Light" w:hAnsi="Calibri Light" w:cs="Calibri Light"/>
          <w:szCs w:val="22"/>
        </w:rPr>
        <w:lastRenderedPageBreak/>
        <w:t>to</w:t>
      </w:r>
      <w:r w:rsidR="002D16A1" w:rsidRPr="00D5180B">
        <w:rPr>
          <w:rFonts w:ascii="Calibri Light" w:hAnsi="Calibri Light" w:cs="Calibri Light"/>
          <w:szCs w:val="22"/>
        </w:rPr>
        <w:t xml:space="preserve"> facilitate</w:t>
      </w:r>
      <w:r w:rsidRPr="00D5180B">
        <w:rPr>
          <w:rFonts w:ascii="Calibri Light" w:hAnsi="Calibri Light" w:cs="Calibri Light"/>
          <w:szCs w:val="22"/>
        </w:rPr>
        <w:t xml:space="preserve"> inquiries and develop</w:t>
      </w:r>
      <w:r w:rsidR="002D16A1" w:rsidRPr="00D5180B">
        <w:rPr>
          <w:rFonts w:ascii="Calibri Light" w:hAnsi="Calibri Light" w:cs="Calibri Light"/>
          <w:szCs w:val="22"/>
        </w:rPr>
        <w:t>ing</w:t>
      </w:r>
      <w:r w:rsidRPr="00D5180B">
        <w:rPr>
          <w:rFonts w:ascii="Calibri Light" w:hAnsi="Calibri Light" w:cs="Calibri Light"/>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D5180B">
        <w:rPr>
          <w:rFonts w:ascii="Calibri Light" w:hAnsi="Calibri Light" w:cs="Calibri Light"/>
          <w:szCs w:val="22"/>
        </w:rPr>
        <w:t xml:space="preserve">. </w:t>
      </w:r>
    </w:p>
    <w:p w14:paraId="695D5DAF"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D5180B">
        <w:rPr>
          <w:rFonts w:ascii="Calibri Light" w:hAnsi="Calibri Light" w:cs="Calibri Light"/>
          <w:szCs w:val="22"/>
        </w:rPr>
        <w:t xml:space="preserve"> will also change</w:t>
      </w:r>
      <w:r w:rsidRPr="00D5180B">
        <w:rPr>
          <w:rFonts w:ascii="Calibri Light" w:hAnsi="Calibri Light" w:cs="Calibri Light"/>
          <w:szCs w:val="22"/>
        </w:rPr>
        <w:t xml:space="preserve"> as will the emphasis on particular issues by regulators</w:t>
      </w:r>
      <w:r w:rsidR="00892F5E" w:rsidRPr="00D5180B">
        <w:rPr>
          <w:rFonts w:ascii="Calibri Light" w:hAnsi="Calibri Light" w:cs="Calibri Light"/>
          <w:szCs w:val="22"/>
        </w:rPr>
        <w:t xml:space="preserve"> and the </w:t>
      </w:r>
      <w:r w:rsidRPr="00D5180B">
        <w:rPr>
          <w:rFonts w:ascii="Calibri Light" w:hAnsi="Calibri Light" w:cs="Calibri Light"/>
          <w:szCs w:val="22"/>
        </w:rPr>
        <w:t xml:space="preserve">regulations themselves. Neither this document nor </w:t>
      </w:r>
      <w:r w:rsidR="00892F5E" w:rsidRPr="00D5180B">
        <w:rPr>
          <w:rFonts w:ascii="Calibri Light" w:hAnsi="Calibri Light" w:cs="Calibri Light"/>
          <w:szCs w:val="22"/>
        </w:rPr>
        <w:t xml:space="preserve">the measures </w:t>
      </w:r>
      <w:r w:rsidRPr="00D5180B">
        <w:rPr>
          <w:rFonts w:ascii="Calibri Light" w:hAnsi="Calibri Light" w:cs="Calibri Light"/>
          <w:szCs w:val="22"/>
        </w:rPr>
        <w:t xml:space="preserve">food producers and distributors should </w:t>
      </w:r>
      <w:r w:rsidR="00892F5E" w:rsidRPr="00D5180B">
        <w:rPr>
          <w:rFonts w:ascii="Calibri Light" w:hAnsi="Calibri Light" w:cs="Calibri Light"/>
          <w:szCs w:val="22"/>
        </w:rPr>
        <w:t xml:space="preserve">take to </w:t>
      </w:r>
      <w:r w:rsidRPr="00D5180B">
        <w:rPr>
          <w:rFonts w:ascii="Calibri Light" w:hAnsi="Calibri Light" w:cs="Calibri Light"/>
          <w:szCs w:val="22"/>
        </w:rPr>
        <w:t xml:space="preserve">address food safety </w:t>
      </w:r>
      <w:r w:rsidR="00892F5E" w:rsidRPr="00D5180B">
        <w:rPr>
          <w:rFonts w:ascii="Calibri Light" w:hAnsi="Calibri Light" w:cs="Calibri Light"/>
          <w:szCs w:val="22"/>
        </w:rPr>
        <w:t xml:space="preserve">are </w:t>
      </w:r>
      <w:r w:rsidRPr="00D5180B">
        <w:rPr>
          <w:rFonts w:ascii="Calibri Light" w:hAnsi="Calibri Light" w:cs="Calibri Light"/>
          <w:szCs w:val="22"/>
        </w:rPr>
        <w:t xml:space="preserve">set in stone. </w:t>
      </w:r>
    </w:p>
    <w:p w14:paraId="3DDFF18B" w14:textId="77777777" w:rsidR="00510AFB" w:rsidRPr="00D5180B" w:rsidRDefault="00510AFB"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Due to the close association between production blocks and environmentally sensitive areas in many locations, it is </w:t>
      </w:r>
      <w:r w:rsidR="00EC1467" w:rsidRPr="00D5180B">
        <w:rPr>
          <w:rFonts w:ascii="Calibri Light" w:hAnsi="Calibri Light" w:cs="Calibri Light"/>
          <w:szCs w:val="22"/>
        </w:rPr>
        <w:t xml:space="preserve">recommended </w:t>
      </w:r>
      <w:r w:rsidR="00335685" w:rsidRPr="00D5180B">
        <w:rPr>
          <w:rFonts w:ascii="Calibri Light" w:hAnsi="Calibri Light" w:cs="Calibri Light"/>
          <w:szCs w:val="22"/>
        </w:rPr>
        <w:t>that</w:t>
      </w:r>
      <w:r w:rsidR="00EC1467" w:rsidRPr="00D5180B">
        <w:rPr>
          <w:rFonts w:ascii="Calibri Light" w:hAnsi="Calibri Light" w:cs="Calibri Light"/>
          <w:szCs w:val="22"/>
        </w:rPr>
        <w:t xml:space="preserve"> Appendix Z</w:t>
      </w:r>
      <w:r w:rsidR="00335685" w:rsidRPr="00D5180B">
        <w:rPr>
          <w:rFonts w:ascii="Calibri Light" w:hAnsi="Calibri Light" w:cs="Calibri Light"/>
          <w:szCs w:val="22"/>
        </w:rPr>
        <w:t xml:space="preserve"> be reviewed</w:t>
      </w:r>
      <w:r w:rsidR="00EC1467" w:rsidRPr="00D5180B">
        <w:rPr>
          <w:rFonts w:ascii="Calibri Light" w:hAnsi="Calibri Light" w:cs="Calibri Light"/>
          <w:szCs w:val="22"/>
        </w:rPr>
        <w:t xml:space="preserve"> </w:t>
      </w:r>
      <w:r w:rsidRPr="00D5180B">
        <w:rPr>
          <w:rFonts w:ascii="Calibri Light" w:hAnsi="Calibri Light" w:cs="Calibri Light"/>
          <w:szCs w:val="22"/>
        </w:rPr>
        <w:t xml:space="preserve">when any mitigation strategies </w:t>
      </w:r>
      <w:r w:rsidR="00BF09E1" w:rsidRPr="00D5180B">
        <w:rPr>
          <w:rFonts w:ascii="Calibri Light" w:hAnsi="Calibri Light" w:cs="Calibri Light"/>
          <w:szCs w:val="22"/>
        </w:rPr>
        <w:t>could potentially</w:t>
      </w:r>
      <w:r w:rsidRPr="00D5180B">
        <w:rPr>
          <w:rFonts w:ascii="Calibri Light" w:hAnsi="Calibri Light" w:cs="Calibri Light"/>
          <w:szCs w:val="22"/>
        </w:rPr>
        <w:t xml:space="preserve"> impact these areas</w:t>
      </w:r>
      <w:r w:rsidR="00F911BD" w:rsidRPr="00D5180B">
        <w:rPr>
          <w:rFonts w:ascii="Calibri Light" w:hAnsi="Calibri Light" w:cs="Calibri Light"/>
          <w:szCs w:val="22"/>
        </w:rPr>
        <w:t xml:space="preserve">. </w:t>
      </w:r>
      <w:r w:rsidRPr="003A3F18">
        <w:rPr>
          <w:rFonts w:ascii="Calibri Light" w:hAnsi="Calibri Light" w:cs="Calibri Light"/>
          <w:szCs w:val="22"/>
        </w:rPr>
        <w:t>Growers</w:t>
      </w:r>
      <w:r w:rsidRPr="00D5180B">
        <w:rPr>
          <w:rFonts w:ascii="Calibri Light" w:hAnsi="Calibri Light" w:cs="Calibri Light"/>
          <w:szCs w:val="22"/>
        </w:rPr>
        <w:t xml:space="preserve"> should implement strategies that not only protect food safety but also support </w:t>
      </w:r>
      <w:r w:rsidR="00EC1467" w:rsidRPr="00D5180B">
        <w:rPr>
          <w:rFonts w:ascii="Calibri Light" w:hAnsi="Calibri Light" w:cs="Calibri Light"/>
          <w:szCs w:val="22"/>
        </w:rPr>
        <w:t>co-management</w:t>
      </w:r>
      <w:r w:rsidR="00F911BD" w:rsidRPr="00D5180B">
        <w:rPr>
          <w:rFonts w:ascii="Calibri Light" w:hAnsi="Calibri Light" w:cs="Calibri Light"/>
          <w:szCs w:val="22"/>
        </w:rPr>
        <w:t xml:space="preserve">. </w:t>
      </w:r>
      <w:r w:rsidR="00CF7AD8" w:rsidRPr="00D5180B">
        <w:rPr>
          <w:rFonts w:ascii="Calibri Light" w:hAnsi="Calibri Light" w:cs="Calibri Light"/>
          <w:szCs w:val="22"/>
        </w:rPr>
        <w:t xml:space="preserve">All parties involved with implementing the practices outlined in this document should be aware that these metrics are not meant to </w:t>
      </w:r>
      <w:r w:rsidR="00EC1467" w:rsidRPr="00D5180B">
        <w:rPr>
          <w:rFonts w:ascii="Calibri Light" w:hAnsi="Calibri Light" w:cs="Calibri Light"/>
          <w:szCs w:val="22"/>
        </w:rPr>
        <w:t>be in conflict with or discourage co-management practices and principles</w:t>
      </w:r>
      <w:r w:rsidR="00F911BD" w:rsidRPr="00D5180B">
        <w:rPr>
          <w:rFonts w:ascii="Calibri Light" w:hAnsi="Calibri Light" w:cs="Calibri Light"/>
          <w:szCs w:val="22"/>
        </w:rPr>
        <w:t xml:space="preserve">. </w:t>
      </w:r>
    </w:p>
    <w:p w14:paraId="53423BB5" w14:textId="77777777" w:rsidR="00AF20AB"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Users are </w:t>
      </w:r>
      <w:r w:rsidR="00685EEE" w:rsidRPr="00D5180B">
        <w:rPr>
          <w:rFonts w:ascii="Calibri Light" w:hAnsi="Calibri Light" w:cs="Calibri Light"/>
          <w:szCs w:val="22"/>
        </w:rPr>
        <w:t xml:space="preserve">encouraged to utilize the services of </w:t>
      </w:r>
      <w:r w:rsidRPr="00D5180B">
        <w:rPr>
          <w:rFonts w:ascii="Calibri Light" w:hAnsi="Calibri Light" w:cs="Calibri Light"/>
          <w:szCs w:val="22"/>
        </w:rPr>
        <w:t xml:space="preserve">their trade associations, the </w:t>
      </w:r>
      <w:r w:rsidR="008B1028" w:rsidRPr="00D5180B">
        <w:rPr>
          <w:rFonts w:ascii="Calibri Light" w:hAnsi="Calibri Light" w:cs="Calibri Light"/>
          <w:szCs w:val="22"/>
        </w:rPr>
        <w:t>FDA</w:t>
      </w:r>
      <w:r w:rsidRPr="00D5180B">
        <w:rPr>
          <w:rFonts w:ascii="Calibri Light" w:hAnsi="Calibri Light" w:cs="Calibri Light"/>
          <w:szCs w:val="22"/>
        </w:rPr>
        <w:t xml:space="preserve">, </w:t>
      </w:r>
      <w:r w:rsidR="00685EEE" w:rsidRPr="00D5180B">
        <w:rPr>
          <w:rFonts w:ascii="Calibri Light" w:hAnsi="Calibri Light" w:cs="Calibri Light"/>
          <w:szCs w:val="22"/>
        </w:rPr>
        <w:t xml:space="preserve">the Center for Produce Safety, </w:t>
      </w:r>
      <w:r w:rsidR="007D3C63" w:rsidRPr="00D5180B">
        <w:rPr>
          <w:rFonts w:ascii="Calibri Light" w:hAnsi="Calibri Light" w:cs="Calibri Light"/>
          <w:szCs w:val="22"/>
        </w:rPr>
        <w:t xml:space="preserve">the </w:t>
      </w:r>
      <w:r w:rsidRPr="00D5180B">
        <w:rPr>
          <w:rFonts w:ascii="Calibri Light" w:hAnsi="Calibri Light" w:cs="Calibri Light"/>
          <w:szCs w:val="22"/>
        </w:rPr>
        <w:t>U.S. Department of Agriculture</w:t>
      </w:r>
      <w:r w:rsidR="00404EC4" w:rsidRPr="00D5180B">
        <w:rPr>
          <w:rFonts w:ascii="Calibri Light" w:hAnsi="Calibri Light" w:cs="Calibri Light"/>
          <w:szCs w:val="22"/>
        </w:rPr>
        <w:t xml:space="preserve"> (USDA)</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the </w:t>
      </w:r>
      <w:r w:rsidRPr="00D5180B">
        <w:rPr>
          <w:rFonts w:ascii="Calibri Light" w:hAnsi="Calibri Light" w:cs="Calibri Light"/>
          <w:szCs w:val="22"/>
        </w:rPr>
        <w:t>U.S. Environmental Protection Agency</w:t>
      </w:r>
      <w:r w:rsidR="00404EC4" w:rsidRPr="00D5180B">
        <w:rPr>
          <w:rFonts w:ascii="Calibri Light" w:hAnsi="Calibri Light" w:cs="Calibri Light"/>
          <w:szCs w:val="22"/>
        </w:rPr>
        <w:t xml:space="preserve"> (U.S. EPA)</w:t>
      </w:r>
      <w:r w:rsidRPr="00D5180B">
        <w:rPr>
          <w:rFonts w:ascii="Calibri Light" w:hAnsi="Calibri Light" w:cs="Calibri Light"/>
          <w:szCs w:val="22"/>
        </w:rPr>
        <w:t>, the Centers for Disease Control and Prevention</w:t>
      </w:r>
      <w:r w:rsidR="00404EC4" w:rsidRPr="00D5180B">
        <w:rPr>
          <w:rFonts w:ascii="Calibri Light" w:hAnsi="Calibri Light" w:cs="Calibri Light"/>
          <w:szCs w:val="22"/>
        </w:rPr>
        <w:t xml:space="preserve"> (CD</w:t>
      </w:r>
      <w:r w:rsidR="00AB1208" w:rsidRPr="00D5180B">
        <w:rPr>
          <w:rFonts w:ascii="Calibri Light" w:hAnsi="Calibri Light" w:cs="Calibri Light"/>
          <w:szCs w:val="22"/>
        </w:rPr>
        <w:t>C</w:t>
      </w:r>
      <w:r w:rsidR="00404EC4" w:rsidRPr="00D5180B">
        <w:rPr>
          <w:rFonts w:ascii="Calibri Light" w:hAnsi="Calibri Light" w:cs="Calibri Light"/>
          <w:szCs w:val="22"/>
        </w:rPr>
        <w:t>)</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and </w:t>
      </w:r>
      <w:r w:rsidRPr="00D5180B">
        <w:rPr>
          <w:rFonts w:ascii="Calibri Light" w:hAnsi="Calibri Light" w:cs="Calibri Light"/>
          <w:szCs w:val="22"/>
        </w:rPr>
        <w:t xml:space="preserve">state agricultural, environmental, academic, </w:t>
      </w:r>
      <w:r w:rsidR="00BF45D2" w:rsidRPr="00D5180B">
        <w:rPr>
          <w:rFonts w:ascii="Calibri Light" w:hAnsi="Calibri Light" w:cs="Calibri Light"/>
          <w:szCs w:val="22"/>
        </w:rPr>
        <w:t xml:space="preserve">wildlife and natural resources management agencies </w:t>
      </w:r>
      <w:r w:rsidRPr="00D5180B">
        <w:rPr>
          <w:rFonts w:ascii="Calibri Light" w:hAnsi="Calibri Light" w:cs="Calibri Light"/>
          <w:szCs w:val="22"/>
        </w:rPr>
        <w:t>and</w:t>
      </w:r>
      <w:r w:rsidR="00685EEE" w:rsidRPr="00D5180B">
        <w:rPr>
          <w:rFonts w:ascii="Calibri Light" w:hAnsi="Calibri Light" w:cs="Calibri Light"/>
          <w:szCs w:val="22"/>
        </w:rPr>
        <w:t>/or</w:t>
      </w:r>
      <w:r w:rsidRPr="00D5180B">
        <w:rPr>
          <w:rFonts w:ascii="Calibri Light" w:hAnsi="Calibri Light" w:cs="Calibri Light"/>
          <w:szCs w:val="22"/>
        </w:rPr>
        <w:t xml:space="preserve"> public health authorities.</w:t>
      </w:r>
    </w:p>
    <w:p w14:paraId="2EF98345" w14:textId="77777777" w:rsidR="00D20E1C" w:rsidRPr="00D5180B" w:rsidRDefault="002C1609" w:rsidP="006E3BF1">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w:t>
      </w:r>
      <w:r w:rsidR="008C04F6" w:rsidRPr="00122A81">
        <w:rPr>
          <w:rFonts w:ascii="Calibri Light" w:hAnsi="Calibri Light" w:cs="Calibri Light"/>
          <w:szCs w:val="22"/>
        </w:rPr>
        <w:t>Ag</w:t>
      </w:r>
      <w:r w:rsidR="00C138EC" w:rsidRPr="00122A81">
        <w:rPr>
          <w:rFonts w:ascii="Calibri Light" w:hAnsi="Calibri Light" w:cs="Calibri Light"/>
          <w:szCs w:val="22"/>
        </w:rPr>
        <w:t>ricultural</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W</w:t>
      </w:r>
      <w:r w:rsidR="008C04F6" w:rsidRPr="00122A81">
        <w:rPr>
          <w:rFonts w:ascii="Calibri Light" w:hAnsi="Calibri Light" w:cs="Calibri Light"/>
          <w:szCs w:val="22"/>
        </w:rPr>
        <w:t>ater</w:t>
      </w:r>
      <w:r w:rsidR="008F02CE" w:rsidRPr="00122A81">
        <w:rPr>
          <w:rFonts w:ascii="Calibri Light" w:hAnsi="Calibri Light" w:cs="Calibri Light"/>
          <w:szCs w:val="22"/>
        </w:rPr>
        <w:t xml:space="preserve"> System</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A</w:t>
      </w:r>
      <w:r w:rsidR="008C04F6" w:rsidRPr="00122A81">
        <w:rPr>
          <w:rFonts w:ascii="Calibri Light" w:hAnsi="Calibri Light" w:cs="Calibri Light"/>
          <w:szCs w:val="22"/>
        </w:rPr>
        <w:t>ssessment</w:t>
      </w:r>
      <w:r w:rsidRPr="00122A81">
        <w:rPr>
          <w:rFonts w:ascii="Calibri Light" w:hAnsi="Calibri Light" w:cs="Calibri Light"/>
          <w:szCs w:val="22"/>
        </w:rPr>
        <w:t xml:space="preserve"> and </w:t>
      </w:r>
      <w:r w:rsidRPr="00D5180B">
        <w:rPr>
          <w:rFonts w:ascii="Calibri Light" w:hAnsi="Calibri Light" w:cs="Calibri Light"/>
          <w:szCs w:val="22"/>
        </w:rPr>
        <w:t xml:space="preserve">Technical Basis Document prepared as Appendices to these guidelines </w:t>
      </w:r>
      <w:r w:rsidR="00BA74B3" w:rsidRPr="00D5180B">
        <w:rPr>
          <w:rFonts w:ascii="Calibri Light" w:hAnsi="Calibri Light" w:cs="Calibri Light"/>
          <w:szCs w:val="22"/>
        </w:rPr>
        <w:t xml:space="preserve">considered to be additional resources. They </w:t>
      </w:r>
      <w:r w:rsidRPr="00D5180B">
        <w:rPr>
          <w:rFonts w:ascii="Calibri Light" w:hAnsi="Calibri Light" w:cs="Calibri Light"/>
          <w:szCs w:val="22"/>
        </w:rPr>
        <w:t xml:space="preserve">are </w:t>
      </w:r>
      <w:r w:rsidR="008631FC" w:rsidRPr="00D5180B">
        <w:rPr>
          <w:rFonts w:ascii="Calibri Light" w:hAnsi="Calibri Light" w:cs="Calibri Light"/>
          <w:szCs w:val="22"/>
        </w:rPr>
        <w:t xml:space="preserve">intended to provide clarification, assist with interpretation and provide additional guidance as users develop food safety programs based on these </w:t>
      </w:r>
      <w:r w:rsidR="0055631A" w:rsidRPr="00D5180B">
        <w:rPr>
          <w:rFonts w:ascii="Calibri Light" w:hAnsi="Calibri Light" w:cs="Calibri Light"/>
          <w:szCs w:val="22"/>
        </w:rPr>
        <w:t>g</w:t>
      </w:r>
      <w:r w:rsidR="008631FC" w:rsidRPr="00D5180B">
        <w:rPr>
          <w:rFonts w:ascii="Calibri Light" w:hAnsi="Calibri Light" w:cs="Calibri Light"/>
          <w:szCs w:val="22"/>
        </w:rPr>
        <w:t>uidelines.</w:t>
      </w:r>
      <w:r w:rsidR="00BB2F39" w:rsidRPr="00D5180B">
        <w:rPr>
          <w:rFonts w:ascii="Calibri Light" w:hAnsi="Calibri Light" w:cs="Calibri Light"/>
          <w:szCs w:val="22"/>
        </w:rPr>
        <w:t xml:space="preserve"> They are not intended for measurement or verification purposes. </w:t>
      </w:r>
    </w:p>
    <w:p w14:paraId="352DB2DA" w14:textId="77777777" w:rsidR="00D20E1C" w:rsidRPr="00433A0B" w:rsidRDefault="00D20E1C" w:rsidP="006E3BF1">
      <w:pPr>
        <w:suppressLineNumbers/>
        <w:spacing w:before="120" w:after="120"/>
        <w:jc w:val="both"/>
        <w:rPr>
          <w:rFonts w:ascii="Calibri Light" w:hAnsi="Calibri Light"/>
        </w:rPr>
      </w:pPr>
    </w:p>
    <w:p w14:paraId="3533254B" w14:textId="77777777" w:rsidR="00367235" w:rsidRPr="00D5180B" w:rsidRDefault="00367235" w:rsidP="006E3BF1">
      <w:pPr>
        <w:suppressLineNumbers/>
        <w:spacing w:before="120" w:after="120"/>
        <w:jc w:val="both"/>
        <w:rPr>
          <w:rFonts w:cs="Times New Roman"/>
          <w:szCs w:val="22"/>
        </w:rPr>
        <w:sectPr w:rsidR="00367235" w:rsidRPr="00D5180B" w:rsidSect="00433A0B">
          <w:headerReference w:type="even" r:id="rId11"/>
          <w:headerReference w:type="default" r:id="rId12"/>
          <w:footerReference w:type="default" r:id="rId13"/>
          <w:headerReference w:type="first" r:id="rId14"/>
          <w:pgSz w:w="12240" w:h="15840"/>
          <w:pgMar w:top="650" w:right="1008" w:bottom="1008" w:left="1008" w:header="270" w:footer="720" w:gutter="0"/>
          <w:lnNumType w:countBy="1" w:restart="continuous"/>
          <w:cols w:space="720"/>
          <w:titlePg/>
          <w:docGrid w:linePitch="360"/>
        </w:sectPr>
      </w:pPr>
    </w:p>
    <w:p w14:paraId="062A8EC2" w14:textId="77777777" w:rsidR="00AF20AB" w:rsidRPr="00D5180B" w:rsidRDefault="00176CD1" w:rsidP="00D20E1C">
      <w:pPr>
        <w:jc w:val="center"/>
        <w:rPr>
          <w:rFonts w:ascii="Brandon Grotesque Bold" w:hAnsi="Brandon Grotesque Bold" w:cs="Times New Roman"/>
          <w:szCs w:val="22"/>
        </w:rPr>
      </w:pPr>
      <w:r w:rsidRPr="00433A0B">
        <w:rPr>
          <w:rFonts w:ascii="Brandon Grotesque Bold" w:hAnsi="Brandon Grotesque Bold"/>
          <w:b/>
        </w:rPr>
        <w:lastRenderedPageBreak/>
        <w:t>LETTUCE/LEAFY GREENS COMMODITY SPECIFIC GUIDANCE</w:t>
      </w:r>
    </w:p>
    <w:p w14:paraId="29B35A28" w14:textId="77777777" w:rsidR="00AF20AB" w:rsidRPr="00433A0B" w:rsidRDefault="00176CD1" w:rsidP="003E2E2C">
      <w:pPr>
        <w:jc w:val="center"/>
        <w:rPr>
          <w:rFonts w:ascii="Brandon Grotesque Bold" w:hAnsi="Brandon Grotesque Bold"/>
          <w:b/>
        </w:rPr>
      </w:pPr>
      <w:r w:rsidRPr="00433A0B">
        <w:rPr>
          <w:rFonts w:ascii="Brandon Grotesque Bold" w:hAnsi="Brandon Grotesque Bold"/>
          <w:b/>
        </w:rPr>
        <w:t>PRODUCTION &amp; HARVEST UNIT OPERATIONS</w:t>
      </w:r>
    </w:p>
    <w:p w14:paraId="6096746A" w14:textId="77777777" w:rsidR="009812E5" w:rsidRPr="00433A0B" w:rsidRDefault="009812E5" w:rsidP="009812E5">
      <w:pPr>
        <w:pStyle w:val="Heading1"/>
        <w:rPr>
          <w:sz w:val="32"/>
        </w:rPr>
      </w:pPr>
      <w:bookmarkStart w:id="77" w:name="_Toc8374912"/>
      <w:bookmarkStart w:id="78" w:name="_Toc20839129"/>
      <w:r w:rsidRPr="00433A0B">
        <w:rPr>
          <w:sz w:val="32"/>
        </w:rPr>
        <w:t>Purpose</w:t>
      </w:r>
      <w:bookmarkEnd w:id="77"/>
      <w:bookmarkEnd w:id="78"/>
    </w:p>
    <w:p w14:paraId="06FCF614" w14:textId="77777777" w:rsidR="00706699" w:rsidRPr="00D5180B" w:rsidRDefault="00706699" w:rsidP="000E2F44">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31792280" w14:textId="77777777" w:rsidR="00F9123D" w:rsidRPr="00433A0B" w:rsidRDefault="003110BF" w:rsidP="009812E5">
      <w:pPr>
        <w:pStyle w:val="Heading1"/>
        <w:rPr>
          <w:sz w:val="32"/>
        </w:rPr>
      </w:pPr>
      <w:bookmarkStart w:id="79" w:name="_Toc489362205"/>
      <w:r w:rsidRPr="00433A0B">
        <w:rPr>
          <w:sz w:val="32"/>
        </w:rPr>
        <w:t xml:space="preserve"> </w:t>
      </w:r>
      <w:bookmarkStart w:id="80" w:name="_Toc8374913"/>
      <w:bookmarkStart w:id="81" w:name="_Toc20839130"/>
      <w:bookmarkEnd w:id="79"/>
      <w:r w:rsidR="009812E5" w:rsidRPr="00433A0B">
        <w:rPr>
          <w:sz w:val="32"/>
        </w:rPr>
        <w:t>General Requirements</w:t>
      </w:r>
      <w:bookmarkEnd w:id="80"/>
      <w:bookmarkEnd w:id="81"/>
    </w:p>
    <w:p w14:paraId="0F2D5C0C" w14:textId="77777777" w:rsidR="00F9123D" w:rsidRPr="00D5180B" w:rsidRDefault="00F9123D" w:rsidP="003E2E2C">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5A310024" w14:textId="77777777" w:rsidR="00F9123D" w:rsidRPr="00D5180B" w:rsidRDefault="00F9123D" w:rsidP="00476F26">
      <w:pPr>
        <w:pStyle w:val="Heading2"/>
      </w:pPr>
      <w:bookmarkStart w:id="82" w:name="_Toc167780377"/>
      <w:bookmarkStart w:id="83" w:name="_Toc198619140"/>
      <w:bookmarkStart w:id="84" w:name="_Toc443565015"/>
      <w:bookmarkStart w:id="85" w:name="_Toc489362206"/>
      <w:bookmarkStart w:id="86" w:name="_Toc8131256"/>
      <w:bookmarkStart w:id="87" w:name="_Toc8374914"/>
      <w:bookmarkStart w:id="88" w:name="_Toc20839131"/>
      <w:r w:rsidRPr="00D5180B">
        <w:t>The Best Practices Are:</w:t>
      </w:r>
      <w:bookmarkEnd w:id="82"/>
      <w:bookmarkEnd w:id="83"/>
      <w:bookmarkEnd w:id="84"/>
      <w:bookmarkEnd w:id="85"/>
      <w:bookmarkEnd w:id="86"/>
      <w:bookmarkEnd w:id="87"/>
      <w:bookmarkEnd w:id="88"/>
    </w:p>
    <w:p w14:paraId="24DF3F5E" w14:textId="77777777" w:rsidR="006D5605" w:rsidRPr="00D5180B" w:rsidRDefault="006A3895" w:rsidP="00337CDE">
      <w:pPr>
        <w:numPr>
          <w:ilvl w:val="0"/>
          <w:numId w:val="1"/>
        </w:numPr>
        <w:tabs>
          <w:tab w:val="clear" w:pos="1786"/>
        </w:tabs>
        <w:spacing w:before="120" w:after="120"/>
        <w:ind w:left="720" w:hanging="403"/>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238ECE45" w14:textId="77777777" w:rsidR="00F9123D" w:rsidRPr="00D5180B" w:rsidRDefault="00716073" w:rsidP="00337CDE">
      <w:pPr>
        <w:numPr>
          <w:ilvl w:val="0"/>
          <w:numId w:val="1"/>
        </w:numPr>
        <w:tabs>
          <w:tab w:val="clear" w:pos="1786"/>
        </w:tabs>
        <w:spacing w:before="120" w:after="120"/>
        <w:ind w:left="720" w:hanging="403"/>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388BEDBB" w14:textId="77777777" w:rsidR="006A3895" w:rsidRPr="00433A0B" w:rsidRDefault="002D53C2" w:rsidP="00337CDE">
      <w:pPr>
        <w:numPr>
          <w:ilvl w:val="0"/>
          <w:numId w:val="1"/>
        </w:numPr>
        <w:tabs>
          <w:tab w:val="clear" w:pos="1786"/>
        </w:tabs>
        <w:spacing w:before="120" w:after="120"/>
        <w:ind w:left="720" w:hanging="403"/>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6B2BEF67" w14:textId="77777777" w:rsidR="006A3895" w:rsidRPr="00D5180B" w:rsidRDefault="006A3895" w:rsidP="00337CDE">
      <w:pPr>
        <w:numPr>
          <w:ilvl w:val="0"/>
          <w:numId w:val="1"/>
        </w:numPr>
        <w:tabs>
          <w:tab w:val="clear" w:pos="1786"/>
        </w:tabs>
        <w:spacing w:before="120" w:after="120"/>
        <w:ind w:left="720" w:hanging="403"/>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0F8C45C5" w14:textId="77777777" w:rsidR="00DE5CB5" w:rsidRPr="00433A0B" w:rsidRDefault="009812E5" w:rsidP="009812E5">
      <w:pPr>
        <w:pStyle w:val="Heading1"/>
        <w:rPr>
          <w:sz w:val="32"/>
        </w:rPr>
      </w:pPr>
      <w:bookmarkStart w:id="89" w:name="_Toc8374915"/>
      <w:bookmarkStart w:id="90" w:name="_Toc20839132"/>
      <w:r w:rsidRPr="00433A0B">
        <w:rPr>
          <w:sz w:val="32"/>
        </w:rPr>
        <w:t>Records</w:t>
      </w:r>
      <w:bookmarkEnd w:id="89"/>
      <w:bookmarkEnd w:id="90"/>
    </w:p>
    <w:p w14:paraId="135D5A14" w14:textId="77777777" w:rsidR="00DE5CB5" w:rsidRPr="00D5180B" w:rsidRDefault="00DE5CB5" w:rsidP="003E2E2C">
      <w:pPr>
        <w:rPr>
          <w:rFonts w:cs="Calibri"/>
          <w:szCs w:val="22"/>
        </w:rPr>
      </w:pPr>
      <w:r w:rsidRPr="00D5180B">
        <w:rPr>
          <w:rFonts w:cs="Calibri"/>
          <w:szCs w:val="22"/>
        </w:rPr>
        <w:t>The best practices below complement, but do not supersede recordkeeping requirements in FDA regulations.</w:t>
      </w:r>
    </w:p>
    <w:p w14:paraId="7F557DFD" w14:textId="77777777" w:rsidR="00DE5CB5" w:rsidRPr="00D5180B" w:rsidRDefault="00DE5CB5" w:rsidP="00476F26">
      <w:pPr>
        <w:pStyle w:val="Heading2"/>
      </w:pPr>
      <w:bookmarkStart w:id="91" w:name="_Toc489362208"/>
      <w:bookmarkStart w:id="92" w:name="_Toc8374916"/>
      <w:bookmarkStart w:id="93" w:name="_Toc20839133"/>
      <w:r w:rsidRPr="00D5180B">
        <w:t>The Best Practices Are:</w:t>
      </w:r>
      <w:bookmarkEnd w:id="91"/>
      <w:bookmarkEnd w:id="92"/>
      <w:bookmarkEnd w:id="93"/>
    </w:p>
    <w:p w14:paraId="0DCF531E" w14:textId="77777777" w:rsidR="00DE5CB5" w:rsidRPr="00D5180B" w:rsidRDefault="008703FB" w:rsidP="00F0393F">
      <w:pPr>
        <w:numPr>
          <w:ilvl w:val="0"/>
          <w:numId w:val="39"/>
        </w:numPr>
        <w:spacing w:before="120" w:after="120"/>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65B45148" w14:textId="77777777" w:rsidR="00DE5CB5" w:rsidRPr="00D5180B" w:rsidRDefault="00DE5CB5" w:rsidP="00F0393F">
      <w:pPr>
        <w:numPr>
          <w:ilvl w:val="1"/>
          <w:numId w:val="39"/>
        </w:numPr>
        <w:spacing w:before="120" w:after="120"/>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519F1783" w14:textId="77777777" w:rsidR="00DE5CB5" w:rsidRPr="00D5180B" w:rsidRDefault="00DE5CB5" w:rsidP="00F0393F">
      <w:pPr>
        <w:numPr>
          <w:ilvl w:val="1"/>
          <w:numId w:val="39"/>
        </w:numPr>
        <w:spacing w:before="120" w:after="120"/>
        <w:rPr>
          <w:rFonts w:cs="Calibri"/>
          <w:szCs w:val="22"/>
        </w:rPr>
      </w:pPr>
      <w:r w:rsidRPr="00D5180B">
        <w:rPr>
          <w:rFonts w:cs="Calibri"/>
          <w:szCs w:val="22"/>
        </w:rPr>
        <w:t>Actual values and observations obtained during monitoring</w:t>
      </w:r>
    </w:p>
    <w:p w14:paraId="5F55ED0E"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7E742493"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The location of the growing area (e.g., a specific field) applicable to the record</w:t>
      </w:r>
    </w:p>
    <w:p w14:paraId="48AC0A39"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The date and time of the activity documented</w:t>
      </w:r>
    </w:p>
    <w:p w14:paraId="0B10F910" w14:textId="77777777" w:rsidR="00DE5CB5" w:rsidRPr="00D5180B" w:rsidRDefault="00DE5CB5" w:rsidP="00F0393F">
      <w:pPr>
        <w:numPr>
          <w:ilvl w:val="0"/>
          <w:numId w:val="39"/>
        </w:numPr>
        <w:spacing w:before="120" w:after="120"/>
        <w:jc w:val="both"/>
        <w:rPr>
          <w:rFonts w:cs="Calibri"/>
          <w:szCs w:val="22"/>
        </w:rPr>
      </w:pPr>
      <w:r w:rsidRPr="00D5180B">
        <w:rPr>
          <w:rFonts w:cs="Calibri"/>
          <w:szCs w:val="22"/>
        </w:rPr>
        <w:t xml:space="preserve">All records must be: </w:t>
      </w:r>
    </w:p>
    <w:p w14:paraId="252F91D0"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Created at the time an activity is performed or observed</w:t>
      </w:r>
    </w:p>
    <w:p w14:paraId="2CF9987A"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t>Accurate, legible, and indelible</w:t>
      </w:r>
    </w:p>
    <w:p w14:paraId="7E5B57D5" w14:textId="77777777" w:rsidR="00DE5CB5" w:rsidRPr="00D5180B" w:rsidRDefault="00DE5CB5" w:rsidP="00F0393F">
      <w:pPr>
        <w:numPr>
          <w:ilvl w:val="1"/>
          <w:numId w:val="39"/>
        </w:numPr>
        <w:spacing w:before="120" w:after="120"/>
        <w:jc w:val="both"/>
        <w:rPr>
          <w:rFonts w:cs="Calibri"/>
          <w:szCs w:val="22"/>
        </w:rPr>
      </w:pPr>
      <w:r w:rsidRPr="00D5180B">
        <w:rPr>
          <w:rFonts w:cs="Calibri"/>
          <w:szCs w:val="22"/>
        </w:rPr>
        <w:lastRenderedPageBreak/>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11458C94" w14:textId="77777777" w:rsidR="00C57AC2" w:rsidRPr="0014584C" w:rsidRDefault="00C57AC2" w:rsidP="00F0393F">
      <w:pPr>
        <w:numPr>
          <w:ilvl w:val="0"/>
          <w:numId w:val="39"/>
        </w:numPr>
        <w:spacing w:before="120" w:after="120"/>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342EC988" w14:textId="77777777" w:rsidR="007725D3" w:rsidRPr="0014584C" w:rsidRDefault="007725D3" w:rsidP="00F0393F">
      <w:pPr>
        <w:numPr>
          <w:ilvl w:val="0"/>
          <w:numId w:val="39"/>
        </w:numPr>
        <w:spacing w:before="120" w:after="120"/>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01F62FFD" w14:textId="77777777" w:rsidR="00C57AC2" w:rsidRPr="00D5180B" w:rsidRDefault="007E7ACD" w:rsidP="00F0393F">
      <w:pPr>
        <w:numPr>
          <w:ilvl w:val="0"/>
          <w:numId w:val="39"/>
        </w:numPr>
        <w:spacing w:before="120" w:after="120"/>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5C9BBE9F" w14:textId="77777777" w:rsidR="00C57AC2" w:rsidRPr="00D5180B" w:rsidRDefault="00C57AC2" w:rsidP="00F0393F">
      <w:pPr>
        <w:numPr>
          <w:ilvl w:val="0"/>
          <w:numId w:val="39"/>
        </w:numPr>
        <w:spacing w:before="120" w:after="120"/>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5DECBF11" w14:textId="77777777" w:rsidR="00DE5CB5" w:rsidRPr="00D5180B" w:rsidRDefault="00DE5CB5" w:rsidP="00F0393F">
      <w:pPr>
        <w:numPr>
          <w:ilvl w:val="0"/>
          <w:numId w:val="39"/>
        </w:numPr>
        <w:spacing w:before="120" w:after="120"/>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5E6ACFD5" w14:textId="77777777" w:rsidR="007725D3" w:rsidRPr="00D5180B" w:rsidRDefault="007725D3" w:rsidP="00F0393F">
      <w:pPr>
        <w:numPr>
          <w:ilvl w:val="0"/>
          <w:numId w:val="39"/>
        </w:numPr>
        <w:spacing w:before="120" w:after="120"/>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42B4045B" w14:textId="77777777" w:rsidR="005B7564" w:rsidRPr="00433A0B" w:rsidRDefault="005B7564" w:rsidP="009812E5">
      <w:pPr>
        <w:pStyle w:val="Heading1"/>
        <w:rPr>
          <w:sz w:val="32"/>
        </w:rPr>
      </w:pPr>
      <w:bookmarkStart w:id="94" w:name="_Toc489362209"/>
      <w:bookmarkStart w:id="95" w:name="_Toc8374917"/>
      <w:bookmarkStart w:id="96" w:name="_Toc20839134"/>
      <w:r w:rsidRPr="00433A0B">
        <w:rPr>
          <w:sz w:val="32"/>
        </w:rPr>
        <w:t>Personnel Qualifications and Training</w:t>
      </w:r>
      <w:bookmarkEnd w:id="94"/>
      <w:bookmarkEnd w:id="95"/>
      <w:bookmarkEnd w:id="96"/>
    </w:p>
    <w:p w14:paraId="0F17F911" w14:textId="77777777" w:rsidR="005B7564" w:rsidRPr="00D5180B" w:rsidRDefault="005B7564" w:rsidP="003E2E2C">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25BACB22" w14:textId="77777777" w:rsidR="005B7564" w:rsidRPr="00D5180B" w:rsidRDefault="005B7564" w:rsidP="00476F26">
      <w:pPr>
        <w:pStyle w:val="Heading2"/>
      </w:pPr>
      <w:bookmarkStart w:id="97" w:name="_Toc489362210"/>
      <w:bookmarkStart w:id="98" w:name="_Toc8374918"/>
      <w:bookmarkStart w:id="99" w:name="_Toc20839135"/>
      <w:r w:rsidRPr="00D5180B">
        <w:t>The Best Practices Are:</w:t>
      </w:r>
      <w:bookmarkEnd w:id="97"/>
      <w:bookmarkEnd w:id="98"/>
      <w:bookmarkEnd w:id="99"/>
    </w:p>
    <w:p w14:paraId="0A0F958C" w14:textId="77777777" w:rsidR="005B7564" w:rsidRPr="00D5180B" w:rsidRDefault="005B7564" w:rsidP="00F0393F">
      <w:pPr>
        <w:numPr>
          <w:ilvl w:val="0"/>
          <w:numId w:val="38"/>
        </w:numPr>
        <w:spacing w:before="120" w:after="120"/>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12E8C632"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Receive adequate training, as appropriate to the person’s duties, upon hiring, and periodically thereafter, at least once annually.</w:t>
      </w:r>
    </w:p>
    <w:p w14:paraId="070837B2"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614D5EBC" w14:textId="77777777" w:rsidR="005B7564" w:rsidRPr="00D5180B" w:rsidRDefault="005B7564" w:rsidP="00F0393F">
      <w:pPr>
        <w:numPr>
          <w:ilvl w:val="0"/>
          <w:numId w:val="38"/>
        </w:numPr>
        <w:spacing w:before="120" w:after="120"/>
        <w:jc w:val="both"/>
        <w:rPr>
          <w:rFonts w:cs="Calibri"/>
          <w:szCs w:val="22"/>
        </w:rPr>
      </w:pPr>
      <w:r w:rsidRPr="00D5180B">
        <w:rPr>
          <w:rFonts w:cs="Calibri"/>
          <w:szCs w:val="22"/>
        </w:rPr>
        <w:t xml:space="preserve">Training must be: </w:t>
      </w:r>
    </w:p>
    <w:p w14:paraId="70383F8A"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 xml:space="preserve">Conducted in a manner easily understood by personnel being trained. </w:t>
      </w:r>
    </w:p>
    <w:p w14:paraId="38EA8AE4" w14:textId="77777777" w:rsidR="005B7564" w:rsidRPr="00D5180B" w:rsidRDefault="005B7564" w:rsidP="00F0393F">
      <w:pPr>
        <w:numPr>
          <w:ilvl w:val="1"/>
          <w:numId w:val="38"/>
        </w:numPr>
        <w:spacing w:before="120" w:after="120"/>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18DF2D1D" w14:textId="77777777" w:rsidR="00E64667" w:rsidRPr="00D5180B" w:rsidRDefault="00C30774" w:rsidP="00F0393F">
      <w:pPr>
        <w:numPr>
          <w:ilvl w:val="0"/>
          <w:numId w:val="38"/>
        </w:numPr>
        <w:spacing w:before="120" w:after="120"/>
        <w:jc w:val="both"/>
        <w:rPr>
          <w:rFonts w:cs="Calibri"/>
          <w:szCs w:val="22"/>
        </w:rPr>
      </w:pPr>
      <w:r w:rsidRPr="00D5180B">
        <w:rPr>
          <w:rFonts w:cs="Calibri"/>
          <w:szCs w:val="22"/>
        </w:rPr>
        <w:lastRenderedPageBreak/>
        <w:t>Minimum training requirements</w:t>
      </w:r>
      <w:r w:rsidR="00E64667" w:rsidRPr="00D5180B">
        <w:rPr>
          <w:rFonts w:cs="Calibri"/>
          <w:szCs w:val="22"/>
        </w:rPr>
        <w:t xml:space="preserve"> must include:</w:t>
      </w:r>
      <w:r w:rsidRPr="00D5180B">
        <w:rPr>
          <w:rFonts w:cs="Calibri"/>
          <w:szCs w:val="22"/>
        </w:rPr>
        <w:t xml:space="preserve"> </w:t>
      </w:r>
    </w:p>
    <w:p w14:paraId="44D274AC" w14:textId="77777777" w:rsidR="0079113A" w:rsidRPr="00D5180B" w:rsidRDefault="00E64667" w:rsidP="00F0393F">
      <w:pPr>
        <w:numPr>
          <w:ilvl w:val="1"/>
          <w:numId w:val="38"/>
        </w:numPr>
        <w:spacing w:before="120" w:after="120"/>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58D2BABB"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Principles of food hygiene and safety.</w:t>
      </w:r>
    </w:p>
    <w:p w14:paraId="27528661"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23FA070A" w14:textId="77777777" w:rsidR="00C30774" w:rsidRPr="00D5180B" w:rsidRDefault="00C30774" w:rsidP="00F0393F">
      <w:pPr>
        <w:numPr>
          <w:ilvl w:val="2"/>
          <w:numId w:val="38"/>
        </w:numPr>
        <w:spacing w:before="120" w:after="120"/>
        <w:jc w:val="both"/>
        <w:rPr>
          <w:rFonts w:cs="Calibri"/>
          <w:szCs w:val="22"/>
        </w:rPr>
      </w:pPr>
      <w:r w:rsidRPr="00D5180B">
        <w:rPr>
          <w:rFonts w:cs="Calibri"/>
          <w:szCs w:val="22"/>
        </w:rPr>
        <w:t xml:space="preserve">The standards established in these best practices that are applicable to the employee’s job responsibilities. </w:t>
      </w:r>
    </w:p>
    <w:p w14:paraId="49ECCF44" w14:textId="77777777" w:rsidR="00EE72AD" w:rsidRPr="00D5180B" w:rsidRDefault="00F97521" w:rsidP="00F0393F">
      <w:pPr>
        <w:numPr>
          <w:ilvl w:val="1"/>
          <w:numId w:val="38"/>
        </w:numPr>
        <w:spacing w:before="120" w:after="120"/>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1CD84C3B"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30F135D2"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30AA9095" w14:textId="77777777" w:rsidR="00EE72AD" w:rsidRPr="00D5180B" w:rsidRDefault="00EE72AD" w:rsidP="00F0393F">
      <w:pPr>
        <w:numPr>
          <w:ilvl w:val="2"/>
          <w:numId w:val="38"/>
        </w:numPr>
        <w:spacing w:before="120" w:after="120"/>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1A796F0F" w14:textId="77777777" w:rsidR="00EE72AD" w:rsidRPr="00D5180B" w:rsidRDefault="00EE72AD" w:rsidP="00F0393F">
      <w:pPr>
        <w:numPr>
          <w:ilvl w:val="0"/>
          <w:numId w:val="38"/>
        </w:numPr>
        <w:spacing w:before="120" w:after="120"/>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3FA65E80" w14:textId="77777777" w:rsidR="00EE72AD" w:rsidRPr="00D5180B" w:rsidRDefault="00EE72AD" w:rsidP="00F0393F">
      <w:pPr>
        <w:numPr>
          <w:ilvl w:val="0"/>
          <w:numId w:val="38"/>
        </w:numPr>
        <w:spacing w:before="120" w:after="120"/>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6C843C59" w14:textId="77777777" w:rsidR="00EC5A71" w:rsidRPr="00433A0B" w:rsidRDefault="00EC5A71" w:rsidP="009812E5">
      <w:pPr>
        <w:pStyle w:val="Heading1"/>
        <w:rPr>
          <w:sz w:val="32"/>
        </w:rPr>
      </w:pPr>
      <w:bookmarkStart w:id="100" w:name="_Toc489362211"/>
      <w:bookmarkStart w:id="101" w:name="_Toc8374919"/>
      <w:bookmarkStart w:id="102" w:name="_Toc20839136"/>
      <w:r w:rsidRPr="00433A0B">
        <w:rPr>
          <w:sz w:val="32"/>
        </w:rPr>
        <w:t>Environmental Assessments</w:t>
      </w:r>
      <w:bookmarkEnd w:id="100"/>
      <w:bookmarkEnd w:id="101"/>
      <w:bookmarkEnd w:id="102"/>
    </w:p>
    <w:p w14:paraId="280C1918" w14:textId="77777777" w:rsidR="00EC5A71" w:rsidRPr="00D5180B" w:rsidRDefault="00EC5A71" w:rsidP="003E2E2C">
      <w:pPr>
        <w:jc w:val="both"/>
        <w:rPr>
          <w:rFonts w:cs="Calibri"/>
          <w:szCs w:val="22"/>
        </w:rPr>
      </w:pPr>
      <w:r w:rsidRPr="00D5180B">
        <w:rPr>
          <w:rFonts w:cs="Calibri"/>
          <w:szCs w:val="22"/>
        </w:rPr>
        <w:t>This section addresses assessments that shall be completed</w:t>
      </w:r>
      <w:r w:rsidR="00E568CA" w:rsidRPr="00D5180B">
        <w:rPr>
          <w:rFonts w:cs="Calibri"/>
          <w:szCs w:val="22"/>
        </w:rPr>
        <w:t xml:space="preserve"> and documented p</w:t>
      </w:r>
      <w:r w:rsidRPr="00D5180B">
        <w:rPr>
          <w:rFonts w:cs="Calibri"/>
          <w:szCs w:val="22"/>
        </w:rPr>
        <w:t>rior to the first seasonal planting</w:t>
      </w:r>
      <w:r w:rsidR="00716073" w:rsidRPr="00D5180B">
        <w:rPr>
          <w:rFonts w:cs="Calibri"/>
          <w:szCs w:val="22"/>
        </w:rPr>
        <w:t>,</w:t>
      </w:r>
      <w:r w:rsidRPr="00D5180B">
        <w:rPr>
          <w:rFonts w:cs="Calibri"/>
          <w:szCs w:val="22"/>
        </w:rPr>
        <w:t xml:space="preserve"> </w:t>
      </w:r>
      <w:r w:rsidR="00E51300" w:rsidRPr="00D5180B">
        <w:rPr>
          <w:rFonts w:cs="Calibri"/>
          <w:szCs w:val="22"/>
        </w:rPr>
        <w:t xml:space="preserve">within </w:t>
      </w:r>
      <w:r w:rsidRPr="00D5180B">
        <w:rPr>
          <w:rFonts w:cs="Calibri"/>
          <w:szCs w:val="22"/>
        </w:rPr>
        <w:t>one week prior to harvesting</w:t>
      </w:r>
      <w:r w:rsidR="00716073" w:rsidRPr="00D5180B">
        <w:rPr>
          <w:rFonts w:cs="Calibri"/>
          <w:szCs w:val="22"/>
        </w:rPr>
        <w:t xml:space="preserve"> and during harvest operations</w:t>
      </w:r>
      <w:r w:rsidR="003374F8" w:rsidRPr="00D5180B">
        <w:rPr>
          <w:rFonts w:cs="Calibri"/>
          <w:szCs w:val="22"/>
        </w:rPr>
        <w:t xml:space="preserve">. </w:t>
      </w:r>
      <w:r w:rsidRPr="00D5180B">
        <w:rPr>
          <w:rFonts w:cs="Calibri"/>
          <w:szCs w:val="22"/>
        </w:rPr>
        <w:t>These environmental assessments are intended to identify any issues related to the produce field, adjacent land uses,</w:t>
      </w:r>
      <w:r w:rsidR="00E568CA" w:rsidRPr="00D5180B">
        <w:rPr>
          <w:rFonts w:cs="Calibri"/>
          <w:szCs w:val="22"/>
        </w:rPr>
        <w:t xml:space="preserve"> and/</w:t>
      </w:r>
      <w:r w:rsidRPr="00D5180B">
        <w:rPr>
          <w:rFonts w:cs="Calibri"/>
          <w:szCs w:val="22"/>
        </w:rPr>
        <w:t xml:space="preserve">or </w:t>
      </w:r>
      <w:r w:rsidR="006D0BB8" w:rsidRPr="00D5180B">
        <w:rPr>
          <w:rFonts w:cs="Calibri"/>
          <w:szCs w:val="22"/>
        </w:rPr>
        <w:t>animal hazards</w:t>
      </w:r>
      <w:r w:rsidR="00013797" w:rsidRPr="00D5180B">
        <w:rPr>
          <w:rFonts w:cs="Calibri"/>
          <w:szCs w:val="22"/>
        </w:rPr>
        <w:t xml:space="preserve"> </w:t>
      </w:r>
      <w:r w:rsidR="00E568CA" w:rsidRPr="00D5180B">
        <w:rPr>
          <w:rFonts w:cs="Calibri"/>
          <w:szCs w:val="22"/>
        </w:rPr>
        <w:t xml:space="preserve">that may present a risk to the production block or crop </w:t>
      </w:r>
      <w:r w:rsidR="00777E96" w:rsidRPr="00D5180B">
        <w:rPr>
          <w:rFonts w:cs="Calibri"/>
          <w:szCs w:val="22"/>
        </w:rPr>
        <w:t>(see Table</w:t>
      </w:r>
      <w:r w:rsidR="00456F78" w:rsidRPr="00D5180B">
        <w:rPr>
          <w:rFonts w:cs="Calibri"/>
          <w:szCs w:val="22"/>
        </w:rPr>
        <w:t>s</w:t>
      </w:r>
      <w:r w:rsidR="00777E96" w:rsidRPr="00D5180B">
        <w:rPr>
          <w:rFonts w:cs="Calibri"/>
          <w:szCs w:val="22"/>
        </w:rPr>
        <w:t xml:space="preserve"> </w:t>
      </w:r>
      <w:r w:rsidR="00456F78" w:rsidRPr="00D5180B">
        <w:rPr>
          <w:rFonts w:cs="Calibri"/>
          <w:szCs w:val="22"/>
        </w:rPr>
        <w:t>6 and 7</w:t>
      </w:r>
      <w:r w:rsidR="00777E96" w:rsidRPr="00D5180B">
        <w:rPr>
          <w:rFonts w:cs="Calibri"/>
          <w:szCs w:val="22"/>
        </w:rPr>
        <w:t>)</w:t>
      </w:r>
      <w:r w:rsidR="005902F6" w:rsidRPr="00D5180B">
        <w:rPr>
          <w:rFonts w:cs="Calibri"/>
          <w:szCs w:val="22"/>
        </w:rPr>
        <w:t xml:space="preserve">. </w:t>
      </w:r>
    </w:p>
    <w:p w14:paraId="732B83CF" w14:textId="77777777" w:rsidR="00EC5A71" w:rsidRPr="00D5180B" w:rsidRDefault="00EC5A71" w:rsidP="00476F26">
      <w:pPr>
        <w:pStyle w:val="Heading2"/>
      </w:pPr>
      <w:bookmarkStart w:id="103" w:name="_Toc167780379"/>
      <w:bookmarkStart w:id="104" w:name="_Toc198619142"/>
      <w:bookmarkStart w:id="105" w:name="_Toc443565017"/>
      <w:bookmarkStart w:id="106" w:name="_Toc489362212"/>
      <w:bookmarkStart w:id="107" w:name="_Toc8374920"/>
      <w:bookmarkStart w:id="108" w:name="_Toc20839137"/>
      <w:r w:rsidRPr="00D5180B">
        <w:t>The Best Practices Are:</w:t>
      </w:r>
      <w:bookmarkEnd w:id="103"/>
      <w:bookmarkEnd w:id="104"/>
      <w:bookmarkEnd w:id="105"/>
      <w:bookmarkEnd w:id="106"/>
      <w:bookmarkEnd w:id="107"/>
      <w:bookmarkEnd w:id="108"/>
      <w:r w:rsidRPr="00D5180B">
        <w:t xml:space="preserve">  </w:t>
      </w:r>
    </w:p>
    <w:p w14:paraId="676C9116" w14:textId="77777777" w:rsidR="00EC5A71" w:rsidRPr="00D5180B" w:rsidRDefault="00EC5A71" w:rsidP="00337CDE">
      <w:pPr>
        <w:numPr>
          <w:ilvl w:val="0"/>
          <w:numId w:val="4"/>
        </w:numPr>
        <w:spacing w:before="120" w:after="120"/>
        <w:ind w:left="720"/>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adjacent land uses for possible sources that might contaminate the production field, and evaluating nearby water sources for the potential of past or present flooding. </w:t>
      </w:r>
    </w:p>
    <w:p w14:paraId="4B06E09E" w14:textId="77777777" w:rsidR="00EC5A71" w:rsidRPr="00D5180B" w:rsidRDefault="00EC5A71" w:rsidP="00433A0B">
      <w:pPr>
        <w:numPr>
          <w:ilvl w:val="1"/>
          <w:numId w:val="4"/>
        </w:numPr>
        <w:tabs>
          <w:tab w:val="left" w:pos="1440"/>
        </w:tabs>
        <w:spacing w:before="120"/>
        <w:ind w:left="1440"/>
        <w:jc w:val="both"/>
        <w:rPr>
          <w:rFonts w:cs="Calibri"/>
          <w:b/>
          <w:szCs w:val="22"/>
        </w:rPr>
      </w:pPr>
      <w:r w:rsidRPr="00D5180B">
        <w:rPr>
          <w:rFonts w:cs="Calibri"/>
          <w:b/>
          <w:szCs w:val="22"/>
        </w:rPr>
        <w:t>Assessment of Produce Field</w:t>
      </w:r>
    </w:p>
    <w:p w14:paraId="61E3EF41" w14:textId="77777777" w:rsidR="00EC5A71" w:rsidRPr="00D5180B" w:rsidRDefault="00EC5A71" w:rsidP="00F62A15">
      <w:pPr>
        <w:ind w:left="1620"/>
        <w:rPr>
          <w:szCs w:val="22"/>
        </w:rPr>
      </w:pPr>
      <w:r w:rsidRPr="00D5180B">
        <w:rPr>
          <w:szCs w:val="22"/>
        </w:rPr>
        <w:lastRenderedPageBreak/>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005E7300" w14:textId="77777777" w:rsidR="00127420" w:rsidRPr="00D5180B" w:rsidRDefault="00127420" w:rsidP="00F62A15">
      <w:pPr>
        <w:ind w:left="1620"/>
        <w:rPr>
          <w:szCs w:val="22"/>
        </w:rPr>
      </w:pPr>
      <w:r w:rsidRPr="00D5180B">
        <w:rPr>
          <w:szCs w:val="22"/>
        </w:rPr>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426E6712" w14:textId="77777777" w:rsidR="00EC5A71" w:rsidRPr="00D5180B" w:rsidRDefault="00EC5A71" w:rsidP="00337CDE">
      <w:pPr>
        <w:numPr>
          <w:ilvl w:val="1"/>
          <w:numId w:val="4"/>
        </w:numPr>
        <w:spacing w:before="120"/>
        <w:ind w:left="1440"/>
        <w:jc w:val="both"/>
        <w:rPr>
          <w:rFonts w:cs="Calibri"/>
          <w:b/>
          <w:szCs w:val="22"/>
        </w:rPr>
      </w:pPr>
      <w:r w:rsidRPr="00D5180B">
        <w:rPr>
          <w:rFonts w:cs="Calibri"/>
          <w:b/>
          <w:szCs w:val="22"/>
        </w:rPr>
        <w:t>Assessment of Adjacent Land Use</w:t>
      </w:r>
    </w:p>
    <w:p w14:paraId="2074ED7E" w14:textId="77777777" w:rsidR="00E3105F" w:rsidRPr="00D5180B" w:rsidRDefault="00EC5A71" w:rsidP="00456F78">
      <w:pPr>
        <w:spacing w:before="0" w:after="160" w:line="259" w:lineRule="auto"/>
        <w:ind w:left="1627"/>
        <w:rPr>
          <w:rFonts w:cs="Calibri"/>
          <w:szCs w:val="22"/>
        </w:rPr>
      </w:pPr>
      <w:r w:rsidRPr="00D5180B">
        <w:rPr>
          <w:rFonts w:cs="Calibri"/>
          <w:szCs w:val="22"/>
        </w:rPr>
        <w:t xml:space="preserve">Evaluate all land and waterways adjacent to all production fields for possible sources of </w:t>
      </w:r>
      <w:r w:rsidR="00C63997" w:rsidRPr="00D5180B">
        <w:rPr>
          <w:rFonts w:cs="Calibri"/>
          <w:szCs w:val="22"/>
        </w:rPr>
        <w:t>human pathogen</w:t>
      </w:r>
      <w:r w:rsidR="007F29BA" w:rsidRPr="00D5180B">
        <w:rPr>
          <w:rFonts w:cs="Calibri"/>
          <w:szCs w:val="22"/>
        </w:rPr>
        <w:t xml:space="preserve"> of concern</w:t>
      </w:r>
      <w:r w:rsidR="003374F8" w:rsidRPr="00D5180B">
        <w:rPr>
          <w:rFonts w:cs="Calibri"/>
          <w:szCs w:val="22"/>
        </w:rPr>
        <w:t xml:space="preserve">. </w:t>
      </w:r>
      <w:r w:rsidRPr="00D5180B">
        <w:rPr>
          <w:rFonts w:cs="Calibri"/>
          <w:szCs w:val="22"/>
        </w:rPr>
        <w:t>These sources include, but are not limited to manure storage, compost storage, CAFO’s, grazing/open range areas, surface water, sanitary facilities, and composting operations</w:t>
      </w:r>
      <w:r w:rsidR="00140C21" w:rsidRPr="00D5180B">
        <w:rPr>
          <w:rFonts w:cs="Calibri"/>
          <w:szCs w:val="22"/>
        </w:rPr>
        <w:t xml:space="preserve"> (see Table </w:t>
      </w:r>
      <w:r w:rsidR="00456F78" w:rsidRPr="00D5180B">
        <w:rPr>
          <w:rFonts w:cs="Calibri"/>
          <w:szCs w:val="22"/>
        </w:rPr>
        <w:t>7</w:t>
      </w:r>
      <w:r w:rsidR="00140C21" w:rsidRPr="00D5180B">
        <w:rPr>
          <w:rFonts w:cs="Calibri"/>
          <w:szCs w:val="22"/>
        </w:rPr>
        <w:t xml:space="preserve"> for further detail)</w:t>
      </w:r>
      <w:r w:rsidRPr="00D5180B">
        <w:rPr>
          <w:rFonts w:cs="Calibri"/>
          <w:szCs w:val="22"/>
        </w:rPr>
        <w:t>. If any possible uses that might result in pr</w:t>
      </w:r>
      <w:r w:rsidR="00A57001" w:rsidRPr="00D5180B">
        <w:rPr>
          <w:rFonts w:cs="Calibri"/>
          <w:szCs w:val="22"/>
        </w:rPr>
        <w:t>oduce contamination are present</w:t>
      </w:r>
      <w:r w:rsidR="00685EEE" w:rsidRPr="00D5180B">
        <w:rPr>
          <w:rFonts w:cs="Calibri"/>
          <w:szCs w:val="22"/>
        </w:rPr>
        <w:t xml:space="preserve">, </w:t>
      </w:r>
      <w:r w:rsidR="00685EEE" w:rsidRPr="00D5180B">
        <w:rPr>
          <w:rFonts w:cs="Calibri"/>
          <w:color w:val="000000"/>
          <w:szCs w:val="22"/>
        </w:rPr>
        <w:t>consult with the metrics and refer to</w:t>
      </w:r>
      <w:r w:rsidR="000429E8" w:rsidRPr="00D5180B">
        <w:rPr>
          <w:rFonts w:cs="Calibri"/>
          <w:szCs w:val="22"/>
        </w:rPr>
        <w:t xml:space="preserve"> </w:t>
      </w:r>
      <w:r w:rsidR="00685EEE" w:rsidRPr="00D5180B">
        <w:rPr>
          <w:rFonts w:cs="Calibri"/>
          <w:color w:val="000000"/>
          <w:szCs w:val="22"/>
        </w:rPr>
        <w:t>Appendix Z</w:t>
      </w:r>
      <w:r w:rsidR="00F911BD" w:rsidRPr="00D5180B">
        <w:rPr>
          <w:rFonts w:cs="Calibri"/>
          <w:szCs w:val="22"/>
        </w:rPr>
        <w:t xml:space="preserve">. </w:t>
      </w:r>
    </w:p>
    <w:p w14:paraId="40C7B55E" w14:textId="77777777" w:rsidR="00127420" w:rsidRPr="00D5180B" w:rsidRDefault="00127420" w:rsidP="00456F78">
      <w:pPr>
        <w:pStyle w:val="ListParagraph"/>
        <w:numPr>
          <w:ilvl w:val="0"/>
          <w:numId w:val="59"/>
        </w:numPr>
        <w:spacing w:before="120" w:after="60"/>
        <w:ind w:left="1440"/>
        <w:contextualSpacing w:val="0"/>
        <w:rPr>
          <w:rFonts w:eastAsia="Times New Roman" w:cs="Calibri"/>
          <w:b/>
        </w:rPr>
      </w:pPr>
      <w:r w:rsidRPr="00D5180B">
        <w:rPr>
          <w:rFonts w:eastAsia="Times New Roman" w:cs="Calibri"/>
          <w:b/>
        </w:rPr>
        <w:t>Assessment of CAFOs</w:t>
      </w:r>
    </w:p>
    <w:p w14:paraId="4885B2A3" w14:textId="77777777" w:rsidR="00452599" w:rsidRPr="00D5180B" w:rsidRDefault="00127420" w:rsidP="00456F78">
      <w:pPr>
        <w:pStyle w:val="ListParagraph"/>
        <w:ind w:left="1627"/>
        <w:contextualSpacing w:val="0"/>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4C22E8BD" w14:textId="77777777" w:rsidR="00831D44" w:rsidRPr="00D5180B" w:rsidRDefault="00127420" w:rsidP="00F62A15">
      <w:pPr>
        <w:ind w:left="1620"/>
        <w:rPr>
          <w:szCs w:val="22"/>
        </w:rPr>
      </w:pPr>
      <w:r w:rsidRPr="00D5180B">
        <w:rPr>
          <w:szCs w:val="22"/>
        </w:rPr>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7247661C" w14:textId="77777777" w:rsidR="00127420" w:rsidRPr="00D5180B" w:rsidRDefault="00127420" w:rsidP="00F62A15">
      <w:pPr>
        <w:ind w:left="1620"/>
        <w:rPr>
          <w:szCs w:val="22"/>
        </w:rPr>
      </w:pPr>
      <w:r w:rsidRPr="00D5180B">
        <w:rPr>
          <w:szCs w:val="22"/>
        </w:rPr>
        <w:t>Water sources that are proximate to a CAFO may pose additional risk and should be closely evaluated. Refer to Appendix A</w:t>
      </w:r>
      <w:r w:rsidR="00AD26EC" w:rsidRPr="00D5180B">
        <w:rPr>
          <w:szCs w:val="22"/>
        </w:rPr>
        <w:t>: Ag</w:t>
      </w:r>
      <w:r w:rsidR="00C138EC" w:rsidRPr="00D5180B">
        <w:rPr>
          <w:szCs w:val="22"/>
        </w:rPr>
        <w:t>ricultural</w:t>
      </w:r>
      <w:r w:rsidR="00AD26EC" w:rsidRPr="00D5180B">
        <w:rPr>
          <w:szCs w:val="22"/>
        </w:rPr>
        <w:t xml:space="preserve"> Water System Assessment</w:t>
      </w:r>
      <w:r w:rsidRPr="00D5180B">
        <w:rPr>
          <w:szCs w:val="22"/>
        </w:rPr>
        <w:t>.</w:t>
      </w:r>
    </w:p>
    <w:p w14:paraId="38253D01" w14:textId="77777777" w:rsidR="004C7E58" w:rsidRPr="00D5180B" w:rsidRDefault="004C7E58" w:rsidP="00337CDE">
      <w:pPr>
        <w:numPr>
          <w:ilvl w:val="1"/>
          <w:numId w:val="4"/>
        </w:numPr>
        <w:spacing w:before="120"/>
        <w:ind w:left="1440"/>
        <w:jc w:val="both"/>
        <w:rPr>
          <w:rFonts w:cs="Calibri"/>
          <w:b/>
          <w:szCs w:val="22"/>
        </w:rPr>
      </w:pPr>
      <w:r w:rsidRPr="00D5180B">
        <w:rPr>
          <w:rFonts w:cs="Calibri"/>
          <w:b/>
          <w:szCs w:val="22"/>
        </w:rPr>
        <w:t>Assessment of Historical Land Use</w:t>
      </w:r>
    </w:p>
    <w:p w14:paraId="07A21A85" w14:textId="77777777" w:rsidR="004C7E58" w:rsidRPr="00D5180B" w:rsidRDefault="004C7E58" w:rsidP="003E2E2C">
      <w:pPr>
        <w:ind w:left="1620"/>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70E01AE8" w14:textId="77777777" w:rsidR="00EC5A71" w:rsidRPr="00D5180B" w:rsidRDefault="00EC5A71" w:rsidP="00433A0B">
      <w:pPr>
        <w:numPr>
          <w:ilvl w:val="1"/>
          <w:numId w:val="4"/>
        </w:numPr>
        <w:spacing w:before="0"/>
        <w:ind w:left="1440"/>
        <w:jc w:val="both"/>
        <w:rPr>
          <w:rFonts w:cs="Calibri"/>
          <w:b/>
          <w:szCs w:val="22"/>
        </w:rPr>
      </w:pPr>
      <w:r w:rsidRPr="00D5180B">
        <w:rPr>
          <w:rFonts w:cs="Calibri"/>
          <w:b/>
          <w:szCs w:val="22"/>
        </w:rPr>
        <w:t>Assessment of Flooding</w:t>
      </w:r>
    </w:p>
    <w:p w14:paraId="60753821" w14:textId="77777777" w:rsidR="00176B87" w:rsidRPr="00D5180B" w:rsidRDefault="00EC5A71" w:rsidP="00433A0B">
      <w:pPr>
        <w:spacing w:before="0"/>
        <w:ind w:left="1620"/>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0BF741F4" w14:textId="77777777" w:rsidR="00F96477" w:rsidRPr="00AD26EC" w:rsidRDefault="00F96477" w:rsidP="00F62A15">
      <w:pPr>
        <w:pStyle w:val="ListParagraph"/>
        <w:numPr>
          <w:ilvl w:val="0"/>
          <w:numId w:val="4"/>
        </w:numPr>
        <w:tabs>
          <w:tab w:val="clear" w:pos="810"/>
        </w:tabs>
        <w:spacing w:line="240" w:lineRule="auto"/>
        <w:ind w:left="720"/>
        <w:contextualSpacing w:val="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27A9D9B3" w14:textId="77777777" w:rsidR="00E85107" w:rsidRDefault="00E8510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3A117A60" w14:textId="77777777" w:rsidR="00AF20AB" w:rsidRPr="00433A0B" w:rsidRDefault="00AF20AB" w:rsidP="00433A0B">
      <w:pPr>
        <w:pStyle w:val="Heading1"/>
        <w:spacing w:beforeLines="400" w:before="960"/>
        <w:rPr>
          <w:sz w:val="32"/>
        </w:rPr>
      </w:pPr>
      <w:bookmarkStart w:id="109" w:name="_Toc489362213"/>
      <w:bookmarkStart w:id="110" w:name="_Toc8374921"/>
      <w:bookmarkStart w:id="111" w:name="_Toc20839138"/>
      <w:r w:rsidRPr="00433A0B">
        <w:rPr>
          <w:sz w:val="32"/>
        </w:rPr>
        <w:lastRenderedPageBreak/>
        <w:t>Issue:  Water</w:t>
      </w:r>
      <w:bookmarkEnd w:id="109"/>
      <w:bookmarkEnd w:id="110"/>
      <w:bookmarkEnd w:id="111"/>
    </w:p>
    <w:p w14:paraId="4B908041" w14:textId="77777777" w:rsidR="00276926" w:rsidRPr="00D5180B" w:rsidRDefault="005F562D" w:rsidP="00983EB3">
      <w:pPr>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01950D1E" w14:textId="77777777" w:rsidR="00640171" w:rsidRPr="007B1690" w:rsidRDefault="00640171" w:rsidP="00476F26">
      <w:pPr>
        <w:pStyle w:val="Heading2"/>
      </w:pPr>
      <w:bookmarkStart w:id="112" w:name="_Toc489362214"/>
      <w:bookmarkStart w:id="113" w:name="_Toc443565019"/>
      <w:bookmarkStart w:id="114" w:name="_Toc198619144"/>
      <w:bookmarkStart w:id="115" w:name="_Toc167780381"/>
      <w:bookmarkStart w:id="116" w:name="_Toc8374922"/>
      <w:bookmarkStart w:id="117"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112"/>
      <w:bookmarkEnd w:id="113"/>
      <w:bookmarkEnd w:id="114"/>
      <w:bookmarkEnd w:id="115"/>
      <w:bookmarkEnd w:id="116"/>
      <w:bookmarkEnd w:id="117"/>
      <w:r w:rsidRPr="007B1690">
        <w:t xml:space="preserve"> </w:t>
      </w:r>
    </w:p>
    <w:p w14:paraId="4E24E0A9" w14:textId="77777777" w:rsidR="005F562D" w:rsidRPr="00D5180B" w:rsidRDefault="00F504C8" w:rsidP="00337CDE">
      <w:pPr>
        <w:numPr>
          <w:ilvl w:val="0"/>
          <w:numId w:val="4"/>
        </w:numPr>
        <w:spacing w:before="120" w:after="120"/>
        <w:ind w:left="720"/>
        <w:rPr>
          <w:rFonts w:cs="Calibri"/>
          <w:szCs w:val="22"/>
        </w:rPr>
      </w:pPr>
      <w:bookmarkStart w:id="118" w:name="_Hlk3526900"/>
      <w:r w:rsidRPr="00D5180B">
        <w:rPr>
          <w:rFonts w:cs="Calibri"/>
          <w:szCs w:val="22"/>
        </w:rPr>
        <w:t xml:space="preserve">Agricultural </w:t>
      </w:r>
      <w:r w:rsidR="005F562D" w:rsidRPr="00D5180B">
        <w:rPr>
          <w:rFonts w:cs="Calibri"/>
          <w:szCs w:val="22"/>
        </w:rPr>
        <w:t xml:space="preserve">water systems are a function of the sourc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77CB860A" w14:textId="77777777" w:rsidR="005F562D" w:rsidRPr="00D5180B" w:rsidRDefault="005F562D" w:rsidP="00337CDE">
      <w:pPr>
        <w:numPr>
          <w:ilvl w:val="0"/>
          <w:numId w:val="4"/>
        </w:numPr>
        <w:spacing w:before="120" w:after="120"/>
        <w:ind w:left="720"/>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55E22059" w14:textId="77777777" w:rsidR="003453CC" w:rsidRPr="00D5180B" w:rsidRDefault="005F562D" w:rsidP="00433A0B">
      <w:pPr>
        <w:pStyle w:val="ListParagraph"/>
        <w:numPr>
          <w:ilvl w:val="0"/>
          <w:numId w:val="4"/>
        </w:numPr>
        <w:spacing w:before="120" w:after="120" w:line="240" w:lineRule="auto"/>
        <w:ind w:left="720"/>
        <w:contextualSpacing w:val="0"/>
        <w:rPr>
          <w:rFonts w:cs="Calibri"/>
        </w:rPr>
      </w:pPr>
      <w:r w:rsidRPr="00D5180B">
        <w:rPr>
          <w:rFonts w:cs="Calibri"/>
        </w:rPr>
        <w:t xml:space="preserve">NEVER use water from any water </w:t>
      </w:r>
      <w:r w:rsidRPr="00906126">
        <w:rPr>
          <w:rFonts w:cs="Calibri"/>
        </w:rPr>
        <w:t>system</w:t>
      </w:r>
      <w:r w:rsidRPr="00D5180B">
        <w:rPr>
          <w:rFonts w:cs="Calibri"/>
        </w:rPr>
        <w:t xml:space="preserve"> that has not been microbially characterized. </w:t>
      </w:r>
    </w:p>
    <w:p w14:paraId="5EFFD3C4" w14:textId="77777777" w:rsidR="003453CC" w:rsidRPr="00133633" w:rsidRDefault="00EB19E5" w:rsidP="00133633">
      <w:pPr>
        <w:numPr>
          <w:ilvl w:val="0"/>
          <w:numId w:val="4"/>
        </w:numPr>
        <w:tabs>
          <w:tab w:val="clear" w:pos="810"/>
        </w:tabs>
        <w:spacing w:before="120" w:after="120"/>
        <w:ind w:left="720"/>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  Water sources and the production blocks they may serve should be documented.</w:t>
      </w:r>
      <w:r w:rsidR="00C2100C" w:rsidRPr="00133633">
        <w:rPr>
          <w:rFonts w:asciiTheme="minorHAnsi" w:hAnsiTheme="minorHAnsi" w:cstheme="minorHAnsi"/>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B843F1" w:rsidRPr="00133633">
        <w:rPr>
          <w:rFonts w:asciiTheme="minorHAnsi" w:hAnsiTheme="minorHAnsi" w:cstheme="minorHAnsi"/>
        </w:rPr>
        <w:t xml:space="preserve"> </w:t>
      </w:r>
      <w:r w:rsidR="005B62EF" w:rsidRPr="00133633">
        <w:rPr>
          <w:rFonts w:asciiTheme="minorHAnsi" w:hAnsiTheme="minorHAnsi" w:cstheme="minorHAnsi"/>
        </w:rPr>
        <w:t xml:space="preserve"> </w:t>
      </w:r>
      <w:r w:rsidR="003453CC" w:rsidRPr="00133633">
        <w:rPr>
          <w:rFonts w:asciiTheme="minorHAnsi" w:hAnsiTheme="minorHAnsi" w:cstheme="minorHAnsi"/>
          <w:szCs w:val="22"/>
        </w:rPr>
        <w:t>For surface water sources, consider the impact of storm events on irrigation practices.  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176BF374" w14:textId="77777777" w:rsidR="00133633" w:rsidRDefault="005F562D" w:rsidP="00E810C0">
      <w:pPr>
        <w:numPr>
          <w:ilvl w:val="0"/>
          <w:numId w:val="4"/>
        </w:numPr>
        <w:spacing w:before="0" w:after="0"/>
        <w:ind w:left="720"/>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118"/>
      <w:r w:rsidRPr="00133633">
        <w:rPr>
          <w:rFonts w:cs="Calibri"/>
          <w:szCs w:val="22"/>
        </w:rPr>
        <w:t>.</w:t>
      </w:r>
      <w:r w:rsidR="00983EB3" w:rsidRPr="00133633">
        <w:rPr>
          <w:rFonts w:cs="Calibri"/>
          <w:color w:val="000000"/>
          <w:szCs w:val="22"/>
        </w:rPr>
        <w:t xml:space="preserve">  </w:t>
      </w:r>
    </w:p>
    <w:p w14:paraId="2367562D" w14:textId="77777777" w:rsidR="00133633" w:rsidRDefault="00133633" w:rsidP="00133633">
      <w:pPr>
        <w:spacing w:before="0" w:after="0"/>
        <w:ind w:left="720"/>
        <w:rPr>
          <w:rFonts w:cs="Calibri"/>
          <w:color w:val="000000"/>
          <w:szCs w:val="22"/>
        </w:rPr>
      </w:pPr>
    </w:p>
    <w:p w14:paraId="4E61B631" w14:textId="77777777" w:rsidR="00E56E39" w:rsidRPr="00133633" w:rsidRDefault="004C78B3" w:rsidP="00E810C0">
      <w:pPr>
        <w:numPr>
          <w:ilvl w:val="0"/>
          <w:numId w:val="4"/>
        </w:numPr>
        <w:spacing w:before="0" w:after="0"/>
        <w:ind w:left="720"/>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15975856" w14:textId="77777777" w:rsidR="00983EB3" w:rsidRPr="00D5180B" w:rsidRDefault="00983EB3" w:rsidP="00433A0B">
      <w:pPr>
        <w:spacing w:before="0" w:after="0"/>
        <w:ind w:left="360"/>
        <w:rPr>
          <w:rFonts w:cs="Calibri"/>
          <w:color w:val="000000"/>
          <w:szCs w:val="22"/>
        </w:rPr>
      </w:pPr>
    </w:p>
    <w:p w14:paraId="6A24893F" w14:textId="77777777" w:rsidR="00D54C10" w:rsidRPr="007B1690" w:rsidRDefault="00D54C10" w:rsidP="00476F26">
      <w:pPr>
        <w:pStyle w:val="Heading2"/>
      </w:pPr>
      <w:bookmarkStart w:id="119" w:name="_Toc8374923"/>
      <w:bookmarkStart w:id="120" w:name="_Toc20318942"/>
      <w:r w:rsidRPr="007B1690">
        <w:t>Hazard Analysis - Step 1: Assessment of Ag</w:t>
      </w:r>
      <w:r w:rsidRPr="00D5180B">
        <w:t>ricultural</w:t>
      </w:r>
      <w:r w:rsidRPr="007B1690">
        <w:t xml:space="preserve"> Water Systems</w:t>
      </w:r>
      <w:bookmarkEnd w:id="119"/>
      <w:bookmarkEnd w:id="120"/>
    </w:p>
    <w:p w14:paraId="16B223F6" w14:textId="77777777" w:rsidR="00375161" w:rsidRPr="00D5180B" w:rsidRDefault="00BA0BC9" w:rsidP="007B1690">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4B1A4153" w14:textId="77777777" w:rsidR="00041F09" w:rsidRPr="007B1690" w:rsidRDefault="00041F09" w:rsidP="00433A0B">
      <w:pPr>
        <w:spacing w:before="120" w:after="120"/>
        <w:rPr>
          <w:rFonts w:cs="Calibri"/>
          <w:szCs w:val="22"/>
        </w:rPr>
      </w:pPr>
      <w:r w:rsidRPr="00D5180B">
        <w:rPr>
          <w:szCs w:val="22"/>
        </w:rPr>
        <w:lastRenderedPageBreak/>
        <w:t>There are two types of agricultural water systems used in leafy green operations:</w:t>
      </w:r>
    </w:p>
    <w:p w14:paraId="4948E664" w14:textId="77777777" w:rsidR="009971AA" w:rsidRDefault="00041F09" w:rsidP="00214EDC">
      <w:pPr>
        <w:pStyle w:val="ListParagraph"/>
        <w:numPr>
          <w:ilvl w:val="0"/>
          <w:numId w:val="109"/>
        </w:numPr>
        <w:spacing w:before="360"/>
        <w:ind w:left="540" w:hanging="450"/>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0CBB70FC" w14:textId="77777777" w:rsidR="00041F09" w:rsidRPr="00D5180B" w:rsidRDefault="00041F09" w:rsidP="00214EDC">
      <w:pPr>
        <w:pStyle w:val="ListParagraph"/>
        <w:numPr>
          <w:ilvl w:val="0"/>
          <w:numId w:val="109"/>
        </w:numPr>
        <w:spacing w:before="360" w:line="240" w:lineRule="auto"/>
        <w:ind w:left="532" w:hanging="446"/>
        <w:rPr>
          <w:rFonts w:cs="Calibri"/>
        </w:rPr>
      </w:pPr>
      <w:r w:rsidRPr="00214EDC">
        <w:rPr>
          <w:b/>
        </w:rPr>
        <w:t>Type B:</w:t>
      </w:r>
      <w:r w:rsidRPr="00B64709">
        <w:t xml:space="preserve"> All other agricultural water systems.</w:t>
      </w:r>
    </w:p>
    <w:p w14:paraId="0DEA212E" w14:textId="77777777" w:rsidR="00BA0BC9" w:rsidRPr="00D5180B" w:rsidRDefault="00BA0BC9" w:rsidP="00F0393F">
      <w:pPr>
        <w:numPr>
          <w:ilvl w:val="0"/>
          <w:numId w:val="70"/>
        </w:numPr>
        <w:spacing w:before="120" w:after="120"/>
        <w:ind w:left="63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6A07ACF0"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 xml:space="preserve">Some </w:t>
      </w:r>
      <w:r w:rsidR="006A00B0" w:rsidRPr="00D5180B">
        <w:rPr>
          <w:rFonts w:cs="Calibri"/>
        </w:rPr>
        <w:t xml:space="preserve">agricultural </w:t>
      </w:r>
      <w:r w:rsidRPr="00D5180B">
        <w:rPr>
          <w:rFonts w:cs="Calibri"/>
        </w:rPr>
        <w:t>water sources are supplied by a third-party provider that certifies the water is of adequate microbial quality (i.e., unlikely to contain indicators of fecal contamination). Example of these sources are:</w:t>
      </w:r>
    </w:p>
    <w:p w14:paraId="43825B1D" w14:textId="77777777" w:rsidR="00BA0BC9" w:rsidRPr="00D5180B" w:rsidRDefault="00BA0BC9" w:rsidP="00F0393F">
      <w:pPr>
        <w:pStyle w:val="ListParagraph"/>
        <w:numPr>
          <w:ilvl w:val="0"/>
          <w:numId w:val="71"/>
        </w:numPr>
        <w:spacing w:before="120" w:after="120" w:line="240" w:lineRule="auto"/>
        <w:contextualSpacing w:val="0"/>
        <w:rPr>
          <w:rFonts w:cs="Calibri"/>
        </w:rPr>
      </w:pPr>
      <w:r w:rsidRPr="00D5180B">
        <w:rPr>
          <w:rFonts w:cs="Calibri"/>
        </w:rPr>
        <w:t>Public (e.g., municipal) or private providers that deliver certified potable water achieved through treatment or some other process</w:t>
      </w:r>
    </w:p>
    <w:p w14:paraId="7AEE3EE6"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deliver water of appropriate microbial quality due to natural physical, chemical, and biological processes that filter water as it passes through the soil. </w:t>
      </w:r>
      <w:r w:rsidR="00195F97" w:rsidRPr="00D5180B">
        <w:rPr>
          <w:rFonts w:cs="Calibri"/>
        </w:rPr>
        <w:t>E</w:t>
      </w:r>
      <w:r w:rsidRPr="00D5180B">
        <w:rPr>
          <w:rFonts w:cs="Calibri"/>
        </w:rPr>
        <w:t>xample</w:t>
      </w:r>
      <w:r w:rsidR="00FC32A0" w:rsidRPr="00D5180B">
        <w:rPr>
          <w:rFonts w:cs="Calibri"/>
        </w:rPr>
        <w:t>s</w:t>
      </w:r>
      <w:r w:rsidRPr="00D5180B">
        <w:rPr>
          <w:rFonts w:cs="Calibri"/>
        </w:rPr>
        <w:t xml:space="preserve"> of th</w:t>
      </w:r>
      <w:r w:rsidR="00195F97" w:rsidRPr="00D5180B">
        <w:rPr>
          <w:rFonts w:cs="Calibri"/>
        </w:rPr>
        <w:t>ese</w:t>
      </w:r>
      <w:r w:rsidRPr="00D5180B">
        <w:rPr>
          <w:rFonts w:cs="Calibri"/>
        </w:rPr>
        <w:t xml:space="preserve"> </w:t>
      </w:r>
      <w:r w:rsidR="00195F97" w:rsidRPr="00D5180B">
        <w:rPr>
          <w:rFonts w:cs="Calibri"/>
        </w:rPr>
        <w:t>sources</w:t>
      </w:r>
      <w:r w:rsidR="00FC32A0" w:rsidRPr="00D5180B">
        <w:rPr>
          <w:rFonts w:cs="Calibri"/>
        </w:rPr>
        <w:t xml:space="preserve"> for Type A </w:t>
      </w:r>
      <w:r w:rsidR="006A00B0" w:rsidRPr="00D5180B">
        <w:rPr>
          <w:rFonts w:cs="Calibri"/>
        </w:rPr>
        <w:t xml:space="preserve">agricultural </w:t>
      </w:r>
      <w:r w:rsidR="00FC32A0" w:rsidRPr="00D5180B">
        <w:rPr>
          <w:rFonts w:cs="Calibri"/>
        </w:rPr>
        <w:t>water systems</w:t>
      </w:r>
      <w:r w:rsidR="00195F97" w:rsidRPr="00D5180B">
        <w:rPr>
          <w:rFonts w:cs="Calibri"/>
        </w:rPr>
        <w:t xml:space="preserve"> are</w:t>
      </w:r>
      <w:r w:rsidRPr="00D5180B">
        <w:rPr>
          <w:rFonts w:cs="Calibri"/>
        </w:rPr>
        <w:t>:</w:t>
      </w:r>
    </w:p>
    <w:p w14:paraId="20EFF5D1" w14:textId="77777777" w:rsidR="00FC32A0" w:rsidRPr="00D5180B" w:rsidRDefault="00FC32A0" w:rsidP="00FC32A0">
      <w:pPr>
        <w:pStyle w:val="ListParagraph"/>
        <w:numPr>
          <w:ilvl w:val="0"/>
          <w:numId w:val="95"/>
        </w:numPr>
        <w:spacing w:before="120" w:after="120" w:line="240" w:lineRule="auto"/>
        <w:contextualSpacing w:val="0"/>
        <w:rPr>
          <w:rFonts w:cs="Calibri"/>
        </w:rPr>
      </w:pPr>
      <w:r w:rsidRPr="00D5180B">
        <w:rPr>
          <w:rFonts w:cs="Calibri"/>
        </w:rPr>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30B61AEF" w14:textId="77777777" w:rsidR="00195F97" w:rsidRPr="00D5180B" w:rsidRDefault="00195F97" w:rsidP="00195F97">
      <w:pPr>
        <w:pStyle w:val="ListParagraph"/>
        <w:numPr>
          <w:ilvl w:val="0"/>
          <w:numId w:val="95"/>
        </w:numPr>
        <w:spacing w:before="120" w:after="120" w:line="240" w:lineRule="auto"/>
        <w:contextualSpacing w:val="0"/>
        <w:rPr>
          <w:rFonts w:cs="Calibri"/>
        </w:rPr>
      </w:pPr>
      <w:r w:rsidRPr="00D5180B">
        <w:rPr>
          <w:rFonts w:cs="Calibri"/>
        </w:rPr>
        <w:t>Regulated recycled water (e.g., tertiary treated, purple pipe, etc.) providers that treat, test, and deliver water that is suitable for use in agricultural applications.</w:t>
      </w:r>
      <w:r w:rsidRPr="00D5180B">
        <w:rPr>
          <w:rStyle w:val="FootnoteReference"/>
          <w:rFonts w:cs="Calibri"/>
        </w:rPr>
        <w:footnoteReference w:id="2"/>
      </w:r>
      <w:r w:rsidRPr="00D5180B">
        <w:rPr>
          <w:rFonts w:cs="Calibri"/>
        </w:rPr>
        <w:t xml:space="preserve"> </w:t>
      </w:r>
    </w:p>
    <w:p w14:paraId="55340BA7"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are part of a Type A system due to on-ranch treatment that, when operating under validated and verifiable parameters, turns Type B water into Type A. An example of a water source used in a Type B → A ag</w:t>
      </w:r>
      <w:r w:rsidR="00C138EC" w:rsidRPr="00D5180B">
        <w:rPr>
          <w:rFonts w:cs="Calibri"/>
        </w:rPr>
        <w:t>ricultural</w:t>
      </w:r>
      <w:r w:rsidRPr="00D5180B">
        <w:rPr>
          <w:rFonts w:cs="Calibri"/>
        </w:rPr>
        <w:t xml:space="preserve"> water system is:</w:t>
      </w:r>
    </w:p>
    <w:p w14:paraId="48AFF4C9" w14:textId="77777777" w:rsidR="00BA0BC9" w:rsidRPr="00D5180B" w:rsidRDefault="00BA0BC9" w:rsidP="00F0393F">
      <w:pPr>
        <w:pStyle w:val="ListParagraph"/>
        <w:numPr>
          <w:ilvl w:val="0"/>
          <w:numId w:val="64"/>
        </w:numPr>
        <w:tabs>
          <w:tab w:val="clear" w:pos="2160"/>
        </w:tabs>
        <w:spacing w:before="120" w:after="120" w:line="240" w:lineRule="auto"/>
        <w:ind w:left="1440"/>
        <w:contextualSpacing w:val="0"/>
        <w:rPr>
          <w:rFonts w:cs="Calibri"/>
        </w:rPr>
      </w:pPr>
      <w:r w:rsidRPr="00D5180B">
        <w:rPr>
          <w:rFonts w:cs="Calibri"/>
        </w:rPr>
        <w:t>Treated surface water (verified to conform to standards)</w:t>
      </w:r>
    </w:p>
    <w:p w14:paraId="214EAB2C" w14:textId="77777777" w:rsidR="00BA0BC9" w:rsidRPr="00D5180B" w:rsidRDefault="00BA0BC9" w:rsidP="00F0393F">
      <w:pPr>
        <w:pStyle w:val="ListParagraph"/>
        <w:numPr>
          <w:ilvl w:val="0"/>
          <w:numId w:val="69"/>
        </w:numPr>
        <w:spacing w:before="120" w:after="120" w:line="240" w:lineRule="auto"/>
        <w:ind w:left="1080"/>
        <w:contextualSpacing w:val="0"/>
        <w:rPr>
          <w:rFonts w:cs="Calibri"/>
        </w:rPr>
      </w:pPr>
      <w:r w:rsidRPr="00D5180B">
        <w:rPr>
          <w:rFonts w:cs="Calibri"/>
        </w:rPr>
        <w:t>Some ag</w:t>
      </w:r>
      <w:r w:rsidR="00B439B5">
        <w:rPr>
          <w:rFonts w:cs="Calibri"/>
        </w:rPr>
        <w:t>ricultural</w:t>
      </w:r>
      <w:r w:rsidRPr="00D5180B">
        <w:rPr>
          <w:rFonts w:cs="Calibri"/>
        </w:rPr>
        <w:t xml:space="preserve"> water sources are considered part of a Type B system because they are vulnerable to contamination</w:t>
      </w:r>
      <w:r w:rsidR="00375161" w:rsidRPr="00D5180B">
        <w:rPr>
          <w:rFonts w:cs="Calibri"/>
        </w:rPr>
        <w:t xml:space="preserve"> and have not been treated to achieve adequate microbial reduction</w:t>
      </w:r>
      <w:r w:rsidR="009B78C6" w:rsidRPr="00D5180B">
        <w:rPr>
          <w:rFonts w:cs="Calibri"/>
        </w:rPr>
        <w:t xml:space="preserve"> </w:t>
      </w:r>
      <w:r w:rsidR="00375161" w:rsidRPr="00D5180B">
        <w:rPr>
          <w:rFonts w:cs="Calibri"/>
        </w:rPr>
        <w:t>and shall be used in a manner that minimizes</w:t>
      </w:r>
      <w:r w:rsidR="009B78C6" w:rsidRPr="00D5180B">
        <w:rPr>
          <w:rFonts w:cs="Calibri"/>
        </w:rPr>
        <w:t xml:space="preserve"> contamination of the crop.</w:t>
      </w:r>
      <w:r w:rsidRPr="00D5180B">
        <w:rPr>
          <w:rFonts w:cs="Calibri"/>
        </w:rPr>
        <w:t xml:space="preserve"> Examples of water sources in a Type B ag</w:t>
      </w:r>
      <w:r w:rsidR="00C138EC" w:rsidRPr="00D5180B">
        <w:rPr>
          <w:rFonts w:cs="Calibri"/>
        </w:rPr>
        <w:t>riculture</w:t>
      </w:r>
      <w:r w:rsidRPr="00D5180B">
        <w:rPr>
          <w:rFonts w:cs="Calibri"/>
        </w:rPr>
        <w:t xml:space="preserve"> water system are:</w:t>
      </w:r>
    </w:p>
    <w:p w14:paraId="62097CE4" w14:textId="77777777" w:rsidR="0001203C" w:rsidRPr="00D5180B" w:rsidRDefault="00187060" w:rsidP="00337CDE">
      <w:pPr>
        <w:pStyle w:val="ListParagraph"/>
        <w:numPr>
          <w:ilvl w:val="0"/>
          <w:numId w:val="1"/>
        </w:numPr>
        <w:tabs>
          <w:tab w:val="clear" w:pos="1786"/>
        </w:tabs>
        <w:spacing w:before="120" w:after="120" w:line="240" w:lineRule="auto"/>
        <w:ind w:left="1440"/>
        <w:contextualSpacing w:val="0"/>
        <w:rPr>
          <w:rFonts w:cs="Calibri"/>
        </w:rPr>
      </w:pPr>
      <w:bookmarkStart w:id="121" w:name="_Hlk4044747"/>
      <w:r w:rsidRPr="00D5180B">
        <w:rPr>
          <w:rFonts w:cs="Calibri"/>
        </w:rPr>
        <w:t xml:space="preserve">Wells that </w:t>
      </w:r>
      <w:r w:rsidR="00A13F20" w:rsidRPr="00D5180B">
        <w:rPr>
          <w:rFonts w:cs="Calibri"/>
        </w:rPr>
        <w:t xml:space="preserve">may be vulnerable to </w:t>
      </w:r>
      <w:r w:rsidRPr="00D5180B">
        <w:rPr>
          <w:rFonts w:cs="Calibri"/>
        </w:rPr>
        <w:t>contaminat</w:t>
      </w:r>
      <w:r w:rsidR="00A13F20" w:rsidRPr="00D5180B">
        <w:rPr>
          <w:rFonts w:cs="Calibri"/>
        </w:rPr>
        <w:t>ion</w:t>
      </w:r>
      <w:r w:rsidR="00A859E6" w:rsidRPr="00D5180B">
        <w:rPr>
          <w:rFonts w:cs="Calibri"/>
        </w:rPr>
        <w:t xml:space="preserve"> by</w:t>
      </w:r>
      <w:r w:rsidRPr="00D5180B">
        <w:rPr>
          <w:rFonts w:cs="Calibri"/>
        </w:rPr>
        <w:t xml:space="preserve"> outside sources including surface waters</w:t>
      </w:r>
      <w:bookmarkEnd w:id="121"/>
      <w:r w:rsidR="0001203C" w:rsidRPr="00D5180B">
        <w:rPr>
          <w:rFonts w:cs="Calibri"/>
        </w:rPr>
        <w:t xml:space="preserve"> or </w:t>
      </w:r>
      <w:r w:rsidR="00A859E6" w:rsidRPr="00D5180B">
        <w:rPr>
          <w:rFonts w:cs="Calibri"/>
        </w:rPr>
        <w:t xml:space="preserve">by </w:t>
      </w:r>
      <w:r w:rsidR="0001203C" w:rsidRPr="00D5180B">
        <w:rPr>
          <w:rFonts w:cs="Calibri"/>
        </w:rPr>
        <w:t xml:space="preserve">other surface chemical or biological influences / effects) </w:t>
      </w:r>
    </w:p>
    <w:p w14:paraId="210922BA" w14:textId="77777777" w:rsidR="001F244E" w:rsidRPr="00D5180B" w:rsidRDefault="00BA0BC9" w:rsidP="00337CDE">
      <w:pPr>
        <w:pStyle w:val="ListParagraph"/>
        <w:numPr>
          <w:ilvl w:val="0"/>
          <w:numId w:val="1"/>
        </w:numPr>
        <w:tabs>
          <w:tab w:val="clear" w:pos="1786"/>
        </w:tabs>
        <w:spacing w:before="120" w:after="120" w:line="240" w:lineRule="auto"/>
        <w:ind w:left="1440"/>
        <w:contextualSpacing w:val="0"/>
        <w:rPr>
          <w:rFonts w:cs="Calibri"/>
        </w:rPr>
      </w:pPr>
      <w:r w:rsidRPr="00D5180B">
        <w:rPr>
          <w:rFonts w:cs="Calibri"/>
        </w:rPr>
        <w:t xml:space="preserve">Untreated </w:t>
      </w:r>
      <w:r w:rsidR="001F244E" w:rsidRPr="00D5180B">
        <w:rPr>
          <w:rFonts w:cs="Calibri"/>
        </w:rPr>
        <w:t xml:space="preserve">surface water </w:t>
      </w:r>
    </w:p>
    <w:p w14:paraId="7686029F" w14:textId="77777777" w:rsidR="00BA0BC9" w:rsidRPr="00D5180B" w:rsidRDefault="00BA0BC9" w:rsidP="00F0393F">
      <w:pPr>
        <w:pStyle w:val="ListParagraph"/>
        <w:numPr>
          <w:ilvl w:val="0"/>
          <w:numId w:val="70"/>
        </w:numPr>
        <w:spacing w:before="120" w:after="120" w:line="240" w:lineRule="auto"/>
        <w:ind w:left="720"/>
        <w:contextualSpacing w:val="0"/>
        <w:rPr>
          <w:rFonts w:cs="Calibri"/>
        </w:rPr>
      </w:pPr>
      <w:r w:rsidRPr="00D5180B">
        <w:rPr>
          <w:rFonts w:cs="Calibri"/>
          <w:b/>
        </w:rPr>
        <w:t>Storage and conveyance</w:t>
      </w:r>
      <w:r w:rsidRPr="00D5180B">
        <w:rPr>
          <w:rFonts w:cs="Calibri"/>
        </w:rPr>
        <w:t xml:space="preserve">: </w:t>
      </w:r>
      <w:r w:rsidR="001D0E77" w:rsidRPr="00D5180B">
        <w:rPr>
          <w:rFonts w:cs="Calibri"/>
        </w:rPr>
        <w:t>Agricultural w</w:t>
      </w:r>
      <w:r w:rsidRPr="00D5180B">
        <w:rPr>
          <w:rFonts w:cs="Calibri"/>
        </w:rPr>
        <w:t xml:space="preserve">ater source is only one component of an </w:t>
      </w:r>
      <w:r w:rsidR="001D0E77" w:rsidRPr="00D5180B">
        <w:rPr>
          <w:rFonts w:cs="Calibri"/>
        </w:rPr>
        <w:t xml:space="preserve">agricultural </w:t>
      </w:r>
      <w:r w:rsidRPr="00D5180B">
        <w:rPr>
          <w:rFonts w:cs="Calibri"/>
        </w:rPr>
        <w:t>water system. A</w:t>
      </w:r>
      <w:r w:rsidR="001D0E77" w:rsidRPr="00D5180B">
        <w:rPr>
          <w:rFonts w:cs="Calibri"/>
        </w:rPr>
        <w:t>n agriculture</w:t>
      </w:r>
      <w:r w:rsidRPr="00D5180B">
        <w:rPr>
          <w:rFonts w:cs="Calibri"/>
        </w:rPr>
        <w:t xml:space="preserve"> water system that starts out with water of appropriate microbial quality at the source may change quality as it progresses through the delivery system. Microbial water quality depends </w:t>
      </w:r>
      <w:r w:rsidRPr="00D5180B">
        <w:rPr>
          <w:rFonts w:cs="Calibri"/>
        </w:rPr>
        <w:lastRenderedPageBreak/>
        <w:t xml:space="preserve">on the properties of the </w:t>
      </w:r>
      <w:r w:rsidR="001D0E77" w:rsidRPr="00D5180B">
        <w:rPr>
          <w:rFonts w:cs="Calibri"/>
        </w:rPr>
        <w:t xml:space="preserve">agricultural </w:t>
      </w:r>
      <w:r w:rsidRPr="00D5180B">
        <w:rPr>
          <w:rFonts w:cs="Calibri"/>
        </w:rPr>
        <w:t xml:space="preserve">water system’s components and how they are maintained (for more on system maintenance, see the section below on </w:t>
      </w:r>
      <w:r w:rsidRPr="00D5180B">
        <w:rPr>
          <w:rFonts w:cs="Calibri"/>
          <w:i/>
        </w:rPr>
        <w:t>Best Practice for Managing Storage and Conveyance System</w:t>
      </w:r>
      <w:r w:rsidR="0021707C" w:rsidRPr="00D5180B">
        <w:rPr>
          <w:rFonts w:cs="Calibri"/>
          <w:i/>
        </w:rPr>
        <w:t>s</w:t>
      </w:r>
      <w:r w:rsidRPr="00D5180B">
        <w:rPr>
          <w:rFonts w:cs="Calibri"/>
        </w:rPr>
        <w:t>). Ag</w:t>
      </w:r>
      <w:r w:rsidR="001D0E77" w:rsidRPr="00D5180B">
        <w:rPr>
          <w:rFonts w:cs="Calibri"/>
        </w:rPr>
        <w:t>ricultural</w:t>
      </w:r>
      <w:r w:rsidRPr="00D5180B">
        <w:rPr>
          <w:rFonts w:cs="Calibri"/>
        </w:rPr>
        <w:t xml:space="preserve"> water systems are typically opened or closed. For the purposes of this document, these systems are defined as follows:</w:t>
      </w:r>
      <w:r w:rsidR="0001378A">
        <w:rPr>
          <w:rFonts w:cs="Calibri"/>
        </w:rPr>
        <w:tab/>
      </w:r>
    </w:p>
    <w:p w14:paraId="0E1F91CA" w14:textId="77777777" w:rsidR="00BA0BC9" w:rsidRPr="00D5180B" w:rsidRDefault="00BA0BC9" w:rsidP="00F0393F">
      <w:pPr>
        <w:pStyle w:val="ListParagraph"/>
        <w:numPr>
          <w:ilvl w:val="1"/>
          <w:numId w:val="63"/>
        </w:numPr>
        <w:tabs>
          <w:tab w:val="clear" w:pos="1800"/>
        </w:tabs>
        <w:spacing w:before="120" w:after="120" w:line="240" w:lineRule="auto"/>
        <w:ind w:left="1080"/>
        <w:contextualSpacing w:val="0"/>
        <w:rPr>
          <w:rFonts w:cs="Calibri"/>
        </w:rPr>
      </w:pPr>
      <w:r w:rsidRPr="00D5180B">
        <w:rPr>
          <w:rFonts w:cs="Calibri"/>
          <w:u w:val="single"/>
        </w:rPr>
        <w:t>Closed delivery systems</w:t>
      </w:r>
      <w:r w:rsidRPr="00D5180B">
        <w:rPr>
          <w:rFonts w:cs="Calibri"/>
        </w:rPr>
        <w:t xml:space="preserve"> store or convey ag</w:t>
      </w:r>
      <w:r w:rsidR="001D0E77" w:rsidRPr="00D5180B">
        <w:rPr>
          <w:rFonts w:cs="Calibri"/>
        </w:rPr>
        <w:t>ricultural</w:t>
      </w:r>
      <w:r w:rsidRPr="00D5180B">
        <w:rPr>
          <w:rFonts w:cs="Calibri"/>
        </w:rPr>
        <w:t xml:space="preserve"> water in a manner that does not expose it to the outside environment and where water maintains the initial source type. Water from closed delivery systems must be tested </w:t>
      </w:r>
      <w:r w:rsidR="007C36C1" w:rsidRPr="00D5180B">
        <w:rPr>
          <w:rFonts w:cs="Calibri"/>
        </w:rPr>
        <w:t>at the end of the system</w:t>
      </w:r>
      <w:r w:rsidRPr="00D5180B">
        <w:rPr>
          <w:rFonts w:cs="Calibri"/>
        </w:rPr>
        <w:t xml:space="preserve"> to verify water quality is unchanged as it moves through the system. Additional details about testing requirements for a closed delivery system is provided in Tables 2</w:t>
      </w:r>
      <w:r w:rsidR="00267B17">
        <w:rPr>
          <w:rFonts w:cs="Calibri"/>
        </w:rPr>
        <w:t>B</w:t>
      </w:r>
      <w:r w:rsidRPr="00D5180B">
        <w:rPr>
          <w:rFonts w:cs="Calibri"/>
        </w:rPr>
        <w:t xml:space="preserve"> and 2</w:t>
      </w:r>
      <w:r w:rsidR="00267B17">
        <w:rPr>
          <w:rFonts w:cs="Calibri"/>
        </w:rPr>
        <w:t>C</w:t>
      </w:r>
      <w:r w:rsidRPr="00D5180B">
        <w:rPr>
          <w:rFonts w:cs="Calibri"/>
        </w:rPr>
        <w:t>, and guidance is provided in Appendix A.</w:t>
      </w:r>
    </w:p>
    <w:p w14:paraId="6C28A7F4" w14:textId="77777777" w:rsidR="00BA0BC9" w:rsidRPr="00D5180B" w:rsidRDefault="00BA0BC9" w:rsidP="00F0393F">
      <w:pPr>
        <w:pStyle w:val="ListParagraph"/>
        <w:numPr>
          <w:ilvl w:val="1"/>
          <w:numId w:val="63"/>
        </w:numPr>
        <w:tabs>
          <w:tab w:val="clear" w:pos="1800"/>
        </w:tabs>
        <w:spacing w:before="120" w:after="120" w:line="240" w:lineRule="auto"/>
        <w:ind w:left="1080"/>
        <w:contextualSpacing w:val="0"/>
        <w:rPr>
          <w:rFonts w:cs="Calibri"/>
        </w:rPr>
      </w:pPr>
      <w:r w:rsidRPr="00D5180B">
        <w:rPr>
          <w:rFonts w:cs="Calibri"/>
          <w:u w:val="single"/>
        </w:rPr>
        <w:t>Open delivery systems</w:t>
      </w:r>
      <w:r w:rsidRPr="00D5180B">
        <w:rPr>
          <w:rFonts w:cs="Calibri"/>
        </w:rPr>
        <w:t>, at some point in the system, store or convey ag</w:t>
      </w:r>
      <w:r w:rsidR="001D0E77" w:rsidRPr="00D5180B">
        <w:rPr>
          <w:rFonts w:cs="Calibri"/>
        </w:rPr>
        <w:t>ricultural</w:t>
      </w:r>
      <w:r w:rsidRPr="00D5180B">
        <w:rPr>
          <w:rFonts w:cs="Calibri"/>
        </w:rPr>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rPr>
          <w:rFonts w:cs="Calibri"/>
        </w:rPr>
        <w:t>D</w:t>
      </w:r>
      <w:r w:rsidRPr="00D5180B">
        <w:rPr>
          <w:rFonts w:cs="Calibri"/>
        </w:rPr>
        <w:t xml:space="preserve">) at the time it is applied to crops. Additional details about testing requirements for an open delivery system is provided in Table </w:t>
      </w:r>
      <w:r w:rsidR="008B4132" w:rsidRPr="00D5180B">
        <w:rPr>
          <w:rFonts w:cs="Calibri"/>
        </w:rPr>
        <w:t>2</w:t>
      </w:r>
      <w:r w:rsidR="005A31A4">
        <w:rPr>
          <w:rFonts w:cs="Calibri"/>
        </w:rPr>
        <w:t>F</w:t>
      </w:r>
      <w:r w:rsidR="0051650C" w:rsidRPr="00D5180B">
        <w:rPr>
          <w:rFonts w:cs="Calibri"/>
        </w:rPr>
        <w:t xml:space="preserve"> pertaining to Type B ag</w:t>
      </w:r>
      <w:r w:rsidR="00C138EC" w:rsidRPr="00D5180B">
        <w:rPr>
          <w:rFonts w:cs="Calibri"/>
        </w:rPr>
        <w:t>ricultural</w:t>
      </w:r>
      <w:r w:rsidR="0051650C" w:rsidRPr="00D5180B">
        <w:rPr>
          <w:rFonts w:cs="Calibri"/>
        </w:rPr>
        <w:t xml:space="preserve"> water systems</w:t>
      </w:r>
      <w:r w:rsidRPr="00D5180B">
        <w:rPr>
          <w:rFonts w:cs="Calibri"/>
        </w:rPr>
        <w:t xml:space="preserve">, and guidance is provided in Appendix A. </w:t>
      </w:r>
    </w:p>
    <w:p w14:paraId="6EC036F8" w14:textId="77777777" w:rsidR="00041F09" w:rsidRPr="00D5180B" w:rsidRDefault="00041F09" w:rsidP="00041F09">
      <w:pPr>
        <w:numPr>
          <w:ilvl w:val="0"/>
          <w:numId w:val="70"/>
        </w:numPr>
        <w:spacing w:before="120" w:after="120"/>
        <w:ind w:left="63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5F09C7B2" w14:textId="77777777" w:rsidR="00041F09" w:rsidRPr="00D5180B" w:rsidRDefault="00041F09" w:rsidP="00041F09">
      <w:pPr>
        <w:numPr>
          <w:ilvl w:val="1"/>
          <w:numId w:val="62"/>
        </w:numPr>
        <w:autoSpaceDE w:val="0"/>
        <w:autoSpaceDN w:val="0"/>
        <w:adjustRightInd w:val="0"/>
        <w:spacing w:before="120" w:after="120"/>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153EDE65" w14:textId="77777777" w:rsidR="00041F09" w:rsidRPr="00D5180B" w:rsidRDefault="00041F09" w:rsidP="00041F09">
      <w:pPr>
        <w:numPr>
          <w:ilvl w:val="1"/>
          <w:numId w:val="62"/>
        </w:numPr>
        <w:autoSpaceDE w:val="0"/>
        <w:autoSpaceDN w:val="0"/>
        <w:adjustRightInd w:val="0"/>
        <w:spacing w:before="120" w:after="120"/>
        <w:rPr>
          <w:rFonts w:cs="Calibri"/>
          <w:szCs w:val="22"/>
        </w:rPr>
      </w:pPr>
      <w:r w:rsidRPr="00D5180B">
        <w:rPr>
          <w:rFonts w:cs="Calibri"/>
          <w:szCs w:val="22"/>
        </w:rPr>
        <w:t>When Type A and B waters are combined, categorize water as Type B.</w:t>
      </w:r>
    </w:p>
    <w:p w14:paraId="27E67D4B" w14:textId="77777777" w:rsidR="00E57FDE" w:rsidRPr="00D5180B" w:rsidRDefault="00E57FDE" w:rsidP="00476F26">
      <w:pPr>
        <w:pStyle w:val="Heading2"/>
      </w:pPr>
      <w:bookmarkStart w:id="122" w:name="_Toc8374924"/>
      <w:bookmarkStart w:id="123" w:name="_Toc20839141"/>
      <w:r w:rsidRPr="00D5180B">
        <w:t>Hazard Analysis - Step 2: How Is Your Ag</w:t>
      </w:r>
      <w:r w:rsidR="00CA3E08" w:rsidRPr="00D5180B">
        <w:t>ricultural</w:t>
      </w:r>
      <w:r w:rsidRPr="00D5180B">
        <w:t xml:space="preserve"> Water System Being Used?</w:t>
      </w:r>
      <w:bookmarkEnd w:id="122"/>
      <w:bookmarkEnd w:id="123"/>
    </w:p>
    <w:p w14:paraId="50616D5A" w14:textId="77777777" w:rsidR="008C1184" w:rsidRPr="00D5180B" w:rsidRDefault="00E57FDE" w:rsidP="00214EDC">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44ACFDFF" w14:textId="77777777" w:rsidR="00BA0BC9" w:rsidRPr="00D5180B" w:rsidRDefault="00AC51EE" w:rsidP="00476F26">
      <w:pPr>
        <w:pStyle w:val="Heading2"/>
      </w:pPr>
      <w:bookmarkStart w:id="124" w:name="_Toc8374925"/>
      <w:bookmarkStart w:id="125"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124"/>
      <w:bookmarkEnd w:id="125"/>
    </w:p>
    <w:p w14:paraId="3B98F37B" w14:textId="77777777" w:rsidR="00BA0BC9" w:rsidRPr="00D5180B" w:rsidRDefault="00BA0BC9" w:rsidP="000C6AF6">
      <w:pPr>
        <w:spacing w:before="120" w:afterLines="60" w:after="144"/>
        <w:ind w:left="720"/>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75C19956" w14:textId="77777777" w:rsidR="00BA0BC9" w:rsidRPr="00D5180B" w:rsidRDefault="00BA0BC9" w:rsidP="000C6AF6">
      <w:pPr>
        <w:spacing w:before="120" w:after="120"/>
        <w:ind w:left="720"/>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1F24686A" w14:textId="77777777" w:rsidR="00BA0BC9" w:rsidRPr="00D5180B" w:rsidRDefault="00BA0BC9" w:rsidP="000C6AF6">
      <w:pPr>
        <w:pStyle w:val="ListParagraph"/>
        <w:numPr>
          <w:ilvl w:val="0"/>
          <w:numId w:val="68"/>
        </w:numPr>
        <w:spacing w:before="120" w:after="120" w:line="240" w:lineRule="auto"/>
        <w:ind w:left="2160"/>
        <w:contextualSpacing w:val="0"/>
        <w:rPr>
          <w:rFonts w:cs="Calibri"/>
        </w:rPr>
      </w:pPr>
      <w:r w:rsidRPr="00D5180B">
        <w:rPr>
          <w:rFonts w:cs="Calibri"/>
        </w:rPr>
        <w:t>Within (</w:t>
      </w:r>
      <w:r w:rsidRPr="00D5180B">
        <w:rPr>
          <w:rFonts w:cs="Calibri"/>
          <w:u w:val="single"/>
        </w:rPr>
        <w:t>&lt;</w:t>
      </w:r>
      <w:r w:rsidRPr="00D5180B">
        <w:rPr>
          <w:rFonts w:cs="Calibri"/>
        </w:rPr>
        <w:t>) 21 days of the scheduled harvest date</w:t>
      </w:r>
    </w:p>
    <w:p w14:paraId="52C65AD6" w14:textId="77777777" w:rsidR="00BA0BC9" w:rsidRPr="00D5180B" w:rsidRDefault="00BA0BC9" w:rsidP="000C6AF6">
      <w:pPr>
        <w:pStyle w:val="ListParagraph"/>
        <w:numPr>
          <w:ilvl w:val="0"/>
          <w:numId w:val="68"/>
        </w:numPr>
        <w:spacing w:before="120" w:after="120" w:line="240" w:lineRule="auto"/>
        <w:ind w:left="2160"/>
        <w:contextualSpacing w:val="0"/>
        <w:rPr>
          <w:rFonts w:cs="Calibri"/>
        </w:rPr>
      </w:pPr>
      <w:r w:rsidRPr="00D5180B">
        <w:rPr>
          <w:rFonts w:cs="Calibri"/>
        </w:rPr>
        <w:lastRenderedPageBreak/>
        <w:t>Greater than (&gt;) 21 days until the scheduled harvest date</w:t>
      </w:r>
    </w:p>
    <w:p w14:paraId="1E97A3A7" w14:textId="77777777" w:rsidR="00DF60CF" w:rsidRPr="00D5180B" w:rsidRDefault="001F2798" w:rsidP="000C6AF6">
      <w:pPr>
        <w:pStyle w:val="ListParagraph"/>
        <w:numPr>
          <w:ilvl w:val="0"/>
          <w:numId w:val="67"/>
        </w:numPr>
        <w:spacing w:before="120" w:after="120" w:line="240" w:lineRule="auto"/>
        <w:contextualSpacing w:val="0"/>
        <w:rPr>
          <w:rFonts w:cs="Calibri"/>
        </w:rPr>
      </w:pPr>
      <w:r w:rsidRPr="00D5180B">
        <w:rPr>
          <w:rFonts w:cs="Calibri"/>
        </w:rPr>
        <w:t>A</w:t>
      </w:r>
      <w:r w:rsidR="00DF60CF" w:rsidRPr="00D5180B">
        <w:rPr>
          <w:rFonts w:cs="Calibri"/>
        </w:rPr>
        <w:t>g</w:t>
      </w:r>
      <w:r w:rsidR="00CA3E08" w:rsidRPr="00D5180B">
        <w:rPr>
          <w:rFonts w:cs="Calibri"/>
        </w:rPr>
        <w:t>ricultural</w:t>
      </w:r>
      <w:r w:rsidR="00DF60CF" w:rsidRPr="00D5180B">
        <w:rPr>
          <w:rFonts w:cs="Calibri"/>
        </w:rPr>
        <w:t xml:space="preserve"> water from a Type A </w:t>
      </w:r>
      <w:r w:rsidR="00CA3E08" w:rsidRPr="00D5180B">
        <w:rPr>
          <w:rFonts w:cs="Calibri"/>
        </w:rPr>
        <w:t xml:space="preserve">agricultural water </w:t>
      </w:r>
      <w:r w:rsidR="00DF60CF" w:rsidRPr="00D5180B">
        <w:rPr>
          <w:rFonts w:cs="Calibri"/>
        </w:rPr>
        <w:t>system used in overhead irrigation within (</w:t>
      </w:r>
      <w:r w:rsidR="00DF60CF" w:rsidRPr="00D5180B">
        <w:rPr>
          <w:rFonts w:cs="Calibri"/>
          <w:u w:val="single"/>
        </w:rPr>
        <w:t>&lt;</w:t>
      </w:r>
      <w:r w:rsidR="00DF60CF" w:rsidRPr="00D5180B">
        <w:rPr>
          <w:rFonts w:cs="Calibri"/>
        </w:rPr>
        <w:t xml:space="preserve">) 21 days of </w:t>
      </w:r>
      <w:r w:rsidR="00AF51D3" w:rsidRPr="00D5180B">
        <w:rPr>
          <w:rFonts w:cs="Calibri"/>
        </w:rPr>
        <w:t xml:space="preserve">the scheduled </w:t>
      </w:r>
      <w:r w:rsidR="00DF60CF" w:rsidRPr="00D5180B">
        <w:rPr>
          <w:rFonts w:cs="Calibri"/>
        </w:rPr>
        <w:t>harvest</w:t>
      </w:r>
      <w:r w:rsidR="00E235D9" w:rsidRPr="00D5180B">
        <w:rPr>
          <w:rFonts w:cs="Calibri"/>
        </w:rPr>
        <w:t xml:space="preserve"> must</w:t>
      </w:r>
      <w:r w:rsidR="00DF60CF" w:rsidRPr="00D5180B">
        <w:rPr>
          <w:rFonts w:cs="Calibri"/>
        </w:rPr>
        <w:t xml:space="preserve"> meet the performance requirements for Type A ag</w:t>
      </w:r>
      <w:r w:rsidR="00CA3E08" w:rsidRPr="00D5180B">
        <w:rPr>
          <w:rFonts w:cs="Calibri"/>
        </w:rPr>
        <w:t>ricultural</w:t>
      </w:r>
      <w:r w:rsidR="00DF60CF" w:rsidRPr="00D5180B">
        <w:rPr>
          <w:rFonts w:cs="Calibri"/>
        </w:rPr>
        <w:t xml:space="preserve"> water systems as outlined in Tables 2</w:t>
      </w:r>
      <w:r w:rsidR="005A31A4">
        <w:rPr>
          <w:rFonts w:cs="Calibri"/>
        </w:rPr>
        <w:t>B</w:t>
      </w:r>
      <w:r w:rsidR="00DF60CF" w:rsidRPr="00D5180B">
        <w:rPr>
          <w:rFonts w:cs="Calibri"/>
        </w:rPr>
        <w:t xml:space="preserve"> and 2</w:t>
      </w:r>
      <w:r w:rsidR="005A31A4">
        <w:rPr>
          <w:rFonts w:cs="Calibri"/>
        </w:rPr>
        <w:t>C</w:t>
      </w:r>
      <w:r w:rsidR="00DF60CF" w:rsidRPr="00D5180B">
        <w:rPr>
          <w:rFonts w:cs="Calibri"/>
        </w:rPr>
        <w:t>.</w:t>
      </w:r>
    </w:p>
    <w:p w14:paraId="3A6E0453" w14:textId="77777777" w:rsidR="00BA0BC9" w:rsidRPr="00D5180B" w:rsidRDefault="00BA0BC9" w:rsidP="000C6AF6">
      <w:pPr>
        <w:pStyle w:val="ListParagraph"/>
        <w:numPr>
          <w:ilvl w:val="0"/>
          <w:numId w:val="67"/>
        </w:numPr>
        <w:spacing w:before="120" w:after="120" w:line="240" w:lineRule="auto"/>
        <w:contextualSpacing w:val="0"/>
        <w:rPr>
          <w:rFonts w:cs="Calibri"/>
        </w:rPr>
      </w:pPr>
      <w:r w:rsidRPr="00D5180B">
        <w:rPr>
          <w:rFonts w:cs="Calibri"/>
        </w:rPr>
        <w:t>Untreated ag</w:t>
      </w:r>
      <w:r w:rsidR="00CA3E08" w:rsidRPr="00D5180B">
        <w:rPr>
          <w:rFonts w:cs="Calibri"/>
        </w:rPr>
        <w:t>ricultural</w:t>
      </w:r>
      <w:r w:rsidRPr="00D5180B">
        <w:rPr>
          <w:rFonts w:cs="Calibri"/>
        </w:rPr>
        <w:t xml:space="preserve"> water from a Type B system that meets the performance requirements outlined in Table </w:t>
      </w:r>
      <w:r w:rsidR="008B4132" w:rsidRPr="00D5180B">
        <w:rPr>
          <w:rFonts w:cs="Calibri"/>
        </w:rPr>
        <w:t>2</w:t>
      </w:r>
      <w:r w:rsidR="005A31A4">
        <w:rPr>
          <w:rFonts w:cs="Calibri"/>
        </w:rPr>
        <w:t>E</w:t>
      </w:r>
      <w:r w:rsidRPr="00D5180B">
        <w:rPr>
          <w:rFonts w:cs="Calibri"/>
        </w:rPr>
        <w:t xml:space="preserve"> may be used in aerial applications </w:t>
      </w:r>
      <w:r w:rsidR="000C4B18" w:rsidRPr="00D5180B">
        <w:rPr>
          <w:rFonts w:cs="Calibri"/>
        </w:rPr>
        <w:t>prior</w:t>
      </w:r>
      <w:r w:rsidRPr="00D5180B">
        <w:rPr>
          <w:rFonts w:cs="Calibri"/>
        </w:rPr>
        <w:t xml:space="preserve"> (&gt;) 21 days before </w:t>
      </w:r>
      <w:r w:rsidR="00AF51D3" w:rsidRPr="00D5180B">
        <w:rPr>
          <w:rFonts w:cs="Calibri"/>
        </w:rPr>
        <w:t xml:space="preserve">the scheduled </w:t>
      </w:r>
      <w:r w:rsidRPr="00D5180B">
        <w:rPr>
          <w:rFonts w:cs="Calibri"/>
        </w:rPr>
        <w:t>harvest.</w:t>
      </w:r>
    </w:p>
    <w:p w14:paraId="29A8C902" w14:textId="77777777" w:rsidR="001F244E" w:rsidRPr="00D5180B" w:rsidRDefault="00BA0BC9" w:rsidP="000C6AF6">
      <w:pPr>
        <w:pStyle w:val="ListParagraph"/>
        <w:numPr>
          <w:ilvl w:val="0"/>
          <w:numId w:val="67"/>
        </w:numPr>
        <w:spacing w:before="120" w:after="120" w:line="240" w:lineRule="auto"/>
        <w:contextualSpacing w:val="0"/>
        <w:rPr>
          <w:rFonts w:cs="Calibri"/>
        </w:rPr>
      </w:pPr>
      <w:r w:rsidRPr="00D5180B">
        <w:rPr>
          <w:rFonts w:cs="Calibri"/>
        </w:rPr>
        <w:t>To use ag</w:t>
      </w:r>
      <w:r w:rsidR="00AF51D3" w:rsidRPr="00D5180B">
        <w:rPr>
          <w:rFonts w:cs="Calibri"/>
        </w:rPr>
        <w:t>ricultural</w:t>
      </w:r>
      <w:r w:rsidRPr="00D5180B">
        <w:rPr>
          <w:rFonts w:cs="Calibri"/>
        </w:rPr>
        <w:t xml:space="preserve"> water from a Type B </w:t>
      </w:r>
      <w:r w:rsidR="00AF51D3" w:rsidRPr="00D5180B">
        <w:rPr>
          <w:rFonts w:cs="Calibri"/>
        </w:rPr>
        <w:t xml:space="preserve">agricultural water </w:t>
      </w:r>
      <w:r w:rsidRPr="00D5180B">
        <w:rPr>
          <w:rFonts w:cs="Calibri"/>
        </w:rPr>
        <w:t>system in overhead irrigation within (</w:t>
      </w:r>
      <w:r w:rsidRPr="00D5180B">
        <w:rPr>
          <w:rFonts w:cs="Calibri"/>
          <w:u w:val="single"/>
        </w:rPr>
        <w:t>&lt;</w:t>
      </w:r>
      <w:r w:rsidRPr="00D5180B">
        <w:rPr>
          <w:rFonts w:cs="Calibri"/>
        </w:rPr>
        <w:t>) 21 days of the scheduled harvest date, the water must be treated to become Type A water</w:t>
      </w:r>
      <w:r w:rsidR="00BE25FD" w:rsidRPr="00D5180B">
        <w:rPr>
          <w:rFonts w:cs="Calibri"/>
        </w:rPr>
        <w:t xml:space="preserve"> (B→A) </w:t>
      </w:r>
      <w:r w:rsidRPr="00D5180B">
        <w:rPr>
          <w:rFonts w:cs="Calibri"/>
          <w:u w:val="single"/>
        </w:rPr>
        <w:t>and</w:t>
      </w:r>
      <w:r w:rsidRPr="00D5180B">
        <w:rPr>
          <w:rFonts w:cs="Calibri"/>
        </w:rPr>
        <w:t xml:space="preserve"> demonstrated to meet the performance requirements as outlined in </w:t>
      </w:r>
      <w:r w:rsidR="001F244E" w:rsidRPr="00D5180B">
        <w:rPr>
          <w:rFonts w:cs="Calibri"/>
        </w:rPr>
        <w:t>Table 2</w:t>
      </w:r>
      <w:r w:rsidR="005A31A4">
        <w:rPr>
          <w:rFonts w:cs="Calibri"/>
        </w:rPr>
        <w:t>D</w:t>
      </w:r>
      <w:r w:rsidR="001F244E" w:rsidRPr="00D5180B">
        <w:rPr>
          <w:rFonts w:cs="Calibri"/>
        </w:rPr>
        <w:t xml:space="preserve">. </w:t>
      </w:r>
    </w:p>
    <w:p w14:paraId="4B3417EF" w14:textId="77777777" w:rsidR="00BA0BC9" w:rsidRPr="00D5180B" w:rsidRDefault="00D54C10" w:rsidP="00476F26">
      <w:pPr>
        <w:pStyle w:val="Heading2"/>
      </w:pPr>
      <w:bookmarkStart w:id="126" w:name="_Toc8374926"/>
      <w:bookmarkStart w:id="127"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126"/>
      <w:r w:rsidR="008534CD" w:rsidRPr="00D5180B">
        <w:rPr>
          <w:color w:val="000000"/>
        </w:rPr>
        <w:t>2</w:t>
      </w:r>
      <w:r w:rsidR="0057171E" w:rsidRPr="00D5180B">
        <w:rPr>
          <w:color w:val="000000"/>
        </w:rPr>
        <w:t>G</w:t>
      </w:r>
      <w:bookmarkEnd w:id="127"/>
    </w:p>
    <w:tbl>
      <w:tblPr>
        <w:tblW w:w="10250" w:type="dxa"/>
        <w:tblInd w:w="720" w:type="dxa"/>
        <w:tblLook w:val="04A0" w:firstRow="1" w:lastRow="0" w:firstColumn="1" w:lastColumn="0" w:noHBand="0" w:noVBand="1"/>
      </w:tblPr>
      <w:tblGrid>
        <w:gridCol w:w="2895"/>
        <w:gridCol w:w="2734"/>
        <w:gridCol w:w="2191"/>
        <w:gridCol w:w="2430"/>
      </w:tblGrid>
      <w:tr w:rsidR="00337CDE" w:rsidRPr="00D5180B" w14:paraId="1E6970F1" w14:textId="77777777" w:rsidTr="000C6AF6">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28870D3C"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60136F5E"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64A4484E"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0D76CC67"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218C4CC2" w14:textId="77777777" w:rsidR="008534CD" w:rsidRPr="00D5180B" w:rsidRDefault="008534CD" w:rsidP="00E3596A">
            <w:pPr>
              <w:spacing w:before="120"/>
              <w:contextualSpacing/>
              <w:jc w:val="center"/>
              <w:rPr>
                <w:rFonts w:cs="Calibri"/>
                <w:b/>
                <w:bCs/>
                <w:color w:val="000000"/>
                <w:szCs w:val="22"/>
              </w:rPr>
            </w:pPr>
          </w:p>
        </w:tc>
      </w:tr>
      <w:tr w:rsidR="00432422" w:rsidRPr="00D5180B" w14:paraId="1D5832F5" w14:textId="77777777" w:rsidTr="000C6AF6">
        <w:trPr>
          <w:trHeight w:val="2950"/>
        </w:trPr>
        <w:tc>
          <w:tcPr>
            <w:tcW w:w="2895" w:type="dxa"/>
            <w:tcBorders>
              <w:top w:val="nil"/>
              <w:left w:val="single" w:sz="8" w:space="0" w:color="auto"/>
              <w:bottom w:val="single" w:sz="8" w:space="0" w:color="auto"/>
              <w:right w:val="single" w:sz="8" w:space="0" w:color="auto"/>
            </w:tcBorders>
            <w:shd w:val="clear" w:color="auto" w:fill="auto"/>
            <w:vAlign w:val="center"/>
            <w:hideMark/>
          </w:tcPr>
          <w:p w14:paraId="4E1E8572"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Overhead irrigation prior to (&gt;) 21 days before scheduled harvest date </w:t>
            </w:r>
          </w:p>
          <w:p w14:paraId="03F25397"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ermination</w:t>
            </w:r>
          </w:p>
          <w:p w14:paraId="027D6DEC"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round chemigation</w:t>
            </w:r>
          </w:p>
          <w:p w14:paraId="20EEB4B4"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Drip irrigation</w:t>
            </w:r>
          </w:p>
          <w:p w14:paraId="00971931"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Furrow irrigation </w:t>
            </w:r>
          </w:p>
          <w:p w14:paraId="3FAE0EF8"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Dust abatement </w:t>
            </w:r>
          </w:p>
          <w:p w14:paraId="13811358" w14:textId="77777777" w:rsidR="00432422" w:rsidRPr="0014584C" w:rsidRDefault="00432422" w:rsidP="00E16D46">
            <w:pPr>
              <w:pStyle w:val="ListParagraph"/>
              <w:numPr>
                <w:ilvl w:val="0"/>
                <w:numId w:val="73"/>
              </w:numPr>
              <w:spacing w:before="120" w:after="120" w:line="240" w:lineRule="auto"/>
              <w:ind w:left="332" w:hanging="274"/>
              <w:rPr>
                <w:rFonts w:cs="Calibri"/>
                <w:b/>
                <w:bCs/>
                <w:color w:val="000000"/>
              </w:rPr>
            </w:pPr>
            <w:r w:rsidRPr="0014584C">
              <w:rPr>
                <w:rFonts w:cs="Calibri"/>
                <w:b/>
                <w:bCs/>
                <w:color w:val="000000"/>
              </w:rPr>
              <w:t>Non-food contact farm equipment cleaning</w:t>
            </w:r>
          </w:p>
        </w:tc>
        <w:tc>
          <w:tcPr>
            <w:tcW w:w="2734" w:type="dxa"/>
            <w:tcBorders>
              <w:top w:val="nil"/>
              <w:left w:val="nil"/>
              <w:bottom w:val="single" w:sz="8" w:space="0" w:color="auto"/>
              <w:right w:val="single" w:sz="8" w:space="0" w:color="auto"/>
            </w:tcBorders>
            <w:shd w:val="clear" w:color="auto" w:fill="auto"/>
            <w:vAlign w:val="center"/>
            <w:hideMark/>
          </w:tcPr>
          <w:p w14:paraId="59CFCE57"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191" w:type="dxa"/>
            <w:tcBorders>
              <w:top w:val="nil"/>
              <w:left w:val="nil"/>
              <w:bottom w:val="single" w:sz="8" w:space="0" w:color="auto"/>
              <w:right w:val="single" w:sz="8" w:space="0" w:color="auto"/>
            </w:tcBorders>
            <w:shd w:val="clear" w:color="auto" w:fill="auto"/>
            <w:vAlign w:val="center"/>
            <w:hideMark/>
          </w:tcPr>
          <w:p w14:paraId="142BC25D"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2430" w:type="dxa"/>
            <w:tcBorders>
              <w:top w:val="nil"/>
              <w:left w:val="nil"/>
              <w:bottom w:val="single" w:sz="8" w:space="0" w:color="auto"/>
              <w:right w:val="single" w:sz="8" w:space="0" w:color="auto"/>
            </w:tcBorders>
            <w:shd w:val="clear" w:color="auto" w:fill="auto"/>
            <w:vAlign w:val="center"/>
            <w:hideMark/>
          </w:tcPr>
          <w:p w14:paraId="6DCC2CB2"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4CDB8A5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1BD36710" w14:textId="77777777" w:rsidTr="000C6AF6">
        <w:trPr>
          <w:trHeight w:hRule="exact" w:val="84"/>
        </w:trPr>
        <w:tc>
          <w:tcPr>
            <w:tcW w:w="2895" w:type="dxa"/>
            <w:vMerge w:val="restart"/>
            <w:tcBorders>
              <w:top w:val="nil"/>
              <w:left w:val="single" w:sz="8" w:space="0" w:color="auto"/>
              <w:bottom w:val="single" w:sz="8" w:space="0" w:color="000000"/>
              <w:right w:val="single" w:sz="8" w:space="0" w:color="auto"/>
            </w:tcBorders>
            <w:shd w:val="clear" w:color="auto" w:fill="auto"/>
            <w:vAlign w:val="center"/>
            <w:hideMark/>
          </w:tcPr>
          <w:p w14:paraId="5BA7AFAD" w14:textId="77777777" w:rsidR="00BA0BC9" w:rsidRPr="00D5180B" w:rsidRDefault="00BA0BC9" w:rsidP="00F0393F">
            <w:pPr>
              <w:pStyle w:val="ListParagraph"/>
              <w:numPr>
                <w:ilvl w:val="0"/>
                <w:numId w:val="72"/>
              </w:numPr>
              <w:spacing w:before="120" w:after="0" w:line="240" w:lineRule="auto"/>
              <w:ind w:left="330" w:hanging="270"/>
              <w:rPr>
                <w:rFonts w:cs="Calibri"/>
                <w:b/>
                <w:bCs/>
                <w:color w:val="000000"/>
              </w:rPr>
            </w:pPr>
            <w:r w:rsidRPr="00D5180B">
              <w:rPr>
                <w:rFonts w:cs="Calibri"/>
                <w:b/>
                <w:bCs/>
                <w:color w:val="000000"/>
              </w:rPr>
              <w:t xml:space="preserve">Overhead </w:t>
            </w:r>
            <w:r w:rsidR="00D2499A" w:rsidRPr="00D5180B">
              <w:rPr>
                <w:rFonts w:cs="Calibri"/>
                <w:b/>
                <w:bCs/>
                <w:color w:val="000000"/>
              </w:rPr>
              <w:t xml:space="preserve">applications (including irrigation, pesticide spray, aerial chemigation) </w:t>
            </w:r>
            <w:r w:rsidR="009446E6" w:rsidRPr="00D5180B">
              <w:rPr>
                <w:rFonts w:cs="Calibri"/>
                <w:b/>
                <w:bCs/>
                <w:color w:val="000000"/>
              </w:rPr>
              <w:t xml:space="preserve">applied </w:t>
            </w:r>
            <w:r w:rsidRPr="00D5180B">
              <w:rPr>
                <w:rFonts w:cs="Calibri"/>
                <w:b/>
                <w:bCs/>
                <w:color w:val="000000"/>
              </w:rPr>
              <w:t>within (</w:t>
            </w:r>
            <w:r w:rsidRPr="00D5180B">
              <w:rPr>
                <w:rFonts w:cs="Calibri"/>
                <w:b/>
                <w:bCs/>
                <w:color w:val="000000"/>
                <w:u w:val="single"/>
              </w:rPr>
              <w:t>&lt;</w:t>
            </w:r>
            <w:r w:rsidRPr="00D5180B">
              <w:rPr>
                <w:rFonts w:cs="Calibri"/>
                <w:b/>
                <w:bCs/>
                <w:color w:val="000000"/>
              </w:rPr>
              <w:t>) 21 days of scheduled harvest date</w:t>
            </w: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4B0B7569"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11A416C3"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5F09F39B" w14:textId="77777777" w:rsidR="00BA0BC9" w:rsidRPr="00D5180B" w:rsidRDefault="009446E6" w:rsidP="00E3596A">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r w:rsidR="00187060" w:rsidRPr="00D5180B">
              <w:rPr>
                <w:rFonts w:cs="Calibri"/>
                <w:bCs/>
                <w:color w:val="000000"/>
                <w:szCs w:val="22"/>
              </w:rPr>
              <w:t xml:space="preserve"> </w:t>
            </w:r>
          </w:p>
        </w:tc>
      </w:tr>
      <w:tr w:rsidR="00BA0BC9" w:rsidRPr="00D5180B" w14:paraId="6851AD40"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18259DEB"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627F05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53B8394"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0733C678" w14:textId="77777777" w:rsidR="00BA0BC9" w:rsidRPr="00D5180B" w:rsidRDefault="00BA0BC9" w:rsidP="00E3596A">
            <w:pPr>
              <w:spacing w:before="120"/>
              <w:contextualSpacing/>
              <w:rPr>
                <w:rFonts w:cs="Calibri"/>
                <w:bCs/>
                <w:color w:val="000000"/>
                <w:szCs w:val="22"/>
              </w:rPr>
            </w:pPr>
          </w:p>
        </w:tc>
      </w:tr>
      <w:tr w:rsidR="00BA0BC9" w:rsidRPr="00D5180B" w14:paraId="4AC80A76"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20707147"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14B68265"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38B508C0"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41D8019" w14:textId="77777777" w:rsidR="00BA0BC9" w:rsidRPr="00D5180B" w:rsidRDefault="00BA0BC9" w:rsidP="00E3596A">
            <w:pPr>
              <w:spacing w:before="120"/>
              <w:contextualSpacing/>
              <w:rPr>
                <w:rFonts w:cs="Calibri"/>
                <w:bCs/>
                <w:color w:val="000000"/>
                <w:szCs w:val="22"/>
              </w:rPr>
            </w:pPr>
          </w:p>
        </w:tc>
      </w:tr>
      <w:tr w:rsidR="00BA0BC9" w:rsidRPr="00D5180B" w14:paraId="5237E68C"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746205D"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8548546"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3D89A11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3F53D27" w14:textId="77777777" w:rsidR="00BA0BC9" w:rsidRPr="00D5180B" w:rsidRDefault="00BA0BC9" w:rsidP="00E3596A">
            <w:pPr>
              <w:spacing w:before="120"/>
              <w:contextualSpacing/>
              <w:rPr>
                <w:rFonts w:cs="Calibri"/>
                <w:bCs/>
                <w:color w:val="000000"/>
                <w:szCs w:val="22"/>
              </w:rPr>
            </w:pPr>
          </w:p>
        </w:tc>
      </w:tr>
      <w:tr w:rsidR="00BA0BC9" w:rsidRPr="00D5180B" w14:paraId="6AC76D72"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594597B"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739AE9B"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2AEC51DE"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470D7828" w14:textId="77777777" w:rsidR="00BA0BC9" w:rsidRPr="00D5180B" w:rsidRDefault="00BA0BC9" w:rsidP="00E3596A">
            <w:pPr>
              <w:spacing w:before="120"/>
              <w:contextualSpacing/>
              <w:rPr>
                <w:rFonts w:cs="Calibri"/>
                <w:bCs/>
                <w:color w:val="000000"/>
                <w:szCs w:val="22"/>
              </w:rPr>
            </w:pPr>
          </w:p>
        </w:tc>
      </w:tr>
      <w:tr w:rsidR="00BA0BC9" w:rsidRPr="00D5180B" w14:paraId="181549B3"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FBEA33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F88C8CD"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4D8C4D7E"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A85BFA1" w14:textId="77777777" w:rsidR="00BA0BC9" w:rsidRPr="00D5180B" w:rsidRDefault="00BA0BC9" w:rsidP="00E3596A">
            <w:pPr>
              <w:spacing w:before="120"/>
              <w:contextualSpacing/>
              <w:rPr>
                <w:rFonts w:cs="Calibri"/>
                <w:bCs/>
                <w:color w:val="000000"/>
                <w:szCs w:val="22"/>
              </w:rPr>
            </w:pPr>
          </w:p>
        </w:tc>
      </w:tr>
      <w:tr w:rsidR="00BA0BC9" w:rsidRPr="00D5180B" w14:paraId="0422521A"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03B91313"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E1D7879"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BA3991D"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4E35E1C0" w14:textId="77777777" w:rsidR="00BA0BC9" w:rsidRPr="00D5180B" w:rsidRDefault="00BA0BC9" w:rsidP="00E3596A">
            <w:pPr>
              <w:spacing w:before="120"/>
              <w:contextualSpacing/>
              <w:rPr>
                <w:rFonts w:cs="Calibri"/>
                <w:bCs/>
                <w:color w:val="000000"/>
                <w:szCs w:val="22"/>
              </w:rPr>
            </w:pPr>
          </w:p>
        </w:tc>
      </w:tr>
      <w:tr w:rsidR="00BA0BC9" w:rsidRPr="00D5180B" w14:paraId="1ADFF9E6" w14:textId="77777777" w:rsidTr="000C6AF6">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3B470A2"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C51D1BE"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9E82629"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3A0CDF51" w14:textId="77777777" w:rsidR="00BA0BC9" w:rsidRPr="00D5180B" w:rsidRDefault="00BA0BC9" w:rsidP="00E3596A">
            <w:pPr>
              <w:spacing w:before="120"/>
              <w:contextualSpacing/>
              <w:rPr>
                <w:rFonts w:cs="Calibri"/>
                <w:bCs/>
                <w:color w:val="000000"/>
                <w:szCs w:val="22"/>
              </w:rPr>
            </w:pPr>
          </w:p>
        </w:tc>
      </w:tr>
      <w:tr w:rsidR="00BA0BC9" w:rsidRPr="00D5180B" w14:paraId="2731ECEA"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1D82AD5F" w14:textId="77777777" w:rsidR="00BA0BC9" w:rsidRPr="00D5180B" w:rsidRDefault="00BA0BC9" w:rsidP="00E3596A">
            <w:pPr>
              <w:spacing w:before="120"/>
              <w:contextualSpacing/>
              <w:rPr>
                <w:rFonts w:cs="Calibri"/>
                <w:b/>
                <w:bCs/>
                <w:color w:val="000000"/>
                <w:szCs w:val="22"/>
              </w:rPr>
            </w:pP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3941CD8F"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2C77BBB2"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08685FDA" w14:textId="77777777" w:rsidR="00BA0BC9" w:rsidRPr="00D5180B"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tc>
      </w:tr>
      <w:tr w:rsidR="00BA0BC9" w:rsidRPr="00D5180B" w14:paraId="43176535"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15A81C2"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830C485"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1F00261"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3F97F178" w14:textId="77777777" w:rsidR="00BA0BC9" w:rsidRPr="00D5180B" w:rsidRDefault="00BA0BC9" w:rsidP="00E3596A">
            <w:pPr>
              <w:spacing w:before="120"/>
              <w:contextualSpacing/>
              <w:rPr>
                <w:rFonts w:cs="Calibri"/>
                <w:bCs/>
                <w:color w:val="000000"/>
                <w:szCs w:val="22"/>
              </w:rPr>
            </w:pPr>
          </w:p>
        </w:tc>
      </w:tr>
      <w:tr w:rsidR="00BA0BC9" w:rsidRPr="00D5180B" w14:paraId="10121917" w14:textId="77777777" w:rsidTr="000C6AF6">
        <w:trPr>
          <w:trHeight w:val="331"/>
        </w:trPr>
        <w:tc>
          <w:tcPr>
            <w:tcW w:w="2895" w:type="dxa"/>
            <w:vMerge/>
            <w:tcBorders>
              <w:top w:val="nil"/>
              <w:left w:val="single" w:sz="8" w:space="0" w:color="auto"/>
              <w:bottom w:val="single" w:sz="8" w:space="0" w:color="000000"/>
              <w:right w:val="single" w:sz="8" w:space="0" w:color="auto"/>
            </w:tcBorders>
            <w:vAlign w:val="center"/>
            <w:hideMark/>
          </w:tcPr>
          <w:p w14:paraId="73926935"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2DB16FB"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3A0D776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31AB34B7" w14:textId="77777777" w:rsidR="00BA0BC9" w:rsidRPr="00D5180B" w:rsidRDefault="00BA0BC9" w:rsidP="00E3596A">
            <w:pPr>
              <w:spacing w:before="120"/>
              <w:contextualSpacing/>
              <w:rPr>
                <w:rFonts w:cs="Calibri"/>
                <w:bCs/>
                <w:color w:val="000000"/>
                <w:szCs w:val="22"/>
              </w:rPr>
            </w:pPr>
          </w:p>
        </w:tc>
      </w:tr>
      <w:tr w:rsidR="00BA0BC9" w:rsidRPr="00D5180B" w14:paraId="1F22FE2E" w14:textId="77777777" w:rsidTr="000C6AF6">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21593B35"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7412E67"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A9E1091"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3CEE5AED" w14:textId="77777777" w:rsidR="00BA0BC9" w:rsidRPr="00D5180B" w:rsidRDefault="00BA0BC9" w:rsidP="00E3596A">
            <w:pPr>
              <w:spacing w:before="120"/>
              <w:contextualSpacing/>
              <w:rPr>
                <w:rFonts w:cs="Calibri"/>
                <w:bCs/>
                <w:color w:val="000000"/>
                <w:szCs w:val="22"/>
              </w:rPr>
            </w:pPr>
          </w:p>
        </w:tc>
      </w:tr>
      <w:tr w:rsidR="00BA0BC9" w:rsidRPr="00D5180B" w14:paraId="2EFA055E" w14:textId="77777777" w:rsidTr="000C6AF6">
        <w:trPr>
          <w:trHeight w:val="979"/>
        </w:trPr>
        <w:tc>
          <w:tcPr>
            <w:tcW w:w="2895" w:type="dxa"/>
            <w:vMerge/>
            <w:tcBorders>
              <w:top w:val="nil"/>
              <w:left w:val="single" w:sz="8" w:space="0" w:color="auto"/>
              <w:bottom w:val="single" w:sz="8" w:space="0" w:color="000000"/>
              <w:right w:val="single" w:sz="8" w:space="0" w:color="auto"/>
            </w:tcBorders>
            <w:vAlign w:val="center"/>
            <w:hideMark/>
          </w:tcPr>
          <w:p w14:paraId="1C7DFA83"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800383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2B79CB3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A767F2E" w14:textId="77777777" w:rsidR="00BA0BC9" w:rsidRPr="00D5180B" w:rsidRDefault="00BA0BC9" w:rsidP="00E3596A">
            <w:pPr>
              <w:spacing w:before="120"/>
              <w:contextualSpacing/>
              <w:rPr>
                <w:rFonts w:cs="Calibri"/>
                <w:bCs/>
                <w:color w:val="000000"/>
                <w:szCs w:val="22"/>
              </w:rPr>
            </w:pPr>
          </w:p>
        </w:tc>
      </w:tr>
      <w:tr w:rsidR="00337CDE" w:rsidRPr="00D5180B" w14:paraId="6CE2ABC0" w14:textId="77777777" w:rsidTr="000C6AF6">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48ACB227" w14:textId="77777777" w:rsidR="008D137D" w:rsidRPr="00D5180B" w:rsidRDefault="008D137D" w:rsidP="002B793C">
            <w:pPr>
              <w:spacing w:before="120"/>
              <w:contextualSpacing/>
              <w:jc w:val="center"/>
              <w:rPr>
                <w:rFonts w:cs="Calibri"/>
                <w:b/>
                <w:bCs/>
                <w:color w:val="000000"/>
              </w:rPr>
            </w:pPr>
            <w:r w:rsidRPr="00D5180B">
              <w:rPr>
                <w:rFonts w:cs="Calibri"/>
                <w:b/>
                <w:bCs/>
                <w:color w:val="000000"/>
                <w:szCs w:val="22"/>
              </w:rPr>
              <w:lastRenderedPageBreak/>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243B5531" w14:textId="77777777" w:rsidR="008D137D" w:rsidRDefault="008D137D" w:rsidP="00E45A9B">
            <w:pPr>
              <w:spacing w:before="120"/>
              <w:contextualSpacing/>
              <w:jc w:val="center"/>
              <w:rPr>
                <w:b/>
                <w:color w:val="000000"/>
              </w:rPr>
            </w:pPr>
          </w:p>
          <w:p w14:paraId="133FF62C" w14:textId="77777777" w:rsidR="00820111" w:rsidRPr="002B793C" w:rsidRDefault="00820111" w:rsidP="00E45A9B">
            <w:pPr>
              <w:spacing w:before="120"/>
              <w:contextualSpacing/>
              <w:jc w:val="center"/>
              <w:rPr>
                <w:b/>
                <w:color w:val="000000"/>
              </w:rPr>
            </w:pP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17D3A066" w14:textId="77777777" w:rsidR="008D137D" w:rsidRPr="002B793C" w:rsidRDefault="008D137D" w:rsidP="000223D5">
            <w:pPr>
              <w:spacing w:before="120"/>
              <w:contextualSpacing/>
              <w:jc w:val="center"/>
              <w:rPr>
                <w:b/>
                <w:color w:val="000000"/>
              </w:rPr>
            </w:pP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2CBD1530" w14:textId="77777777" w:rsidR="008D137D" w:rsidRPr="002B793C" w:rsidRDefault="008D137D" w:rsidP="000223D5">
            <w:pPr>
              <w:spacing w:before="120"/>
              <w:contextualSpacing/>
              <w:jc w:val="center"/>
              <w:rPr>
                <w:b/>
                <w:color w:val="000000"/>
              </w:rPr>
            </w:pPr>
          </w:p>
        </w:tc>
      </w:tr>
      <w:tr w:rsidR="002D3F75" w:rsidRPr="00D5180B" w14:paraId="792AC0AC" w14:textId="77777777" w:rsidTr="000C6AF6">
        <w:trPr>
          <w:trHeight w:val="1942"/>
        </w:trPr>
        <w:tc>
          <w:tcPr>
            <w:tcW w:w="2895" w:type="dxa"/>
            <w:tcBorders>
              <w:top w:val="nil"/>
              <w:left w:val="single" w:sz="8" w:space="0" w:color="auto"/>
              <w:bottom w:val="single" w:sz="8" w:space="0" w:color="auto"/>
              <w:right w:val="nil"/>
            </w:tcBorders>
            <w:shd w:val="clear" w:color="auto" w:fill="auto"/>
            <w:vAlign w:val="bottom"/>
            <w:hideMark/>
          </w:tcPr>
          <w:p w14:paraId="4EE3D25F"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Food-contact (harvest) equipment cleaning &amp; sanitizing</w:t>
            </w:r>
          </w:p>
          <w:p w14:paraId="150A5677"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Hydrovac cooling</w:t>
            </w:r>
          </w:p>
          <w:p w14:paraId="48A3BF70"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Product rehydration</w:t>
            </w:r>
          </w:p>
          <w:p w14:paraId="4CF40BF8"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 xml:space="preserve">Hydrocooling </w:t>
            </w:r>
          </w:p>
          <w:p w14:paraId="497C1298" w14:textId="77777777" w:rsidR="002D3F75" w:rsidRPr="002D3F75" w:rsidRDefault="002D3F75" w:rsidP="002D3F75">
            <w:pPr>
              <w:pStyle w:val="ListParagraph"/>
              <w:numPr>
                <w:ilvl w:val="0"/>
                <w:numId w:val="74"/>
              </w:numPr>
              <w:spacing w:before="120" w:after="120" w:line="240" w:lineRule="auto"/>
              <w:ind w:left="332" w:hanging="274"/>
              <w:rPr>
                <w:rFonts w:cs="Calibri"/>
                <w:b/>
                <w:bCs/>
                <w:color w:val="000000"/>
              </w:rPr>
            </w:pPr>
            <w:r w:rsidRPr="002D3F75">
              <w:rPr>
                <w:rFonts w:cs="Calibri"/>
                <w:b/>
                <w:bCs/>
                <w:color w:val="000000"/>
              </w:rPr>
              <w:t>Packing ice</w:t>
            </w:r>
          </w:p>
        </w:tc>
        <w:tc>
          <w:tcPr>
            <w:tcW w:w="7355" w:type="dxa"/>
            <w:gridSpan w:val="3"/>
            <w:tcBorders>
              <w:top w:val="nil"/>
              <w:left w:val="single" w:sz="8" w:space="0" w:color="auto"/>
              <w:bottom w:val="single" w:sz="8" w:space="0" w:color="auto"/>
              <w:right w:val="single" w:sz="8" w:space="0" w:color="auto"/>
            </w:tcBorders>
            <w:shd w:val="clear" w:color="auto" w:fill="auto"/>
            <w:vAlign w:val="center"/>
          </w:tcPr>
          <w:p w14:paraId="37E22178" w14:textId="77777777" w:rsidR="002D3F75" w:rsidRPr="002B793C" w:rsidRDefault="002D3F75" w:rsidP="002B793C">
            <w:pPr>
              <w:pStyle w:val="ListParagraph"/>
              <w:spacing w:after="0"/>
              <w:ind w:left="330" w:hanging="270"/>
            </w:pPr>
            <w:r w:rsidRPr="002D3F75">
              <w:rPr>
                <w:rFonts w:cs="Calibri"/>
              </w:rPr>
              <w:t xml:space="preserve">Water that directly contacts edible portions of harvested crop or is used on food-contact surfaces such as equipment or utensils, must meet the Maximum Contaminant Level Goal for </w:t>
            </w:r>
            <w:r w:rsidRPr="0016703A">
              <w:rPr>
                <w:i/>
              </w:rPr>
              <w:t>E. coli</w:t>
            </w:r>
            <w:r w:rsidRPr="002D3F75">
              <w:rPr>
                <w:rFonts w:cs="Calibri"/>
              </w:rPr>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rPr>
                <w:rFonts w:cs="Calibri"/>
              </w:rPr>
              <w:t xml:space="preserve"> </w:t>
            </w:r>
          </w:p>
        </w:tc>
      </w:tr>
    </w:tbl>
    <w:p w14:paraId="782E7CA5" w14:textId="77777777" w:rsidR="00640171" w:rsidRPr="00D5180B" w:rsidRDefault="00640171" w:rsidP="00BA0BC9">
      <w:pPr>
        <w:spacing w:before="120" w:after="120"/>
        <w:rPr>
          <w:rFonts w:cs="Calibri"/>
          <w:szCs w:val="22"/>
        </w:rPr>
      </w:pPr>
    </w:p>
    <w:p w14:paraId="2A70B104" w14:textId="77777777" w:rsidR="00C72B7D" w:rsidRPr="0004283C" w:rsidRDefault="00C72B7D" w:rsidP="00476F26">
      <w:pPr>
        <w:pStyle w:val="Heading2"/>
      </w:pPr>
      <w:bookmarkStart w:id="128" w:name="_Toc8374927"/>
      <w:bookmarkStart w:id="129" w:name="_Toc20839144"/>
      <w:r w:rsidRPr="0004283C">
        <w:t>Irrigation Water Sampling Plans and Remedial Actions</w:t>
      </w:r>
      <w:bookmarkEnd w:id="128"/>
      <w:bookmarkEnd w:id="129"/>
    </w:p>
    <w:p w14:paraId="4043AFA9" w14:textId="77777777" w:rsidR="00C72B7D" w:rsidRPr="00D5180B" w:rsidRDefault="00C72B7D" w:rsidP="00214EDC">
      <w:pPr>
        <w:spacing w:before="120" w:after="120"/>
        <w:rPr>
          <w:rFonts w:cs="Calibri"/>
          <w:szCs w:val="22"/>
        </w:rPr>
      </w:pPr>
      <w:bookmarkStart w:id="130"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7FB6ABA0" w14:textId="77777777" w:rsidR="00B7171C" w:rsidRPr="00D5180B" w:rsidRDefault="004251DE" w:rsidP="00F0393F">
      <w:pPr>
        <w:pStyle w:val="ListParagraph"/>
        <w:numPr>
          <w:ilvl w:val="0"/>
          <w:numId w:val="37"/>
        </w:numPr>
        <w:spacing w:before="120" w:after="120" w:line="240" w:lineRule="auto"/>
        <w:ind w:left="720" w:hanging="270"/>
        <w:contextualSpacing w:val="0"/>
        <w:rPr>
          <w:rFonts w:cs="Calibri"/>
        </w:rPr>
      </w:pPr>
      <w:r w:rsidRPr="00D5180B">
        <w:rPr>
          <w:rFonts w:cs="Calibri"/>
        </w:rPr>
        <w:t>As irrigation system equipment may change locations throughout the season, but water sources are generally at a fixed location, a robust overhead irrigation water quality testing program must include a</w:t>
      </w:r>
      <w:r w:rsidR="00B7171C" w:rsidRPr="00D5180B">
        <w:rPr>
          <w:rFonts w:cs="Calibri"/>
        </w:rPr>
        <w:t>ssessments of both the irrigation water source and the irrigation system</w:t>
      </w:r>
      <w:r w:rsidRPr="00D5180B">
        <w:rPr>
          <w:rFonts w:cs="Calibri"/>
        </w:rPr>
        <w:t>. Assessing water quality at the end of the delivery system</w:t>
      </w:r>
      <w:r w:rsidR="00B7171C" w:rsidRPr="00D5180B">
        <w:rPr>
          <w:rFonts w:cs="Calibri"/>
        </w:rPr>
        <w:t xml:space="preserve"> ensure</w:t>
      </w:r>
      <w:r w:rsidRPr="00D5180B">
        <w:rPr>
          <w:rFonts w:cs="Calibri"/>
        </w:rPr>
        <w:t>s</w:t>
      </w:r>
      <w:r w:rsidR="00B7171C" w:rsidRPr="00D5180B">
        <w:rPr>
          <w:rFonts w:cs="Calibri"/>
        </w:rPr>
        <w:t xml:space="preserve"> </w:t>
      </w:r>
      <w:r w:rsidRPr="00D5180B">
        <w:rPr>
          <w:rFonts w:cs="Calibri"/>
        </w:rPr>
        <w:t xml:space="preserve">source </w:t>
      </w:r>
      <w:r w:rsidR="00B7171C" w:rsidRPr="00D5180B">
        <w:rPr>
          <w:rFonts w:cs="Calibri"/>
        </w:rPr>
        <w:t xml:space="preserve">water quality does not degrade as it moves through the system. </w:t>
      </w:r>
    </w:p>
    <w:p w14:paraId="1DE31309" w14:textId="77777777" w:rsidR="00C72B7D" w:rsidRPr="00D5180B" w:rsidRDefault="00C72B7D" w:rsidP="00F0393F">
      <w:pPr>
        <w:pStyle w:val="ListParagraph"/>
        <w:numPr>
          <w:ilvl w:val="0"/>
          <w:numId w:val="37"/>
        </w:numPr>
        <w:spacing w:before="120" w:after="120" w:line="240" w:lineRule="auto"/>
        <w:ind w:left="720" w:hanging="270"/>
        <w:contextualSpacing w:val="0"/>
        <w:rPr>
          <w:rFonts w:cs="Calibri"/>
        </w:rPr>
      </w:pPr>
      <w:r w:rsidRPr="00D5180B">
        <w:rPr>
          <w:rFonts w:cs="Calibri"/>
        </w:rPr>
        <w:t>For the purposes of this document, sampling of ag</w:t>
      </w:r>
      <w:r w:rsidR="009B25DE" w:rsidRPr="00D5180B">
        <w:rPr>
          <w:rFonts w:cs="Calibri"/>
        </w:rPr>
        <w:t>ricultural</w:t>
      </w:r>
      <w:r w:rsidRPr="00D5180B">
        <w:rPr>
          <w:rFonts w:cs="Calibri"/>
        </w:rPr>
        <w:t xml:space="preserve"> water systems occurs for the following three reasons</w:t>
      </w:r>
      <w:r w:rsidR="00202834" w:rsidRPr="00D5180B">
        <w:rPr>
          <w:rFonts w:cs="Calibri"/>
        </w:rPr>
        <w:t xml:space="preserve"> </w:t>
      </w:r>
      <w:r w:rsidR="00A3074C" w:rsidRPr="00D5180B">
        <w:rPr>
          <w:rFonts w:cs="Calibri"/>
        </w:rPr>
        <w:t xml:space="preserve">and </w:t>
      </w:r>
      <w:r w:rsidR="00202834" w:rsidRPr="00D5180B">
        <w:rPr>
          <w:rFonts w:cs="Calibri"/>
        </w:rPr>
        <w:t>Tables 2</w:t>
      </w:r>
      <w:r w:rsidR="00C50033">
        <w:rPr>
          <w:rFonts w:cs="Calibri"/>
        </w:rPr>
        <w:t>B</w:t>
      </w:r>
      <w:r w:rsidR="00202834" w:rsidRPr="00D5180B">
        <w:rPr>
          <w:rFonts w:cs="Calibri"/>
        </w:rPr>
        <w:t>-2</w:t>
      </w:r>
      <w:r w:rsidR="00C50033">
        <w:rPr>
          <w:rFonts w:cs="Calibri"/>
        </w:rPr>
        <w:t>C</w:t>
      </w:r>
      <w:r w:rsidR="00202834" w:rsidRPr="00D5180B">
        <w:rPr>
          <w:rFonts w:cs="Calibri"/>
        </w:rPr>
        <w:t xml:space="preserve"> follow this framework provid</w:t>
      </w:r>
      <w:r w:rsidR="00A3074C" w:rsidRPr="00D5180B">
        <w:rPr>
          <w:rFonts w:cs="Calibri"/>
        </w:rPr>
        <w:t>ing</w:t>
      </w:r>
      <w:r w:rsidR="00202834" w:rsidRPr="00D5180B">
        <w:rPr>
          <w:rFonts w:cs="Calibri"/>
        </w:rPr>
        <w:t xml:space="preserve"> specific </w:t>
      </w:r>
      <w:r w:rsidR="00A3074C" w:rsidRPr="00D5180B">
        <w:rPr>
          <w:rFonts w:cs="Calibri"/>
        </w:rPr>
        <w:t>details</w:t>
      </w:r>
      <w:r w:rsidR="00202834" w:rsidRPr="00D5180B">
        <w:rPr>
          <w:rFonts w:cs="Calibri"/>
        </w:rPr>
        <w:t xml:space="preserve"> for each assessment</w:t>
      </w:r>
      <w:r w:rsidR="00A3074C" w:rsidRPr="00D5180B">
        <w:rPr>
          <w:rFonts w:cs="Calibri"/>
        </w:rPr>
        <w:t>’s requirements</w:t>
      </w:r>
      <w:r w:rsidRPr="00D5180B">
        <w:rPr>
          <w:rFonts w:cs="Calibri"/>
        </w:rPr>
        <w:t xml:space="preserve">: </w:t>
      </w:r>
    </w:p>
    <w:p w14:paraId="2B5E0821" w14:textId="77777777" w:rsidR="00C72B7D" w:rsidRPr="00D5180B" w:rsidRDefault="00E83516" w:rsidP="00F0393F">
      <w:pPr>
        <w:pStyle w:val="ListParagraph"/>
        <w:numPr>
          <w:ilvl w:val="0"/>
          <w:numId w:val="90"/>
        </w:numPr>
        <w:spacing w:after="120" w:line="240" w:lineRule="auto"/>
        <w:contextualSpacing w:val="0"/>
        <w:rPr>
          <w:rFonts w:cs="Calibri"/>
        </w:rPr>
      </w:pPr>
      <w:r w:rsidRPr="00D5180B">
        <w:rPr>
          <w:rFonts w:cs="Calibri"/>
          <w:b/>
        </w:rPr>
        <w:t>Baseline microbial assessments</w:t>
      </w:r>
      <w:r w:rsidR="00B7171C" w:rsidRPr="00D5180B">
        <w:rPr>
          <w:rFonts w:cs="Calibri"/>
          <w:b/>
        </w:rPr>
        <w:t>:</w:t>
      </w:r>
      <w:r w:rsidR="00B7171C" w:rsidRPr="00D5180B">
        <w:rPr>
          <w:rFonts w:cs="Calibri"/>
        </w:rPr>
        <w:t xml:space="preserve"> </w:t>
      </w:r>
      <w:r w:rsidR="00C72B7D" w:rsidRPr="00D5180B">
        <w:rPr>
          <w:rFonts w:cs="Calibri"/>
        </w:rPr>
        <w:t>To “type” your ag</w:t>
      </w:r>
      <w:r w:rsidR="009B25DE" w:rsidRPr="00D5180B">
        <w:rPr>
          <w:rFonts w:cs="Calibri"/>
        </w:rPr>
        <w:t>riculture</w:t>
      </w:r>
      <w:r w:rsidR="00C72B7D" w:rsidRPr="00D5180B">
        <w:rPr>
          <w:rFonts w:cs="Calibri"/>
        </w:rPr>
        <w:t xml:space="preserve"> water </w:t>
      </w:r>
      <w:r w:rsidR="00C72B7D" w:rsidRPr="00D5180B">
        <w:rPr>
          <w:rFonts w:cs="Calibri"/>
          <w:i/>
          <w:u w:val="single"/>
        </w:rPr>
        <w:t>source</w:t>
      </w:r>
      <w:r w:rsidR="00C72B7D" w:rsidRPr="00D5180B">
        <w:rPr>
          <w:rFonts w:cs="Calibri"/>
        </w:rPr>
        <w:t xml:space="preserve"> and establish its “known” quality. </w:t>
      </w:r>
    </w:p>
    <w:p w14:paraId="516A94E2" w14:textId="77777777" w:rsidR="00A3074C" w:rsidRPr="00D5180B" w:rsidRDefault="00AF4E00" w:rsidP="00F0393F">
      <w:pPr>
        <w:pStyle w:val="ListParagraph"/>
        <w:numPr>
          <w:ilvl w:val="0"/>
          <w:numId w:val="90"/>
        </w:numPr>
        <w:spacing w:after="120" w:line="240" w:lineRule="auto"/>
        <w:contextualSpacing w:val="0"/>
        <w:rPr>
          <w:rFonts w:cs="Calibri"/>
        </w:rPr>
      </w:pPr>
      <w:r w:rsidRPr="00D5180B">
        <w:rPr>
          <w:rFonts w:cs="Calibri"/>
          <w:b/>
        </w:rPr>
        <w:t xml:space="preserve">Initial </w:t>
      </w:r>
      <w:r w:rsidR="00E83516" w:rsidRPr="00D5180B">
        <w:rPr>
          <w:rFonts w:cs="Calibri"/>
          <w:b/>
        </w:rPr>
        <w:t>microbial</w:t>
      </w:r>
      <w:r w:rsidRPr="00D5180B">
        <w:rPr>
          <w:rFonts w:cs="Calibri"/>
          <w:b/>
        </w:rPr>
        <w:t xml:space="preserve"> water quality</w:t>
      </w:r>
      <w:r w:rsidR="00E83516" w:rsidRPr="00D5180B">
        <w:rPr>
          <w:rFonts w:cs="Calibri"/>
          <w:b/>
        </w:rPr>
        <w:t xml:space="preserve"> assessment</w:t>
      </w:r>
      <w:r w:rsidR="00A3074C" w:rsidRPr="00D5180B">
        <w:rPr>
          <w:rFonts w:cs="Calibri"/>
          <w:b/>
        </w:rPr>
        <w:t>:</w:t>
      </w:r>
      <w:r w:rsidR="00A3074C" w:rsidRPr="00D5180B">
        <w:rPr>
          <w:rFonts w:cs="Calibri"/>
        </w:rPr>
        <w:t xml:space="preserve"> </w:t>
      </w:r>
      <w:r w:rsidR="00C72B7D" w:rsidRPr="00D5180B">
        <w:rPr>
          <w:rFonts w:cs="Calibri"/>
        </w:rPr>
        <w:t>To test your ag</w:t>
      </w:r>
      <w:r w:rsidR="00125336" w:rsidRPr="00D5180B">
        <w:rPr>
          <w:rFonts w:cs="Calibri"/>
        </w:rPr>
        <w:t>ricultu</w:t>
      </w:r>
      <w:r w:rsidR="009B25DE" w:rsidRPr="00D5180B">
        <w:rPr>
          <w:rFonts w:cs="Calibri"/>
        </w:rPr>
        <w:t>ral</w:t>
      </w:r>
      <w:r w:rsidR="00C72B7D" w:rsidRPr="00D5180B">
        <w:rPr>
          <w:rFonts w:cs="Calibri"/>
        </w:rPr>
        <w:t xml:space="preserve"> water </w:t>
      </w:r>
      <w:r w:rsidR="00C72B7D" w:rsidRPr="00D5180B">
        <w:rPr>
          <w:rFonts w:cs="Calibri"/>
          <w:i/>
          <w:u w:val="single"/>
        </w:rPr>
        <w:t>system</w:t>
      </w:r>
      <w:r w:rsidR="00C72B7D" w:rsidRPr="00D5180B">
        <w:rPr>
          <w:rFonts w:cs="Calibri"/>
        </w:rPr>
        <w:t xml:space="preserve"> prior to use to ensure water is not degraded as it moves through the system.</w:t>
      </w:r>
    </w:p>
    <w:p w14:paraId="00DE731A" w14:textId="77777777" w:rsidR="000D0BC4" w:rsidRPr="00D5180B" w:rsidRDefault="00E83516" w:rsidP="00F0393F">
      <w:pPr>
        <w:pStyle w:val="ListParagraph"/>
        <w:numPr>
          <w:ilvl w:val="0"/>
          <w:numId w:val="90"/>
        </w:numPr>
        <w:spacing w:after="120" w:line="240" w:lineRule="auto"/>
        <w:contextualSpacing w:val="0"/>
        <w:rPr>
          <w:rFonts w:cs="Calibri"/>
        </w:rPr>
      </w:pPr>
      <w:r w:rsidRPr="00D5180B">
        <w:rPr>
          <w:rFonts w:cs="Calibri"/>
          <w:b/>
        </w:rPr>
        <w:t>Routine system assessments</w:t>
      </w:r>
      <w:r w:rsidR="00A3074C" w:rsidRPr="00D5180B">
        <w:rPr>
          <w:rFonts w:cs="Calibri"/>
          <w:b/>
        </w:rPr>
        <w:t>:</w:t>
      </w:r>
      <w:r w:rsidR="00A3074C" w:rsidRPr="00D5180B">
        <w:rPr>
          <w:rFonts w:cs="Calibri"/>
        </w:rPr>
        <w:t xml:space="preserve"> </w:t>
      </w:r>
      <w:r w:rsidR="00C72B7D" w:rsidRPr="00D5180B">
        <w:rPr>
          <w:rFonts w:cs="Calibri"/>
        </w:rPr>
        <w:t xml:space="preserve">To monitor the </w:t>
      </w:r>
      <w:r w:rsidR="00A3074C" w:rsidRPr="00D5180B">
        <w:rPr>
          <w:rFonts w:cs="Calibri"/>
        </w:rPr>
        <w:t xml:space="preserve">microbial </w:t>
      </w:r>
      <w:r w:rsidR="00C72B7D" w:rsidRPr="00D5180B">
        <w:rPr>
          <w:rFonts w:cs="Calibri"/>
        </w:rPr>
        <w:t>quality of your ag</w:t>
      </w:r>
      <w:r w:rsidR="009B25DE" w:rsidRPr="00D5180B">
        <w:rPr>
          <w:rFonts w:cs="Calibri"/>
        </w:rPr>
        <w:t>ricultural</w:t>
      </w:r>
      <w:r w:rsidR="00C72B7D" w:rsidRPr="00D5180B">
        <w:rPr>
          <w:rFonts w:cs="Calibri"/>
        </w:rPr>
        <w:t xml:space="preserve"> water </w:t>
      </w:r>
      <w:r w:rsidR="00C72B7D" w:rsidRPr="00D5180B">
        <w:rPr>
          <w:rFonts w:cs="Calibri"/>
          <w:i/>
        </w:rPr>
        <w:t>system</w:t>
      </w:r>
      <w:r w:rsidR="00C72B7D" w:rsidRPr="00D5180B">
        <w:rPr>
          <w:rFonts w:cs="Calibri"/>
        </w:rPr>
        <w:t xml:space="preserve"> throughout the season to ensure it continues to meet the microbial water quality standards. </w:t>
      </w:r>
    </w:p>
    <w:p w14:paraId="70F26D7B" w14:textId="77777777" w:rsidR="00DB06CB" w:rsidRPr="00D5180B" w:rsidRDefault="00DB06CB" w:rsidP="00AC6D7A">
      <w:pPr>
        <w:pStyle w:val="ListParagraph"/>
        <w:numPr>
          <w:ilvl w:val="1"/>
          <w:numId w:val="90"/>
        </w:numPr>
        <w:spacing w:after="120" w:line="240" w:lineRule="auto"/>
        <w:ind w:left="1800"/>
        <w:contextualSpacing w:val="0"/>
        <w:rPr>
          <w:rFonts w:cs="Calibri"/>
        </w:rPr>
      </w:pPr>
      <w:r w:rsidRPr="00D5180B">
        <w:rPr>
          <w:rFonts w:cs="Calibri"/>
        </w:rPr>
        <w:t>If you are applying water from a Type A ag</w:t>
      </w:r>
      <w:r w:rsidR="009B25DE" w:rsidRPr="00D5180B">
        <w:rPr>
          <w:rFonts w:cs="Calibri"/>
        </w:rPr>
        <w:t>ricultural</w:t>
      </w:r>
      <w:r w:rsidRPr="00D5180B">
        <w:rPr>
          <w:rFonts w:cs="Calibri"/>
        </w:rPr>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rPr>
          <w:rFonts w:cs="Calibri"/>
        </w:rPr>
        <w:t xml:space="preserve">initial microbial water quality </w:t>
      </w:r>
      <w:r w:rsidRPr="00D5180B">
        <w:rPr>
          <w:rFonts w:cs="Calibri"/>
        </w:rPr>
        <w:t>assessments must be conducted before the 21 days-before-harvest window closes and routine verification / monitoring begins (per requirements outlined in Tables 2</w:t>
      </w:r>
      <w:r w:rsidR="00C50033">
        <w:rPr>
          <w:rFonts w:cs="Calibri"/>
        </w:rPr>
        <w:t>B</w:t>
      </w:r>
      <w:r w:rsidRPr="00D5180B">
        <w:rPr>
          <w:rFonts w:cs="Calibri"/>
        </w:rPr>
        <w:t xml:space="preserve"> and 2</w:t>
      </w:r>
      <w:r w:rsidR="00C50033">
        <w:rPr>
          <w:rFonts w:cs="Calibri"/>
        </w:rPr>
        <w:t>C</w:t>
      </w:r>
      <w:r w:rsidRPr="00D5180B">
        <w:rPr>
          <w:rFonts w:cs="Calibri"/>
        </w:rPr>
        <w:t xml:space="preserve">).  </w:t>
      </w:r>
    </w:p>
    <w:p w14:paraId="1F5EFB00" w14:textId="77777777" w:rsidR="00FC1833" w:rsidRPr="00D5180B" w:rsidRDefault="00B95D94" w:rsidP="00AC6D7A">
      <w:pPr>
        <w:pStyle w:val="ListParagraph"/>
        <w:numPr>
          <w:ilvl w:val="1"/>
          <w:numId w:val="90"/>
        </w:numPr>
        <w:spacing w:after="120" w:line="240" w:lineRule="auto"/>
        <w:ind w:left="1800"/>
        <w:contextualSpacing w:val="0"/>
        <w:rPr>
          <w:rFonts w:cs="Calibri"/>
        </w:rPr>
      </w:pPr>
      <w:r w:rsidRPr="00D5180B">
        <w:rPr>
          <w:rFonts w:cs="Calibri"/>
        </w:rPr>
        <w:t>Routine sampling is a part of building a dataset useful for evaluating individual data points and evaluating trends</w:t>
      </w:r>
      <w:r w:rsidR="00FC1833" w:rsidRPr="00D5180B">
        <w:rPr>
          <w:rFonts w:cs="Calibri"/>
        </w:rPr>
        <w:t xml:space="preserve"> to gain a better understanding of your </w:t>
      </w:r>
      <w:r w:rsidR="009B25DE" w:rsidRPr="00D5180B">
        <w:rPr>
          <w:rFonts w:cs="Calibri"/>
        </w:rPr>
        <w:t xml:space="preserve">agricultural </w:t>
      </w:r>
      <w:r w:rsidR="00FC1833" w:rsidRPr="00D5180B">
        <w:rPr>
          <w:rFonts w:cs="Calibri"/>
        </w:rPr>
        <w:t>water system.</w:t>
      </w:r>
      <w:r w:rsidRPr="00D5180B">
        <w:rPr>
          <w:rFonts w:cs="Calibri"/>
        </w:rPr>
        <w:t xml:space="preserve"> </w:t>
      </w:r>
    </w:p>
    <w:p w14:paraId="19D002FF" w14:textId="77777777" w:rsidR="00FC1833" w:rsidRPr="00D5180B" w:rsidRDefault="00FC1833" w:rsidP="00AC6D7A">
      <w:pPr>
        <w:pStyle w:val="ListParagraph"/>
        <w:numPr>
          <w:ilvl w:val="2"/>
          <w:numId w:val="90"/>
        </w:numPr>
        <w:spacing w:after="120" w:line="240" w:lineRule="auto"/>
        <w:ind w:left="2430"/>
        <w:contextualSpacing w:val="0"/>
        <w:rPr>
          <w:rFonts w:cs="Calibri"/>
        </w:rPr>
      </w:pPr>
      <w:r w:rsidRPr="00D5180B">
        <w:rPr>
          <w:rFonts w:cs="Calibri"/>
        </w:rPr>
        <w:t xml:space="preserve">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w:t>
      </w:r>
      <w:r w:rsidRPr="00D5180B">
        <w:rPr>
          <w:rFonts w:cs="Calibri"/>
        </w:rPr>
        <w:lastRenderedPageBreak/>
        <w:t>application in a nearby field, or animal-related activity</w:t>
      </w:r>
      <w:r w:rsidR="00EF4C83" w:rsidRPr="00D5180B">
        <w:rPr>
          <w:rFonts w:cs="Calibri"/>
        </w:rPr>
        <w:t>,</w:t>
      </w:r>
      <w:r w:rsidRPr="00D5180B">
        <w:rPr>
          <w:rFonts w:cs="Calibri"/>
        </w:rPr>
        <w:t xml:space="preserve"> consider conducting additional water testing.</w:t>
      </w:r>
    </w:p>
    <w:p w14:paraId="5C0FBBDD" w14:textId="77777777" w:rsidR="000D0BC4" w:rsidRPr="00D5180B" w:rsidRDefault="0080765F" w:rsidP="00AC6D7A">
      <w:pPr>
        <w:pStyle w:val="ListParagraph"/>
        <w:numPr>
          <w:ilvl w:val="2"/>
          <w:numId w:val="90"/>
        </w:numPr>
        <w:spacing w:after="120" w:line="240" w:lineRule="auto"/>
        <w:ind w:left="2430"/>
        <w:contextualSpacing w:val="0"/>
        <w:rPr>
          <w:rFonts w:cs="Calibri"/>
        </w:rPr>
      </w:pPr>
      <w:r w:rsidRPr="00D5180B">
        <w:rPr>
          <w:rFonts w:cs="Calibri"/>
        </w:rPr>
        <w:t>If you are irrigating with Type B→A ag</w:t>
      </w:r>
      <w:r w:rsidR="00125336" w:rsidRPr="00D5180B">
        <w:rPr>
          <w:rFonts w:cs="Calibri"/>
        </w:rPr>
        <w:t>ricultural</w:t>
      </w:r>
      <w:r w:rsidRPr="00D5180B">
        <w:rPr>
          <w:rFonts w:cs="Calibri"/>
        </w:rPr>
        <w:t xml:space="preserve"> water systems, </w:t>
      </w:r>
      <w:r w:rsidR="00FC1833" w:rsidRPr="00D5180B">
        <w:rPr>
          <w:rFonts w:cs="Calibri"/>
        </w:rPr>
        <w:t xml:space="preserve">collecting and analyzing water system data is essential for </w:t>
      </w:r>
      <w:r w:rsidRPr="00D5180B">
        <w:rPr>
          <w:rFonts w:cs="Calibri"/>
        </w:rPr>
        <w:t xml:space="preserve">understanding of how the </w:t>
      </w:r>
      <w:r w:rsidR="00FF1C7B" w:rsidRPr="00D5180B">
        <w:rPr>
          <w:rFonts w:cs="Calibri"/>
        </w:rPr>
        <w:t xml:space="preserve">treatment </w:t>
      </w:r>
      <w:r w:rsidR="00792001" w:rsidRPr="00D5180B">
        <w:rPr>
          <w:rFonts w:cs="Calibri"/>
        </w:rPr>
        <w:t xml:space="preserve">functions in your irrigation </w:t>
      </w:r>
      <w:r w:rsidRPr="00D5180B">
        <w:rPr>
          <w:rFonts w:cs="Calibri"/>
        </w:rPr>
        <w:t>system and can optimize its effectiveness.</w:t>
      </w:r>
    </w:p>
    <w:p w14:paraId="62A6F535" w14:textId="77777777" w:rsidR="00DB06CB" w:rsidRPr="00122A81" w:rsidRDefault="00DB06CB" w:rsidP="00214EDC">
      <w:pPr>
        <w:pStyle w:val="ListParagraph"/>
        <w:numPr>
          <w:ilvl w:val="0"/>
          <w:numId w:val="106"/>
        </w:numPr>
        <w:spacing w:before="120" w:after="120"/>
        <w:rPr>
          <w:rFonts w:cs="Calibri"/>
        </w:rPr>
      </w:pPr>
      <w:r w:rsidRPr="00122A81">
        <w:rPr>
          <w:rFonts w:cs="Calibri"/>
        </w:rPr>
        <w:t>All ag</w:t>
      </w:r>
      <w:r w:rsidR="00125336" w:rsidRPr="00122A81">
        <w:rPr>
          <w:rFonts w:cs="Calibri"/>
        </w:rPr>
        <w:t>ricultural</w:t>
      </w:r>
      <w:r w:rsidRPr="00122A81">
        <w:rPr>
          <w:rFonts w:cs="Calibri"/>
        </w:rPr>
        <w:t xml:space="preserve"> water systems used in overhead irrigation </w:t>
      </w:r>
      <w:r w:rsidR="0012741A" w:rsidRPr="00122A81">
        <w:rPr>
          <w:rFonts w:cs="Calibri"/>
        </w:rPr>
        <w:t xml:space="preserve">prior </w:t>
      </w:r>
      <w:r w:rsidRPr="00122A81">
        <w:rPr>
          <w:rFonts w:cs="Calibri"/>
        </w:rPr>
        <w:t xml:space="preserve">to (&gt;) 21 days before the scheduled harvest date </w:t>
      </w:r>
      <w:r w:rsidR="00230463" w:rsidRPr="00122A81">
        <w:rPr>
          <w:rFonts w:cs="Calibri"/>
        </w:rPr>
        <w:t>must</w:t>
      </w:r>
      <w:r w:rsidR="00AF6558" w:rsidRPr="00122A81">
        <w:rPr>
          <w:rFonts w:cs="Calibri"/>
        </w:rPr>
        <w:t xml:space="preserve"> </w:t>
      </w:r>
      <w:r w:rsidR="00230463" w:rsidRPr="00122A81">
        <w:rPr>
          <w:rFonts w:cs="Calibri"/>
        </w:rPr>
        <w:t xml:space="preserve">meet </w:t>
      </w:r>
      <w:r w:rsidR="000D0BC4" w:rsidRPr="00122A81">
        <w:rPr>
          <w:rFonts w:cs="Calibri"/>
        </w:rPr>
        <w:t>the</w:t>
      </w:r>
      <w:r w:rsidR="00230463" w:rsidRPr="00122A81">
        <w:rPr>
          <w:rFonts w:cs="Calibri"/>
        </w:rPr>
        <w:t xml:space="preserve"> water quality requirements</w:t>
      </w:r>
      <w:r w:rsidRPr="00122A81">
        <w:rPr>
          <w:rFonts w:cs="Calibri"/>
        </w:rPr>
        <w:t xml:space="preserve"> outlined in Table</w:t>
      </w:r>
      <w:r w:rsidR="00230463" w:rsidRPr="00122A81">
        <w:rPr>
          <w:rFonts w:cs="Calibri"/>
        </w:rPr>
        <w:t xml:space="preserve"> 2</w:t>
      </w:r>
      <w:r w:rsidR="00C50033">
        <w:rPr>
          <w:rFonts w:cs="Calibri"/>
        </w:rPr>
        <w:t>E</w:t>
      </w:r>
      <w:r w:rsidR="000D0BC4" w:rsidRPr="00122A81">
        <w:rPr>
          <w:rFonts w:cs="Calibri"/>
        </w:rPr>
        <w:t xml:space="preserve"> for Type B ag</w:t>
      </w:r>
      <w:r w:rsidR="00125336" w:rsidRPr="00122A81">
        <w:rPr>
          <w:rFonts w:cs="Calibri"/>
        </w:rPr>
        <w:t>ricultural</w:t>
      </w:r>
      <w:r w:rsidR="000D0BC4" w:rsidRPr="00122A81">
        <w:rPr>
          <w:rFonts w:cs="Calibri"/>
        </w:rPr>
        <w:t xml:space="preserve"> water systems</w:t>
      </w:r>
      <w:r w:rsidRPr="00122A81">
        <w:rPr>
          <w:rFonts w:cs="Calibri"/>
        </w:rPr>
        <w:t xml:space="preserve">. </w:t>
      </w:r>
    </w:p>
    <w:p w14:paraId="3A19EFFC" w14:textId="77777777" w:rsidR="00DB06CB" w:rsidRPr="00122A81" w:rsidRDefault="00DB06CB" w:rsidP="00214EDC">
      <w:pPr>
        <w:pStyle w:val="ListParagraph"/>
        <w:numPr>
          <w:ilvl w:val="0"/>
          <w:numId w:val="106"/>
        </w:numPr>
        <w:spacing w:before="120" w:after="120"/>
        <w:rPr>
          <w:rFonts w:cs="Calibri"/>
        </w:rPr>
      </w:pPr>
      <w:r w:rsidRPr="00122A81">
        <w:rPr>
          <w:rFonts w:cs="Calibri"/>
        </w:rPr>
        <w:t>If a Type A or B ag</w:t>
      </w:r>
      <w:r w:rsidR="00125336" w:rsidRPr="00122A81">
        <w:rPr>
          <w:rFonts w:cs="Calibri"/>
        </w:rPr>
        <w:t>ricultural</w:t>
      </w:r>
      <w:r w:rsidRPr="00122A81">
        <w:rPr>
          <w:rFonts w:cs="Calibri"/>
        </w:rPr>
        <w:t xml:space="preserve"> water system fails the respective acceptance criteria, follow remedial action steps as outlined in Table 2</w:t>
      </w:r>
      <w:r w:rsidR="00C50033">
        <w:rPr>
          <w:rFonts w:cs="Calibri"/>
        </w:rPr>
        <w:t>F</w:t>
      </w:r>
      <w:r w:rsidRPr="00122A81">
        <w:rPr>
          <w:rFonts w:cs="Calibri"/>
        </w:rPr>
        <w:t xml:space="preserve"> </w:t>
      </w:r>
      <w:r w:rsidR="000D4EC4" w:rsidRPr="00122A81">
        <w:rPr>
          <w:rFonts w:cs="Calibri"/>
        </w:rPr>
        <w:t>(also included in</w:t>
      </w:r>
      <w:r w:rsidRPr="00122A81">
        <w:rPr>
          <w:rFonts w:cs="Calibri"/>
        </w:rPr>
        <w:t xml:space="preserve"> Figures</w:t>
      </w:r>
      <w:r w:rsidR="00AC6D7A" w:rsidRPr="00122A81">
        <w:rPr>
          <w:rFonts w:cs="Calibri"/>
        </w:rPr>
        <w:t xml:space="preserve"> </w:t>
      </w:r>
      <w:r w:rsidR="00C50033">
        <w:rPr>
          <w:rFonts w:cs="Calibri"/>
        </w:rPr>
        <w:t>2</w:t>
      </w:r>
      <w:r w:rsidR="00AC6D7A" w:rsidRPr="00122A81">
        <w:rPr>
          <w:rFonts w:cs="Calibri"/>
        </w:rPr>
        <w:t>B</w:t>
      </w:r>
      <w:r w:rsidRPr="00122A81">
        <w:rPr>
          <w:rFonts w:cs="Calibri"/>
        </w:rPr>
        <w:t xml:space="preserve">, </w:t>
      </w:r>
      <w:r w:rsidR="00C50033">
        <w:rPr>
          <w:rFonts w:cs="Calibri"/>
        </w:rPr>
        <w:t>3A</w:t>
      </w:r>
      <w:r w:rsidRPr="00122A81">
        <w:rPr>
          <w:rFonts w:cs="Calibri"/>
        </w:rPr>
        <w:t xml:space="preserve"> and </w:t>
      </w:r>
      <w:r w:rsidR="00AC6D7A" w:rsidRPr="00122A81">
        <w:rPr>
          <w:rFonts w:cs="Calibri"/>
        </w:rPr>
        <w:t>3</w:t>
      </w:r>
      <w:r w:rsidR="00C50033">
        <w:rPr>
          <w:rFonts w:cs="Calibri"/>
        </w:rPr>
        <w:t>C</w:t>
      </w:r>
      <w:r w:rsidR="000D4EC4" w:rsidRPr="00122A81">
        <w:rPr>
          <w:rFonts w:cs="Calibri"/>
        </w:rPr>
        <w:t>)</w:t>
      </w:r>
      <w:r w:rsidRPr="00122A81">
        <w:rPr>
          <w:rFonts w:cs="Calibri"/>
        </w:rPr>
        <w:t>.</w:t>
      </w:r>
      <w:ins w:id="131" w:author="Susan" w:date="2020-05-08T13:19:00Z">
        <w:r w:rsidR="00BB5A4A">
          <w:rPr>
            <w:rFonts w:cs="Calibri"/>
          </w:rPr>
          <w:t xml:space="preserve"> </w:t>
        </w:r>
        <w:commentRangeStart w:id="132"/>
        <w:r w:rsidR="00BB5A4A">
          <w:rPr>
            <w:rFonts w:cs="Calibri"/>
          </w:rPr>
          <w:t>Consider performing root cause analysis to determine if additional preventive measures can be</w:t>
        </w:r>
      </w:ins>
      <w:ins w:id="133" w:author="Susan" w:date="2020-05-13T08:13:00Z">
        <w:r w:rsidR="00963A01">
          <w:rPr>
            <w:rFonts w:cs="Calibri"/>
          </w:rPr>
          <w:t xml:space="preserve"> </w:t>
        </w:r>
        <w:commentRangeEnd w:id="132"/>
        <w:r w:rsidR="00963A01">
          <w:rPr>
            <w:rFonts w:cs="Calibri"/>
          </w:rPr>
          <w:t>incorporate</w:t>
        </w:r>
      </w:ins>
      <w:ins w:id="134" w:author="Susan" w:date="2020-05-13T08:14:00Z">
        <w:r w:rsidR="00963A01">
          <w:rPr>
            <w:rFonts w:cs="Calibri"/>
          </w:rPr>
          <w:t>d into the agricultural water system operation.</w:t>
        </w:r>
      </w:ins>
      <w:ins w:id="135" w:author="Susan" w:date="2020-05-08T13:21:00Z">
        <w:r w:rsidR="00770B78">
          <w:rPr>
            <w:rStyle w:val="CommentReference"/>
            <w:rFonts w:ascii="Tahoma" w:eastAsia="Times New Roman" w:hAnsi="Tahoma" w:cs="Tahoma"/>
            <w:lang w:eastAsia="x-none"/>
          </w:rPr>
          <w:commentReference w:id="132"/>
        </w:r>
      </w:ins>
    </w:p>
    <w:p w14:paraId="10186872" w14:textId="77777777" w:rsidR="00DB06CB" w:rsidRPr="00122A81" w:rsidRDefault="00DB06CB" w:rsidP="00214EDC">
      <w:pPr>
        <w:pStyle w:val="ListParagraph"/>
        <w:numPr>
          <w:ilvl w:val="0"/>
          <w:numId w:val="106"/>
        </w:numPr>
        <w:spacing w:before="120" w:after="120"/>
        <w:rPr>
          <w:rFonts w:cs="Calibri"/>
        </w:rPr>
      </w:pPr>
      <w:r w:rsidRPr="00122A81">
        <w:rPr>
          <w:rFonts w:cs="Calibri"/>
        </w:rPr>
        <w:t>Retain documentation of all test results and/or Certificates of Analysis/Quality Assurance for a period of at least two (2) years.</w:t>
      </w:r>
    </w:p>
    <w:p w14:paraId="136BA559" w14:textId="77777777" w:rsidR="000F1417" w:rsidRPr="00D5180B" w:rsidRDefault="000F1417" w:rsidP="00476F26">
      <w:pPr>
        <w:pStyle w:val="Heading2"/>
      </w:pPr>
      <w:bookmarkStart w:id="136" w:name="_Toc8374928"/>
      <w:bookmarkStart w:id="137" w:name="_Toc20839145"/>
      <w:bookmarkEnd w:id="130"/>
      <w:r w:rsidRPr="00D5180B">
        <w:t>Best Practices for Managing Storage and Conveyance System</w:t>
      </w:r>
      <w:r w:rsidR="0021707C" w:rsidRPr="00D5180B">
        <w:t>s</w:t>
      </w:r>
      <w:r w:rsidRPr="00D5180B">
        <w:t>:</w:t>
      </w:r>
      <w:bookmarkEnd w:id="136"/>
      <w:bookmarkEnd w:id="137"/>
    </w:p>
    <w:p w14:paraId="23B30932" w14:textId="77777777" w:rsidR="000F1417" w:rsidRPr="00122A81" w:rsidRDefault="000F1417" w:rsidP="00214EDC">
      <w:pPr>
        <w:pStyle w:val="ListParagraph"/>
        <w:numPr>
          <w:ilvl w:val="0"/>
          <w:numId w:val="107"/>
        </w:numPr>
        <w:spacing w:before="120" w:after="120" w:line="252" w:lineRule="auto"/>
        <w:rPr>
          <w:rFonts w:eastAsia="Times New Roman" w:cs="Calibri"/>
        </w:rPr>
      </w:pPr>
      <w:bookmarkStart w:id="138" w:name="_Hlk24990017"/>
      <w:r w:rsidRPr="00122A81">
        <w:rPr>
          <w:rFonts w:cs="Calibri"/>
        </w:rPr>
        <w:t xml:space="preserve">Develop a </w:t>
      </w:r>
      <w:r w:rsidR="00FD5FAD" w:rsidRPr="00122A81">
        <w:rPr>
          <w:rFonts w:cs="Calibri"/>
        </w:rPr>
        <w:t>SOP</w:t>
      </w:r>
      <w:r w:rsidRPr="00122A81">
        <w:rPr>
          <w:rFonts w:cs="Calibri"/>
        </w:rPr>
        <w:t xml:space="preserve"> for the maintenance of </w:t>
      </w:r>
      <w:r w:rsidR="00A1708E" w:rsidRPr="00122A81">
        <w:rPr>
          <w:rFonts w:cs="Calibri"/>
        </w:rPr>
        <w:t xml:space="preserve">ancillary equipment and </w:t>
      </w:r>
      <w:r w:rsidRPr="00122A81">
        <w:rPr>
          <w:rFonts w:cs="Calibri"/>
        </w:rPr>
        <w:t xml:space="preserve">water storage and conveyance components of each </w:t>
      </w:r>
      <w:r w:rsidR="007217F4" w:rsidRPr="00122A81">
        <w:rPr>
          <w:rFonts w:cs="Calibri"/>
        </w:rPr>
        <w:t>ag</w:t>
      </w:r>
      <w:r w:rsidR="0000292E" w:rsidRPr="00122A81">
        <w:rPr>
          <w:rFonts w:cs="Calibri"/>
        </w:rPr>
        <w:t>ricultural</w:t>
      </w:r>
      <w:r w:rsidR="007217F4" w:rsidRPr="00122A81">
        <w:rPr>
          <w:rFonts w:cs="Calibri"/>
        </w:rPr>
        <w:t xml:space="preserve"> </w:t>
      </w:r>
      <w:r w:rsidR="00A1708E" w:rsidRPr="00122A81">
        <w:rPr>
          <w:rFonts w:cs="Calibri"/>
        </w:rPr>
        <w:t>water</w:t>
      </w:r>
      <w:r w:rsidRPr="00122A81">
        <w:rPr>
          <w:rFonts w:cs="Calibri"/>
        </w:rPr>
        <w:t xml:space="preserve"> system used in your operations. </w:t>
      </w:r>
      <w:r w:rsidRPr="00122A81">
        <w:rPr>
          <w:rFonts w:eastAsia="Times New Roman" w:cs="Calibri"/>
        </w:rPr>
        <w:t>The SOP must address:</w:t>
      </w:r>
    </w:p>
    <w:p w14:paraId="2674900B" w14:textId="77777777" w:rsidR="000F1417" w:rsidRPr="00D5180B" w:rsidRDefault="000F1417" w:rsidP="005D38FC">
      <w:pPr>
        <w:pStyle w:val="ListParagraph"/>
        <w:numPr>
          <w:ilvl w:val="1"/>
          <w:numId w:val="78"/>
        </w:numPr>
        <w:tabs>
          <w:tab w:val="clear" w:pos="1440"/>
        </w:tabs>
        <w:spacing w:after="120" w:line="240" w:lineRule="auto"/>
        <w:ind w:hanging="450"/>
        <w:contextualSpacing w:val="0"/>
        <w:rPr>
          <w:rFonts w:eastAsia="Times New Roman" w:cs="Calibri"/>
        </w:rPr>
      </w:pPr>
      <w:r w:rsidRPr="00D5180B">
        <w:rPr>
          <w:rFonts w:eastAsia="Times New Roman" w:cs="Calibri"/>
        </w:rPr>
        <w:t>Regularly scheduled visual inspections</w:t>
      </w:r>
      <w:r w:rsidR="00AC0E18" w:rsidRPr="00D5180B">
        <w:rPr>
          <w:rFonts w:eastAsia="Times New Roman" w:cs="Calibri"/>
        </w:rPr>
        <w:t>,</w:t>
      </w:r>
      <w:r w:rsidRPr="00D5180B">
        <w:rPr>
          <w:rFonts w:eastAsia="Times New Roman" w:cs="Calibri"/>
        </w:rPr>
        <w:t xml:space="preserve"> including ancillary equipment connected to your storage and conveyance system</w:t>
      </w:r>
      <w:r w:rsidR="00AC0E18" w:rsidRPr="00D5180B">
        <w:rPr>
          <w:rFonts w:eastAsia="Times New Roman" w:cs="Calibri"/>
        </w:rPr>
        <w:t>,</w:t>
      </w:r>
      <w:r w:rsidRPr="00D5180B">
        <w:rPr>
          <w:rFonts w:eastAsia="Times New Roman" w:cs="Calibri"/>
        </w:rPr>
        <w:t xml:space="preserve"> to ensure it is in good working order and does not pose a contamination risk to your system. </w:t>
      </w:r>
    </w:p>
    <w:p w14:paraId="60C6B768" w14:textId="77777777" w:rsidR="000F1417" w:rsidRPr="00D5180B" w:rsidRDefault="000F1417" w:rsidP="005D38FC">
      <w:pPr>
        <w:pStyle w:val="ListParagraph"/>
        <w:numPr>
          <w:ilvl w:val="1"/>
          <w:numId w:val="78"/>
        </w:numPr>
        <w:tabs>
          <w:tab w:val="clear" w:pos="1440"/>
        </w:tabs>
        <w:spacing w:after="120" w:line="240" w:lineRule="auto"/>
        <w:ind w:hanging="450"/>
        <w:contextualSpacing w:val="0"/>
        <w:rPr>
          <w:rFonts w:eastAsia="Times New Roman" w:cs="Calibri"/>
        </w:rPr>
      </w:pPr>
      <w:r w:rsidRPr="00D5180B">
        <w:rPr>
          <w:rFonts w:eastAsia="Times New Roman" w:cs="Calibri"/>
        </w:rPr>
        <w:t xml:space="preserve">Measures to maintain water quality by removing debris and controlling the presence of weeds, algae, tule, trash, </w:t>
      </w:r>
      <w:r w:rsidR="00E06269" w:rsidRPr="00D5180B">
        <w:rPr>
          <w:rFonts w:eastAsia="Times New Roman" w:cs="Calibri"/>
        </w:rPr>
        <w:t>and when appropriate</w:t>
      </w:r>
      <w:r w:rsidR="000A5AF2" w:rsidRPr="00D5180B">
        <w:rPr>
          <w:rFonts w:eastAsia="Times New Roman" w:cs="Calibri"/>
        </w:rPr>
        <w:t>,</w:t>
      </w:r>
      <w:r w:rsidR="00E06269" w:rsidRPr="00D5180B">
        <w:rPr>
          <w:rFonts w:eastAsia="Times New Roman" w:cs="Calibri"/>
        </w:rPr>
        <w:t xml:space="preserve"> sediment </w:t>
      </w:r>
      <w:r w:rsidR="00CC5F23" w:rsidRPr="00D5180B">
        <w:rPr>
          <w:rFonts w:eastAsia="Times New Roman" w:cs="Calibri"/>
        </w:rPr>
        <w:t xml:space="preserve">within the </w:t>
      </w:r>
      <w:r w:rsidR="00CC5F23">
        <w:rPr>
          <w:rFonts w:eastAsia="Times New Roman" w:cs="Calibri"/>
        </w:rPr>
        <w:t>grower</w:t>
      </w:r>
      <w:r w:rsidR="005E2E13">
        <w:rPr>
          <w:rFonts w:eastAsia="Times New Roman" w:cs="Calibri"/>
        </w:rPr>
        <w:t>’</w:t>
      </w:r>
      <w:r w:rsidR="00CC5F23">
        <w:rPr>
          <w:rFonts w:eastAsia="Times New Roman" w:cs="Calibri"/>
        </w:rPr>
        <w:t>s</w:t>
      </w:r>
      <w:r w:rsidR="007002D6" w:rsidRPr="00D5180B">
        <w:rPr>
          <w:rFonts w:eastAsia="Times New Roman" w:cs="Calibri"/>
        </w:rPr>
        <w:t xml:space="preserve"> </w:t>
      </w:r>
      <w:r w:rsidR="00CC5F23" w:rsidRPr="00D5180B">
        <w:rPr>
          <w:rFonts w:eastAsia="Times New Roman" w:cs="Calibri"/>
        </w:rPr>
        <w:t>control</w:t>
      </w:r>
      <w:r w:rsidRPr="00D5180B">
        <w:rPr>
          <w:rFonts w:eastAsia="Times New Roman" w:cs="Calibri"/>
        </w:rPr>
        <w:t>.</w:t>
      </w:r>
      <w:r w:rsidR="0000292E" w:rsidRPr="00D5180B">
        <w:rPr>
          <w:rFonts w:eastAsia="Times New Roman" w:cs="Calibri"/>
        </w:rPr>
        <w:t xml:space="preserve"> </w:t>
      </w:r>
    </w:p>
    <w:p w14:paraId="42770093" w14:textId="77777777" w:rsidR="000F1417" w:rsidRPr="005D38FC" w:rsidRDefault="000F1417" w:rsidP="005D38FC">
      <w:pPr>
        <w:pStyle w:val="ListParagraph"/>
        <w:numPr>
          <w:ilvl w:val="2"/>
          <w:numId w:val="76"/>
        </w:numPr>
        <w:tabs>
          <w:tab w:val="clear" w:pos="2160"/>
        </w:tabs>
        <w:spacing w:after="120" w:line="240" w:lineRule="auto"/>
        <w:ind w:left="1440" w:hanging="450"/>
        <w:contextualSpacing w:val="0"/>
        <w:rPr>
          <w:color w:val="FF0000"/>
        </w:rPr>
      </w:pPr>
      <w:r w:rsidRPr="00D5180B">
        <w:rPr>
          <w:rFonts w:eastAsia="Times New Roman" w:cs="Calibri"/>
        </w:rPr>
        <w:t xml:space="preserve">Procedures to </w:t>
      </w:r>
      <w:r w:rsidR="001E2DBC" w:rsidRPr="00D5180B">
        <w:rPr>
          <w:rFonts w:eastAsia="Times New Roman" w:cs="Calibri"/>
        </w:rPr>
        <w:t xml:space="preserve">control pest </w:t>
      </w:r>
      <w:r w:rsidRPr="00D5180B">
        <w:rPr>
          <w:rFonts w:eastAsia="Times New Roman" w:cs="Calibri"/>
        </w:rPr>
        <w:t>access to the storage and conveyance systems (examples</w:t>
      </w:r>
      <w:r w:rsidR="0000292E" w:rsidRPr="007B1690">
        <w:rPr>
          <w:rFonts w:eastAsia="Times New Roman" w:cs="Calibri"/>
        </w:rPr>
        <w:t xml:space="preserve"> </w:t>
      </w:r>
      <w:r w:rsidR="00E06269" w:rsidRPr="007B1690">
        <w:rPr>
          <w:rFonts w:eastAsia="Times New Roman" w:cs="Calibri"/>
        </w:rPr>
        <w:t>may</w:t>
      </w:r>
      <w:r w:rsidRPr="00D5180B">
        <w:rPr>
          <w:rFonts w:eastAsia="Times New Roman" w:cs="Calibri"/>
        </w:rPr>
        <w:t xml:space="preserve"> include: avian deterrents, fencing, </w:t>
      </w:r>
      <w:r w:rsidR="00B843F1" w:rsidRPr="00D5180B">
        <w:rPr>
          <w:rFonts w:eastAsia="Times New Roman" w:cs="Calibri"/>
        </w:rPr>
        <w:t>and rodent</w:t>
      </w:r>
      <w:r w:rsidRPr="00D5180B">
        <w:rPr>
          <w:rFonts w:eastAsia="Times New Roman" w:cs="Calibri"/>
        </w:rPr>
        <w:t xml:space="preserve"> monitoring).</w:t>
      </w:r>
      <w:r w:rsidR="0000292E" w:rsidRPr="007B1690">
        <w:rPr>
          <w:rFonts w:eastAsia="Times New Roman" w:cs="Calibri"/>
        </w:rPr>
        <w:t xml:space="preserve"> </w:t>
      </w:r>
    </w:p>
    <w:p w14:paraId="6A5DE18A" w14:textId="77777777" w:rsidR="000F1417" w:rsidRPr="005D38FC" w:rsidRDefault="000F1417" w:rsidP="005D38FC">
      <w:pPr>
        <w:pStyle w:val="ListParagraph"/>
        <w:numPr>
          <w:ilvl w:val="2"/>
          <w:numId w:val="76"/>
        </w:numPr>
        <w:tabs>
          <w:tab w:val="clear" w:pos="2160"/>
        </w:tabs>
        <w:spacing w:after="120" w:line="240" w:lineRule="auto"/>
        <w:ind w:left="1440" w:hanging="450"/>
        <w:contextualSpacing w:val="0"/>
        <w:rPr>
          <w:color w:val="FF0000"/>
        </w:rPr>
      </w:pPr>
      <w:r w:rsidRPr="00D5180B">
        <w:rPr>
          <w:rFonts w:cs="Calibri"/>
        </w:rPr>
        <w:t>Corrective actions to ensure irrigation pipes and drip tape are microbiologically safe to use if a pest infestation does occur.</w:t>
      </w:r>
      <w:r w:rsidR="00E06269" w:rsidRPr="007B1690">
        <w:rPr>
          <w:rFonts w:cs="Calibri"/>
        </w:rPr>
        <w:t xml:space="preserve"> </w:t>
      </w:r>
    </w:p>
    <w:p w14:paraId="2EA258AE"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 xml:space="preserve">Berms, slopes and diversion ditches for prevention </w:t>
      </w:r>
      <w:r w:rsidR="001E2DBC" w:rsidRPr="00D5180B">
        <w:rPr>
          <w:rFonts w:eastAsia="Times New Roman" w:cs="Calibri"/>
        </w:rPr>
        <w:t xml:space="preserve">of </w:t>
      </w:r>
      <w:r w:rsidRPr="00D5180B">
        <w:rPr>
          <w:rFonts w:eastAsia="Times New Roman" w:cs="Calibri"/>
        </w:rPr>
        <w:t xml:space="preserve">run-off </w:t>
      </w:r>
      <w:r w:rsidR="00FB3083" w:rsidRPr="00D5180B">
        <w:rPr>
          <w:rFonts w:eastAsia="Times New Roman" w:cs="Calibri"/>
        </w:rPr>
        <w:t xml:space="preserve">(i.e., from irrigation or rain) </w:t>
      </w:r>
      <w:r w:rsidRPr="00D5180B">
        <w:rPr>
          <w:rFonts w:eastAsia="Times New Roman" w:cs="Calibri"/>
        </w:rPr>
        <w:t>into water storage and conveyance systems.</w:t>
      </w:r>
    </w:p>
    <w:p w14:paraId="2530D41E"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Procedures to ensure standing and/or stagnant water does not pose a contamination risk.</w:t>
      </w:r>
    </w:p>
    <w:p w14:paraId="5D46529F" w14:textId="77777777" w:rsidR="000F1417" w:rsidRPr="00D5180B" w:rsidRDefault="000F1417" w:rsidP="005D38FC">
      <w:pPr>
        <w:pStyle w:val="ListParagraph"/>
        <w:numPr>
          <w:ilvl w:val="2"/>
          <w:numId w:val="76"/>
        </w:numPr>
        <w:tabs>
          <w:tab w:val="clear" w:pos="2160"/>
        </w:tabs>
        <w:spacing w:after="120" w:line="240" w:lineRule="auto"/>
        <w:ind w:left="1440" w:hanging="450"/>
        <w:contextualSpacing w:val="0"/>
        <w:rPr>
          <w:rFonts w:eastAsia="Times New Roman" w:cs="Calibri"/>
        </w:rPr>
      </w:pPr>
      <w:r w:rsidRPr="00D5180B">
        <w:rPr>
          <w:rFonts w:eastAsia="Times New Roman" w:cs="Calibri"/>
        </w:rPr>
        <w:t>Management of ag</w:t>
      </w:r>
      <w:r w:rsidR="00AD67D9" w:rsidRPr="00D5180B">
        <w:rPr>
          <w:rFonts w:eastAsia="Times New Roman" w:cs="Calibri"/>
        </w:rPr>
        <w:t>ricultural</w:t>
      </w:r>
      <w:r w:rsidRPr="00D5180B">
        <w:rPr>
          <w:rFonts w:eastAsia="Times New Roman" w:cs="Calibri"/>
        </w:rPr>
        <w:t xml:space="preserve"> water system components used to prepare crop amendments to ensure these activities and equipment are not a contamination source.</w:t>
      </w:r>
    </w:p>
    <w:p w14:paraId="6DDC81CA" w14:textId="77777777" w:rsidR="000F1417" w:rsidRPr="00D5180B" w:rsidRDefault="000F1417" w:rsidP="005D38FC">
      <w:pPr>
        <w:pStyle w:val="ListParagraph"/>
        <w:numPr>
          <w:ilvl w:val="1"/>
          <w:numId w:val="76"/>
        </w:numPr>
        <w:spacing w:before="120" w:after="120" w:line="240" w:lineRule="auto"/>
        <w:ind w:hanging="450"/>
        <w:contextualSpacing w:val="0"/>
        <w:rPr>
          <w:rFonts w:cs="Calibri"/>
        </w:rPr>
      </w:pPr>
      <w:r w:rsidRPr="00D5180B">
        <w:rPr>
          <w:rFonts w:cs="Calibri"/>
        </w:rPr>
        <w:t>Water used in aerial applications (e.g., pesticide and fertilizer, etc.) within the 21-days-to-harvest window must be from Type A or B→A ag</w:t>
      </w:r>
      <w:r w:rsidR="00AD67D9" w:rsidRPr="00D5180B">
        <w:rPr>
          <w:rFonts w:cs="Calibri"/>
        </w:rPr>
        <w:t>ricultural</w:t>
      </w:r>
      <w:r w:rsidRPr="00D5180B">
        <w:rPr>
          <w:rFonts w:cs="Calibri"/>
        </w:rPr>
        <w:t xml:space="preserve"> water systems. Implement practices to ensure: </w:t>
      </w:r>
    </w:p>
    <w:p w14:paraId="3F6C0F07" w14:textId="77777777" w:rsidR="000F1417" w:rsidRPr="00D5180B" w:rsidRDefault="001E2DBC" w:rsidP="00F0393F">
      <w:pPr>
        <w:pStyle w:val="ListParagraph"/>
        <w:numPr>
          <w:ilvl w:val="2"/>
          <w:numId w:val="79"/>
        </w:numPr>
        <w:spacing w:before="120" w:after="120" w:line="240" w:lineRule="auto"/>
        <w:contextualSpacing w:val="0"/>
        <w:rPr>
          <w:rFonts w:cs="Calibri"/>
        </w:rPr>
      </w:pPr>
      <w:r w:rsidRPr="00D5180B">
        <w:rPr>
          <w:rFonts w:cs="Calibri"/>
        </w:rPr>
        <w:t xml:space="preserve">Holding </w:t>
      </w:r>
      <w:r w:rsidR="00B226F3" w:rsidRPr="00D5180B">
        <w:rPr>
          <w:rFonts w:cs="Calibri"/>
        </w:rPr>
        <w:t xml:space="preserve">tanks </w:t>
      </w:r>
      <w:r w:rsidRPr="00D5180B">
        <w:rPr>
          <w:rFonts w:cs="Calibri"/>
        </w:rPr>
        <w:t xml:space="preserve">and equipment-mounted application tanks, manifold and boom lines, and nozzles </w:t>
      </w:r>
      <w:r w:rsidR="000F1417" w:rsidRPr="00D5180B">
        <w:rPr>
          <w:rFonts w:cs="Calibri"/>
        </w:rPr>
        <w:t xml:space="preserve">are </w:t>
      </w:r>
      <w:r w:rsidR="00491035" w:rsidRPr="00D5180B">
        <w:rPr>
          <w:rFonts w:cs="Calibri"/>
        </w:rPr>
        <w:t xml:space="preserve">to </w:t>
      </w:r>
      <w:r w:rsidR="00F675E3" w:rsidRPr="00D5180B">
        <w:rPr>
          <w:rFonts w:cs="Calibri"/>
        </w:rPr>
        <w:t>be properly maintained and cleaned</w:t>
      </w:r>
      <w:r w:rsidR="000F1417" w:rsidRPr="00D5180B">
        <w:rPr>
          <w:rFonts w:cs="Calibri"/>
        </w:rPr>
        <w:t xml:space="preserve">.  </w:t>
      </w:r>
    </w:p>
    <w:p w14:paraId="2F896812" w14:textId="77777777" w:rsidR="000F1417" w:rsidRPr="00D5180B" w:rsidRDefault="000F1417" w:rsidP="00F0393F">
      <w:pPr>
        <w:pStyle w:val="ListParagraph"/>
        <w:numPr>
          <w:ilvl w:val="2"/>
          <w:numId w:val="79"/>
        </w:numPr>
        <w:spacing w:before="120" w:after="120" w:line="240" w:lineRule="auto"/>
        <w:contextualSpacing w:val="0"/>
        <w:rPr>
          <w:rFonts w:cs="Calibri"/>
        </w:rPr>
      </w:pPr>
      <w:r w:rsidRPr="00D5180B">
        <w:rPr>
          <w:rFonts w:cs="Calibri"/>
        </w:rPr>
        <w:t>Water treatment chemistry</w:t>
      </w:r>
      <w:ins w:id="139" w:author="Susan" w:date="2020-05-07T09:38:00Z">
        <w:r w:rsidR="00C5240C">
          <w:rPr>
            <w:rFonts w:cs="Calibri"/>
          </w:rPr>
          <w:t xml:space="preserve"> </w:t>
        </w:r>
        <w:commentRangeStart w:id="140"/>
        <w:r w:rsidR="00C5240C">
          <w:rPr>
            <w:rFonts w:cs="Calibri"/>
          </w:rPr>
          <w:t>or approach</w:t>
        </w:r>
      </w:ins>
      <w:r w:rsidRPr="00D5180B">
        <w:rPr>
          <w:rFonts w:cs="Calibri"/>
        </w:rPr>
        <w:t xml:space="preserve"> </w:t>
      </w:r>
      <w:commentRangeEnd w:id="140"/>
      <w:r w:rsidR="00C5240C">
        <w:rPr>
          <w:rStyle w:val="CommentReference"/>
          <w:rFonts w:ascii="Tahoma" w:eastAsia="Times New Roman" w:hAnsi="Tahoma" w:cs="Tahoma"/>
          <w:lang w:eastAsia="x-none"/>
        </w:rPr>
        <w:commentReference w:id="140"/>
      </w:r>
      <w:r w:rsidRPr="00D5180B">
        <w:rPr>
          <w:rFonts w:cs="Calibri"/>
        </w:rPr>
        <w:t xml:space="preserve">is compatible with </w:t>
      </w:r>
      <w:r w:rsidR="007743B2" w:rsidRPr="00D5180B">
        <w:rPr>
          <w:rFonts w:cs="Calibri"/>
        </w:rPr>
        <w:t xml:space="preserve">the </w:t>
      </w:r>
      <w:r w:rsidRPr="00D5180B">
        <w:rPr>
          <w:rFonts w:cs="Calibri"/>
        </w:rPr>
        <w:t xml:space="preserve">agricultural chemicals being applied. </w:t>
      </w:r>
    </w:p>
    <w:p w14:paraId="456A3CED" w14:textId="77777777" w:rsidR="000F1417" w:rsidRPr="00122A81" w:rsidRDefault="000F1417" w:rsidP="005D38FC">
      <w:pPr>
        <w:pStyle w:val="ListParagraph"/>
        <w:numPr>
          <w:ilvl w:val="0"/>
          <w:numId w:val="59"/>
        </w:numPr>
        <w:spacing w:after="120"/>
        <w:ind w:left="1440" w:hanging="450"/>
        <w:rPr>
          <w:rFonts w:cs="Calibri"/>
        </w:rPr>
      </w:pPr>
      <w:r w:rsidRPr="00122A81">
        <w:rPr>
          <w:rFonts w:cs="Calibri"/>
        </w:rPr>
        <w:t>Establish corrective action procedures for non-compliance scenarios, including:</w:t>
      </w:r>
    </w:p>
    <w:p w14:paraId="17B02764"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Contaminated source water</w:t>
      </w:r>
    </w:p>
    <w:p w14:paraId="5BE3F241"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Animal intrusion</w:t>
      </w:r>
    </w:p>
    <w:p w14:paraId="52D19A07" w14:textId="77777777" w:rsidR="000F1417" w:rsidRPr="00D5180B" w:rsidRDefault="000F1417"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lastRenderedPageBreak/>
        <w:t>Contaminating run-off</w:t>
      </w:r>
    </w:p>
    <w:p w14:paraId="4E0EE665" w14:textId="77777777" w:rsidR="00406D15" w:rsidRPr="00D5180B" w:rsidRDefault="00406D15" w:rsidP="00F0393F">
      <w:pPr>
        <w:pStyle w:val="ListParagraph"/>
        <w:numPr>
          <w:ilvl w:val="3"/>
          <w:numId w:val="66"/>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Uncontrolled flooding</w:t>
      </w:r>
      <w:r w:rsidR="00835D25">
        <w:rPr>
          <w:rFonts w:eastAsia="Times New Roman" w:cs="Calibri"/>
        </w:rPr>
        <w:t xml:space="preserve"> </w:t>
      </w:r>
      <w:r w:rsidRPr="00D5180B">
        <w:rPr>
          <w:rFonts w:eastAsia="Times New Roman" w:cs="Calibri"/>
        </w:rPr>
        <w:t>[reference page, line and table]</w:t>
      </w:r>
    </w:p>
    <w:p w14:paraId="2CA98117" w14:textId="77777777" w:rsidR="00C57A7F" w:rsidRDefault="000F1417" w:rsidP="005D38FC">
      <w:pPr>
        <w:pStyle w:val="ListParagraph"/>
        <w:numPr>
          <w:ilvl w:val="0"/>
          <w:numId w:val="107"/>
        </w:numPr>
        <w:spacing w:before="120" w:after="120"/>
        <w:rPr>
          <w:rFonts w:cs="Calibri"/>
        </w:rPr>
      </w:pPr>
      <w:r w:rsidRPr="00122A81">
        <w:rPr>
          <w:rFonts w:cs="Calibri"/>
        </w:rPr>
        <w:t>Document all corrective measures, cleaning activities, and maintenance.</w:t>
      </w:r>
      <w:r w:rsidR="00C57A7F" w:rsidRPr="00122A81">
        <w:rPr>
          <w:rFonts w:cs="Calibri"/>
        </w:rPr>
        <w:t xml:space="preserve"> </w:t>
      </w:r>
    </w:p>
    <w:p w14:paraId="7DCA255F" w14:textId="77777777" w:rsidR="009B7BA1" w:rsidRDefault="009B7BA1" w:rsidP="00476F26">
      <w:pPr>
        <w:pStyle w:val="Heading2"/>
        <w:rPr>
          <w:ins w:id="141" w:author="Susan" w:date="2020-05-05T09:01:00Z"/>
        </w:rPr>
      </w:pPr>
      <w:bookmarkStart w:id="142" w:name="_Toc20318948"/>
      <w:bookmarkEnd w:id="138"/>
      <w:commentRangeStart w:id="143"/>
      <w:ins w:id="144" w:author="Susan" w:date="2020-05-05T09:01:00Z">
        <w:r w:rsidRPr="0004283C">
          <w:t xml:space="preserve">Best Practices </w:t>
        </w:r>
        <w:commentRangeEnd w:id="143"/>
        <w:r>
          <w:rPr>
            <w:rStyle w:val="CommentReference"/>
            <w:rFonts w:ascii="Tahoma" w:hAnsi="Tahoma" w:cs="Tahoma"/>
            <w:b w:val="0"/>
            <w:bCs w:val="0"/>
            <w:iCs w:val="0"/>
            <w:lang w:eastAsia="x-none"/>
          </w:rPr>
          <w:commentReference w:id="143"/>
        </w:r>
        <w:r w:rsidRPr="0004283C">
          <w:t xml:space="preserve">for </w:t>
        </w:r>
        <w:r>
          <w:t>Furrow</w:t>
        </w:r>
        <w:r w:rsidRPr="0004283C">
          <w:t xml:space="preserve"> Irrigation</w:t>
        </w:r>
        <w:r>
          <w:t xml:space="preserve"> </w:t>
        </w:r>
        <w:commentRangeStart w:id="145"/>
        <w:r>
          <w:t>Systems Management</w:t>
        </w:r>
        <w:r w:rsidRPr="0004283C">
          <w:t xml:space="preserve"> </w:t>
        </w:r>
      </w:ins>
      <w:commentRangeEnd w:id="145"/>
      <w:r w:rsidR="00EC3844">
        <w:rPr>
          <w:rStyle w:val="CommentReference"/>
          <w:rFonts w:ascii="Tahoma" w:hAnsi="Tahoma" w:cs="Tahoma"/>
          <w:b w:val="0"/>
          <w:bCs w:val="0"/>
          <w:iCs w:val="0"/>
          <w:lang w:eastAsia="x-none"/>
        </w:rPr>
        <w:commentReference w:id="145"/>
      </w:r>
    </w:p>
    <w:p w14:paraId="4F089B6E" w14:textId="77777777" w:rsidR="009B7BA1" w:rsidRPr="00496C84" w:rsidRDefault="009B7BA1" w:rsidP="009B7BA1">
      <w:pPr>
        <w:pStyle w:val="ListParagraph"/>
        <w:numPr>
          <w:ilvl w:val="0"/>
          <w:numId w:val="119"/>
        </w:numPr>
        <w:shd w:val="clear" w:color="auto" w:fill="FFFFFF"/>
        <w:spacing w:after="0"/>
        <w:rPr>
          <w:ins w:id="146" w:author="Susan" w:date="2020-05-05T09:01:00Z"/>
          <w:rFonts w:asciiTheme="minorHAnsi" w:hAnsiTheme="minorHAnsi" w:cstheme="minorHAnsi"/>
          <w:color w:val="222222"/>
        </w:rPr>
      </w:pPr>
      <w:ins w:id="147" w:author="Susan" w:date="2020-05-05T09:01:00Z">
        <w:r w:rsidRPr="007B5CDD">
          <w:rPr>
            <w:color w:val="202020"/>
            <w:w w:val="105"/>
          </w:rPr>
          <w:t>Agricultural</w:t>
        </w:r>
        <w:r w:rsidRPr="007B5CDD">
          <w:rPr>
            <w:color w:val="202020"/>
            <w:spacing w:val="-11"/>
            <w:w w:val="105"/>
          </w:rPr>
          <w:t xml:space="preserve"> </w:t>
        </w:r>
        <w:r w:rsidRPr="007B5CDD">
          <w:rPr>
            <w:color w:val="202020"/>
            <w:w w:val="105"/>
          </w:rPr>
          <w:t>practices,</w:t>
        </w:r>
        <w:r w:rsidRPr="007B5CDD">
          <w:rPr>
            <w:color w:val="202020"/>
            <w:spacing w:val="12"/>
            <w:w w:val="105"/>
          </w:rPr>
          <w:t xml:space="preserve"> </w:t>
        </w:r>
        <w:r w:rsidRPr="007B5CDD">
          <w:rPr>
            <w:color w:val="202020"/>
            <w:w w:val="105"/>
          </w:rPr>
          <w:t>such</w:t>
        </w:r>
        <w:r w:rsidRPr="007B5CDD">
          <w:rPr>
            <w:color w:val="202020"/>
            <w:spacing w:val="-13"/>
            <w:w w:val="105"/>
          </w:rPr>
          <w:t xml:space="preserve"> </w:t>
        </w:r>
        <w:r w:rsidRPr="007B5CDD">
          <w:rPr>
            <w:color w:val="202020"/>
            <w:w w:val="105"/>
          </w:rPr>
          <w:t>as</w:t>
        </w:r>
        <w:r w:rsidRPr="007B5CDD">
          <w:rPr>
            <w:color w:val="202020"/>
            <w:spacing w:val="-14"/>
            <w:w w:val="105"/>
          </w:rPr>
          <w:t xml:space="preserve"> </w:t>
        </w:r>
        <w:r w:rsidRPr="007B5CDD">
          <w:rPr>
            <w:color w:val="202020"/>
            <w:w w:val="105"/>
          </w:rPr>
          <w:t>irrigation</w:t>
        </w:r>
        <w:r w:rsidRPr="007B5CDD">
          <w:rPr>
            <w:color w:val="202020"/>
            <w:spacing w:val="-13"/>
            <w:w w:val="105"/>
          </w:rPr>
          <w:t xml:space="preserve"> </w:t>
        </w:r>
        <w:r w:rsidRPr="007B5CDD">
          <w:rPr>
            <w:color w:val="202020"/>
            <w:w w:val="105"/>
          </w:rPr>
          <w:t>methods,</w:t>
        </w:r>
        <w:r w:rsidRPr="007B5CDD">
          <w:rPr>
            <w:color w:val="202020"/>
            <w:spacing w:val="-14"/>
            <w:w w:val="105"/>
          </w:rPr>
          <w:t xml:space="preserve"> </w:t>
        </w:r>
        <w:r w:rsidRPr="007B5CDD">
          <w:rPr>
            <w:color w:val="202020"/>
            <w:w w:val="105"/>
          </w:rPr>
          <w:t>bed</w:t>
        </w:r>
        <w:r w:rsidRPr="007B5CDD">
          <w:rPr>
            <w:color w:val="202020"/>
            <w:spacing w:val="-13"/>
            <w:w w:val="105"/>
          </w:rPr>
          <w:t xml:space="preserve"> </w:t>
        </w:r>
        <w:r w:rsidRPr="007B5CDD">
          <w:rPr>
            <w:color w:val="202020"/>
            <w:w w:val="105"/>
          </w:rPr>
          <w:t>configuration,</w:t>
        </w:r>
        <w:r w:rsidRPr="007B5CDD">
          <w:rPr>
            <w:color w:val="202020"/>
            <w:spacing w:val="-12"/>
            <w:w w:val="105"/>
          </w:rPr>
          <w:t xml:space="preserve"> </w:t>
        </w:r>
        <w:r w:rsidRPr="007B5CDD">
          <w:rPr>
            <w:color w:val="202020"/>
            <w:w w:val="105"/>
          </w:rPr>
          <w:t>etc.,</w:t>
        </w:r>
        <w:r w:rsidRPr="007B5CDD">
          <w:rPr>
            <w:color w:val="202020"/>
            <w:spacing w:val="-13"/>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4"/>
            <w:w w:val="105"/>
          </w:rPr>
          <w:t xml:space="preserve"> </w:t>
        </w:r>
        <w:r w:rsidRPr="007B5CDD">
          <w:rPr>
            <w:color w:val="202020"/>
            <w:w w:val="105"/>
          </w:rPr>
          <w:t>implemented</w:t>
        </w:r>
        <w:r w:rsidRPr="007B5CDD">
          <w:rPr>
            <w:color w:val="202020"/>
            <w:spacing w:val="-13"/>
            <w:w w:val="105"/>
          </w:rPr>
          <w:t xml:space="preserve"> </w:t>
        </w:r>
        <w:r w:rsidRPr="007B5CDD">
          <w:rPr>
            <w:color w:val="202020"/>
            <w:w w:val="105"/>
          </w:rPr>
          <w:t>in</w:t>
        </w:r>
        <w:r w:rsidRPr="007B5CDD">
          <w:rPr>
            <w:color w:val="202020"/>
            <w:spacing w:val="-13"/>
            <w:w w:val="105"/>
          </w:rPr>
          <w:t xml:space="preserve"> </w:t>
        </w:r>
        <w:r w:rsidRPr="007B5CDD">
          <w:rPr>
            <w:color w:val="202020"/>
            <w:w w:val="105"/>
          </w:rPr>
          <w:t>a</w:t>
        </w:r>
        <w:r w:rsidRPr="007B5CDD">
          <w:rPr>
            <w:color w:val="202020"/>
            <w:spacing w:val="-11"/>
            <w:w w:val="105"/>
          </w:rPr>
          <w:t xml:space="preserve"> </w:t>
        </w:r>
        <w:r w:rsidRPr="007B5CDD">
          <w:rPr>
            <w:color w:val="202020"/>
            <w:w w:val="105"/>
          </w:rPr>
          <w:t>manner</w:t>
        </w:r>
        <w:r w:rsidRPr="007B5CDD">
          <w:rPr>
            <w:color w:val="202020"/>
            <w:spacing w:val="-13"/>
            <w:w w:val="105"/>
          </w:rPr>
          <w:t xml:space="preserve"> </w:t>
        </w:r>
        <w:r w:rsidRPr="007B5CDD">
          <w:rPr>
            <w:color w:val="202020"/>
            <w:w w:val="105"/>
          </w:rPr>
          <w:t>to avoid water from breaching the top of the</w:t>
        </w:r>
        <w:r w:rsidRPr="007B5CDD">
          <w:rPr>
            <w:color w:val="202020"/>
            <w:spacing w:val="-2"/>
            <w:w w:val="105"/>
          </w:rPr>
          <w:t xml:space="preserve"> </w:t>
        </w:r>
        <w:r w:rsidRPr="007B5CDD">
          <w:rPr>
            <w:color w:val="202020"/>
            <w:w w:val="105"/>
          </w:rPr>
          <w:t>bed.</w:t>
        </w:r>
      </w:ins>
    </w:p>
    <w:p w14:paraId="183FB6C9" w14:textId="77777777" w:rsidR="009B7BA1" w:rsidRPr="00496C84" w:rsidRDefault="009B7BA1" w:rsidP="009B7BA1">
      <w:pPr>
        <w:pStyle w:val="ListParagraph"/>
        <w:numPr>
          <w:ilvl w:val="0"/>
          <w:numId w:val="119"/>
        </w:numPr>
        <w:shd w:val="clear" w:color="auto" w:fill="FFFFFF"/>
        <w:spacing w:after="0"/>
        <w:rPr>
          <w:ins w:id="148" w:author="Susan" w:date="2020-05-05T09:01:00Z"/>
          <w:rFonts w:asciiTheme="minorHAnsi" w:hAnsiTheme="minorHAnsi" w:cstheme="minorHAnsi"/>
          <w:color w:val="222222"/>
        </w:rPr>
      </w:pPr>
      <w:ins w:id="149" w:author="Susan" w:date="2020-05-05T09:01:00Z">
        <w:r w:rsidRPr="007B5CDD">
          <w:rPr>
            <w:color w:val="202020"/>
            <w:w w:val="105"/>
          </w:rPr>
          <w:t>Agricultural</w:t>
        </w:r>
        <w:r w:rsidRPr="007B5CDD">
          <w:rPr>
            <w:color w:val="202020"/>
            <w:spacing w:val="-14"/>
            <w:w w:val="105"/>
          </w:rPr>
          <w:t xml:space="preserve"> </w:t>
        </w:r>
        <w:r w:rsidRPr="007B5CDD">
          <w:rPr>
            <w:color w:val="202020"/>
            <w:w w:val="105"/>
          </w:rPr>
          <w:t>practices,</w:t>
        </w:r>
        <w:r w:rsidRPr="007B5CDD">
          <w:rPr>
            <w:color w:val="202020"/>
            <w:spacing w:val="9"/>
            <w:w w:val="105"/>
          </w:rPr>
          <w:t xml:space="preserve"> </w:t>
        </w:r>
        <w:r w:rsidRPr="007B5CDD">
          <w:rPr>
            <w:color w:val="202020"/>
            <w:w w:val="105"/>
          </w:rPr>
          <w:t>such</w:t>
        </w:r>
        <w:r w:rsidRPr="007B5CDD">
          <w:rPr>
            <w:color w:val="202020"/>
            <w:spacing w:val="-14"/>
            <w:w w:val="105"/>
          </w:rPr>
          <w:t xml:space="preserve"> </w:t>
        </w:r>
        <w:r w:rsidRPr="007B5CDD">
          <w:rPr>
            <w:color w:val="202020"/>
            <w:w w:val="105"/>
          </w:rPr>
          <w:t>as</w:t>
        </w:r>
        <w:r w:rsidRPr="007B5CDD">
          <w:rPr>
            <w:color w:val="202020"/>
            <w:spacing w:val="-15"/>
            <w:w w:val="105"/>
          </w:rPr>
          <w:t xml:space="preserve"> </w:t>
        </w:r>
        <w:r w:rsidRPr="007B5CDD">
          <w:rPr>
            <w:color w:val="202020"/>
            <w:w w:val="105"/>
          </w:rPr>
          <w:t>equipment</w:t>
        </w:r>
        <w:r w:rsidRPr="007B5CDD">
          <w:rPr>
            <w:color w:val="202020"/>
            <w:spacing w:val="-13"/>
            <w:w w:val="105"/>
          </w:rPr>
          <w:t xml:space="preserve"> </w:t>
        </w:r>
        <w:r w:rsidRPr="007B5CDD">
          <w:rPr>
            <w:color w:val="202020"/>
            <w:w w:val="105"/>
          </w:rPr>
          <w:t>movement,</w:t>
        </w:r>
        <w:r w:rsidRPr="007B5CDD">
          <w:rPr>
            <w:color w:val="202020"/>
            <w:spacing w:val="-16"/>
            <w:w w:val="105"/>
          </w:rPr>
          <w:t xml:space="preserve"> </w:t>
        </w:r>
        <w:r w:rsidRPr="007B5CDD">
          <w:rPr>
            <w:color w:val="202020"/>
            <w:w w:val="105"/>
          </w:rPr>
          <w:t>irrigation</w:t>
        </w:r>
        <w:r w:rsidRPr="007B5CDD">
          <w:rPr>
            <w:color w:val="202020"/>
            <w:spacing w:val="-16"/>
            <w:w w:val="105"/>
          </w:rPr>
          <w:t xml:space="preserve"> </w:t>
        </w:r>
        <w:r w:rsidRPr="007B5CDD">
          <w:rPr>
            <w:color w:val="202020"/>
            <w:w w:val="105"/>
          </w:rPr>
          <w:t>practices,</w:t>
        </w:r>
        <w:r w:rsidRPr="007B5CDD">
          <w:rPr>
            <w:color w:val="202020"/>
            <w:spacing w:val="-15"/>
            <w:w w:val="105"/>
          </w:rPr>
          <w:t xml:space="preserve"> </w:t>
        </w:r>
        <w:r w:rsidRPr="007B5CDD">
          <w:rPr>
            <w:color w:val="202020"/>
            <w:w w:val="105"/>
          </w:rPr>
          <w:t>etc.,</w:t>
        </w:r>
        <w:r w:rsidRPr="007B5CDD">
          <w:rPr>
            <w:color w:val="202020"/>
            <w:spacing w:val="-16"/>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5"/>
            <w:w w:val="105"/>
          </w:rPr>
          <w:t xml:space="preserve"> </w:t>
        </w:r>
        <w:r w:rsidRPr="007B5CDD">
          <w:rPr>
            <w:color w:val="202020"/>
            <w:w w:val="105"/>
          </w:rPr>
          <w:t>monitored</w:t>
        </w:r>
        <w:r w:rsidRPr="007B5CDD">
          <w:rPr>
            <w:color w:val="202020"/>
            <w:spacing w:val="-13"/>
            <w:w w:val="105"/>
          </w:rPr>
          <w:t xml:space="preserve"> </w:t>
        </w:r>
        <w:r w:rsidRPr="007B5CDD">
          <w:rPr>
            <w:color w:val="202020"/>
            <w:w w:val="105"/>
          </w:rPr>
          <w:t>at</w:t>
        </w:r>
        <w:r w:rsidRPr="007B5CDD">
          <w:rPr>
            <w:color w:val="202020"/>
            <w:spacing w:val="-15"/>
            <w:w w:val="105"/>
          </w:rPr>
          <w:t xml:space="preserve"> </w:t>
        </w:r>
        <w:r w:rsidRPr="007B5CDD">
          <w:rPr>
            <w:color w:val="202020"/>
            <w:w w:val="105"/>
          </w:rPr>
          <w:t>headland and</w:t>
        </w:r>
        <w:r w:rsidRPr="007B5CDD">
          <w:rPr>
            <w:color w:val="202020"/>
            <w:spacing w:val="-7"/>
            <w:w w:val="105"/>
          </w:rPr>
          <w:t xml:space="preserve"> </w:t>
        </w:r>
        <w:r w:rsidRPr="007B5CDD">
          <w:rPr>
            <w:color w:val="202020"/>
            <w:w w:val="105"/>
          </w:rPr>
          <w:t>tail</w:t>
        </w:r>
        <w:r w:rsidRPr="007B5CDD">
          <w:rPr>
            <w:color w:val="202020"/>
            <w:spacing w:val="-4"/>
            <w:w w:val="105"/>
          </w:rPr>
          <w:t xml:space="preserve"> </w:t>
        </w:r>
        <w:r w:rsidRPr="007B5CDD">
          <w:rPr>
            <w:color w:val="202020"/>
            <w:w w:val="105"/>
          </w:rPr>
          <w:t>ditch</w:t>
        </w:r>
        <w:r w:rsidRPr="007B5CDD">
          <w:rPr>
            <w:color w:val="202020"/>
            <w:spacing w:val="-5"/>
            <w:w w:val="105"/>
          </w:rPr>
          <w:t xml:space="preserve"> </w:t>
        </w:r>
        <w:r w:rsidRPr="007B5CDD">
          <w:rPr>
            <w:color w:val="202020"/>
            <w:w w:val="105"/>
          </w:rPr>
          <w:t>locations</w:t>
        </w:r>
        <w:r w:rsidRPr="007B5CDD">
          <w:rPr>
            <w:color w:val="202020"/>
            <w:spacing w:val="-5"/>
            <w:w w:val="105"/>
          </w:rPr>
          <w:t xml:space="preserve"> </w:t>
        </w:r>
        <w:r w:rsidRPr="007B5CDD">
          <w:rPr>
            <w:color w:val="202020"/>
            <w:w w:val="105"/>
          </w:rPr>
          <w:t>for</w:t>
        </w:r>
        <w:r w:rsidRPr="007B5CDD">
          <w:rPr>
            <w:color w:val="202020"/>
            <w:spacing w:val="-4"/>
            <w:w w:val="105"/>
          </w:rPr>
          <w:t xml:space="preserve"> </w:t>
        </w:r>
        <w:r w:rsidRPr="007B5CDD">
          <w:rPr>
            <w:color w:val="202020"/>
            <w:w w:val="105"/>
          </w:rPr>
          <w:t>damaged</w:t>
        </w:r>
        <w:r w:rsidRPr="007B5CDD">
          <w:rPr>
            <w:color w:val="202020"/>
            <w:spacing w:val="-4"/>
            <w:w w:val="105"/>
          </w:rPr>
          <w:t xml:space="preserve"> </w:t>
        </w:r>
        <w:r w:rsidRPr="007B5CDD">
          <w:rPr>
            <w:color w:val="202020"/>
            <w:w w:val="105"/>
          </w:rPr>
          <w:t>beds</w:t>
        </w:r>
        <w:r w:rsidRPr="007B5CDD">
          <w:rPr>
            <w:color w:val="202020"/>
            <w:spacing w:val="-3"/>
            <w:w w:val="105"/>
          </w:rPr>
          <w:t xml:space="preserve"> </w:t>
        </w:r>
        <w:r w:rsidRPr="007B5CDD">
          <w:rPr>
            <w:color w:val="202020"/>
            <w:w w:val="105"/>
          </w:rPr>
          <w:t>which</w:t>
        </w:r>
        <w:r w:rsidRPr="007B5CDD">
          <w:rPr>
            <w:color w:val="202020"/>
            <w:spacing w:val="-6"/>
            <w:w w:val="105"/>
          </w:rPr>
          <w:t xml:space="preserve"> </w:t>
        </w:r>
        <w:r w:rsidRPr="007B5CDD">
          <w:rPr>
            <w:color w:val="202020"/>
            <w:w w:val="105"/>
          </w:rPr>
          <w:t>may</w:t>
        </w:r>
        <w:r w:rsidRPr="007B5CDD">
          <w:rPr>
            <w:color w:val="202020"/>
            <w:spacing w:val="-4"/>
            <w:w w:val="105"/>
          </w:rPr>
          <w:t xml:space="preserve"> </w:t>
        </w:r>
        <w:r w:rsidRPr="007B5CDD">
          <w:rPr>
            <w:color w:val="202020"/>
            <w:w w:val="105"/>
          </w:rPr>
          <w:t>allow</w:t>
        </w:r>
        <w:r w:rsidRPr="007B5CDD">
          <w:rPr>
            <w:color w:val="202020"/>
            <w:spacing w:val="-4"/>
            <w:w w:val="105"/>
          </w:rPr>
          <w:t xml:space="preserve"> </w:t>
        </w:r>
        <w:r w:rsidRPr="007B5CDD">
          <w:rPr>
            <w:color w:val="202020"/>
            <w:w w:val="105"/>
          </w:rPr>
          <w:t>water</w:t>
        </w:r>
        <w:r w:rsidRPr="007B5CDD">
          <w:rPr>
            <w:color w:val="202020"/>
            <w:spacing w:val="-3"/>
            <w:w w:val="105"/>
          </w:rPr>
          <w:t xml:space="preserve"> </w:t>
        </w:r>
        <w:r w:rsidRPr="007B5CDD">
          <w:rPr>
            <w:color w:val="202020"/>
            <w:w w:val="105"/>
          </w:rPr>
          <w:t>to</w:t>
        </w:r>
        <w:r w:rsidRPr="007B5CDD">
          <w:rPr>
            <w:color w:val="202020"/>
            <w:spacing w:val="-7"/>
            <w:w w:val="105"/>
          </w:rPr>
          <w:t xml:space="preserve"> </w:t>
        </w:r>
        <w:r w:rsidRPr="007B5CDD">
          <w:rPr>
            <w:color w:val="202020"/>
            <w:w w:val="105"/>
          </w:rPr>
          <w:t>contact</w:t>
        </w:r>
        <w:r w:rsidRPr="007B5CDD">
          <w:rPr>
            <w:color w:val="202020"/>
            <w:spacing w:val="-4"/>
            <w:w w:val="105"/>
          </w:rPr>
          <w:t xml:space="preserve"> </w:t>
        </w:r>
        <w:r w:rsidRPr="007B5CDD">
          <w:rPr>
            <w:color w:val="202020"/>
            <w:w w:val="105"/>
          </w:rPr>
          <w:t>the</w:t>
        </w:r>
        <w:r w:rsidRPr="007B5CDD">
          <w:rPr>
            <w:color w:val="202020"/>
            <w:spacing w:val="-4"/>
            <w:w w:val="105"/>
          </w:rPr>
          <w:t xml:space="preserve"> </w:t>
        </w:r>
        <w:r w:rsidRPr="007B5CDD">
          <w:rPr>
            <w:color w:val="202020"/>
            <w:w w:val="105"/>
          </w:rPr>
          <w:t>edible</w:t>
        </w:r>
        <w:r w:rsidRPr="007B5CDD">
          <w:rPr>
            <w:color w:val="202020"/>
            <w:spacing w:val="-4"/>
            <w:w w:val="105"/>
          </w:rPr>
          <w:t xml:space="preserve"> </w:t>
        </w:r>
        <w:r w:rsidRPr="007B5CDD">
          <w:rPr>
            <w:color w:val="202020"/>
            <w:w w:val="105"/>
          </w:rPr>
          <w:t>portion</w:t>
        </w:r>
        <w:r w:rsidRPr="007B5CDD">
          <w:rPr>
            <w:color w:val="202020"/>
            <w:spacing w:val="-4"/>
            <w:w w:val="105"/>
          </w:rPr>
          <w:t xml:space="preserve"> </w:t>
        </w:r>
        <w:r w:rsidRPr="007B5CDD">
          <w:rPr>
            <w:color w:val="202020"/>
            <w:w w:val="105"/>
          </w:rPr>
          <w:t>of</w:t>
        </w:r>
        <w:r w:rsidRPr="007B5CDD">
          <w:rPr>
            <w:color w:val="202020"/>
            <w:spacing w:val="-4"/>
            <w:w w:val="105"/>
          </w:rPr>
          <w:t xml:space="preserve"> </w:t>
        </w:r>
        <w:r w:rsidRPr="007B5CDD">
          <w:rPr>
            <w:color w:val="202020"/>
            <w:w w:val="105"/>
          </w:rPr>
          <w:t>the</w:t>
        </w:r>
        <w:r w:rsidRPr="007B5CDD">
          <w:rPr>
            <w:color w:val="202020"/>
            <w:spacing w:val="-6"/>
            <w:w w:val="105"/>
          </w:rPr>
          <w:t xml:space="preserve"> </w:t>
        </w:r>
        <w:r w:rsidRPr="007B5CDD">
          <w:rPr>
            <w:color w:val="202020"/>
            <w:w w:val="105"/>
          </w:rPr>
          <w:t>crop.</w:t>
        </w:r>
      </w:ins>
    </w:p>
    <w:p w14:paraId="5F53FF1B" w14:textId="77777777" w:rsidR="009B7BA1" w:rsidRDefault="00884342" w:rsidP="009B7BA1">
      <w:pPr>
        <w:pStyle w:val="ListParagraph"/>
        <w:numPr>
          <w:ilvl w:val="0"/>
          <w:numId w:val="119"/>
        </w:numPr>
        <w:shd w:val="clear" w:color="auto" w:fill="FFFFFF"/>
        <w:spacing w:after="0"/>
        <w:rPr>
          <w:ins w:id="150" w:author="Susan" w:date="2020-05-05T09:01:00Z"/>
          <w:rFonts w:asciiTheme="minorHAnsi" w:hAnsiTheme="minorHAnsi" w:cstheme="minorHAnsi"/>
          <w:color w:val="222222"/>
        </w:rPr>
      </w:pPr>
      <w:commentRangeStart w:id="151"/>
      <w:ins w:id="152" w:author="Susan" w:date="2020-05-08T12:23:00Z">
        <w:r>
          <w:rPr>
            <w:color w:val="202020"/>
            <w:w w:val="105"/>
          </w:rPr>
          <w:t>It i</w:t>
        </w:r>
      </w:ins>
      <w:ins w:id="153" w:author="Susan" w:date="2020-05-08T12:24:00Z">
        <w:r>
          <w:rPr>
            <w:color w:val="202020"/>
            <w:w w:val="105"/>
          </w:rPr>
          <w:t xml:space="preserve">s recommended to </w:t>
        </w:r>
        <w:commentRangeEnd w:id="151"/>
        <w:r>
          <w:rPr>
            <w:rStyle w:val="CommentReference"/>
            <w:rFonts w:ascii="Tahoma" w:eastAsia="Times New Roman" w:hAnsi="Tahoma" w:cs="Tahoma"/>
            <w:lang w:eastAsia="x-none"/>
          </w:rPr>
          <w:commentReference w:id="151"/>
        </w:r>
        <w:r>
          <w:rPr>
            <w:color w:val="202020"/>
            <w:w w:val="105"/>
          </w:rPr>
          <w:t>c</w:t>
        </w:r>
      </w:ins>
      <w:ins w:id="154" w:author="Susan" w:date="2020-05-05T09:01:00Z">
        <w:r w:rsidR="009B7BA1" w:rsidRPr="007B5CDD">
          <w:rPr>
            <w:color w:val="202020"/>
            <w:w w:val="105"/>
          </w:rPr>
          <w:t>oordinate</w:t>
        </w:r>
        <w:r w:rsidR="009B7BA1" w:rsidRPr="007B5CDD">
          <w:rPr>
            <w:color w:val="202020"/>
            <w:spacing w:val="-4"/>
            <w:w w:val="105"/>
          </w:rPr>
          <w:t xml:space="preserve"> </w:t>
        </w:r>
        <w:r w:rsidR="009B7BA1" w:rsidRPr="007B5CDD">
          <w:rPr>
            <w:color w:val="202020"/>
            <w:w w:val="105"/>
          </w:rPr>
          <w:t>irrigation</w:t>
        </w:r>
        <w:r w:rsidR="009B7BA1" w:rsidRPr="007B5CDD">
          <w:rPr>
            <w:color w:val="202020"/>
            <w:spacing w:val="-1"/>
            <w:w w:val="105"/>
          </w:rPr>
          <w:t xml:space="preserve"> </w:t>
        </w:r>
        <w:r w:rsidR="009B7BA1" w:rsidRPr="007B5CDD">
          <w:rPr>
            <w:color w:val="202020"/>
            <w:w w:val="105"/>
          </w:rPr>
          <w:t>events</w:t>
        </w:r>
        <w:r w:rsidR="009B7BA1" w:rsidRPr="007B5CDD">
          <w:rPr>
            <w:color w:val="202020"/>
            <w:spacing w:val="-1"/>
            <w:w w:val="105"/>
          </w:rPr>
          <w:t xml:space="preserve"> </w:t>
        </w:r>
        <w:r w:rsidR="009B7BA1" w:rsidRPr="007B5CDD">
          <w:rPr>
            <w:color w:val="202020"/>
            <w:w w:val="105"/>
          </w:rPr>
          <w:t>with</w:t>
        </w:r>
        <w:r w:rsidR="009B7BA1" w:rsidRPr="007B5CDD">
          <w:rPr>
            <w:color w:val="202020"/>
            <w:spacing w:val="-1"/>
            <w:w w:val="105"/>
          </w:rPr>
          <w:t xml:space="preserve"> </w:t>
        </w:r>
        <w:r w:rsidR="009B7BA1" w:rsidRPr="007B5CDD">
          <w:rPr>
            <w:color w:val="202020"/>
            <w:w w:val="105"/>
          </w:rPr>
          <w:t>harvest,</w:t>
        </w:r>
      </w:ins>
      <w:ins w:id="155" w:author="Susan" w:date="2020-05-08T12:26:00Z">
        <w:r>
          <w:rPr>
            <w:color w:val="202020"/>
            <w:w w:val="105"/>
          </w:rPr>
          <w:t xml:space="preserve"> </w:t>
        </w:r>
        <w:commentRangeStart w:id="156"/>
        <w:r>
          <w:rPr>
            <w:color w:val="202020"/>
            <w:w w:val="105"/>
          </w:rPr>
          <w:t xml:space="preserve">to avoid harvesting when soil is still saturated from an irrigation event and </w:t>
        </w:r>
      </w:ins>
      <w:commentRangeEnd w:id="156"/>
      <w:ins w:id="157" w:author="Susan" w:date="2020-05-08T12:27:00Z">
        <w:r>
          <w:rPr>
            <w:rStyle w:val="CommentReference"/>
            <w:rFonts w:ascii="Tahoma" w:eastAsia="Times New Roman" w:hAnsi="Tahoma" w:cs="Tahoma"/>
            <w:lang w:eastAsia="x-none"/>
          </w:rPr>
          <w:commentReference w:id="156"/>
        </w:r>
      </w:ins>
      <w:del w:id="158" w:author="Susan" w:date="2020-05-08T12:25:00Z">
        <w:r w:rsidR="009B7BA1" w:rsidRPr="007B5CDD" w:rsidDel="00884342">
          <w:rPr>
            <w:color w:val="202020"/>
            <w:w w:val="105"/>
          </w:rPr>
          <w:delText>to</w:delText>
        </w:r>
        <w:r w:rsidR="009B7BA1" w:rsidRPr="007B5CDD" w:rsidDel="00884342">
          <w:rPr>
            <w:color w:val="202020"/>
            <w:spacing w:val="-4"/>
            <w:w w:val="105"/>
          </w:rPr>
          <w:delText xml:space="preserve"> </w:delText>
        </w:r>
        <w:r w:rsidR="009B7BA1" w:rsidRPr="007B5CDD" w:rsidDel="00884342">
          <w:rPr>
            <w:color w:val="202020"/>
            <w:w w:val="105"/>
          </w:rPr>
          <w:delText>the</w:delText>
        </w:r>
        <w:r w:rsidR="009B7BA1" w:rsidRPr="007B5CDD" w:rsidDel="00884342">
          <w:rPr>
            <w:color w:val="202020"/>
            <w:spacing w:val="-3"/>
            <w:w w:val="105"/>
          </w:rPr>
          <w:delText xml:space="preserve"> </w:delText>
        </w:r>
        <w:r w:rsidR="009B7BA1" w:rsidRPr="007B5CDD" w:rsidDel="00884342">
          <w:rPr>
            <w:color w:val="202020"/>
            <w:w w:val="105"/>
          </w:rPr>
          <w:delText>degree</w:delText>
        </w:r>
        <w:r w:rsidR="009B7BA1" w:rsidRPr="007B5CDD" w:rsidDel="00884342">
          <w:rPr>
            <w:color w:val="202020"/>
            <w:spacing w:val="-1"/>
            <w:w w:val="105"/>
          </w:rPr>
          <w:delText xml:space="preserve"> </w:delText>
        </w:r>
        <w:r w:rsidR="009B7BA1" w:rsidRPr="007B5CDD" w:rsidDel="00884342">
          <w:rPr>
            <w:color w:val="202020"/>
            <w:w w:val="105"/>
          </w:rPr>
          <w:delText>possible,</w:delText>
        </w:r>
        <w:r w:rsidR="009B7BA1" w:rsidRPr="007B5CDD" w:rsidDel="00884342">
          <w:rPr>
            <w:color w:val="202020"/>
            <w:spacing w:val="-1"/>
            <w:w w:val="105"/>
          </w:rPr>
          <w:delText xml:space="preserve"> </w:delText>
        </w:r>
        <w:r w:rsidR="009B7BA1" w:rsidRPr="007B5CDD" w:rsidDel="00884342">
          <w:rPr>
            <w:color w:val="202020"/>
            <w:w w:val="105"/>
          </w:rPr>
          <w:delText>to</w:delText>
        </w:r>
        <w:r w:rsidR="009B7BA1" w:rsidRPr="007B5CDD" w:rsidDel="00884342">
          <w:rPr>
            <w:color w:val="202020"/>
            <w:spacing w:val="-3"/>
            <w:w w:val="105"/>
          </w:rPr>
          <w:delText xml:space="preserve"> </w:delText>
        </w:r>
        <w:r w:rsidR="009B7BA1" w:rsidRPr="007B5CDD" w:rsidDel="00884342">
          <w:rPr>
            <w:color w:val="202020"/>
            <w:w w:val="105"/>
          </w:rPr>
          <w:delText>avoid</w:delText>
        </w:r>
        <w:r w:rsidR="009B7BA1" w:rsidRPr="007B5CDD" w:rsidDel="00884342">
          <w:rPr>
            <w:color w:val="202020"/>
            <w:spacing w:val="-3"/>
            <w:w w:val="105"/>
          </w:rPr>
          <w:delText xml:space="preserve"> </w:delText>
        </w:r>
        <w:r w:rsidR="009B7BA1" w:rsidRPr="007B5CDD" w:rsidDel="00884342">
          <w:rPr>
            <w:color w:val="202020"/>
            <w:w w:val="105"/>
          </w:rPr>
          <w:delText>saturation</w:delText>
        </w:r>
        <w:r w:rsidR="009B7BA1" w:rsidRPr="007B5CDD" w:rsidDel="00884342">
          <w:rPr>
            <w:color w:val="202020"/>
            <w:spacing w:val="-4"/>
            <w:w w:val="105"/>
          </w:rPr>
          <w:delText xml:space="preserve"> </w:delText>
        </w:r>
        <w:r w:rsidR="009B7BA1" w:rsidRPr="007B5CDD" w:rsidDel="00884342">
          <w:rPr>
            <w:color w:val="202020"/>
            <w:w w:val="105"/>
          </w:rPr>
          <w:delText>of</w:delText>
        </w:r>
        <w:r w:rsidR="009B7BA1" w:rsidRPr="007B5CDD" w:rsidDel="00884342">
          <w:rPr>
            <w:color w:val="202020"/>
            <w:spacing w:val="-3"/>
            <w:w w:val="105"/>
          </w:rPr>
          <w:delText xml:space="preserve"> </w:delText>
        </w:r>
        <w:r w:rsidR="009B7BA1" w:rsidRPr="007B5CDD" w:rsidDel="00884342">
          <w:rPr>
            <w:color w:val="202020"/>
            <w:w w:val="105"/>
          </w:rPr>
          <w:delText>the</w:delText>
        </w:r>
        <w:r w:rsidR="009B7BA1" w:rsidRPr="007B5CDD" w:rsidDel="00884342">
          <w:rPr>
            <w:color w:val="202020"/>
            <w:spacing w:val="-3"/>
            <w:w w:val="105"/>
          </w:rPr>
          <w:delText xml:space="preserve"> </w:delText>
        </w:r>
        <w:r w:rsidR="009B7BA1" w:rsidRPr="007B5CDD" w:rsidDel="00884342">
          <w:rPr>
            <w:color w:val="202020"/>
            <w:w w:val="105"/>
          </w:rPr>
          <w:delText>field</w:delText>
        </w:r>
        <w:r w:rsidR="009B7BA1" w:rsidRPr="007B5CDD" w:rsidDel="00884342">
          <w:rPr>
            <w:color w:val="202020"/>
            <w:spacing w:val="-3"/>
            <w:w w:val="105"/>
          </w:rPr>
          <w:delText xml:space="preserve"> </w:delText>
        </w:r>
        <w:r w:rsidR="009B7BA1" w:rsidRPr="007B5CDD" w:rsidDel="00884342">
          <w:rPr>
            <w:color w:val="202020"/>
            <w:w w:val="105"/>
          </w:rPr>
          <w:delText>soil</w:delText>
        </w:r>
      </w:del>
      <w:ins w:id="159" w:author="Susan" w:date="2020-05-08T12:27:00Z">
        <w:r w:rsidRPr="00884342">
          <w:rPr>
            <w:color w:val="202020"/>
            <w:w w:val="105"/>
          </w:rPr>
          <w:t xml:space="preserve"> </w:t>
        </w:r>
        <w:r w:rsidRPr="007B5CDD">
          <w:rPr>
            <w:color w:val="202020"/>
            <w:w w:val="105"/>
          </w:rPr>
          <w:t>to</w:t>
        </w:r>
        <w:r w:rsidRPr="007B5CDD">
          <w:rPr>
            <w:color w:val="202020"/>
            <w:spacing w:val="-3"/>
            <w:w w:val="105"/>
          </w:rPr>
          <w:t xml:space="preserve"> </w:t>
        </w:r>
        <w:r w:rsidRPr="007B5CDD">
          <w:rPr>
            <w:color w:val="202020"/>
            <w:w w:val="105"/>
          </w:rPr>
          <w:t>prevent</w:t>
        </w:r>
        <w:r>
          <w:rPr>
            <w:color w:val="202020"/>
            <w:w w:val="105"/>
          </w:rPr>
          <w:t xml:space="preserve"> </w:t>
        </w:r>
        <w:r w:rsidRPr="007B5CDD">
          <w:rPr>
            <w:color w:val="202020"/>
            <w:w w:val="105"/>
          </w:rPr>
          <w:t>excessive</w:t>
        </w:r>
        <w:r w:rsidRPr="007B5CDD">
          <w:rPr>
            <w:color w:val="202020"/>
            <w:spacing w:val="-11"/>
            <w:w w:val="105"/>
          </w:rPr>
          <w:t xml:space="preserve"> </w:t>
        </w:r>
        <w:r w:rsidRPr="007B5CDD">
          <w:rPr>
            <w:color w:val="202020"/>
            <w:w w:val="105"/>
          </w:rPr>
          <w:t>dirt</w:t>
        </w:r>
        <w:r w:rsidRPr="007B5CDD">
          <w:rPr>
            <w:color w:val="202020"/>
            <w:spacing w:val="-13"/>
            <w:w w:val="105"/>
          </w:rPr>
          <w:t xml:space="preserve"> </w:t>
        </w:r>
        <w:r w:rsidRPr="007B5CDD">
          <w:rPr>
            <w:color w:val="202020"/>
            <w:w w:val="105"/>
          </w:rPr>
          <w:t>and</w:t>
        </w:r>
        <w:r w:rsidRPr="007B5CDD">
          <w:rPr>
            <w:color w:val="202020"/>
            <w:spacing w:val="-11"/>
            <w:w w:val="105"/>
          </w:rPr>
          <w:t xml:space="preserve"> </w:t>
        </w:r>
        <w:r w:rsidRPr="007B5CDD">
          <w:rPr>
            <w:color w:val="202020"/>
            <w:w w:val="105"/>
          </w:rPr>
          <w:t>mud</w:t>
        </w:r>
        <w:r w:rsidRPr="007B5CDD">
          <w:rPr>
            <w:color w:val="202020"/>
            <w:spacing w:val="-13"/>
            <w:w w:val="105"/>
          </w:rPr>
          <w:t xml:space="preserve"> </w:t>
        </w:r>
        <w:r w:rsidRPr="007B5CDD">
          <w:rPr>
            <w:color w:val="202020"/>
            <w:w w:val="105"/>
          </w:rPr>
          <w:t>from</w:t>
        </w:r>
        <w:r w:rsidRPr="007B5CDD">
          <w:rPr>
            <w:color w:val="202020"/>
            <w:spacing w:val="-10"/>
            <w:w w:val="105"/>
          </w:rPr>
          <w:t xml:space="preserve"> </w:t>
        </w:r>
        <w:r w:rsidRPr="007B5CDD">
          <w:rPr>
            <w:color w:val="202020"/>
            <w:w w:val="105"/>
          </w:rPr>
          <w:t>getting</w:t>
        </w:r>
        <w:r w:rsidRPr="007B5CDD">
          <w:rPr>
            <w:color w:val="202020"/>
            <w:spacing w:val="-9"/>
            <w:w w:val="105"/>
          </w:rPr>
          <w:t xml:space="preserve"> </w:t>
        </w:r>
        <w:r w:rsidRPr="007B5CDD">
          <w:rPr>
            <w:color w:val="202020"/>
            <w:w w:val="105"/>
          </w:rPr>
          <w:t>on</w:t>
        </w:r>
        <w:r w:rsidRPr="007B5CDD">
          <w:rPr>
            <w:color w:val="202020"/>
            <w:spacing w:val="-12"/>
            <w:w w:val="105"/>
          </w:rPr>
          <w:t xml:space="preserve"> </w:t>
        </w:r>
        <w:r w:rsidRPr="007B5CDD">
          <w:rPr>
            <w:color w:val="202020"/>
            <w:w w:val="105"/>
          </w:rPr>
          <w:t>the</w:t>
        </w:r>
        <w:r w:rsidRPr="007B5CDD">
          <w:rPr>
            <w:color w:val="202020"/>
            <w:spacing w:val="-11"/>
            <w:w w:val="105"/>
          </w:rPr>
          <w:t xml:space="preserve"> </w:t>
        </w:r>
        <w:r w:rsidRPr="007B5CDD">
          <w:rPr>
            <w:color w:val="202020"/>
            <w:w w:val="105"/>
          </w:rPr>
          <w:t>edible</w:t>
        </w:r>
        <w:r w:rsidRPr="007B5CDD">
          <w:rPr>
            <w:color w:val="202020"/>
            <w:spacing w:val="-13"/>
            <w:w w:val="105"/>
          </w:rPr>
          <w:t xml:space="preserve"> </w:t>
        </w:r>
        <w:r w:rsidRPr="007B5CDD">
          <w:rPr>
            <w:color w:val="202020"/>
            <w:w w:val="105"/>
          </w:rPr>
          <w:t>portion</w:t>
        </w:r>
        <w:r w:rsidRPr="007B5CDD">
          <w:rPr>
            <w:color w:val="202020"/>
            <w:spacing w:val="-10"/>
            <w:w w:val="105"/>
          </w:rPr>
          <w:t xml:space="preserve"> </w:t>
        </w:r>
        <w:r w:rsidRPr="007B5CDD">
          <w:rPr>
            <w:color w:val="202020"/>
            <w:w w:val="105"/>
          </w:rPr>
          <w:t>of</w:t>
        </w:r>
        <w:r w:rsidRPr="007B5CDD">
          <w:rPr>
            <w:color w:val="202020"/>
            <w:spacing w:val="-11"/>
            <w:w w:val="105"/>
          </w:rPr>
          <w:t xml:space="preserve"> </w:t>
        </w:r>
        <w:r w:rsidRPr="007B5CDD">
          <w:rPr>
            <w:color w:val="202020"/>
            <w:w w:val="105"/>
          </w:rPr>
          <w:t>the</w:t>
        </w:r>
        <w:r w:rsidRPr="007B5CDD">
          <w:rPr>
            <w:color w:val="202020"/>
            <w:spacing w:val="-11"/>
            <w:w w:val="105"/>
          </w:rPr>
          <w:t xml:space="preserve"> </w:t>
        </w:r>
        <w:r w:rsidRPr="007B5CDD">
          <w:rPr>
            <w:color w:val="202020"/>
            <w:w w:val="105"/>
          </w:rPr>
          <w:t>crop,</w:t>
        </w:r>
        <w:r w:rsidRPr="007B5CDD">
          <w:rPr>
            <w:color w:val="202020"/>
            <w:spacing w:val="-11"/>
            <w:w w:val="105"/>
          </w:rPr>
          <w:t xml:space="preserve"> </w:t>
        </w:r>
        <w:r w:rsidRPr="007B5CDD">
          <w:rPr>
            <w:color w:val="202020"/>
            <w:w w:val="105"/>
          </w:rPr>
          <w:t>harvest</w:t>
        </w:r>
        <w:r w:rsidRPr="007B5CDD">
          <w:rPr>
            <w:color w:val="202020"/>
            <w:spacing w:val="-12"/>
            <w:w w:val="105"/>
          </w:rPr>
          <w:t xml:space="preserve"> </w:t>
        </w:r>
        <w:r w:rsidRPr="007B5CDD">
          <w:rPr>
            <w:color w:val="202020"/>
            <w:w w:val="105"/>
          </w:rPr>
          <w:t>tools</w:t>
        </w:r>
        <w:r w:rsidRPr="007B5CDD">
          <w:rPr>
            <w:color w:val="202020"/>
            <w:spacing w:val="-7"/>
            <w:w w:val="105"/>
          </w:rPr>
          <w:t xml:space="preserve"> </w:t>
        </w:r>
        <w:r w:rsidRPr="007B5CDD">
          <w:rPr>
            <w:color w:val="202020"/>
            <w:w w:val="105"/>
          </w:rPr>
          <w:t>(e.</w:t>
        </w:r>
        <w:r>
          <w:rPr>
            <w:color w:val="202020"/>
            <w:w w:val="105"/>
          </w:rPr>
          <w:t>g.,</w:t>
        </w:r>
        <w:r w:rsidRPr="007B5CDD">
          <w:rPr>
            <w:color w:val="202020"/>
            <w:spacing w:val="-11"/>
            <w:w w:val="105"/>
          </w:rPr>
          <w:t xml:space="preserve"> </w:t>
        </w:r>
        <w:r w:rsidRPr="007B5CDD">
          <w:rPr>
            <w:color w:val="202020"/>
            <w:w w:val="105"/>
          </w:rPr>
          <w:t>knives,</w:t>
        </w:r>
        <w:r w:rsidRPr="007B5CDD">
          <w:rPr>
            <w:color w:val="202020"/>
            <w:spacing w:val="-11"/>
            <w:w w:val="105"/>
          </w:rPr>
          <w:t xml:space="preserve"> </w:t>
        </w:r>
        <w:r w:rsidRPr="007B5CDD">
          <w:rPr>
            <w:color w:val="202020"/>
            <w:w w:val="105"/>
          </w:rPr>
          <w:t>gloves</w:t>
        </w:r>
        <w:r>
          <w:rPr>
            <w:color w:val="202020"/>
            <w:w w:val="105"/>
          </w:rPr>
          <w:t>,</w:t>
        </w:r>
        <w:r w:rsidRPr="007B5CDD">
          <w:rPr>
            <w:color w:val="202020"/>
            <w:spacing w:val="-10"/>
            <w:w w:val="105"/>
          </w:rPr>
          <w:t xml:space="preserve"> </w:t>
        </w:r>
        <w:r w:rsidRPr="007B5CDD">
          <w:rPr>
            <w:color w:val="202020"/>
            <w:w w:val="105"/>
          </w:rPr>
          <w:t>etc.),</w:t>
        </w:r>
        <w:r w:rsidRPr="007B5CDD">
          <w:rPr>
            <w:color w:val="202020"/>
            <w:spacing w:val="-11"/>
            <w:w w:val="105"/>
          </w:rPr>
          <w:t xml:space="preserve"> </w:t>
        </w:r>
        <w:r w:rsidRPr="007B5CDD">
          <w:rPr>
            <w:color w:val="202020"/>
            <w:w w:val="105"/>
          </w:rPr>
          <w:t>and</w:t>
        </w:r>
        <w:r w:rsidRPr="007B5CDD">
          <w:rPr>
            <w:color w:val="202020"/>
            <w:spacing w:val="-11"/>
            <w:w w:val="105"/>
          </w:rPr>
          <w:t xml:space="preserve"> </w:t>
        </w:r>
        <w:r w:rsidRPr="007B5CDD">
          <w:rPr>
            <w:color w:val="202020"/>
            <w:w w:val="105"/>
          </w:rPr>
          <w:t>harvest equipment (e.</w:t>
        </w:r>
        <w:r>
          <w:rPr>
            <w:color w:val="202020"/>
            <w:w w:val="105"/>
          </w:rPr>
          <w:t>g.,</w:t>
        </w:r>
        <w:r w:rsidRPr="007B5CDD">
          <w:rPr>
            <w:color w:val="202020"/>
            <w:w w:val="105"/>
          </w:rPr>
          <w:t xml:space="preserve"> machines, belts, trailers</w:t>
        </w:r>
        <w:r>
          <w:rPr>
            <w:color w:val="202020"/>
            <w:w w:val="105"/>
          </w:rPr>
          <w:t>,</w:t>
        </w:r>
        <w:r w:rsidRPr="007B5CDD">
          <w:rPr>
            <w:color w:val="202020"/>
            <w:w w:val="105"/>
          </w:rPr>
          <w:t xml:space="preserve"> etc.)</w:t>
        </w:r>
      </w:ins>
      <w:ins w:id="160" w:author="Susan" w:date="2020-05-05T09:01:00Z">
        <w:r w:rsidR="009B7BA1">
          <w:rPr>
            <w:color w:val="202020"/>
            <w:spacing w:val="1"/>
            <w:w w:val="105"/>
          </w:rPr>
          <w:t>.</w:t>
        </w:r>
      </w:ins>
    </w:p>
    <w:p w14:paraId="346E9097" w14:textId="77777777" w:rsidR="009B7BA1" w:rsidRDefault="009B7BA1" w:rsidP="009B7BA1">
      <w:pPr>
        <w:pStyle w:val="ListParagraph"/>
        <w:shd w:val="clear" w:color="auto" w:fill="FFFFFF"/>
        <w:spacing w:after="0"/>
        <w:ind w:left="0"/>
        <w:rPr>
          <w:ins w:id="161" w:author="Susan" w:date="2020-05-05T09:01:00Z"/>
          <w:rFonts w:asciiTheme="minorHAnsi" w:hAnsiTheme="minorHAnsi" w:cstheme="minorHAnsi"/>
          <w:color w:val="222222"/>
        </w:rPr>
      </w:pPr>
    </w:p>
    <w:p w14:paraId="10ADCC45" w14:textId="77777777" w:rsidR="009B7BA1" w:rsidRDefault="009B7BA1" w:rsidP="00476F26">
      <w:pPr>
        <w:pStyle w:val="Heading2"/>
        <w:rPr>
          <w:ins w:id="162" w:author="Susan" w:date="2020-05-05T09:01:00Z"/>
        </w:rPr>
      </w:pPr>
      <w:commentRangeStart w:id="163"/>
      <w:ins w:id="164" w:author="Susan" w:date="2020-05-05T09:01:00Z">
        <w:r w:rsidRPr="0004283C">
          <w:t xml:space="preserve">Best Practices </w:t>
        </w:r>
        <w:commentRangeEnd w:id="163"/>
        <w:r>
          <w:rPr>
            <w:rStyle w:val="CommentReference"/>
            <w:rFonts w:ascii="Tahoma" w:hAnsi="Tahoma" w:cs="Tahoma"/>
            <w:b w:val="0"/>
            <w:bCs w:val="0"/>
            <w:iCs w:val="0"/>
            <w:lang w:eastAsia="x-none"/>
          </w:rPr>
          <w:commentReference w:id="163"/>
        </w:r>
        <w:r w:rsidRPr="0004283C">
          <w:t xml:space="preserve">for </w:t>
        </w:r>
        <w:r>
          <w:t>Drip Tape</w:t>
        </w:r>
        <w:r w:rsidRPr="0004283C">
          <w:t xml:space="preserve"> Irrigation</w:t>
        </w:r>
        <w:r>
          <w:t xml:space="preserve"> Systems Management</w:t>
        </w:r>
        <w:r w:rsidRPr="0004283C">
          <w:t xml:space="preserve"> </w:t>
        </w:r>
      </w:ins>
    </w:p>
    <w:p w14:paraId="76823D9E" w14:textId="77777777" w:rsidR="009B7BA1" w:rsidRPr="00060A4D" w:rsidRDefault="009B7BA1" w:rsidP="009B7BA1">
      <w:pPr>
        <w:pStyle w:val="ListParagraph"/>
        <w:numPr>
          <w:ilvl w:val="0"/>
          <w:numId w:val="120"/>
        </w:numPr>
        <w:shd w:val="clear" w:color="auto" w:fill="FFFFFF"/>
        <w:spacing w:after="0"/>
        <w:rPr>
          <w:ins w:id="165" w:author="Susan" w:date="2020-05-05T09:01:00Z"/>
          <w:rFonts w:asciiTheme="minorHAnsi" w:hAnsiTheme="minorHAnsi" w:cstheme="minorHAnsi"/>
          <w:color w:val="222222"/>
        </w:rPr>
      </w:pPr>
      <w:ins w:id="166" w:author="Susan" w:date="2020-05-05T09:01:00Z">
        <w:r w:rsidRPr="007B5CDD">
          <w:rPr>
            <w:w w:val="105"/>
          </w:rPr>
          <w:t>Drip tape should be handled, stored, used, and re-used in a manner that prevents damage and contamination to the drip tape.</w:t>
        </w:r>
      </w:ins>
      <w:ins w:id="167" w:author="Susan" w:date="2020-05-07T11:10:00Z">
        <w:r w:rsidR="00F90C51">
          <w:rPr>
            <w:w w:val="105"/>
          </w:rPr>
          <w:t xml:space="preserve"> </w:t>
        </w:r>
        <w:commentRangeStart w:id="168"/>
        <w:r w:rsidR="00F90C51">
          <w:rPr>
            <w:w w:val="105"/>
          </w:rPr>
          <w:t>Consider flushing drip tape with sanitizer prior to use after storage</w:t>
        </w:r>
      </w:ins>
      <w:commentRangeEnd w:id="168"/>
      <w:ins w:id="169" w:author="Susan" w:date="2020-05-12T15:32:00Z">
        <w:r w:rsidR="00317868">
          <w:rPr>
            <w:rStyle w:val="CommentReference"/>
            <w:rFonts w:ascii="Tahoma" w:eastAsia="Times New Roman" w:hAnsi="Tahoma" w:cs="Tahoma"/>
            <w:lang w:eastAsia="x-none"/>
          </w:rPr>
          <w:commentReference w:id="168"/>
        </w:r>
      </w:ins>
      <w:ins w:id="170" w:author="Susan" w:date="2020-05-07T11:10:00Z">
        <w:r w:rsidR="00F90C51">
          <w:rPr>
            <w:w w:val="105"/>
          </w:rPr>
          <w:t>.</w:t>
        </w:r>
      </w:ins>
    </w:p>
    <w:p w14:paraId="7D82CC55" w14:textId="77777777" w:rsidR="009B7BA1" w:rsidRPr="009B7BA1" w:rsidRDefault="009B7BA1" w:rsidP="009B7BA1">
      <w:pPr>
        <w:pStyle w:val="ListParagraph"/>
        <w:numPr>
          <w:ilvl w:val="0"/>
          <w:numId w:val="120"/>
        </w:numPr>
        <w:shd w:val="clear" w:color="auto" w:fill="FFFFFF"/>
        <w:spacing w:after="0"/>
        <w:rPr>
          <w:rFonts w:asciiTheme="minorHAnsi" w:hAnsiTheme="minorHAnsi" w:cstheme="minorHAnsi"/>
          <w:color w:val="222222"/>
        </w:rPr>
      </w:pPr>
      <w:ins w:id="171" w:author="Susan" w:date="2020-05-05T09:01:00Z">
        <w:r w:rsidRPr="007B5CDD">
          <w:rPr>
            <w:w w:val="105"/>
          </w:rPr>
          <w:t>While in use, repairs to drip tape should be completed in a timely manner to prevent water contact with the edible portion of the crop.</w:t>
        </w:r>
      </w:ins>
    </w:p>
    <w:p w14:paraId="1DE5D57D" w14:textId="77777777" w:rsidR="009B7BA1" w:rsidRPr="009B7BA1" w:rsidRDefault="009B7BA1" w:rsidP="009B7BA1">
      <w:pPr>
        <w:shd w:val="clear" w:color="auto" w:fill="FFFFFF"/>
        <w:spacing w:after="0"/>
        <w:ind w:left="360"/>
        <w:rPr>
          <w:ins w:id="172" w:author="Susan" w:date="2020-05-05T09:01:00Z"/>
          <w:rFonts w:asciiTheme="minorHAnsi" w:hAnsiTheme="minorHAnsi" w:cstheme="minorHAnsi"/>
          <w:color w:val="222222"/>
        </w:rPr>
      </w:pPr>
    </w:p>
    <w:p w14:paraId="153BD296" w14:textId="77777777" w:rsidR="00A25EF2" w:rsidRDefault="00D54C10" w:rsidP="00476F26">
      <w:pPr>
        <w:pStyle w:val="Heading2"/>
      </w:pPr>
      <w:r w:rsidRPr="0004283C">
        <w:t>Best Practices for Managing Irrigation Water Treatment Systems</w:t>
      </w:r>
      <w:bookmarkEnd w:id="142"/>
    </w:p>
    <w:p w14:paraId="330A847B" w14:textId="77777777" w:rsidR="00441930" w:rsidRDefault="001A07F3" w:rsidP="00441930">
      <w:pPr>
        <w:pStyle w:val="ListParagraph"/>
        <w:numPr>
          <w:ilvl w:val="0"/>
          <w:numId w:val="108"/>
        </w:numPr>
        <w:shd w:val="clear" w:color="auto" w:fill="FFFFFF"/>
        <w:spacing w:after="0"/>
        <w:rPr>
          <w:rFonts w:asciiTheme="minorHAnsi" w:hAnsiTheme="minorHAnsi" w:cstheme="minorHAnsi"/>
          <w:color w:val="222222"/>
        </w:rPr>
      </w:pPr>
      <w:bookmarkStart w:id="173" w:name="_Hlk24990241"/>
      <w:r w:rsidRPr="00122A81">
        <w:rPr>
          <w:rFonts w:asciiTheme="minorHAnsi" w:hAnsiTheme="minorHAnsi" w:cstheme="minorHAnsi"/>
          <w:color w:val="222222"/>
        </w:rPr>
        <w:t>The minimum best practices for managing irrigation water treatment are outlined below</w:t>
      </w:r>
      <w:r w:rsidRPr="005D38FC">
        <w:rPr>
          <w:rFonts w:asciiTheme="minorHAnsi" w:hAnsiTheme="minorHAnsi"/>
          <w:color w:val="222222"/>
        </w:rPr>
        <w:t xml:space="preserve"> and </w:t>
      </w:r>
      <w:r w:rsidRPr="00122A81">
        <w:rPr>
          <w:rFonts w:asciiTheme="minorHAnsi" w:hAnsiTheme="minorHAnsi" w:cstheme="minorHAnsi"/>
          <w:color w:val="222222"/>
        </w:rPr>
        <w:t>must be completed</w:t>
      </w:r>
      <w:r w:rsidR="009A1BDE">
        <w:rPr>
          <w:rFonts w:asciiTheme="minorHAnsi" w:hAnsiTheme="minorHAnsi" w:cstheme="minorHAnsi"/>
          <w:color w:val="222222"/>
        </w:rPr>
        <w:t>.</w:t>
      </w:r>
      <w:r w:rsidR="009A1BDE" w:rsidRPr="00121B36">
        <w:rPr>
          <w:rFonts w:asciiTheme="minorHAnsi" w:hAnsiTheme="minorHAnsi" w:cstheme="minorHAnsi"/>
          <w:color w:val="222222"/>
        </w:rPr>
        <w:t xml:space="preserve"> </w:t>
      </w:r>
      <w:r w:rsidR="009A1BDE" w:rsidRPr="00D4169E">
        <w:rPr>
          <w:rFonts w:asciiTheme="minorHAnsi" w:hAnsiTheme="minorHAnsi" w:cstheme="minorHAnsi"/>
          <w:color w:val="222222"/>
        </w:rPr>
        <w:t>Appendix A for more details.</w:t>
      </w:r>
    </w:p>
    <w:p w14:paraId="3589412B" w14:textId="77777777" w:rsidR="00441930" w:rsidRPr="00441930" w:rsidRDefault="00441930" w:rsidP="00441930">
      <w:pPr>
        <w:pStyle w:val="ListParagraph"/>
        <w:shd w:val="clear" w:color="auto" w:fill="FFFFFF"/>
        <w:spacing w:after="0"/>
        <w:rPr>
          <w:rFonts w:asciiTheme="minorHAnsi" w:hAnsiTheme="minorHAnsi" w:cstheme="minorHAnsi"/>
          <w:color w:val="222222"/>
        </w:rPr>
      </w:pPr>
    </w:p>
    <w:p w14:paraId="6D95EA55" w14:textId="77777777" w:rsidR="000A4756" w:rsidRPr="00122A81" w:rsidRDefault="000A4756"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Prior to 21 days-to-scheduled harvest c</w:t>
      </w:r>
      <w:r w:rsidR="005852E3" w:rsidRPr="00122A81">
        <w:rPr>
          <w:rFonts w:asciiTheme="minorHAnsi" w:hAnsiTheme="minorHAnsi" w:cstheme="minorHAnsi"/>
          <w:color w:val="222222"/>
        </w:rPr>
        <w:t>onduct an initial irrigation water treatment assessment to establish treatment process parameters that will be monitored</w:t>
      </w:r>
      <w:r w:rsidR="005852E3" w:rsidRPr="005D38FC">
        <w:rPr>
          <w:rFonts w:asciiTheme="minorHAnsi" w:hAnsiTheme="minorHAnsi"/>
          <w:color w:val="222222"/>
        </w:rPr>
        <w:t xml:space="preserve"> to ensure </w:t>
      </w:r>
      <w:r w:rsidR="005852E3" w:rsidRPr="00122A81">
        <w:rPr>
          <w:rFonts w:asciiTheme="minorHAnsi" w:hAnsiTheme="minorHAnsi" w:cstheme="minorHAnsi"/>
          <w:color w:val="222222"/>
        </w:rPr>
        <w:t>consistent treatment delivery and to demonstrate its effectiveness</w:t>
      </w:r>
      <w:r w:rsidR="001A07F3" w:rsidRPr="00122A81">
        <w:rPr>
          <w:rFonts w:asciiTheme="minorHAnsi" w:hAnsiTheme="minorHAnsi" w:cstheme="minorHAnsi"/>
          <w:color w:val="222222"/>
        </w:rPr>
        <w:t xml:space="preserve"> as described in Appendix A. </w:t>
      </w:r>
    </w:p>
    <w:p w14:paraId="2B4BA54F" w14:textId="77777777" w:rsidR="005852E3" w:rsidRPr="00122A81" w:rsidRDefault="001A07F3" w:rsidP="00122A81">
      <w:pPr>
        <w:pStyle w:val="ListParagraph"/>
        <w:numPr>
          <w:ilvl w:val="0"/>
          <w:numId w:val="59"/>
        </w:numPr>
        <w:shd w:val="clear" w:color="auto" w:fill="FFFFFF"/>
        <w:spacing w:after="0"/>
        <w:ind w:left="1440" w:hanging="450"/>
        <w:rPr>
          <w:rFonts w:asciiTheme="minorHAnsi" w:hAnsiTheme="minorHAnsi" w:cstheme="minorHAnsi"/>
          <w:color w:val="222222"/>
        </w:rPr>
      </w:pPr>
      <w:r w:rsidRPr="00122A81">
        <w:rPr>
          <w:rFonts w:asciiTheme="minorHAnsi" w:hAnsiTheme="minorHAnsi" w:cstheme="minorHAnsi"/>
          <w:color w:val="222222"/>
        </w:rPr>
        <w:t xml:space="preserve">Repeat this assessment if a material change (e.g., change in </w:t>
      </w:r>
      <w:r w:rsidRPr="005D38FC">
        <w:rPr>
          <w:rFonts w:asciiTheme="minorHAnsi" w:hAnsiTheme="minorHAnsi"/>
          <w:color w:val="222222"/>
        </w:rPr>
        <w:t xml:space="preserve">equipment </w:t>
      </w:r>
      <w:r w:rsidRPr="00122A81">
        <w:rPr>
          <w:rFonts w:asciiTheme="minorHAnsi" w:hAnsiTheme="minorHAnsi" w:cstheme="minorHAnsi"/>
          <w:color w:val="222222"/>
        </w:rPr>
        <w:t xml:space="preserve">or type of water treatment) to your system occurs.  </w:t>
      </w:r>
    </w:p>
    <w:p w14:paraId="101186DE" w14:textId="77777777" w:rsidR="00215F93" w:rsidRPr="007B1690" w:rsidRDefault="00215F93" w:rsidP="00122A81">
      <w:pPr>
        <w:pStyle w:val="ListParagraph"/>
        <w:shd w:val="clear" w:color="auto" w:fill="FFFFFF"/>
        <w:spacing w:after="0"/>
        <w:ind w:left="1084"/>
        <w:rPr>
          <w:rFonts w:asciiTheme="minorHAnsi" w:hAnsiTheme="minorHAnsi" w:cstheme="minorHAnsi"/>
          <w:color w:val="222222"/>
        </w:rPr>
      </w:pPr>
    </w:p>
    <w:p w14:paraId="0B6FAAD9" w14:textId="77777777" w:rsidR="00E948C9" w:rsidRPr="00122A81" w:rsidRDefault="00E948C9"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 xml:space="preserve">Before using treated water to irrigate crops within the ≤ 21 days-to-scheduled harvest timeframe </w:t>
      </w:r>
      <w:r w:rsidR="00546FD8">
        <w:rPr>
          <w:rFonts w:asciiTheme="minorHAnsi" w:hAnsiTheme="minorHAnsi" w:cstheme="minorHAnsi"/>
          <w:color w:val="222222"/>
        </w:rPr>
        <w:t>growers</w:t>
      </w:r>
      <w:r w:rsidRPr="00122A81">
        <w:rPr>
          <w:rFonts w:asciiTheme="minorHAnsi" w:hAnsiTheme="minorHAnsi" w:cstheme="minorHAnsi"/>
          <w:color w:val="222222"/>
        </w:rPr>
        <w:t xml:space="preserve"> must first establish SOP’s outlining irrigation t</w:t>
      </w:r>
      <w:r w:rsidR="005852E3" w:rsidRPr="00122A81">
        <w:rPr>
          <w:rFonts w:asciiTheme="minorHAnsi" w:hAnsiTheme="minorHAnsi" w:cstheme="minorHAnsi"/>
          <w:color w:val="222222"/>
        </w:rPr>
        <w:t>reatment and process parameters for all irrigation treatment systems unless duplicated systems are in use.</w:t>
      </w:r>
    </w:p>
    <w:p w14:paraId="55FA0326" w14:textId="77777777" w:rsidR="00E948C9" w:rsidRPr="007B1690" w:rsidRDefault="00E948C9" w:rsidP="00122A81">
      <w:pPr>
        <w:shd w:val="clear" w:color="auto" w:fill="FFFFFF"/>
        <w:spacing w:before="0" w:after="0"/>
        <w:rPr>
          <w:rFonts w:asciiTheme="minorHAnsi" w:hAnsiTheme="minorHAnsi" w:cstheme="minorHAnsi"/>
          <w:color w:val="222222"/>
          <w:szCs w:val="22"/>
        </w:rPr>
      </w:pPr>
    </w:p>
    <w:p w14:paraId="7357AB1C" w14:textId="77777777" w:rsidR="00E948C9" w:rsidRPr="00122A81" w:rsidRDefault="00E948C9" w:rsidP="00122A81">
      <w:pPr>
        <w:pStyle w:val="ListParagraph"/>
        <w:numPr>
          <w:ilvl w:val="0"/>
          <w:numId w:val="108"/>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Confirm that water microbial quality is</w:t>
      </w:r>
      <w:r w:rsidRPr="005D38FC">
        <w:rPr>
          <w:rFonts w:asciiTheme="minorHAnsi" w:hAnsiTheme="minorHAnsi"/>
          <w:color w:val="222222"/>
        </w:rPr>
        <w:t xml:space="preserve"> not </w:t>
      </w:r>
      <w:r w:rsidRPr="00122A81">
        <w:rPr>
          <w:rFonts w:asciiTheme="minorHAnsi" w:hAnsiTheme="minorHAnsi" w:cstheme="minorHAnsi"/>
          <w:color w:val="222222"/>
        </w:rPr>
        <w:t>being degraded as it passes through each of your water treatment systems (i.e., due to equipment conditions) by performing</w:t>
      </w:r>
      <w:r w:rsidRPr="005D38FC">
        <w:rPr>
          <w:rFonts w:asciiTheme="minorHAnsi" w:hAnsiTheme="minorHAnsi"/>
          <w:color w:val="222222"/>
        </w:rPr>
        <w:t xml:space="preserve"> a </w:t>
      </w:r>
      <w:r w:rsidRPr="00122A81">
        <w:rPr>
          <w:rFonts w:asciiTheme="minorHAnsi" w:hAnsiTheme="minorHAnsi" w:cstheme="minorHAnsi"/>
          <w:color w:val="222222"/>
        </w:rPr>
        <w:t xml:space="preserve">microbial water quality assessment during an irrigation event before entering the ≤ 21 days-to-scheduled harvest timeframe. </w:t>
      </w:r>
    </w:p>
    <w:p w14:paraId="054C3701" w14:textId="77777777" w:rsidR="00E948C9" w:rsidRPr="005D38FC" w:rsidRDefault="00E948C9" w:rsidP="005D38FC">
      <w:pPr>
        <w:pStyle w:val="ListParagraph"/>
        <w:spacing w:after="0"/>
        <w:rPr>
          <w:rFonts w:asciiTheme="minorHAnsi" w:hAnsiTheme="minorHAnsi"/>
          <w:color w:val="222222"/>
        </w:rPr>
      </w:pPr>
    </w:p>
    <w:p w14:paraId="57E6CF25" w14:textId="77777777" w:rsidR="00206059" w:rsidRPr="00884342" w:rsidRDefault="00E948C9" w:rsidP="00884342">
      <w:pPr>
        <w:shd w:val="clear" w:color="auto" w:fill="FFFFFF"/>
        <w:spacing w:after="0"/>
        <w:ind w:left="990"/>
        <w:rPr>
          <w:rFonts w:asciiTheme="minorHAnsi" w:hAnsiTheme="minorHAnsi" w:cstheme="minorHAnsi"/>
          <w:color w:val="222222"/>
        </w:rPr>
      </w:pPr>
      <w:r w:rsidRPr="00D56434">
        <w:t>Collect</w:t>
      </w:r>
      <w:r w:rsidRPr="00884342">
        <w:rPr>
          <w:sz w:val="20"/>
        </w:rPr>
        <w:t xml:space="preserve"> </w:t>
      </w:r>
      <w:r w:rsidRPr="00884342">
        <w:rPr>
          <w:rFonts w:asciiTheme="minorHAnsi" w:hAnsiTheme="minorHAnsi" w:cstheme="minorHAnsi"/>
          <w:color w:val="222222"/>
        </w:rPr>
        <w:t>three (3)</w:t>
      </w:r>
      <w:r w:rsidR="00A835AC" w:rsidRPr="00884342">
        <w:rPr>
          <w:rFonts w:asciiTheme="minorHAnsi" w:hAnsiTheme="minorHAnsi" w:cstheme="minorHAnsi"/>
          <w:color w:val="222222"/>
        </w:rPr>
        <w:t>-</w:t>
      </w:r>
      <w:r w:rsidRPr="00884342">
        <w:rPr>
          <w:rFonts w:asciiTheme="minorHAnsi" w:hAnsiTheme="minorHAnsi" w:cstheme="minorHAnsi"/>
          <w:color w:val="222222"/>
        </w:rPr>
        <w:t xml:space="preserve">100 mL </w:t>
      </w:r>
      <w:commentRangeStart w:id="174"/>
      <w:ins w:id="175" w:author="Susan" w:date="2020-05-05T08:01:00Z">
        <w:r w:rsidR="00FB4A88" w:rsidRPr="00884342">
          <w:rPr>
            <w:color w:val="202020"/>
            <w:w w:val="105"/>
          </w:rPr>
          <w:t>from</w:t>
        </w:r>
        <w:r w:rsidR="00FB4A88" w:rsidRPr="00884342">
          <w:rPr>
            <w:color w:val="202020"/>
            <w:spacing w:val="-13"/>
            <w:w w:val="105"/>
          </w:rPr>
          <w:t xml:space="preserve"> </w:t>
        </w:r>
        <w:r w:rsidR="00FB4A88" w:rsidRPr="00884342">
          <w:rPr>
            <w:color w:val="202020"/>
            <w:w w:val="105"/>
          </w:rPr>
          <w:t>3</w:t>
        </w:r>
        <w:r w:rsidR="00FB4A88" w:rsidRPr="00884342">
          <w:rPr>
            <w:color w:val="202020"/>
            <w:spacing w:val="-11"/>
            <w:w w:val="105"/>
          </w:rPr>
          <w:t xml:space="preserve"> </w:t>
        </w:r>
        <w:r w:rsidR="00FB4A88" w:rsidRPr="00884342">
          <w:rPr>
            <w:color w:val="202020"/>
            <w:w w:val="105"/>
          </w:rPr>
          <w:t>different</w:t>
        </w:r>
        <w:r w:rsidR="00FB4A88" w:rsidRPr="00884342">
          <w:rPr>
            <w:color w:val="202020"/>
            <w:spacing w:val="-13"/>
            <w:w w:val="105"/>
          </w:rPr>
          <w:t xml:space="preserve"> </w:t>
        </w:r>
        <w:r w:rsidR="00FB4A88" w:rsidRPr="00884342">
          <w:rPr>
            <w:color w:val="202020"/>
            <w:w w:val="105"/>
          </w:rPr>
          <w:t>sprinkler</w:t>
        </w:r>
        <w:r w:rsidR="00FB4A88" w:rsidRPr="00884342">
          <w:rPr>
            <w:color w:val="202020"/>
            <w:spacing w:val="-8"/>
            <w:w w:val="105"/>
          </w:rPr>
          <w:t xml:space="preserve"> </w:t>
        </w:r>
        <w:r w:rsidR="00FB4A88" w:rsidRPr="00884342">
          <w:rPr>
            <w:color w:val="202020"/>
            <w:w w:val="105"/>
          </w:rPr>
          <w:t>heads</w:t>
        </w:r>
      </w:ins>
      <w:ins w:id="176" w:author="Susan" w:date="2020-05-07T11:07:00Z">
        <w:r w:rsidR="00A835AC" w:rsidRPr="00A835AC">
          <w:t xml:space="preserve"> </w:t>
        </w:r>
      </w:ins>
      <w:commentRangeEnd w:id="174"/>
      <w:ins w:id="177" w:author="Susan" w:date="2020-05-07T11:08:00Z">
        <w:r w:rsidR="00A835AC">
          <w:rPr>
            <w:rStyle w:val="CommentReference"/>
            <w:rFonts w:ascii="Tahoma" w:hAnsi="Tahoma" w:cs="Tahoma"/>
            <w:lang w:eastAsia="x-none"/>
          </w:rPr>
          <w:commentReference w:id="174"/>
        </w:r>
      </w:ins>
      <w:commentRangeStart w:id="178"/>
      <w:ins w:id="179" w:author="Susan" w:date="2020-05-07T11:07:00Z">
        <w:r w:rsidR="00A835AC" w:rsidRPr="000164DC">
          <w:t>with at least one sample from the farthest/last sprinkler head</w:t>
        </w:r>
        <w:r w:rsidR="00A835AC" w:rsidRPr="00884342" w:rsidDel="00FB4A88">
          <w:rPr>
            <w:rFonts w:asciiTheme="minorHAnsi" w:hAnsiTheme="minorHAnsi" w:cstheme="minorHAnsi"/>
            <w:color w:val="222222"/>
          </w:rPr>
          <w:t xml:space="preserve"> </w:t>
        </w:r>
      </w:ins>
      <w:commentRangeEnd w:id="178"/>
      <w:ins w:id="180" w:author="Susan" w:date="2020-05-07T11:08:00Z">
        <w:r w:rsidR="00A835AC">
          <w:rPr>
            <w:rStyle w:val="CommentReference"/>
            <w:rFonts w:ascii="Tahoma" w:hAnsi="Tahoma" w:cs="Tahoma"/>
            <w:lang w:eastAsia="x-none"/>
          </w:rPr>
          <w:commentReference w:id="178"/>
        </w:r>
      </w:ins>
      <w:commentRangeStart w:id="181"/>
      <w:del w:id="182" w:author="Susan" w:date="2020-05-05T08:01:00Z">
        <w:r w:rsidRPr="00884342" w:rsidDel="00FB4A88">
          <w:rPr>
            <w:rFonts w:asciiTheme="minorHAnsi" w:hAnsiTheme="minorHAnsi" w:cstheme="minorHAnsi"/>
            <w:color w:val="222222"/>
          </w:rPr>
          <w:delText>samples no closer than 20 minutes apart</w:delText>
        </w:r>
      </w:del>
      <w:commentRangeEnd w:id="181"/>
      <w:r w:rsidR="00317868">
        <w:rPr>
          <w:rStyle w:val="CommentReference"/>
          <w:rFonts w:ascii="Tahoma" w:hAnsi="Tahoma" w:cs="Tahoma"/>
          <w:lang w:eastAsia="x-none"/>
        </w:rPr>
        <w:commentReference w:id="181"/>
      </w:r>
      <w:r w:rsidRPr="00884342">
        <w:rPr>
          <w:rFonts w:asciiTheme="minorHAnsi" w:hAnsiTheme="minorHAnsi" w:cstheme="minorHAnsi"/>
          <w:color w:val="222222"/>
        </w:rPr>
        <w:t xml:space="preserve">.  Acceptance Criteria and Data Monitoring Criteria as outlined in </w:t>
      </w:r>
      <w:r w:rsidR="000A4756" w:rsidRPr="00884342">
        <w:rPr>
          <w:rFonts w:asciiTheme="minorHAnsi" w:hAnsiTheme="minorHAnsi" w:cstheme="minorHAnsi"/>
          <w:color w:val="222222"/>
        </w:rPr>
        <w:t>Table 2D</w:t>
      </w:r>
      <w:r w:rsidR="00D56434" w:rsidRPr="00884342">
        <w:rPr>
          <w:rFonts w:asciiTheme="minorHAnsi" w:hAnsiTheme="minorHAnsi" w:cstheme="minorHAnsi"/>
          <w:color w:val="222222"/>
        </w:rPr>
        <w:t xml:space="preserve"> </w:t>
      </w:r>
      <w:r w:rsidR="000A4756" w:rsidRPr="00884342">
        <w:rPr>
          <w:rFonts w:asciiTheme="minorHAnsi" w:hAnsiTheme="minorHAnsi" w:cstheme="minorHAnsi"/>
          <w:color w:val="222222"/>
        </w:rPr>
        <w:t xml:space="preserve">- Routine Monitoring of Microbial Water </w:t>
      </w:r>
      <w:r w:rsidR="001A07F3" w:rsidRPr="00884342">
        <w:rPr>
          <w:rFonts w:asciiTheme="minorHAnsi" w:hAnsiTheme="minorHAnsi" w:cstheme="minorHAnsi"/>
          <w:color w:val="222222"/>
        </w:rPr>
        <w:t>Quality</w:t>
      </w:r>
      <w:r w:rsidRPr="00884342">
        <w:rPr>
          <w:rFonts w:asciiTheme="minorHAnsi" w:hAnsiTheme="minorHAnsi" w:cstheme="minorHAnsi"/>
          <w:color w:val="222222"/>
        </w:rPr>
        <w:t xml:space="preserve"> must be met.   </w:t>
      </w:r>
    </w:p>
    <w:bookmarkEnd w:id="173"/>
    <w:p w14:paraId="4CA5979B" w14:textId="77777777" w:rsidR="00206059" w:rsidRDefault="00206059" w:rsidP="00496C84">
      <w:pPr>
        <w:pStyle w:val="ListParagraph"/>
        <w:shd w:val="clear" w:color="auto" w:fill="FFFFFF"/>
        <w:spacing w:after="0"/>
        <w:ind w:left="0"/>
        <w:rPr>
          <w:rFonts w:asciiTheme="minorHAnsi" w:hAnsiTheme="minorHAnsi" w:cstheme="minorHAnsi"/>
          <w:color w:val="222222"/>
        </w:rPr>
      </w:pPr>
    </w:p>
    <w:p w14:paraId="07B5F4FF" w14:textId="77777777" w:rsidR="00EE68D3" w:rsidRPr="00EE68D3" w:rsidRDefault="00EE68D3" w:rsidP="00476F26">
      <w:pPr>
        <w:pStyle w:val="Heading2"/>
        <w:rPr>
          <w:ins w:id="183" w:author="Susan" w:date="2020-05-05T10:19:00Z"/>
        </w:rPr>
      </w:pPr>
      <w:commentRangeStart w:id="184"/>
      <w:commentRangeStart w:id="185"/>
      <w:ins w:id="186" w:author="Susan" w:date="2020-05-05T10:19:00Z">
        <w:r w:rsidRPr="00EE68D3">
          <w:lastRenderedPageBreak/>
          <w:t xml:space="preserve">Best Practices </w:t>
        </w:r>
        <w:commentRangeEnd w:id="184"/>
        <w:r w:rsidRPr="00EE68D3">
          <w:rPr>
            <w:rStyle w:val="CommentReference"/>
            <w:rFonts w:ascii="Tahoma" w:hAnsi="Tahoma" w:cs="Tahoma"/>
            <w:b w:val="0"/>
            <w:iCs w:val="0"/>
            <w:lang w:eastAsia="x-none"/>
          </w:rPr>
          <w:commentReference w:id="184"/>
        </w:r>
      </w:ins>
      <w:commentRangeEnd w:id="185"/>
      <w:ins w:id="187" w:author="Susan" w:date="2020-05-12T10:26:00Z">
        <w:r w:rsidR="009E1F74">
          <w:rPr>
            <w:rStyle w:val="CommentReference"/>
            <w:rFonts w:ascii="Tahoma" w:hAnsi="Tahoma" w:cs="Tahoma"/>
            <w:b w:val="0"/>
            <w:bCs w:val="0"/>
            <w:iCs w:val="0"/>
            <w:lang w:eastAsia="x-none"/>
          </w:rPr>
          <w:commentReference w:id="185"/>
        </w:r>
      </w:ins>
      <w:ins w:id="188" w:author="Susan" w:date="2020-05-05T10:21:00Z">
        <w:r>
          <w:t>for</w:t>
        </w:r>
      </w:ins>
      <w:ins w:id="189" w:author="Susan" w:date="2020-05-05T10:20:00Z">
        <w:r w:rsidRPr="00EE68D3">
          <w:rPr>
            <w:w w:val="105"/>
          </w:rPr>
          <w:t xml:space="preserve"> Water </w:t>
        </w:r>
      </w:ins>
      <w:ins w:id="190" w:author="Susan" w:date="2020-05-05T10:21:00Z">
        <w:r>
          <w:rPr>
            <w:w w:val="105"/>
          </w:rPr>
          <w:t>U</w:t>
        </w:r>
      </w:ins>
      <w:ins w:id="191" w:author="Susan" w:date="2020-05-05T10:20:00Z">
        <w:r w:rsidRPr="00EE68D3">
          <w:rPr>
            <w:w w:val="105"/>
          </w:rPr>
          <w:t>sed for</w:t>
        </w:r>
        <w:commentRangeStart w:id="192"/>
        <w:r w:rsidRPr="00EE68D3">
          <w:rPr>
            <w:w w:val="105"/>
          </w:rPr>
          <w:t xml:space="preserve"> </w:t>
        </w:r>
      </w:ins>
      <w:commentRangeStart w:id="193"/>
      <w:ins w:id="194" w:author="Susan" w:date="2020-05-05T10:21:00Z">
        <w:r w:rsidR="00E604DB">
          <w:rPr>
            <w:w w:val="105"/>
          </w:rPr>
          <w:t>A</w:t>
        </w:r>
      </w:ins>
      <w:ins w:id="195" w:author="Susan" w:date="2020-05-05T10:20:00Z">
        <w:r w:rsidR="00E604DB" w:rsidRPr="00EE68D3">
          <w:rPr>
            <w:w w:val="105"/>
          </w:rPr>
          <w:t xml:space="preserve">erial </w:t>
        </w:r>
      </w:ins>
      <w:commentRangeEnd w:id="192"/>
      <w:ins w:id="196" w:author="Susan" w:date="2020-05-12T10:22:00Z">
        <w:r w:rsidR="00ED5EFA">
          <w:rPr>
            <w:rStyle w:val="CommentReference"/>
            <w:rFonts w:ascii="Tahoma" w:hAnsi="Tahoma" w:cs="Tahoma"/>
            <w:b w:val="0"/>
            <w:bCs w:val="0"/>
            <w:iCs w:val="0"/>
            <w:lang w:eastAsia="x-none"/>
          </w:rPr>
          <w:commentReference w:id="192"/>
        </w:r>
      </w:ins>
      <w:ins w:id="197" w:author="Susan" w:date="2020-05-05T10:21:00Z">
        <w:r w:rsidR="00E604DB">
          <w:rPr>
            <w:w w:val="105"/>
          </w:rPr>
          <w:t>C</w:t>
        </w:r>
      </w:ins>
      <w:ins w:id="198" w:author="Susan" w:date="2020-05-05T10:20:00Z">
        <w:r w:rsidR="00E604DB" w:rsidRPr="00EE68D3">
          <w:rPr>
            <w:w w:val="105"/>
          </w:rPr>
          <w:t xml:space="preserve">hemical </w:t>
        </w:r>
      </w:ins>
      <w:ins w:id="199" w:author="Susan" w:date="2020-05-05T10:21:00Z">
        <w:r w:rsidR="00E604DB">
          <w:rPr>
            <w:w w:val="105"/>
          </w:rPr>
          <w:t>A</w:t>
        </w:r>
      </w:ins>
      <w:ins w:id="200" w:author="Susan" w:date="2020-05-05T10:20:00Z">
        <w:r w:rsidR="00E604DB" w:rsidRPr="00EE68D3">
          <w:rPr>
            <w:w w:val="105"/>
          </w:rPr>
          <w:t>pplications</w:t>
        </w:r>
      </w:ins>
      <w:commentRangeEnd w:id="193"/>
      <w:r w:rsidR="00E604DB">
        <w:rPr>
          <w:rStyle w:val="CommentReference"/>
          <w:rFonts w:ascii="Tahoma" w:hAnsi="Tahoma" w:cs="Tahoma"/>
          <w:b w:val="0"/>
          <w:bCs w:val="0"/>
          <w:iCs w:val="0"/>
          <w:lang w:eastAsia="x-none"/>
        </w:rPr>
        <w:commentReference w:id="193"/>
      </w:r>
      <w:ins w:id="201" w:author="Susan" w:date="2020-05-05T10:20:00Z">
        <w:r w:rsidR="00E604DB" w:rsidRPr="00EE68D3">
          <w:rPr>
            <w:w w:val="105"/>
          </w:rPr>
          <w:t xml:space="preserve"> </w:t>
        </w:r>
        <w:r w:rsidRPr="00EE68D3">
          <w:rPr>
            <w:w w:val="105"/>
          </w:rPr>
          <w:t xml:space="preserve">within 21 </w:t>
        </w:r>
      </w:ins>
      <w:ins w:id="202" w:author="Susan" w:date="2020-05-05T10:22:00Z">
        <w:r>
          <w:rPr>
            <w:w w:val="105"/>
          </w:rPr>
          <w:t>D</w:t>
        </w:r>
      </w:ins>
      <w:ins w:id="203" w:author="Susan" w:date="2020-05-05T10:20:00Z">
        <w:r w:rsidRPr="00EE68D3">
          <w:rPr>
            <w:w w:val="105"/>
          </w:rPr>
          <w:t xml:space="preserve">ays of </w:t>
        </w:r>
      </w:ins>
      <w:ins w:id="204" w:author="Susan" w:date="2020-05-05T10:21:00Z">
        <w:r>
          <w:rPr>
            <w:w w:val="105"/>
          </w:rPr>
          <w:t>S</w:t>
        </w:r>
      </w:ins>
      <w:ins w:id="205" w:author="Susan" w:date="2020-05-05T10:20:00Z">
        <w:r w:rsidRPr="00EE68D3">
          <w:rPr>
            <w:w w:val="105"/>
          </w:rPr>
          <w:t xml:space="preserve">cheduled </w:t>
        </w:r>
      </w:ins>
      <w:ins w:id="206" w:author="Susan" w:date="2020-05-05T10:21:00Z">
        <w:r>
          <w:rPr>
            <w:w w:val="105"/>
          </w:rPr>
          <w:t>H</w:t>
        </w:r>
      </w:ins>
      <w:ins w:id="207" w:author="Susan" w:date="2020-05-05T10:20:00Z">
        <w:r w:rsidRPr="00EE68D3">
          <w:rPr>
            <w:w w:val="105"/>
          </w:rPr>
          <w:t>arvest</w:t>
        </w:r>
      </w:ins>
      <w:ins w:id="208" w:author="Susan" w:date="2020-05-05T10:19:00Z">
        <w:r w:rsidRPr="00EE68D3">
          <w:t xml:space="preserve"> </w:t>
        </w:r>
      </w:ins>
    </w:p>
    <w:p w14:paraId="6A848C63" w14:textId="77777777" w:rsidR="00255C95" w:rsidRPr="00663123" w:rsidRDefault="00255C95" w:rsidP="002762DD">
      <w:pPr>
        <w:shd w:val="clear" w:color="auto" w:fill="FFFFFF"/>
        <w:spacing w:before="120" w:after="0"/>
        <w:rPr>
          <w:ins w:id="209" w:author="Susan" w:date="2020-05-07T13:04:00Z"/>
          <w:rFonts w:asciiTheme="minorHAnsi" w:hAnsiTheme="minorHAnsi" w:cstheme="minorHAnsi"/>
          <w:color w:val="222222"/>
        </w:rPr>
      </w:pPr>
      <w:ins w:id="210" w:author="Susan" w:date="2020-05-07T13:04:00Z">
        <w:r w:rsidRPr="00255C95">
          <w:rPr>
            <w:w w:val="105"/>
          </w:rPr>
          <w:t>Type</w:t>
        </w:r>
        <w:r w:rsidRPr="00255C95">
          <w:rPr>
            <w:spacing w:val="-6"/>
            <w:w w:val="105"/>
          </w:rPr>
          <w:t xml:space="preserve"> </w:t>
        </w:r>
        <w:r w:rsidRPr="00255C95">
          <w:rPr>
            <w:w w:val="105"/>
          </w:rPr>
          <w:t>B</w:t>
        </w:r>
        <w:r w:rsidRPr="00255C95">
          <w:rPr>
            <w:spacing w:val="-1"/>
            <w:w w:val="105"/>
          </w:rPr>
          <w:t xml:space="preserve"> </w:t>
        </w:r>
        <w:r w:rsidRPr="00255C95">
          <w:rPr>
            <w:w w:val="105"/>
          </w:rPr>
          <w:t>water</w:t>
        </w:r>
        <w:r w:rsidRPr="00255C95">
          <w:rPr>
            <w:spacing w:val="-5"/>
            <w:w w:val="105"/>
          </w:rPr>
          <w:t xml:space="preserve"> </w:t>
        </w:r>
        <w:r w:rsidRPr="00255C95">
          <w:rPr>
            <w:w w:val="105"/>
          </w:rPr>
          <w:t>used</w:t>
        </w:r>
        <w:r w:rsidRPr="00255C95">
          <w:rPr>
            <w:spacing w:val="-4"/>
            <w:w w:val="105"/>
          </w:rPr>
          <w:t xml:space="preserve"> </w:t>
        </w:r>
        <w:r w:rsidRPr="00255C95">
          <w:rPr>
            <w:w w:val="105"/>
          </w:rPr>
          <w:t>for</w:t>
        </w:r>
        <w:r w:rsidRPr="00255C95">
          <w:rPr>
            <w:spacing w:val="-2"/>
            <w:w w:val="105"/>
          </w:rPr>
          <w:t xml:space="preserve"> </w:t>
        </w:r>
        <w:r w:rsidRPr="00255C95">
          <w:rPr>
            <w:w w:val="105"/>
          </w:rPr>
          <w:t>overhead</w:t>
        </w:r>
        <w:r w:rsidRPr="00255C95">
          <w:rPr>
            <w:spacing w:val="-3"/>
            <w:w w:val="105"/>
          </w:rPr>
          <w:t xml:space="preserve"> </w:t>
        </w:r>
        <w:r w:rsidRPr="00255C95">
          <w:rPr>
            <w:w w:val="105"/>
          </w:rPr>
          <w:t>applications</w:t>
        </w:r>
        <w:r w:rsidRPr="00255C95">
          <w:rPr>
            <w:spacing w:val="-4"/>
            <w:w w:val="105"/>
          </w:rPr>
          <w:t xml:space="preserve"> </w:t>
        </w:r>
        <w:r w:rsidRPr="00255C95">
          <w:rPr>
            <w:w w:val="105"/>
          </w:rPr>
          <w:t>within</w:t>
        </w:r>
        <w:r w:rsidRPr="00255C95">
          <w:rPr>
            <w:spacing w:val="-3"/>
            <w:w w:val="105"/>
          </w:rPr>
          <w:t xml:space="preserve"> </w:t>
        </w:r>
        <w:r w:rsidRPr="00255C95">
          <w:rPr>
            <w:w w:val="105"/>
          </w:rPr>
          <w:t>21</w:t>
        </w:r>
        <w:r w:rsidRPr="00255C95">
          <w:rPr>
            <w:spacing w:val="-2"/>
            <w:w w:val="105"/>
          </w:rPr>
          <w:t xml:space="preserve"> </w:t>
        </w:r>
        <w:r w:rsidRPr="00255C95">
          <w:rPr>
            <w:w w:val="105"/>
          </w:rPr>
          <w:t>days</w:t>
        </w:r>
        <w:r w:rsidRPr="00255C95">
          <w:rPr>
            <w:spacing w:val="-2"/>
            <w:w w:val="105"/>
          </w:rPr>
          <w:t xml:space="preserve"> </w:t>
        </w:r>
        <w:r w:rsidRPr="00255C95">
          <w:rPr>
            <w:w w:val="105"/>
          </w:rPr>
          <w:t>of</w:t>
        </w:r>
        <w:r w:rsidRPr="00255C95">
          <w:rPr>
            <w:spacing w:val="-2"/>
            <w:w w:val="105"/>
          </w:rPr>
          <w:t xml:space="preserve"> </w:t>
        </w:r>
        <w:r w:rsidRPr="00255C95">
          <w:rPr>
            <w:w w:val="105"/>
          </w:rPr>
          <w:t>scheduled</w:t>
        </w:r>
        <w:r w:rsidRPr="00255C95">
          <w:rPr>
            <w:spacing w:val="-5"/>
            <w:w w:val="105"/>
          </w:rPr>
          <w:t xml:space="preserve"> </w:t>
        </w:r>
        <w:r w:rsidRPr="00255C95">
          <w:rPr>
            <w:w w:val="105"/>
          </w:rPr>
          <w:t>harvest</w:t>
        </w:r>
        <w:r w:rsidRPr="00255C95">
          <w:rPr>
            <w:spacing w:val="-2"/>
            <w:w w:val="105"/>
          </w:rPr>
          <w:t xml:space="preserve"> </w:t>
        </w:r>
        <w:r w:rsidRPr="00255C95">
          <w:rPr>
            <w:w w:val="105"/>
          </w:rPr>
          <w:t>must</w:t>
        </w:r>
        <w:r w:rsidRPr="00255C95">
          <w:rPr>
            <w:spacing w:val="-2"/>
            <w:w w:val="105"/>
          </w:rPr>
          <w:t xml:space="preserve"> </w:t>
        </w:r>
        <w:r w:rsidRPr="00255C95">
          <w:rPr>
            <w:w w:val="105"/>
          </w:rPr>
          <w:t>be</w:t>
        </w:r>
        <w:r w:rsidRPr="00255C95">
          <w:rPr>
            <w:spacing w:val="-2"/>
            <w:w w:val="105"/>
          </w:rPr>
          <w:t xml:space="preserve"> </w:t>
        </w:r>
        <w:r w:rsidRPr="00255C95">
          <w:rPr>
            <w:w w:val="105"/>
          </w:rPr>
          <w:t>treated.</w:t>
        </w:r>
        <w:r w:rsidRPr="00255C95">
          <w:rPr>
            <w:spacing w:val="-3"/>
            <w:w w:val="105"/>
          </w:rPr>
          <w:t xml:space="preserve"> </w:t>
        </w:r>
        <w:r w:rsidRPr="00255C95">
          <w:rPr>
            <w:w w:val="105"/>
          </w:rPr>
          <w:t>With</w:t>
        </w:r>
        <w:r w:rsidRPr="00255C95">
          <w:rPr>
            <w:spacing w:val="-5"/>
            <w:w w:val="105"/>
          </w:rPr>
          <w:t xml:space="preserve"> </w:t>
        </w:r>
        <w:r w:rsidRPr="00255C95">
          <w:rPr>
            <w:w w:val="105"/>
          </w:rPr>
          <w:t>the</w:t>
        </w:r>
        <w:r w:rsidRPr="00255C95">
          <w:rPr>
            <w:spacing w:val="-5"/>
            <w:w w:val="105"/>
          </w:rPr>
          <w:t xml:space="preserve"> </w:t>
        </w:r>
        <w:r w:rsidRPr="00255C95">
          <w:rPr>
            <w:spacing w:val="2"/>
            <w:w w:val="105"/>
          </w:rPr>
          <w:t>start-up</w:t>
        </w:r>
        <w:r w:rsidRPr="00255C95">
          <w:rPr>
            <w:spacing w:val="-4"/>
            <w:w w:val="105"/>
          </w:rPr>
          <w:t xml:space="preserve"> </w:t>
        </w:r>
        <w:r w:rsidRPr="00255C95">
          <w:rPr>
            <w:w w:val="105"/>
          </w:rPr>
          <w:t>of any new treatment process it is important to evaluate all conditions that may affect water treatment efficacy and performance.</w:t>
        </w:r>
        <w:r w:rsidRPr="00255C95">
          <w:rPr>
            <w:spacing w:val="-17"/>
            <w:w w:val="105"/>
          </w:rPr>
          <w:t xml:space="preserve"> </w:t>
        </w:r>
        <w:r w:rsidRPr="00255C95">
          <w:rPr>
            <w:w w:val="105"/>
          </w:rPr>
          <w:t>Examples</w:t>
        </w:r>
        <w:r w:rsidRPr="00255C95">
          <w:rPr>
            <w:spacing w:val="-13"/>
            <w:w w:val="105"/>
          </w:rPr>
          <w:t xml:space="preserve"> </w:t>
        </w:r>
        <w:r w:rsidRPr="00255C95">
          <w:rPr>
            <w:w w:val="105"/>
          </w:rPr>
          <w:t>of</w:t>
        </w:r>
        <w:r w:rsidRPr="00255C95">
          <w:rPr>
            <w:spacing w:val="-14"/>
            <w:w w:val="105"/>
          </w:rPr>
          <w:t xml:space="preserve"> </w:t>
        </w:r>
        <w:r w:rsidRPr="00255C95">
          <w:rPr>
            <w:w w:val="105"/>
          </w:rPr>
          <w:t>parameters</w:t>
        </w:r>
        <w:r w:rsidRPr="00255C95">
          <w:rPr>
            <w:spacing w:val="-17"/>
            <w:w w:val="105"/>
          </w:rPr>
          <w:t xml:space="preserve"> </w:t>
        </w:r>
        <w:r w:rsidRPr="00255C95">
          <w:rPr>
            <w:w w:val="105"/>
          </w:rPr>
          <w:t>that</w:t>
        </w:r>
        <w:r w:rsidRPr="00255C95">
          <w:rPr>
            <w:spacing w:val="-14"/>
            <w:w w:val="105"/>
          </w:rPr>
          <w:t xml:space="preserve"> </w:t>
        </w:r>
        <w:r w:rsidRPr="00255C95">
          <w:rPr>
            <w:w w:val="105"/>
          </w:rPr>
          <w:t>provide</w:t>
        </w:r>
        <w:r w:rsidRPr="00255C95">
          <w:rPr>
            <w:spacing w:val="-17"/>
            <w:w w:val="105"/>
          </w:rPr>
          <w:t xml:space="preserve"> </w:t>
        </w:r>
        <w:r w:rsidRPr="00255C95">
          <w:rPr>
            <w:w w:val="105"/>
          </w:rPr>
          <w:t>valuable</w:t>
        </w:r>
        <w:r w:rsidRPr="00255C95">
          <w:rPr>
            <w:spacing w:val="-16"/>
            <w:w w:val="105"/>
          </w:rPr>
          <w:t xml:space="preserve"> </w:t>
        </w:r>
        <w:r w:rsidRPr="00255C95">
          <w:rPr>
            <w:w w:val="105"/>
          </w:rPr>
          <w:t>information</w:t>
        </w:r>
        <w:r w:rsidRPr="00255C95">
          <w:rPr>
            <w:spacing w:val="-14"/>
            <w:w w:val="105"/>
          </w:rPr>
          <w:t xml:space="preserve"> </w:t>
        </w:r>
        <w:r w:rsidRPr="00255C95">
          <w:rPr>
            <w:w w:val="105"/>
          </w:rPr>
          <w:t>about</w:t>
        </w:r>
        <w:r w:rsidRPr="00255C95">
          <w:rPr>
            <w:spacing w:val="-16"/>
            <w:w w:val="105"/>
          </w:rPr>
          <w:t xml:space="preserve"> </w:t>
        </w:r>
        <w:r w:rsidRPr="008A334C">
          <w:rPr>
            <w:w w:val="105"/>
          </w:rPr>
          <w:t>treatment</w:t>
        </w:r>
        <w:r w:rsidRPr="00D445A8">
          <w:rPr>
            <w:spacing w:val="-15"/>
            <w:w w:val="105"/>
          </w:rPr>
          <w:t xml:space="preserve"> </w:t>
        </w:r>
        <w:r w:rsidRPr="00D445A8">
          <w:rPr>
            <w:w w:val="105"/>
          </w:rPr>
          <w:t>efficacy</w:t>
        </w:r>
        <w:r w:rsidRPr="00D445A8">
          <w:rPr>
            <w:spacing w:val="-16"/>
            <w:w w:val="105"/>
          </w:rPr>
          <w:t xml:space="preserve"> </w:t>
        </w:r>
        <w:r w:rsidRPr="00D445A8">
          <w:rPr>
            <w:w w:val="105"/>
          </w:rPr>
          <w:t>in</w:t>
        </w:r>
        <w:r w:rsidRPr="00D445A8">
          <w:rPr>
            <w:spacing w:val="-17"/>
            <w:w w:val="105"/>
          </w:rPr>
          <w:t xml:space="preserve"> </w:t>
        </w:r>
        <w:r w:rsidRPr="00D445A8">
          <w:rPr>
            <w:w w:val="105"/>
          </w:rPr>
          <w:t>relationship</w:t>
        </w:r>
        <w:r w:rsidRPr="00D445A8">
          <w:rPr>
            <w:spacing w:val="-16"/>
            <w:w w:val="105"/>
          </w:rPr>
          <w:t xml:space="preserve"> </w:t>
        </w:r>
        <w:r w:rsidRPr="00D445A8">
          <w:rPr>
            <w:w w:val="105"/>
          </w:rPr>
          <w:t>to</w:t>
        </w:r>
        <w:r w:rsidRPr="00D445A8">
          <w:rPr>
            <w:spacing w:val="-15"/>
            <w:w w:val="105"/>
          </w:rPr>
          <w:t xml:space="preserve"> </w:t>
        </w:r>
        <w:r w:rsidRPr="00D445A8">
          <w:rPr>
            <w:w w:val="105"/>
          </w:rPr>
          <w:t>water quality are</w:t>
        </w:r>
        <w:r w:rsidRPr="00BB06D8">
          <w:rPr>
            <w:w w:val="105"/>
          </w:rPr>
          <w:t>:</w:t>
        </w:r>
      </w:ins>
      <w:r>
        <w:rPr>
          <w:w w:val="105"/>
        </w:rPr>
        <w:t xml:space="preserve"> </w:t>
      </w:r>
      <w:ins w:id="211" w:author="Susan" w:date="2020-05-07T13:04:00Z">
        <w:r w:rsidRPr="00224978">
          <w:rPr>
            <w:w w:val="105"/>
          </w:rPr>
          <w:t>Turbidity</w:t>
        </w:r>
      </w:ins>
      <w:ins w:id="212" w:author="Susan" w:date="2020-05-07T13:06:00Z">
        <w:r>
          <w:rPr>
            <w:w w:val="105"/>
          </w:rPr>
          <w:t xml:space="preserve">, </w:t>
        </w:r>
      </w:ins>
      <w:commentRangeStart w:id="213"/>
      <w:del w:id="214" w:author="Susan" w:date="2020-05-08T12:51:00Z">
        <w:r w:rsidDel="005C2B69">
          <w:rPr>
            <w:w w:val="105"/>
          </w:rPr>
          <w:delText>t</w:delText>
        </w:r>
        <w:r w:rsidRPr="00224978" w:rsidDel="005C2B69">
          <w:rPr>
            <w:w w:val="105"/>
          </w:rPr>
          <w:delText>otal suspended</w:delText>
        </w:r>
        <w:r w:rsidRPr="00224978" w:rsidDel="005C2B69">
          <w:rPr>
            <w:spacing w:val="1"/>
            <w:w w:val="105"/>
          </w:rPr>
          <w:delText xml:space="preserve"> </w:delText>
        </w:r>
        <w:r w:rsidRPr="00224978" w:rsidDel="005C2B69">
          <w:rPr>
            <w:w w:val="105"/>
          </w:rPr>
          <w:delText>solids</w:delText>
        </w:r>
        <w:r w:rsidDel="005C2B69">
          <w:rPr>
            <w:w w:val="105"/>
          </w:rPr>
          <w:delText xml:space="preserve">, </w:delText>
        </w:r>
      </w:del>
      <w:commentRangeEnd w:id="213"/>
      <w:r w:rsidR="005C2B69">
        <w:rPr>
          <w:rStyle w:val="CommentReference"/>
          <w:rFonts w:ascii="Tahoma" w:hAnsi="Tahoma" w:cs="Tahoma"/>
          <w:lang w:eastAsia="x-none"/>
        </w:rPr>
        <w:commentReference w:id="213"/>
      </w:r>
      <w:ins w:id="215" w:author="Susan" w:date="2020-05-07T13:04:00Z">
        <w:r w:rsidRPr="00224978">
          <w:rPr>
            <w:w w:val="105"/>
          </w:rPr>
          <w:t>pH</w:t>
        </w:r>
      </w:ins>
      <w:ins w:id="216" w:author="Susan" w:date="2020-05-07T13:06:00Z">
        <w:r>
          <w:rPr>
            <w:w w:val="105"/>
          </w:rPr>
          <w:t xml:space="preserve">, </w:t>
        </w:r>
      </w:ins>
      <w:ins w:id="217" w:author="Susan" w:date="2020-05-07T13:07:00Z">
        <w:r>
          <w:rPr>
            <w:w w:val="105"/>
          </w:rPr>
          <w:t>a</w:t>
        </w:r>
      </w:ins>
      <w:ins w:id="218" w:author="Susan" w:date="2020-05-07T13:04:00Z">
        <w:r w:rsidRPr="00224978">
          <w:rPr>
            <w:w w:val="105"/>
          </w:rPr>
          <w:t>ntimicrobial</w:t>
        </w:r>
        <w:r w:rsidRPr="00224978">
          <w:rPr>
            <w:spacing w:val="2"/>
            <w:w w:val="105"/>
          </w:rPr>
          <w:t xml:space="preserve"> </w:t>
        </w:r>
        <w:r w:rsidRPr="00224978">
          <w:rPr>
            <w:w w:val="105"/>
          </w:rPr>
          <w:t>dose</w:t>
        </w:r>
      </w:ins>
      <w:ins w:id="219" w:author="Susan" w:date="2020-05-07T13:07:00Z">
        <w:r>
          <w:rPr>
            <w:w w:val="105"/>
          </w:rPr>
          <w:t>, w</w:t>
        </w:r>
      </w:ins>
      <w:commentRangeStart w:id="220"/>
      <w:ins w:id="221" w:author="Susan" w:date="2020-05-07T13:04:00Z">
        <w:r>
          <w:t>ater temperature</w:t>
        </w:r>
        <w:commentRangeEnd w:id="220"/>
        <w:r>
          <w:rPr>
            <w:rStyle w:val="CommentReference"/>
            <w:rFonts w:ascii="Tahoma" w:hAnsi="Tahoma" w:cs="Tahoma"/>
            <w:lang w:eastAsia="x-none"/>
          </w:rPr>
          <w:commentReference w:id="220"/>
        </w:r>
      </w:ins>
      <w:ins w:id="222" w:author="Susan" w:date="2020-05-07T13:07:00Z">
        <w:r>
          <w:t>, h</w:t>
        </w:r>
      </w:ins>
      <w:ins w:id="223" w:author="Susan" w:date="2020-05-07T13:04:00Z">
        <w:r w:rsidRPr="00224978">
          <w:rPr>
            <w:w w:val="105"/>
          </w:rPr>
          <w:t>istorical microbial monitoring</w:t>
        </w:r>
        <w:r w:rsidRPr="00224978">
          <w:rPr>
            <w:spacing w:val="8"/>
            <w:w w:val="105"/>
          </w:rPr>
          <w:t xml:space="preserve"> </w:t>
        </w:r>
        <w:r w:rsidRPr="00224978">
          <w:rPr>
            <w:w w:val="105"/>
          </w:rPr>
          <w:t>data</w:t>
        </w:r>
      </w:ins>
      <w:ins w:id="224" w:author="Susan" w:date="2020-05-07T13:07:00Z">
        <w:r>
          <w:rPr>
            <w:w w:val="105"/>
          </w:rPr>
          <w:t>, etc. (</w:t>
        </w:r>
      </w:ins>
      <w:commentRangeStart w:id="225"/>
      <w:ins w:id="226" w:author="Susan" w:date="2020-05-07T13:04:00Z">
        <w:r>
          <w:rPr>
            <w:w w:val="105"/>
          </w:rPr>
          <w:t>Refer to Appendix A for additional guidance</w:t>
        </w:r>
        <w:commentRangeEnd w:id="225"/>
        <w:r>
          <w:rPr>
            <w:rStyle w:val="CommentReference"/>
            <w:rFonts w:ascii="Tahoma" w:hAnsi="Tahoma" w:cs="Tahoma"/>
            <w:lang w:eastAsia="x-none"/>
          </w:rPr>
          <w:commentReference w:id="225"/>
        </w:r>
      </w:ins>
      <w:ins w:id="227" w:author="Susan" w:date="2020-05-07T13:07:00Z">
        <w:r>
          <w:rPr>
            <w:w w:val="105"/>
          </w:rPr>
          <w:t>.)</w:t>
        </w:r>
      </w:ins>
    </w:p>
    <w:p w14:paraId="7A0AA32E" w14:textId="77777777" w:rsidR="00255C95" w:rsidRPr="00255C95" w:rsidRDefault="00255C95" w:rsidP="00255C95">
      <w:pPr>
        <w:pStyle w:val="TableParagraph"/>
        <w:spacing w:before="3" w:line="268" w:lineRule="auto"/>
        <w:ind w:left="390" w:right="2"/>
        <w:rPr>
          <w:ins w:id="228" w:author="Susan" w:date="2020-05-07T13:02:00Z"/>
        </w:rPr>
      </w:pPr>
    </w:p>
    <w:p w14:paraId="05230729" w14:textId="77777777" w:rsidR="00255C95" w:rsidRPr="009741EE" w:rsidRDefault="00255C95" w:rsidP="00255C95">
      <w:pPr>
        <w:pStyle w:val="TableParagraph"/>
        <w:numPr>
          <w:ilvl w:val="0"/>
          <w:numId w:val="123"/>
        </w:numPr>
        <w:spacing w:before="120" w:after="120" w:line="259" w:lineRule="auto"/>
        <w:ind w:left="763"/>
        <w:rPr>
          <w:ins w:id="229" w:author="Susan" w:date="2020-05-07T13:09:00Z"/>
        </w:rPr>
      </w:pPr>
      <w:commentRangeStart w:id="230"/>
      <w:ins w:id="231" w:author="Susan" w:date="2020-05-07T13:09:00Z">
        <w:r w:rsidRPr="009741EE">
          <w:rPr>
            <w:w w:val="105"/>
          </w:rPr>
          <w:t xml:space="preserve">Develop </w:t>
        </w:r>
      </w:ins>
      <w:commentRangeEnd w:id="230"/>
      <w:r w:rsidR="00B16D19">
        <w:rPr>
          <w:rStyle w:val="CommentReference"/>
          <w:rFonts w:ascii="Tahoma" w:eastAsia="Times New Roman" w:hAnsi="Tahoma" w:cs="Tahoma"/>
          <w:lang w:eastAsia="x-none" w:bidi="ar-SA"/>
        </w:rPr>
        <w:commentReference w:id="230"/>
      </w:r>
      <w:ins w:id="232" w:author="Susan" w:date="2020-05-07T13:09:00Z">
        <w:r w:rsidRPr="009741EE">
          <w:rPr>
            <w:w w:val="105"/>
          </w:rPr>
          <w:t xml:space="preserve">a SOP for all </w:t>
        </w:r>
      </w:ins>
      <w:commentRangeStart w:id="233"/>
      <w:ins w:id="234" w:author="Susan" w:date="2020-05-08T12:45:00Z">
        <w:r w:rsidR="004D076B">
          <w:rPr>
            <w:w w:val="105"/>
          </w:rPr>
          <w:t xml:space="preserve">of the parts of the ag water system used in </w:t>
        </w:r>
        <w:commentRangeEnd w:id="233"/>
        <w:r w:rsidR="004D076B">
          <w:rPr>
            <w:rStyle w:val="CommentReference"/>
            <w:rFonts w:ascii="Tahoma" w:eastAsia="Times New Roman" w:hAnsi="Tahoma" w:cs="Tahoma"/>
            <w:lang w:eastAsia="x-none" w:bidi="ar-SA"/>
          </w:rPr>
          <w:commentReference w:id="233"/>
        </w:r>
      </w:ins>
      <w:ins w:id="235" w:author="Susan" w:date="2020-05-07T13:09:00Z">
        <w:r w:rsidRPr="009741EE">
          <w:rPr>
            <w:w w:val="105"/>
          </w:rPr>
          <w:t>overhead chemical application</w:t>
        </w:r>
      </w:ins>
      <w:del w:id="236" w:author="Susan" w:date="2020-05-08T12:47:00Z">
        <w:r w:rsidRPr="009741EE" w:rsidDel="004D076B">
          <w:rPr>
            <w:w w:val="105"/>
          </w:rPr>
          <w:delText>components</w:delText>
        </w:r>
      </w:del>
      <w:ins w:id="237" w:author="Susan" w:date="2020-05-07T13:09:00Z">
        <w:r w:rsidRPr="009741EE">
          <w:rPr>
            <w:w w:val="105"/>
          </w:rPr>
          <w:t>. The SOP must address items such as:</w:t>
        </w:r>
      </w:ins>
    </w:p>
    <w:p w14:paraId="2BD675A8" w14:textId="77777777" w:rsidR="00255C95" w:rsidRPr="009741EE" w:rsidRDefault="00255C95" w:rsidP="00255C95">
      <w:pPr>
        <w:pStyle w:val="TableParagraph"/>
        <w:numPr>
          <w:ilvl w:val="0"/>
          <w:numId w:val="124"/>
        </w:numPr>
        <w:tabs>
          <w:tab w:val="left" w:pos="122"/>
        </w:tabs>
        <w:spacing w:before="24" w:line="268" w:lineRule="auto"/>
        <w:ind w:left="1440" w:right="514"/>
        <w:rPr>
          <w:ins w:id="238" w:author="Susan" w:date="2020-05-07T13:09:00Z"/>
        </w:rPr>
      </w:pPr>
      <w:ins w:id="239" w:author="Susan" w:date="2020-05-07T13:09:00Z">
        <w:r w:rsidRPr="009741EE">
          <w:rPr>
            <w:spacing w:val="-3"/>
            <w:w w:val="105"/>
          </w:rPr>
          <w:t>Water</w:t>
        </w:r>
        <w:r w:rsidRPr="009741EE">
          <w:rPr>
            <w:spacing w:val="-19"/>
            <w:w w:val="105"/>
          </w:rPr>
          <w:t xml:space="preserve"> </w:t>
        </w:r>
        <w:r w:rsidRPr="009741EE">
          <w:rPr>
            <w:w w:val="105"/>
          </w:rPr>
          <w:t>used</w:t>
        </w:r>
        <w:r w:rsidRPr="009741EE">
          <w:rPr>
            <w:spacing w:val="-16"/>
            <w:w w:val="105"/>
          </w:rPr>
          <w:t xml:space="preserve"> </w:t>
        </w:r>
        <w:r w:rsidRPr="009741EE">
          <w:rPr>
            <w:w w:val="105"/>
          </w:rPr>
          <w:t>in</w:t>
        </w:r>
        <w:r w:rsidRPr="009741EE">
          <w:rPr>
            <w:spacing w:val="-17"/>
            <w:w w:val="105"/>
          </w:rPr>
          <w:t xml:space="preserve"> </w:t>
        </w:r>
        <w:r w:rsidRPr="009741EE">
          <w:rPr>
            <w:w w:val="105"/>
          </w:rPr>
          <w:t>overhead</w:t>
        </w:r>
        <w:r w:rsidRPr="009741EE">
          <w:rPr>
            <w:spacing w:val="-16"/>
            <w:w w:val="105"/>
          </w:rPr>
          <w:t xml:space="preserve"> </w:t>
        </w:r>
        <w:r w:rsidRPr="009741EE">
          <w:rPr>
            <w:w w:val="105"/>
          </w:rPr>
          <w:t>applications</w:t>
        </w:r>
        <w:r w:rsidRPr="009741EE">
          <w:rPr>
            <w:spacing w:val="-13"/>
            <w:w w:val="105"/>
          </w:rPr>
          <w:t xml:space="preserve"> </w:t>
        </w:r>
        <w:r w:rsidRPr="009741EE">
          <w:rPr>
            <w:w w:val="105"/>
          </w:rPr>
          <w:t>(e.g.,</w:t>
        </w:r>
        <w:r w:rsidRPr="009741EE">
          <w:rPr>
            <w:spacing w:val="-15"/>
            <w:w w:val="105"/>
          </w:rPr>
          <w:t xml:space="preserve"> </w:t>
        </w:r>
        <w:r w:rsidRPr="009741EE">
          <w:rPr>
            <w:w w:val="105"/>
          </w:rPr>
          <w:t>pesticide</w:t>
        </w:r>
        <w:r w:rsidRPr="009741EE">
          <w:rPr>
            <w:spacing w:val="-16"/>
            <w:w w:val="105"/>
          </w:rPr>
          <w:t xml:space="preserve"> </w:t>
        </w:r>
        <w:r w:rsidRPr="009741EE">
          <w:rPr>
            <w:w w:val="105"/>
          </w:rPr>
          <w:t>and</w:t>
        </w:r>
        <w:r w:rsidRPr="009741EE">
          <w:rPr>
            <w:spacing w:val="-17"/>
            <w:w w:val="105"/>
          </w:rPr>
          <w:t xml:space="preserve"> </w:t>
        </w:r>
        <w:r w:rsidRPr="009741EE">
          <w:rPr>
            <w:spacing w:val="-3"/>
            <w:w w:val="105"/>
          </w:rPr>
          <w:t>fertilizer,</w:t>
        </w:r>
        <w:r w:rsidRPr="009741EE">
          <w:rPr>
            <w:spacing w:val="-17"/>
            <w:w w:val="105"/>
          </w:rPr>
          <w:t xml:space="preserve"> </w:t>
        </w:r>
        <w:r w:rsidRPr="009741EE">
          <w:rPr>
            <w:w w:val="105"/>
          </w:rPr>
          <w:t>etc.)</w:t>
        </w:r>
        <w:r w:rsidRPr="009741EE">
          <w:rPr>
            <w:spacing w:val="-14"/>
            <w:w w:val="105"/>
          </w:rPr>
          <w:t xml:space="preserve"> </w:t>
        </w:r>
        <w:r w:rsidRPr="009741EE">
          <w:rPr>
            <w:w w:val="105"/>
          </w:rPr>
          <w:t>within</w:t>
        </w:r>
        <w:r w:rsidRPr="009741EE">
          <w:rPr>
            <w:spacing w:val="-16"/>
            <w:w w:val="105"/>
          </w:rPr>
          <w:t xml:space="preserve"> </w:t>
        </w:r>
        <w:r w:rsidRPr="009741EE">
          <w:rPr>
            <w:w w:val="105"/>
          </w:rPr>
          <w:t>the</w:t>
        </w:r>
        <w:r w:rsidRPr="009741EE">
          <w:rPr>
            <w:spacing w:val="-17"/>
            <w:w w:val="105"/>
          </w:rPr>
          <w:t xml:space="preserve"> </w:t>
        </w:r>
        <w:r w:rsidRPr="009741EE">
          <w:rPr>
            <w:w w:val="105"/>
          </w:rPr>
          <w:t>21-days-to-harvest</w:t>
        </w:r>
        <w:r w:rsidRPr="009741EE">
          <w:rPr>
            <w:spacing w:val="-16"/>
            <w:w w:val="105"/>
          </w:rPr>
          <w:t xml:space="preserve"> </w:t>
        </w:r>
        <w:r w:rsidRPr="009741EE">
          <w:rPr>
            <w:w w:val="105"/>
          </w:rPr>
          <w:t>window</w:t>
        </w:r>
        <w:r w:rsidRPr="009741EE">
          <w:rPr>
            <w:spacing w:val="-16"/>
            <w:w w:val="105"/>
          </w:rPr>
          <w:t xml:space="preserve"> </w:t>
        </w:r>
        <w:r w:rsidRPr="009741EE">
          <w:rPr>
            <w:w w:val="105"/>
          </w:rPr>
          <w:t>must meet Type A and/or B→A water quality</w:t>
        </w:r>
        <w:r w:rsidRPr="009741EE">
          <w:rPr>
            <w:spacing w:val="-8"/>
            <w:w w:val="105"/>
          </w:rPr>
          <w:t xml:space="preserve"> </w:t>
        </w:r>
        <w:r w:rsidRPr="009741EE">
          <w:rPr>
            <w:w w:val="105"/>
          </w:rPr>
          <w:t>requirements</w:t>
        </w:r>
        <w:r>
          <w:rPr>
            <w:w w:val="105"/>
          </w:rPr>
          <w:t>.</w:t>
        </w:r>
      </w:ins>
    </w:p>
    <w:p w14:paraId="5D6C65A0" w14:textId="77777777" w:rsidR="00255C95" w:rsidRPr="009741EE" w:rsidRDefault="00255C95" w:rsidP="00255C95">
      <w:pPr>
        <w:pStyle w:val="TableParagraph"/>
        <w:numPr>
          <w:ilvl w:val="0"/>
          <w:numId w:val="124"/>
        </w:numPr>
        <w:tabs>
          <w:tab w:val="left" w:pos="120"/>
        </w:tabs>
        <w:spacing w:before="1" w:line="261" w:lineRule="auto"/>
        <w:ind w:left="1440" w:right="379"/>
        <w:rPr>
          <w:ins w:id="240" w:author="Susan" w:date="2020-05-07T13:09:00Z"/>
        </w:rPr>
      </w:pPr>
      <w:ins w:id="241" w:author="Susan" w:date="2020-05-07T13:09:00Z">
        <w:r w:rsidRPr="009741EE">
          <w:rPr>
            <w:w w:val="105"/>
          </w:rPr>
          <w:t>Holding</w:t>
        </w:r>
        <w:r w:rsidRPr="009741EE">
          <w:rPr>
            <w:spacing w:val="-10"/>
            <w:w w:val="105"/>
          </w:rPr>
          <w:t xml:space="preserve"> </w:t>
        </w:r>
        <w:r w:rsidRPr="009741EE">
          <w:rPr>
            <w:w w:val="105"/>
          </w:rPr>
          <w:t>tanks</w:t>
        </w:r>
        <w:r w:rsidRPr="009741EE">
          <w:rPr>
            <w:spacing w:val="-11"/>
            <w:w w:val="105"/>
          </w:rPr>
          <w:t xml:space="preserve"> </w:t>
        </w:r>
        <w:r w:rsidRPr="009741EE">
          <w:rPr>
            <w:w w:val="105"/>
          </w:rPr>
          <w:t>and</w:t>
        </w:r>
        <w:r w:rsidRPr="009741EE">
          <w:rPr>
            <w:spacing w:val="-11"/>
            <w:w w:val="105"/>
          </w:rPr>
          <w:t xml:space="preserve"> </w:t>
        </w:r>
        <w:r w:rsidRPr="009741EE">
          <w:rPr>
            <w:w w:val="105"/>
          </w:rPr>
          <w:t>equipment-mounted</w:t>
        </w:r>
        <w:r w:rsidRPr="009741EE">
          <w:rPr>
            <w:spacing w:val="-11"/>
            <w:w w:val="105"/>
          </w:rPr>
          <w:t xml:space="preserve"> </w:t>
        </w:r>
        <w:r w:rsidRPr="009741EE">
          <w:rPr>
            <w:w w:val="105"/>
          </w:rPr>
          <w:t>application</w:t>
        </w:r>
        <w:r w:rsidRPr="009741EE">
          <w:rPr>
            <w:spacing w:val="-10"/>
            <w:w w:val="105"/>
          </w:rPr>
          <w:t xml:space="preserve"> </w:t>
        </w:r>
        <w:r w:rsidRPr="009741EE">
          <w:rPr>
            <w:w w:val="105"/>
          </w:rPr>
          <w:t>tanks,</w:t>
        </w:r>
        <w:r w:rsidRPr="009741EE">
          <w:rPr>
            <w:spacing w:val="-11"/>
            <w:w w:val="105"/>
          </w:rPr>
          <w:t xml:space="preserve"> </w:t>
        </w:r>
        <w:r w:rsidRPr="009741EE">
          <w:rPr>
            <w:w w:val="105"/>
          </w:rPr>
          <w:t>manifold</w:t>
        </w:r>
        <w:r w:rsidRPr="009741EE">
          <w:rPr>
            <w:spacing w:val="-12"/>
            <w:w w:val="105"/>
          </w:rPr>
          <w:t xml:space="preserve"> </w:t>
        </w:r>
        <w:r w:rsidRPr="009741EE">
          <w:rPr>
            <w:w w:val="105"/>
          </w:rPr>
          <w:t>and</w:t>
        </w:r>
        <w:r w:rsidRPr="009741EE">
          <w:rPr>
            <w:spacing w:val="-10"/>
            <w:w w:val="105"/>
          </w:rPr>
          <w:t xml:space="preserve"> </w:t>
        </w:r>
        <w:r w:rsidRPr="009741EE">
          <w:rPr>
            <w:w w:val="105"/>
          </w:rPr>
          <w:t>boom</w:t>
        </w:r>
        <w:r w:rsidRPr="009741EE">
          <w:rPr>
            <w:spacing w:val="-10"/>
            <w:w w:val="105"/>
          </w:rPr>
          <w:t xml:space="preserve"> </w:t>
        </w:r>
        <w:r w:rsidRPr="009741EE">
          <w:rPr>
            <w:w w:val="105"/>
          </w:rPr>
          <w:t>lines,</w:t>
        </w:r>
        <w:r w:rsidRPr="009741EE">
          <w:rPr>
            <w:spacing w:val="-9"/>
            <w:w w:val="105"/>
          </w:rPr>
          <w:t xml:space="preserve"> </w:t>
        </w:r>
        <w:r w:rsidRPr="009741EE">
          <w:rPr>
            <w:w w:val="105"/>
          </w:rPr>
          <w:t>and</w:t>
        </w:r>
        <w:r w:rsidRPr="009741EE">
          <w:rPr>
            <w:spacing w:val="-12"/>
            <w:w w:val="105"/>
          </w:rPr>
          <w:t xml:space="preserve"> </w:t>
        </w:r>
        <w:r w:rsidRPr="009741EE">
          <w:rPr>
            <w:w w:val="105"/>
          </w:rPr>
          <w:t>nozzles</w:t>
        </w:r>
        <w:r w:rsidRPr="009741EE">
          <w:rPr>
            <w:spacing w:val="17"/>
            <w:w w:val="105"/>
          </w:rPr>
          <w:t xml:space="preserve"> </w:t>
        </w:r>
        <w:r w:rsidRPr="009741EE">
          <w:rPr>
            <w:w w:val="105"/>
          </w:rPr>
          <w:t>MUST</w:t>
        </w:r>
        <w:r w:rsidRPr="009741EE">
          <w:rPr>
            <w:spacing w:val="-9"/>
            <w:w w:val="105"/>
          </w:rPr>
          <w:t xml:space="preserve"> </w:t>
        </w:r>
        <w:r w:rsidRPr="009741EE">
          <w:rPr>
            <w:w w:val="105"/>
          </w:rPr>
          <w:t>be</w:t>
        </w:r>
        <w:r w:rsidRPr="009741EE">
          <w:rPr>
            <w:spacing w:val="-11"/>
            <w:w w:val="105"/>
          </w:rPr>
          <w:t xml:space="preserve"> </w:t>
        </w:r>
        <w:r w:rsidRPr="009741EE">
          <w:rPr>
            <w:w w:val="105"/>
          </w:rPr>
          <w:t>regularly inspected and properly maintained and cleaned so they do not pose a contamination</w:t>
        </w:r>
        <w:r w:rsidRPr="009741EE">
          <w:rPr>
            <w:spacing w:val="2"/>
            <w:w w:val="105"/>
          </w:rPr>
          <w:t xml:space="preserve"> </w:t>
        </w:r>
        <w:r w:rsidRPr="009741EE">
          <w:rPr>
            <w:w w:val="105"/>
          </w:rPr>
          <w:t>risk.</w:t>
        </w:r>
      </w:ins>
    </w:p>
    <w:p w14:paraId="2283A2CA" w14:textId="77777777" w:rsidR="00255C95" w:rsidRPr="009741EE" w:rsidRDefault="00255C95" w:rsidP="00255C95">
      <w:pPr>
        <w:pStyle w:val="TableParagraph"/>
        <w:numPr>
          <w:ilvl w:val="0"/>
          <w:numId w:val="124"/>
        </w:numPr>
        <w:tabs>
          <w:tab w:val="left" w:pos="120"/>
        </w:tabs>
        <w:spacing w:before="6"/>
        <w:ind w:left="1440"/>
        <w:rPr>
          <w:ins w:id="242" w:author="Susan" w:date="2020-05-07T13:09:00Z"/>
        </w:rPr>
      </w:pPr>
      <w:ins w:id="243" w:author="Susan" w:date="2020-05-07T13:09:00Z">
        <w:r w:rsidRPr="009741EE">
          <w:rPr>
            <w:spacing w:val="-3"/>
            <w:w w:val="105"/>
          </w:rPr>
          <w:t xml:space="preserve">Water </w:t>
        </w:r>
        <w:r w:rsidRPr="009741EE">
          <w:rPr>
            <w:w w:val="105"/>
          </w:rPr>
          <w:t>treatment chemistry shall be compatible with the agricultural chemicals being</w:t>
        </w:r>
        <w:r w:rsidRPr="009741EE">
          <w:rPr>
            <w:spacing w:val="-25"/>
            <w:w w:val="105"/>
          </w:rPr>
          <w:t xml:space="preserve"> </w:t>
        </w:r>
        <w:r w:rsidRPr="009741EE">
          <w:rPr>
            <w:w w:val="105"/>
          </w:rPr>
          <w:t>applied.</w:t>
        </w:r>
      </w:ins>
    </w:p>
    <w:p w14:paraId="2F08D5EF" w14:textId="77777777" w:rsidR="00255C95" w:rsidRPr="009741EE" w:rsidRDefault="00255C95" w:rsidP="00255C95">
      <w:pPr>
        <w:pStyle w:val="TableParagraph"/>
        <w:numPr>
          <w:ilvl w:val="0"/>
          <w:numId w:val="124"/>
        </w:numPr>
        <w:tabs>
          <w:tab w:val="left" w:pos="120"/>
        </w:tabs>
        <w:spacing w:before="24" w:line="268" w:lineRule="auto"/>
        <w:ind w:left="1440" w:right="494"/>
        <w:rPr>
          <w:ins w:id="244" w:author="Susan" w:date="2020-05-07T13:09:00Z"/>
        </w:rPr>
      </w:pPr>
      <w:ins w:id="245" w:author="Susan" w:date="2020-05-07T13:09:00Z">
        <w:r w:rsidRPr="009741EE">
          <w:rPr>
            <w:w w:val="105"/>
          </w:rPr>
          <w:t>Procedures</w:t>
        </w:r>
        <w:r w:rsidRPr="009741EE">
          <w:rPr>
            <w:spacing w:val="-10"/>
            <w:w w:val="105"/>
          </w:rPr>
          <w:t xml:space="preserve"> </w:t>
        </w:r>
        <w:r w:rsidRPr="009741EE">
          <w:rPr>
            <w:w w:val="105"/>
          </w:rPr>
          <w:t>to</w:t>
        </w:r>
        <w:r w:rsidRPr="009741EE">
          <w:rPr>
            <w:spacing w:val="-11"/>
            <w:w w:val="105"/>
          </w:rPr>
          <w:t xml:space="preserve"> </w:t>
        </w:r>
        <w:r w:rsidRPr="009741EE">
          <w:rPr>
            <w:w w:val="105"/>
          </w:rPr>
          <w:t>control</w:t>
        </w:r>
        <w:r w:rsidRPr="009741EE">
          <w:rPr>
            <w:spacing w:val="-10"/>
            <w:w w:val="105"/>
          </w:rPr>
          <w:t xml:space="preserve"> </w:t>
        </w:r>
        <w:r w:rsidRPr="009741EE">
          <w:rPr>
            <w:w w:val="105"/>
          </w:rPr>
          <w:t>pest</w:t>
        </w:r>
        <w:r w:rsidRPr="009741EE">
          <w:rPr>
            <w:spacing w:val="-9"/>
            <w:w w:val="105"/>
          </w:rPr>
          <w:t xml:space="preserve"> </w:t>
        </w:r>
        <w:r w:rsidRPr="009741EE">
          <w:rPr>
            <w:w w:val="105"/>
          </w:rPr>
          <w:t>access</w:t>
        </w:r>
        <w:r w:rsidRPr="009741EE">
          <w:rPr>
            <w:spacing w:val="-8"/>
            <w:w w:val="105"/>
          </w:rPr>
          <w:t xml:space="preserve"> </w:t>
        </w:r>
        <w:r w:rsidRPr="009741EE">
          <w:rPr>
            <w:w w:val="105"/>
          </w:rPr>
          <w:t>to</w:t>
        </w:r>
        <w:r w:rsidRPr="009741EE">
          <w:rPr>
            <w:spacing w:val="-9"/>
            <w:w w:val="105"/>
          </w:rPr>
          <w:t xml:space="preserve"> </w:t>
        </w:r>
        <w:r w:rsidRPr="009741EE">
          <w:rPr>
            <w:w w:val="105"/>
          </w:rPr>
          <w:t>the</w:t>
        </w:r>
        <w:r w:rsidRPr="009741EE">
          <w:rPr>
            <w:spacing w:val="-12"/>
            <w:w w:val="105"/>
          </w:rPr>
          <w:t xml:space="preserve"> </w:t>
        </w:r>
        <w:r w:rsidRPr="009741EE">
          <w:rPr>
            <w:w w:val="105"/>
          </w:rPr>
          <w:t>equipment</w:t>
        </w:r>
      </w:ins>
      <w:ins w:id="246" w:author="Susan" w:date="2020-05-08T12:48:00Z">
        <w:r w:rsidR="004D076B">
          <w:rPr>
            <w:w w:val="105"/>
          </w:rPr>
          <w:t xml:space="preserve"> </w:t>
        </w:r>
        <w:commentRangeStart w:id="247"/>
        <w:r w:rsidR="004D076B">
          <w:rPr>
            <w:w w:val="105"/>
          </w:rPr>
          <w:t>during storage and st</w:t>
        </w:r>
      </w:ins>
      <w:ins w:id="248" w:author="Susan" w:date="2020-05-08T12:49:00Z">
        <w:r w:rsidR="004D076B">
          <w:rPr>
            <w:w w:val="105"/>
          </w:rPr>
          <w:t>aging</w:t>
        </w:r>
        <w:commentRangeEnd w:id="247"/>
        <w:r w:rsidR="004D076B">
          <w:rPr>
            <w:rStyle w:val="CommentReference"/>
            <w:rFonts w:ascii="Tahoma" w:eastAsia="Times New Roman" w:hAnsi="Tahoma" w:cs="Tahoma"/>
            <w:lang w:eastAsia="x-none" w:bidi="ar-SA"/>
          </w:rPr>
          <w:commentReference w:id="247"/>
        </w:r>
      </w:ins>
      <w:ins w:id="250" w:author="Susan" w:date="2020-05-07T13:09:00Z">
        <w:r w:rsidRPr="009741EE">
          <w:rPr>
            <w:spacing w:val="-11"/>
            <w:w w:val="105"/>
          </w:rPr>
          <w:t xml:space="preserve"> </w:t>
        </w:r>
        <w:r w:rsidRPr="009741EE">
          <w:rPr>
            <w:w w:val="105"/>
          </w:rPr>
          <w:t>(examples</w:t>
        </w:r>
        <w:r w:rsidRPr="009741EE">
          <w:rPr>
            <w:spacing w:val="-8"/>
            <w:w w:val="105"/>
          </w:rPr>
          <w:t xml:space="preserve"> </w:t>
        </w:r>
        <w:r w:rsidRPr="009741EE">
          <w:rPr>
            <w:w w:val="105"/>
          </w:rPr>
          <w:t>may</w:t>
        </w:r>
        <w:r w:rsidRPr="009741EE">
          <w:rPr>
            <w:spacing w:val="-11"/>
            <w:w w:val="105"/>
          </w:rPr>
          <w:t xml:space="preserve"> </w:t>
        </w:r>
        <w:r w:rsidRPr="009741EE">
          <w:rPr>
            <w:w w:val="105"/>
          </w:rPr>
          <w:t>include</w:t>
        </w:r>
        <w:r w:rsidRPr="009741EE">
          <w:rPr>
            <w:spacing w:val="-9"/>
            <w:w w:val="105"/>
          </w:rPr>
          <w:t xml:space="preserve"> </w:t>
        </w:r>
        <w:r>
          <w:rPr>
            <w:w w:val="105"/>
          </w:rPr>
          <w:t>a</w:t>
        </w:r>
        <w:r w:rsidRPr="009741EE">
          <w:rPr>
            <w:w w:val="105"/>
          </w:rPr>
          <w:t>vian</w:t>
        </w:r>
        <w:r w:rsidRPr="009741EE">
          <w:rPr>
            <w:spacing w:val="-10"/>
            <w:w w:val="105"/>
          </w:rPr>
          <w:t xml:space="preserve"> </w:t>
        </w:r>
        <w:r w:rsidRPr="009741EE">
          <w:rPr>
            <w:w w:val="105"/>
          </w:rPr>
          <w:t>deterrents,</w:t>
        </w:r>
        <w:r w:rsidRPr="009741EE">
          <w:rPr>
            <w:spacing w:val="-11"/>
            <w:w w:val="105"/>
          </w:rPr>
          <w:t xml:space="preserve"> </w:t>
        </w:r>
        <w:r w:rsidRPr="009741EE">
          <w:rPr>
            <w:w w:val="105"/>
          </w:rPr>
          <w:t>fencing,</w:t>
        </w:r>
        <w:r w:rsidRPr="009741EE">
          <w:rPr>
            <w:spacing w:val="-10"/>
            <w:w w:val="105"/>
          </w:rPr>
          <w:t xml:space="preserve"> </w:t>
        </w:r>
        <w:r w:rsidRPr="009741EE">
          <w:rPr>
            <w:w w:val="105"/>
          </w:rPr>
          <w:t>and</w:t>
        </w:r>
        <w:r w:rsidRPr="009741EE">
          <w:rPr>
            <w:spacing w:val="-12"/>
            <w:w w:val="105"/>
          </w:rPr>
          <w:t xml:space="preserve"> </w:t>
        </w:r>
        <w:r w:rsidRPr="009741EE">
          <w:rPr>
            <w:w w:val="105"/>
          </w:rPr>
          <w:t>rodent monitoring) must</w:t>
        </w:r>
        <w:r w:rsidRPr="009741EE">
          <w:rPr>
            <w:spacing w:val="-3"/>
            <w:w w:val="105"/>
          </w:rPr>
          <w:t xml:space="preserve"> </w:t>
        </w:r>
        <w:r w:rsidRPr="009741EE">
          <w:rPr>
            <w:w w:val="105"/>
          </w:rPr>
          <w:t>be</w:t>
        </w:r>
        <w:r w:rsidRPr="009741EE">
          <w:rPr>
            <w:spacing w:val="-3"/>
            <w:w w:val="105"/>
          </w:rPr>
          <w:t xml:space="preserve"> </w:t>
        </w:r>
        <w:r w:rsidRPr="009741EE">
          <w:rPr>
            <w:w w:val="105"/>
          </w:rPr>
          <w:t>in</w:t>
        </w:r>
        <w:r w:rsidRPr="009741EE">
          <w:rPr>
            <w:spacing w:val="-3"/>
            <w:w w:val="105"/>
          </w:rPr>
          <w:t xml:space="preserve"> </w:t>
        </w:r>
        <w:r w:rsidRPr="009741EE">
          <w:rPr>
            <w:w w:val="105"/>
          </w:rPr>
          <w:t>place</w:t>
        </w:r>
        <w:r w:rsidRPr="009741EE">
          <w:rPr>
            <w:spacing w:val="-3"/>
            <w:w w:val="105"/>
          </w:rPr>
          <w:t xml:space="preserve"> </w:t>
        </w:r>
        <w:r w:rsidRPr="009741EE">
          <w:rPr>
            <w:w w:val="105"/>
          </w:rPr>
          <w:t>(validation</w:t>
        </w:r>
        <w:r w:rsidRPr="009741EE">
          <w:rPr>
            <w:spacing w:val="-3"/>
            <w:w w:val="105"/>
          </w:rPr>
          <w:t xml:space="preserve"> </w:t>
        </w:r>
        <w:r w:rsidRPr="009741EE">
          <w:rPr>
            <w:w w:val="105"/>
          </w:rPr>
          <w:t>can</w:t>
        </w:r>
        <w:r w:rsidRPr="009741EE">
          <w:rPr>
            <w:spacing w:val="-3"/>
            <w:w w:val="105"/>
          </w:rPr>
          <w:t xml:space="preserve"> </w:t>
        </w:r>
        <w:r w:rsidRPr="009741EE">
          <w:rPr>
            <w:w w:val="105"/>
          </w:rPr>
          <w:t>include:</w:t>
        </w:r>
        <w:r w:rsidRPr="009741EE">
          <w:rPr>
            <w:spacing w:val="-3"/>
            <w:w w:val="105"/>
          </w:rPr>
          <w:t xml:space="preserve"> </w:t>
        </w:r>
        <w:r w:rsidRPr="009741EE">
          <w:rPr>
            <w:w w:val="105"/>
          </w:rPr>
          <w:t>PCA</w:t>
        </w:r>
        <w:r w:rsidRPr="009741EE">
          <w:rPr>
            <w:spacing w:val="-2"/>
            <w:w w:val="105"/>
          </w:rPr>
          <w:t xml:space="preserve"> </w:t>
        </w:r>
        <w:r w:rsidRPr="009741EE">
          <w:rPr>
            <w:w w:val="105"/>
          </w:rPr>
          <w:t>records,</w:t>
        </w:r>
        <w:r w:rsidRPr="009741EE">
          <w:rPr>
            <w:spacing w:val="-3"/>
            <w:w w:val="105"/>
          </w:rPr>
          <w:t xml:space="preserve"> </w:t>
        </w:r>
        <w:r w:rsidRPr="009741EE">
          <w:rPr>
            <w:w w:val="105"/>
          </w:rPr>
          <w:t>label</w:t>
        </w:r>
        <w:r w:rsidRPr="009741EE">
          <w:rPr>
            <w:spacing w:val="-2"/>
            <w:w w:val="105"/>
          </w:rPr>
          <w:t xml:space="preserve"> </w:t>
        </w:r>
        <w:r w:rsidRPr="009741EE">
          <w:rPr>
            <w:w w:val="105"/>
          </w:rPr>
          <w:t>requ</w:t>
        </w:r>
        <w:r>
          <w:rPr>
            <w:w w:val="105"/>
          </w:rPr>
          <w:t>ir</w:t>
        </w:r>
        <w:r w:rsidRPr="009741EE">
          <w:rPr>
            <w:w w:val="105"/>
          </w:rPr>
          <w:t>ements,</w:t>
        </w:r>
        <w:r w:rsidRPr="009741EE">
          <w:rPr>
            <w:spacing w:val="-3"/>
            <w:w w:val="105"/>
          </w:rPr>
          <w:t xml:space="preserve"> </w:t>
        </w:r>
        <w:r w:rsidRPr="009741EE">
          <w:rPr>
            <w:w w:val="105"/>
          </w:rPr>
          <w:t>letter of</w:t>
        </w:r>
        <w:r w:rsidRPr="009741EE">
          <w:rPr>
            <w:spacing w:val="-3"/>
            <w:w w:val="105"/>
          </w:rPr>
          <w:t xml:space="preserve"> </w:t>
        </w:r>
        <w:r w:rsidRPr="009741EE">
          <w:rPr>
            <w:w w:val="105"/>
          </w:rPr>
          <w:t>guarantee)</w:t>
        </w:r>
        <w:r>
          <w:rPr>
            <w:w w:val="105"/>
          </w:rPr>
          <w:t>.</w:t>
        </w:r>
      </w:ins>
    </w:p>
    <w:p w14:paraId="0103EE4C" w14:textId="77777777" w:rsidR="00255C95" w:rsidRPr="009741EE" w:rsidDel="00420EC5" w:rsidRDefault="00255C95" w:rsidP="00255C95">
      <w:pPr>
        <w:pStyle w:val="TableParagraph"/>
        <w:numPr>
          <w:ilvl w:val="0"/>
          <w:numId w:val="124"/>
        </w:numPr>
        <w:tabs>
          <w:tab w:val="left" w:pos="120"/>
        </w:tabs>
        <w:spacing w:before="1"/>
        <w:ind w:left="1440"/>
        <w:rPr>
          <w:del w:id="251" w:author="Susan" w:date="2020-05-08T12:50:00Z"/>
        </w:rPr>
      </w:pPr>
      <w:del w:id="252" w:author="Susan" w:date="2020-05-08T12:50:00Z">
        <w:r w:rsidRPr="009741EE" w:rsidDel="00420EC5">
          <w:rPr>
            <w:w w:val="105"/>
          </w:rPr>
          <w:delText>Procedures</w:delText>
        </w:r>
        <w:r w:rsidRPr="009741EE" w:rsidDel="00420EC5">
          <w:rPr>
            <w:spacing w:val="-4"/>
            <w:w w:val="105"/>
          </w:rPr>
          <w:delText xml:space="preserve"> </w:delText>
        </w:r>
        <w:r w:rsidRPr="009741EE" w:rsidDel="00420EC5">
          <w:rPr>
            <w:w w:val="105"/>
          </w:rPr>
          <w:delText>to</w:delText>
        </w:r>
        <w:r w:rsidRPr="009741EE" w:rsidDel="00420EC5">
          <w:rPr>
            <w:spacing w:val="-4"/>
            <w:w w:val="105"/>
          </w:rPr>
          <w:delText xml:space="preserve"> </w:delText>
        </w:r>
        <w:r w:rsidRPr="009741EE" w:rsidDel="00420EC5">
          <w:rPr>
            <w:w w:val="105"/>
          </w:rPr>
          <w:delText>ensure</w:delText>
        </w:r>
        <w:r w:rsidRPr="009741EE" w:rsidDel="00420EC5">
          <w:rPr>
            <w:spacing w:val="-4"/>
            <w:w w:val="105"/>
          </w:rPr>
          <w:delText xml:space="preserve"> </w:delText>
        </w:r>
        <w:r w:rsidRPr="009741EE" w:rsidDel="00420EC5">
          <w:rPr>
            <w:w w:val="105"/>
          </w:rPr>
          <w:delText>storage</w:delText>
        </w:r>
        <w:r w:rsidRPr="009741EE" w:rsidDel="00420EC5">
          <w:rPr>
            <w:spacing w:val="-7"/>
            <w:w w:val="105"/>
          </w:rPr>
          <w:delText xml:space="preserve"> </w:delText>
        </w:r>
        <w:r w:rsidRPr="009741EE" w:rsidDel="00420EC5">
          <w:rPr>
            <w:w w:val="105"/>
          </w:rPr>
          <w:delText>of</w:delText>
        </w:r>
        <w:r w:rsidRPr="009741EE" w:rsidDel="00420EC5">
          <w:rPr>
            <w:spacing w:val="-1"/>
            <w:w w:val="105"/>
          </w:rPr>
          <w:delText xml:space="preserve"> </w:delText>
        </w:r>
        <w:r w:rsidRPr="009741EE" w:rsidDel="00420EC5">
          <w:rPr>
            <w:w w:val="105"/>
          </w:rPr>
          <w:delText>equipment</w:delText>
        </w:r>
        <w:r w:rsidRPr="009741EE" w:rsidDel="00420EC5">
          <w:rPr>
            <w:spacing w:val="-3"/>
            <w:w w:val="105"/>
          </w:rPr>
          <w:delText xml:space="preserve"> </w:delText>
        </w:r>
        <w:r w:rsidRPr="009741EE" w:rsidDel="00420EC5">
          <w:rPr>
            <w:w w:val="105"/>
          </w:rPr>
          <w:delText>does</w:delText>
        </w:r>
        <w:r w:rsidRPr="009741EE" w:rsidDel="00420EC5">
          <w:rPr>
            <w:spacing w:val="-1"/>
            <w:w w:val="105"/>
          </w:rPr>
          <w:delText xml:space="preserve"> </w:delText>
        </w:r>
        <w:r w:rsidRPr="009741EE" w:rsidDel="00420EC5">
          <w:rPr>
            <w:w w:val="105"/>
          </w:rPr>
          <w:delText>not</w:delText>
        </w:r>
        <w:r w:rsidRPr="009741EE" w:rsidDel="00420EC5">
          <w:rPr>
            <w:spacing w:val="-4"/>
            <w:w w:val="105"/>
          </w:rPr>
          <w:delText xml:space="preserve"> </w:delText>
        </w:r>
        <w:r w:rsidRPr="009741EE" w:rsidDel="00420EC5">
          <w:rPr>
            <w:w w:val="105"/>
          </w:rPr>
          <w:delText>pose</w:delText>
        </w:r>
        <w:r w:rsidRPr="009741EE" w:rsidDel="00420EC5">
          <w:rPr>
            <w:spacing w:val="-4"/>
            <w:w w:val="105"/>
          </w:rPr>
          <w:delText xml:space="preserve"> </w:delText>
        </w:r>
        <w:r w:rsidRPr="009741EE" w:rsidDel="00420EC5">
          <w:rPr>
            <w:w w:val="105"/>
          </w:rPr>
          <w:delText>a</w:delText>
        </w:r>
        <w:r w:rsidRPr="009741EE" w:rsidDel="00420EC5">
          <w:rPr>
            <w:spacing w:val="-1"/>
            <w:w w:val="105"/>
          </w:rPr>
          <w:delText xml:space="preserve"> </w:delText>
        </w:r>
        <w:r w:rsidRPr="009741EE" w:rsidDel="00420EC5">
          <w:rPr>
            <w:w w:val="105"/>
          </w:rPr>
          <w:delText>contamination</w:delText>
        </w:r>
        <w:r w:rsidRPr="009741EE" w:rsidDel="00420EC5">
          <w:rPr>
            <w:spacing w:val="-5"/>
            <w:w w:val="105"/>
          </w:rPr>
          <w:delText xml:space="preserve"> </w:delText>
        </w:r>
        <w:r w:rsidRPr="009741EE" w:rsidDel="00420EC5">
          <w:rPr>
            <w:w w:val="105"/>
          </w:rPr>
          <w:delText>risk</w:delText>
        </w:r>
        <w:r w:rsidRPr="009741EE" w:rsidDel="00420EC5">
          <w:rPr>
            <w:spacing w:val="-2"/>
            <w:w w:val="105"/>
          </w:rPr>
          <w:delText xml:space="preserve"> </w:delText>
        </w:r>
        <w:r w:rsidRPr="009741EE" w:rsidDel="00420EC5">
          <w:rPr>
            <w:w w:val="105"/>
          </w:rPr>
          <w:delText>must</w:delText>
        </w:r>
        <w:r w:rsidRPr="009741EE" w:rsidDel="00420EC5">
          <w:rPr>
            <w:spacing w:val="-2"/>
            <w:w w:val="105"/>
          </w:rPr>
          <w:delText xml:space="preserve"> </w:delText>
        </w:r>
        <w:r w:rsidRPr="009741EE" w:rsidDel="00420EC5">
          <w:rPr>
            <w:w w:val="105"/>
          </w:rPr>
          <w:delText>be</w:delText>
        </w:r>
        <w:r w:rsidRPr="009741EE" w:rsidDel="00420EC5">
          <w:rPr>
            <w:spacing w:val="-5"/>
            <w:w w:val="105"/>
          </w:rPr>
          <w:delText xml:space="preserve"> </w:delText>
        </w:r>
        <w:r w:rsidRPr="009741EE" w:rsidDel="00420EC5">
          <w:rPr>
            <w:w w:val="105"/>
          </w:rPr>
          <w:delText>in</w:delText>
        </w:r>
        <w:r w:rsidRPr="009741EE" w:rsidDel="00420EC5">
          <w:rPr>
            <w:spacing w:val="-4"/>
            <w:w w:val="105"/>
          </w:rPr>
          <w:delText xml:space="preserve"> </w:delText>
        </w:r>
        <w:r w:rsidRPr="009741EE" w:rsidDel="00420EC5">
          <w:rPr>
            <w:w w:val="105"/>
          </w:rPr>
          <w:delText>place.</w:delText>
        </w:r>
      </w:del>
    </w:p>
    <w:p w14:paraId="0ED97D21" w14:textId="77777777" w:rsidR="00255C95" w:rsidRPr="009741EE" w:rsidRDefault="00255C95" w:rsidP="00255C95">
      <w:pPr>
        <w:pStyle w:val="TableParagraph"/>
        <w:numPr>
          <w:ilvl w:val="0"/>
          <w:numId w:val="124"/>
        </w:numPr>
        <w:tabs>
          <w:tab w:val="left" w:pos="122"/>
        </w:tabs>
        <w:spacing w:before="23" w:line="268" w:lineRule="auto"/>
        <w:ind w:left="1440" w:right="350"/>
        <w:rPr>
          <w:ins w:id="253" w:author="Susan" w:date="2020-05-07T13:09:00Z"/>
        </w:rPr>
      </w:pPr>
      <w:ins w:id="254" w:author="Susan" w:date="2020-05-07T13:09:00Z">
        <w:r w:rsidRPr="009741EE">
          <w:rPr>
            <w:w w:val="105"/>
          </w:rPr>
          <w:t>Establish</w:t>
        </w:r>
        <w:r w:rsidRPr="009741EE">
          <w:rPr>
            <w:spacing w:val="-23"/>
            <w:w w:val="105"/>
          </w:rPr>
          <w:t xml:space="preserve"> </w:t>
        </w:r>
        <w:r w:rsidRPr="009741EE">
          <w:rPr>
            <w:w w:val="105"/>
          </w:rPr>
          <w:t>corrective</w:t>
        </w:r>
        <w:r w:rsidRPr="009741EE">
          <w:rPr>
            <w:spacing w:val="-21"/>
            <w:w w:val="105"/>
          </w:rPr>
          <w:t xml:space="preserve"> </w:t>
        </w:r>
        <w:r w:rsidRPr="009741EE">
          <w:rPr>
            <w:w w:val="105"/>
          </w:rPr>
          <w:t>action</w:t>
        </w:r>
        <w:r w:rsidRPr="009741EE">
          <w:rPr>
            <w:spacing w:val="-21"/>
            <w:w w:val="105"/>
          </w:rPr>
          <w:t xml:space="preserve"> </w:t>
        </w:r>
        <w:r w:rsidRPr="009741EE">
          <w:rPr>
            <w:w w:val="105"/>
          </w:rPr>
          <w:t>procedures</w:t>
        </w:r>
        <w:r w:rsidRPr="009741EE">
          <w:rPr>
            <w:spacing w:val="-20"/>
            <w:w w:val="105"/>
          </w:rPr>
          <w:t xml:space="preserve"> </w:t>
        </w:r>
        <w:r w:rsidRPr="009741EE">
          <w:rPr>
            <w:w w:val="105"/>
          </w:rPr>
          <w:t>for</w:t>
        </w:r>
        <w:r w:rsidRPr="009741EE">
          <w:rPr>
            <w:spacing w:val="-21"/>
            <w:w w:val="105"/>
          </w:rPr>
          <w:t xml:space="preserve"> </w:t>
        </w:r>
        <w:r w:rsidRPr="009741EE">
          <w:rPr>
            <w:w w:val="105"/>
          </w:rPr>
          <w:t>non-compliance</w:t>
        </w:r>
        <w:r w:rsidRPr="009741EE">
          <w:rPr>
            <w:spacing w:val="-21"/>
            <w:w w:val="105"/>
          </w:rPr>
          <w:t xml:space="preserve"> </w:t>
        </w:r>
        <w:r w:rsidRPr="009741EE">
          <w:rPr>
            <w:w w:val="105"/>
          </w:rPr>
          <w:t>scenarios</w:t>
        </w:r>
        <w:r w:rsidRPr="009741EE">
          <w:rPr>
            <w:spacing w:val="-22"/>
            <w:w w:val="105"/>
          </w:rPr>
          <w:t xml:space="preserve"> </w:t>
        </w:r>
        <w:r w:rsidRPr="009741EE">
          <w:rPr>
            <w:w w:val="105"/>
          </w:rPr>
          <w:t>including</w:t>
        </w:r>
        <w:r>
          <w:rPr>
            <w:w w:val="105"/>
          </w:rPr>
          <w:t xml:space="preserve">: </w:t>
        </w:r>
        <w:r>
          <w:rPr>
            <w:spacing w:val="-21"/>
            <w:w w:val="105"/>
          </w:rPr>
          <w:t xml:space="preserve"> a</w:t>
        </w:r>
        <w:r w:rsidRPr="009741EE">
          <w:rPr>
            <w:w w:val="105"/>
          </w:rPr>
          <w:t>)</w:t>
        </w:r>
        <w:r w:rsidRPr="009741EE">
          <w:rPr>
            <w:spacing w:val="-21"/>
            <w:w w:val="105"/>
          </w:rPr>
          <w:t xml:space="preserve"> </w:t>
        </w:r>
        <w:r w:rsidRPr="009741EE">
          <w:rPr>
            <w:w w:val="105"/>
          </w:rPr>
          <w:t>treatment</w:t>
        </w:r>
        <w:r w:rsidRPr="009741EE">
          <w:rPr>
            <w:spacing w:val="-21"/>
            <w:w w:val="105"/>
          </w:rPr>
          <w:t xml:space="preserve"> </w:t>
        </w:r>
        <w:r w:rsidRPr="009741EE">
          <w:rPr>
            <w:w w:val="105"/>
          </w:rPr>
          <w:t>failure;</w:t>
        </w:r>
        <w:r w:rsidRPr="009741EE">
          <w:rPr>
            <w:spacing w:val="-21"/>
            <w:w w:val="105"/>
          </w:rPr>
          <w:t xml:space="preserve"> </w:t>
        </w:r>
        <w:r w:rsidRPr="009741EE">
          <w:rPr>
            <w:w w:val="105"/>
          </w:rPr>
          <w:t>b)</w:t>
        </w:r>
        <w:r w:rsidRPr="009741EE">
          <w:rPr>
            <w:spacing w:val="-21"/>
            <w:w w:val="105"/>
          </w:rPr>
          <w:t xml:space="preserve"> </w:t>
        </w:r>
        <w:r w:rsidRPr="009741EE">
          <w:rPr>
            <w:w w:val="105"/>
          </w:rPr>
          <w:t>contaminated source</w:t>
        </w:r>
        <w:r w:rsidRPr="009741EE">
          <w:rPr>
            <w:spacing w:val="-4"/>
            <w:w w:val="105"/>
          </w:rPr>
          <w:t xml:space="preserve"> </w:t>
        </w:r>
        <w:r w:rsidRPr="009741EE">
          <w:rPr>
            <w:w w:val="105"/>
          </w:rPr>
          <w:t>water;</w:t>
        </w:r>
        <w:r w:rsidRPr="009741EE">
          <w:rPr>
            <w:spacing w:val="-4"/>
            <w:w w:val="105"/>
          </w:rPr>
          <w:t xml:space="preserve"> </w:t>
        </w:r>
        <w:r w:rsidRPr="009741EE">
          <w:rPr>
            <w:w w:val="105"/>
          </w:rPr>
          <w:t>c)</w:t>
        </w:r>
        <w:r w:rsidRPr="009741EE">
          <w:rPr>
            <w:spacing w:val="-3"/>
            <w:w w:val="105"/>
          </w:rPr>
          <w:t xml:space="preserve"> </w:t>
        </w:r>
        <w:r>
          <w:rPr>
            <w:w w:val="105"/>
          </w:rPr>
          <w:t>p</w:t>
        </w:r>
        <w:r w:rsidRPr="009741EE">
          <w:rPr>
            <w:w w:val="105"/>
          </w:rPr>
          <w:t>est</w:t>
        </w:r>
        <w:r w:rsidRPr="009741EE">
          <w:rPr>
            <w:spacing w:val="-2"/>
            <w:w w:val="105"/>
          </w:rPr>
          <w:t xml:space="preserve"> </w:t>
        </w:r>
        <w:r w:rsidRPr="009741EE">
          <w:rPr>
            <w:w w:val="105"/>
          </w:rPr>
          <w:t>concerns;</w:t>
        </w:r>
        <w:r w:rsidRPr="009741EE">
          <w:rPr>
            <w:spacing w:val="-1"/>
            <w:w w:val="105"/>
          </w:rPr>
          <w:t xml:space="preserve"> </w:t>
        </w:r>
        <w:r w:rsidRPr="009741EE">
          <w:rPr>
            <w:w w:val="105"/>
          </w:rPr>
          <w:t>d)</w:t>
        </w:r>
        <w:r w:rsidRPr="009741EE">
          <w:rPr>
            <w:spacing w:val="-3"/>
            <w:w w:val="105"/>
          </w:rPr>
          <w:t xml:space="preserve"> </w:t>
        </w:r>
        <w:r>
          <w:rPr>
            <w:w w:val="105"/>
          </w:rPr>
          <w:t>c</w:t>
        </w:r>
        <w:r w:rsidRPr="009741EE">
          <w:rPr>
            <w:w w:val="105"/>
          </w:rPr>
          <w:t>hemical</w:t>
        </w:r>
        <w:r w:rsidRPr="009741EE">
          <w:rPr>
            <w:spacing w:val="-3"/>
            <w:w w:val="105"/>
          </w:rPr>
          <w:t xml:space="preserve"> </w:t>
        </w:r>
        <w:r w:rsidRPr="009741EE">
          <w:rPr>
            <w:w w:val="105"/>
          </w:rPr>
          <w:t>incompatibility;</w:t>
        </w:r>
        <w:r w:rsidRPr="009741EE">
          <w:rPr>
            <w:spacing w:val="-1"/>
            <w:w w:val="105"/>
          </w:rPr>
          <w:t xml:space="preserve"> </w:t>
        </w:r>
        <w:r w:rsidRPr="009741EE">
          <w:rPr>
            <w:w w:val="105"/>
          </w:rPr>
          <w:t>e)</w:t>
        </w:r>
        <w:r w:rsidRPr="009741EE">
          <w:rPr>
            <w:spacing w:val="-2"/>
            <w:w w:val="105"/>
          </w:rPr>
          <w:t xml:space="preserve"> </w:t>
        </w:r>
        <w:r>
          <w:rPr>
            <w:w w:val="105"/>
          </w:rPr>
          <w:t>e</w:t>
        </w:r>
        <w:r w:rsidRPr="009741EE">
          <w:rPr>
            <w:w w:val="105"/>
          </w:rPr>
          <w:t>quipment</w:t>
        </w:r>
        <w:r w:rsidRPr="009741EE">
          <w:rPr>
            <w:spacing w:val="-4"/>
            <w:w w:val="105"/>
          </w:rPr>
          <w:t xml:space="preserve"> </w:t>
        </w:r>
        <w:r w:rsidRPr="009741EE">
          <w:rPr>
            <w:w w:val="105"/>
          </w:rPr>
          <w:t>sanitation</w:t>
        </w:r>
        <w:r w:rsidRPr="009741EE">
          <w:rPr>
            <w:spacing w:val="-5"/>
            <w:w w:val="105"/>
          </w:rPr>
          <w:t xml:space="preserve"> </w:t>
        </w:r>
        <w:r w:rsidRPr="009741EE">
          <w:rPr>
            <w:w w:val="105"/>
          </w:rPr>
          <w:t>concerns</w:t>
        </w:r>
        <w:r>
          <w:rPr>
            <w:w w:val="105"/>
          </w:rPr>
          <w:t>.</w:t>
        </w:r>
      </w:ins>
    </w:p>
    <w:p w14:paraId="48A21236" w14:textId="77777777" w:rsidR="00255C95" w:rsidRPr="007303E9" w:rsidRDefault="00255C95" w:rsidP="00255C95">
      <w:pPr>
        <w:pStyle w:val="ListParagraph"/>
        <w:numPr>
          <w:ilvl w:val="0"/>
          <w:numId w:val="124"/>
        </w:numPr>
        <w:shd w:val="clear" w:color="auto" w:fill="FFFFFF"/>
        <w:spacing w:after="0"/>
        <w:ind w:left="1440"/>
        <w:rPr>
          <w:ins w:id="255" w:author="Susan" w:date="2020-05-07T13:09:00Z"/>
          <w:rFonts w:asciiTheme="minorHAnsi" w:hAnsiTheme="minorHAnsi" w:cstheme="minorHAnsi"/>
          <w:color w:val="222222"/>
        </w:rPr>
      </w:pPr>
      <w:ins w:id="256" w:author="Susan" w:date="2020-05-07T13:09:00Z">
        <w:r w:rsidRPr="00761355">
          <w:rPr>
            <w:w w:val="105"/>
          </w:rPr>
          <w:t>Document all corrective measures, cleaning activities, and</w:t>
        </w:r>
        <w:r w:rsidRPr="00761355">
          <w:rPr>
            <w:spacing w:val="-6"/>
            <w:w w:val="105"/>
          </w:rPr>
          <w:t xml:space="preserve"> </w:t>
        </w:r>
        <w:r w:rsidRPr="00761355">
          <w:rPr>
            <w:w w:val="105"/>
          </w:rPr>
          <w:t>maintenance</w:t>
        </w:r>
        <w:r>
          <w:rPr>
            <w:w w:val="105"/>
          </w:rPr>
          <w:t>.</w:t>
        </w:r>
      </w:ins>
    </w:p>
    <w:p w14:paraId="0CA181F1" w14:textId="77777777" w:rsidR="000261B3" w:rsidRPr="00CC1A9A" w:rsidRDefault="000261B3" w:rsidP="00255C95">
      <w:pPr>
        <w:pStyle w:val="TableParagraph"/>
        <w:numPr>
          <w:ilvl w:val="0"/>
          <w:numId w:val="127"/>
        </w:numPr>
        <w:spacing w:before="120" w:line="269" w:lineRule="auto"/>
        <w:ind w:left="749"/>
        <w:rPr>
          <w:ins w:id="257" w:author="Susan" w:date="2020-05-05T15:28:00Z"/>
        </w:rPr>
      </w:pPr>
      <w:commentRangeStart w:id="258"/>
      <w:ins w:id="259" w:author="Susan" w:date="2020-05-05T15:28:00Z">
        <w:r w:rsidRPr="00CC1A9A">
          <w:rPr>
            <w:w w:val="105"/>
          </w:rPr>
          <w:t>Develop</w:t>
        </w:r>
      </w:ins>
      <w:commentRangeEnd w:id="258"/>
      <w:ins w:id="260" w:author="Susan" w:date="2020-05-05T15:31:00Z">
        <w:r>
          <w:rPr>
            <w:rStyle w:val="CommentReference"/>
            <w:rFonts w:ascii="Tahoma" w:eastAsia="Times New Roman" w:hAnsi="Tahoma" w:cs="Tahoma"/>
            <w:lang w:eastAsia="x-none" w:bidi="ar-SA"/>
          </w:rPr>
          <w:commentReference w:id="258"/>
        </w:r>
      </w:ins>
      <w:ins w:id="261" w:author="Susan" w:date="2020-05-05T15:28:00Z">
        <w:r w:rsidRPr="00CC1A9A">
          <w:rPr>
            <w:w w:val="105"/>
          </w:rPr>
          <w:t xml:space="preserve"> a written </w:t>
        </w:r>
      </w:ins>
      <w:ins w:id="262" w:author="Susan" w:date="2020-05-05T15:45:00Z">
        <w:r w:rsidR="009B7BA1">
          <w:rPr>
            <w:w w:val="105"/>
          </w:rPr>
          <w:t>w</w:t>
        </w:r>
      </w:ins>
      <w:ins w:id="263" w:author="Susan" w:date="2020-05-05T15:46:00Z">
        <w:r w:rsidR="009B7BA1">
          <w:rPr>
            <w:w w:val="105"/>
          </w:rPr>
          <w:t xml:space="preserve">ater treatment </w:t>
        </w:r>
      </w:ins>
      <w:ins w:id="264" w:author="Susan" w:date="2020-05-05T15:28:00Z">
        <w:r w:rsidRPr="00CC1A9A">
          <w:rPr>
            <w:w w:val="105"/>
          </w:rPr>
          <w:t xml:space="preserve">SOP for </w:t>
        </w:r>
        <w:commentRangeStart w:id="265"/>
        <w:r w:rsidRPr="00CC1A9A">
          <w:rPr>
            <w:w w:val="105"/>
          </w:rPr>
          <w:t>each unique application proce</w:t>
        </w:r>
      </w:ins>
      <w:ins w:id="266" w:author="Susan" w:date="2020-05-05T15:46:00Z">
        <w:r w:rsidR="009B7BA1">
          <w:rPr>
            <w:w w:val="105"/>
          </w:rPr>
          <w:t xml:space="preserve">ss </w:t>
        </w:r>
      </w:ins>
      <w:commentRangeEnd w:id="265"/>
      <w:ins w:id="267" w:author="Susan" w:date="2020-05-08T12:54:00Z">
        <w:r w:rsidR="002762DD">
          <w:rPr>
            <w:rStyle w:val="CommentReference"/>
            <w:rFonts w:ascii="Tahoma" w:eastAsia="Times New Roman" w:hAnsi="Tahoma" w:cs="Tahoma"/>
            <w:lang w:eastAsia="x-none" w:bidi="ar-SA"/>
          </w:rPr>
          <w:commentReference w:id="265"/>
        </w:r>
      </w:ins>
      <w:ins w:id="268" w:author="Susan" w:date="2020-05-05T15:46:00Z">
        <w:r w:rsidR="009B7BA1">
          <w:rPr>
            <w:w w:val="105"/>
          </w:rPr>
          <w:t>where water</w:t>
        </w:r>
      </w:ins>
      <w:ins w:id="269" w:author="Susan" w:date="2020-05-05T15:28:00Z">
        <w:r w:rsidRPr="00CC1A9A">
          <w:rPr>
            <w:w w:val="105"/>
          </w:rPr>
          <w:t xml:space="preserve"> will be used</w:t>
        </w:r>
      </w:ins>
      <w:ins w:id="270" w:author="Susan" w:date="2020-05-05T15:44:00Z">
        <w:r w:rsidR="009B7BA1">
          <w:rPr>
            <w:w w:val="105"/>
          </w:rPr>
          <w:t xml:space="preserve"> in an overhead application</w:t>
        </w:r>
      </w:ins>
      <w:ins w:id="271" w:author="Susan" w:date="2020-05-05T15:28:00Z">
        <w:r w:rsidRPr="00CC1A9A">
          <w:rPr>
            <w:w w:val="105"/>
          </w:rPr>
          <w:t xml:space="preserve"> within 21 days of a scheduled harvest. Prior to 21 days-to-scheduled harvest conduct an initial water treatment assessment to establish treatment process parameters that will be monitored to ensure</w:t>
        </w:r>
        <w:r w:rsidRPr="00CC1A9A">
          <w:rPr>
            <w:spacing w:val="-13"/>
            <w:w w:val="105"/>
          </w:rPr>
          <w:t xml:space="preserve"> </w:t>
        </w:r>
        <w:r w:rsidRPr="00CC1A9A">
          <w:rPr>
            <w:w w:val="105"/>
          </w:rPr>
          <w:t>consistent</w:t>
        </w:r>
        <w:r w:rsidRPr="00CC1A9A">
          <w:rPr>
            <w:spacing w:val="-12"/>
            <w:w w:val="105"/>
          </w:rPr>
          <w:t xml:space="preserve"> </w:t>
        </w:r>
        <w:r w:rsidRPr="00CC1A9A">
          <w:rPr>
            <w:w w:val="105"/>
          </w:rPr>
          <w:t>treatment</w:t>
        </w:r>
        <w:r w:rsidRPr="00CC1A9A">
          <w:rPr>
            <w:spacing w:val="-12"/>
            <w:w w:val="105"/>
          </w:rPr>
          <w:t xml:space="preserve"> </w:t>
        </w:r>
        <w:r w:rsidRPr="00CC1A9A">
          <w:rPr>
            <w:w w:val="105"/>
          </w:rPr>
          <w:t>delivery</w:t>
        </w:r>
        <w:r w:rsidRPr="00CC1A9A">
          <w:rPr>
            <w:spacing w:val="-12"/>
            <w:w w:val="105"/>
          </w:rPr>
          <w:t xml:space="preserve"> </w:t>
        </w:r>
        <w:r w:rsidRPr="00CC1A9A">
          <w:rPr>
            <w:w w:val="105"/>
          </w:rPr>
          <w:t>and</w:t>
        </w:r>
        <w:r w:rsidRPr="00CC1A9A">
          <w:rPr>
            <w:spacing w:val="-12"/>
            <w:w w:val="105"/>
          </w:rPr>
          <w:t xml:space="preserve"> </w:t>
        </w:r>
        <w:r w:rsidRPr="00CC1A9A">
          <w:rPr>
            <w:w w:val="105"/>
          </w:rPr>
          <w:t>to</w:t>
        </w:r>
        <w:r w:rsidRPr="00CC1A9A">
          <w:rPr>
            <w:spacing w:val="-12"/>
            <w:w w:val="105"/>
          </w:rPr>
          <w:t xml:space="preserve"> </w:t>
        </w:r>
        <w:r w:rsidRPr="00CC1A9A">
          <w:rPr>
            <w:w w:val="105"/>
          </w:rPr>
          <w:t>demonstrate</w:t>
        </w:r>
        <w:r w:rsidRPr="00CC1A9A">
          <w:rPr>
            <w:spacing w:val="-13"/>
            <w:w w:val="105"/>
          </w:rPr>
          <w:t xml:space="preserve"> </w:t>
        </w:r>
        <w:r w:rsidRPr="00CC1A9A">
          <w:rPr>
            <w:w w:val="105"/>
          </w:rPr>
          <w:t>effectiveness.</w:t>
        </w:r>
        <w:r w:rsidRPr="00CC1A9A">
          <w:rPr>
            <w:spacing w:val="-12"/>
            <w:w w:val="105"/>
          </w:rPr>
          <w:t xml:space="preserve"> </w:t>
        </w:r>
        <w:r w:rsidRPr="00CC1A9A">
          <w:rPr>
            <w:w w:val="105"/>
          </w:rPr>
          <w:t>Repeat</w:t>
        </w:r>
        <w:r w:rsidRPr="00CC1A9A">
          <w:rPr>
            <w:spacing w:val="-12"/>
            <w:w w:val="105"/>
          </w:rPr>
          <w:t xml:space="preserve"> </w:t>
        </w:r>
        <w:r w:rsidRPr="00CC1A9A">
          <w:rPr>
            <w:w w:val="105"/>
          </w:rPr>
          <w:t>this</w:t>
        </w:r>
        <w:r w:rsidRPr="00CC1A9A">
          <w:rPr>
            <w:spacing w:val="-11"/>
            <w:w w:val="105"/>
          </w:rPr>
          <w:t xml:space="preserve"> </w:t>
        </w:r>
        <w:r w:rsidRPr="00CC1A9A">
          <w:rPr>
            <w:w w:val="105"/>
          </w:rPr>
          <w:t>assessment</w:t>
        </w:r>
        <w:r w:rsidRPr="00CC1A9A">
          <w:rPr>
            <w:spacing w:val="-12"/>
            <w:w w:val="105"/>
          </w:rPr>
          <w:t xml:space="preserve"> </w:t>
        </w:r>
        <w:r w:rsidRPr="00CC1A9A">
          <w:rPr>
            <w:w w:val="105"/>
          </w:rPr>
          <w:t>if</w:t>
        </w:r>
        <w:r w:rsidRPr="00CC1A9A">
          <w:rPr>
            <w:spacing w:val="-12"/>
            <w:w w:val="105"/>
          </w:rPr>
          <w:t xml:space="preserve"> </w:t>
        </w:r>
        <w:r w:rsidRPr="00CC1A9A">
          <w:rPr>
            <w:w w:val="105"/>
          </w:rPr>
          <w:t>a</w:t>
        </w:r>
        <w:r w:rsidRPr="00CC1A9A">
          <w:rPr>
            <w:spacing w:val="-11"/>
            <w:w w:val="105"/>
          </w:rPr>
          <w:t xml:space="preserve"> </w:t>
        </w:r>
        <w:r w:rsidRPr="00CC1A9A">
          <w:rPr>
            <w:w w:val="105"/>
          </w:rPr>
          <w:t>material change</w:t>
        </w:r>
        <w:r w:rsidRPr="00CC1A9A">
          <w:rPr>
            <w:spacing w:val="-7"/>
            <w:w w:val="105"/>
          </w:rPr>
          <w:t xml:space="preserve"> </w:t>
        </w:r>
        <w:r w:rsidRPr="00CC1A9A">
          <w:rPr>
            <w:w w:val="105"/>
          </w:rPr>
          <w:t>to</w:t>
        </w:r>
        <w:r w:rsidRPr="00CC1A9A">
          <w:rPr>
            <w:spacing w:val="-6"/>
            <w:w w:val="105"/>
          </w:rPr>
          <w:t xml:space="preserve"> </w:t>
        </w:r>
        <w:r w:rsidRPr="00CC1A9A">
          <w:rPr>
            <w:w w:val="105"/>
          </w:rPr>
          <w:t>your</w:t>
        </w:r>
        <w:r w:rsidRPr="00CC1A9A">
          <w:rPr>
            <w:spacing w:val="-6"/>
            <w:w w:val="105"/>
          </w:rPr>
          <w:t xml:space="preserve"> </w:t>
        </w:r>
        <w:r w:rsidRPr="00CC1A9A">
          <w:rPr>
            <w:w w:val="105"/>
          </w:rPr>
          <w:t>system</w:t>
        </w:r>
        <w:r w:rsidRPr="00CC1A9A">
          <w:rPr>
            <w:spacing w:val="-6"/>
            <w:w w:val="105"/>
          </w:rPr>
          <w:t xml:space="preserve"> </w:t>
        </w:r>
        <w:r w:rsidRPr="00CC1A9A">
          <w:rPr>
            <w:w w:val="105"/>
          </w:rPr>
          <w:t>occurs</w:t>
        </w:r>
      </w:ins>
      <w:ins w:id="272" w:author="Susan" w:date="2020-05-05T15:47:00Z">
        <w:r w:rsidR="00F30960">
          <w:rPr>
            <w:w w:val="105"/>
          </w:rPr>
          <w:t>, and i</w:t>
        </w:r>
      </w:ins>
      <w:ins w:id="273" w:author="Susan" w:date="2020-05-05T15:28:00Z">
        <w:r w:rsidRPr="00CC1A9A">
          <w:rPr>
            <w:w w:val="105"/>
          </w:rPr>
          <w:t>ncorporate</w:t>
        </w:r>
        <w:r w:rsidRPr="00CC1A9A">
          <w:rPr>
            <w:spacing w:val="-7"/>
            <w:w w:val="105"/>
          </w:rPr>
          <w:t xml:space="preserve"> </w:t>
        </w:r>
        <w:r w:rsidRPr="00CC1A9A">
          <w:rPr>
            <w:w w:val="105"/>
          </w:rPr>
          <w:t>this</w:t>
        </w:r>
        <w:r w:rsidRPr="00CC1A9A">
          <w:rPr>
            <w:spacing w:val="-5"/>
            <w:w w:val="105"/>
          </w:rPr>
          <w:t xml:space="preserve"> </w:t>
        </w:r>
        <w:r w:rsidRPr="00CC1A9A">
          <w:rPr>
            <w:w w:val="105"/>
          </w:rPr>
          <w:t>assessment’s</w:t>
        </w:r>
        <w:r w:rsidRPr="00CC1A9A">
          <w:rPr>
            <w:spacing w:val="-5"/>
            <w:w w:val="105"/>
          </w:rPr>
          <w:t xml:space="preserve"> </w:t>
        </w:r>
        <w:r w:rsidRPr="00CC1A9A">
          <w:rPr>
            <w:w w:val="105"/>
          </w:rPr>
          <w:t>findings</w:t>
        </w:r>
        <w:r w:rsidRPr="00CC1A9A">
          <w:rPr>
            <w:spacing w:val="-6"/>
            <w:w w:val="105"/>
          </w:rPr>
          <w:t xml:space="preserve"> </w:t>
        </w:r>
        <w:r w:rsidRPr="00CC1A9A">
          <w:rPr>
            <w:w w:val="105"/>
          </w:rPr>
          <w:t>into</w:t>
        </w:r>
        <w:r w:rsidRPr="00CC1A9A">
          <w:rPr>
            <w:spacing w:val="-6"/>
            <w:w w:val="105"/>
          </w:rPr>
          <w:t xml:space="preserve"> </w:t>
        </w:r>
        <w:r w:rsidRPr="00CC1A9A">
          <w:rPr>
            <w:w w:val="105"/>
          </w:rPr>
          <w:t>your</w:t>
        </w:r>
        <w:r w:rsidRPr="00CC1A9A">
          <w:rPr>
            <w:spacing w:val="-6"/>
            <w:w w:val="105"/>
          </w:rPr>
          <w:t xml:space="preserve"> </w:t>
        </w:r>
        <w:r w:rsidRPr="00CC1A9A">
          <w:rPr>
            <w:w w:val="105"/>
          </w:rPr>
          <w:t>water</w:t>
        </w:r>
        <w:r w:rsidRPr="00CC1A9A">
          <w:rPr>
            <w:spacing w:val="-5"/>
            <w:w w:val="105"/>
          </w:rPr>
          <w:t xml:space="preserve"> </w:t>
        </w:r>
        <w:r w:rsidRPr="00CC1A9A">
          <w:rPr>
            <w:w w:val="105"/>
          </w:rPr>
          <w:t>treatment</w:t>
        </w:r>
        <w:r w:rsidRPr="00CC1A9A">
          <w:rPr>
            <w:spacing w:val="-7"/>
            <w:w w:val="105"/>
          </w:rPr>
          <w:t xml:space="preserve"> </w:t>
        </w:r>
        <w:r w:rsidRPr="00CC1A9A">
          <w:rPr>
            <w:w w:val="105"/>
          </w:rPr>
          <w:t>SOP.</w:t>
        </w:r>
      </w:ins>
      <w:ins w:id="274" w:author="Susan" w:date="2020-05-05T15:29:00Z">
        <w:r>
          <w:rPr>
            <w:w w:val="105"/>
          </w:rPr>
          <w:t xml:space="preserve"> </w:t>
        </w:r>
      </w:ins>
      <w:ins w:id="275" w:author="Susan" w:date="2020-05-05T15:28:00Z">
        <w:r w:rsidRPr="00CC1A9A">
          <w:rPr>
            <w:w w:val="105"/>
          </w:rPr>
          <w:t>A water treatment SOP should include</w:t>
        </w:r>
      </w:ins>
      <w:ins w:id="276" w:author="Susan" w:date="2020-05-05T15:29:00Z">
        <w:r>
          <w:rPr>
            <w:w w:val="105"/>
          </w:rPr>
          <w:t>:</w:t>
        </w:r>
      </w:ins>
    </w:p>
    <w:p w14:paraId="2B02ADF4" w14:textId="77777777" w:rsidR="000261B3" w:rsidRPr="00CC1A9A" w:rsidRDefault="000261B3" w:rsidP="000261B3">
      <w:pPr>
        <w:pStyle w:val="TableParagraph"/>
        <w:numPr>
          <w:ilvl w:val="0"/>
          <w:numId w:val="128"/>
        </w:numPr>
        <w:tabs>
          <w:tab w:val="left" w:pos="151"/>
        </w:tabs>
        <w:spacing w:before="23"/>
        <w:ind w:left="1440"/>
        <w:rPr>
          <w:ins w:id="277" w:author="Susan" w:date="2020-05-05T15:28:00Z"/>
        </w:rPr>
      </w:pPr>
      <w:ins w:id="278" w:author="Susan" w:date="2020-05-05T15:28:00Z">
        <w:r w:rsidRPr="00CC1A9A">
          <w:rPr>
            <w:w w:val="105"/>
          </w:rPr>
          <w:t>Step-by-step instructions to ensure the water treatment is correctly</w:t>
        </w:r>
        <w:r w:rsidRPr="00CC1A9A">
          <w:rPr>
            <w:spacing w:val="-25"/>
            <w:w w:val="105"/>
          </w:rPr>
          <w:t xml:space="preserve"> </w:t>
        </w:r>
        <w:r w:rsidRPr="00CC1A9A">
          <w:rPr>
            <w:w w:val="105"/>
          </w:rPr>
          <w:t>implemented</w:t>
        </w:r>
      </w:ins>
    </w:p>
    <w:p w14:paraId="20D83459" w14:textId="77777777" w:rsidR="000261B3" w:rsidRPr="00CC1A9A" w:rsidRDefault="000261B3" w:rsidP="000261B3">
      <w:pPr>
        <w:pStyle w:val="TableParagraph"/>
        <w:numPr>
          <w:ilvl w:val="0"/>
          <w:numId w:val="128"/>
        </w:numPr>
        <w:tabs>
          <w:tab w:val="left" w:pos="151"/>
        </w:tabs>
        <w:spacing w:before="23"/>
        <w:ind w:left="1440"/>
        <w:rPr>
          <w:ins w:id="279" w:author="Susan" w:date="2020-05-05T15:28:00Z"/>
        </w:rPr>
      </w:pPr>
      <w:ins w:id="280" w:author="Susan" w:date="2020-05-05T15:28:00Z">
        <w:r w:rsidRPr="00CC1A9A">
          <w:rPr>
            <w:w w:val="105"/>
          </w:rPr>
          <w:t>Location of water</w:t>
        </w:r>
        <w:r w:rsidRPr="00CC1A9A">
          <w:rPr>
            <w:spacing w:val="-2"/>
            <w:w w:val="105"/>
          </w:rPr>
          <w:t xml:space="preserve"> </w:t>
        </w:r>
        <w:r w:rsidRPr="00CC1A9A">
          <w:rPr>
            <w:w w:val="105"/>
          </w:rPr>
          <w:t>sources</w:t>
        </w:r>
      </w:ins>
    </w:p>
    <w:p w14:paraId="215CF17B" w14:textId="77777777" w:rsidR="000261B3" w:rsidRPr="00CC1A9A" w:rsidRDefault="000261B3" w:rsidP="000261B3">
      <w:pPr>
        <w:pStyle w:val="TableParagraph"/>
        <w:numPr>
          <w:ilvl w:val="0"/>
          <w:numId w:val="128"/>
        </w:numPr>
        <w:tabs>
          <w:tab w:val="left" w:pos="115"/>
        </w:tabs>
        <w:spacing w:before="23"/>
        <w:ind w:left="1440"/>
        <w:rPr>
          <w:ins w:id="281" w:author="Susan" w:date="2020-05-05T15:28:00Z"/>
        </w:rPr>
      </w:pPr>
      <w:ins w:id="282" w:author="Susan" w:date="2020-05-05T15:28:00Z">
        <w:r w:rsidRPr="00CC1A9A">
          <w:rPr>
            <w:w w:val="105"/>
          </w:rPr>
          <w:t>Name, and suggested supplies</w:t>
        </w:r>
        <w:r w:rsidRPr="00CC1A9A">
          <w:rPr>
            <w:spacing w:val="-4"/>
            <w:w w:val="105"/>
          </w:rPr>
          <w:t xml:space="preserve"> </w:t>
        </w:r>
        <w:r w:rsidRPr="00CC1A9A">
          <w:rPr>
            <w:w w:val="105"/>
          </w:rPr>
          <w:t>needed</w:t>
        </w:r>
      </w:ins>
    </w:p>
    <w:p w14:paraId="05A8C98A" w14:textId="77777777" w:rsidR="000261B3" w:rsidRPr="00CC1A9A" w:rsidRDefault="000261B3" w:rsidP="000261B3">
      <w:pPr>
        <w:pStyle w:val="TableParagraph"/>
        <w:numPr>
          <w:ilvl w:val="0"/>
          <w:numId w:val="128"/>
        </w:numPr>
        <w:tabs>
          <w:tab w:val="left" w:pos="115"/>
        </w:tabs>
        <w:spacing w:before="24"/>
        <w:ind w:left="1440"/>
        <w:rPr>
          <w:ins w:id="283" w:author="Susan" w:date="2020-05-05T15:28:00Z"/>
        </w:rPr>
      </w:pPr>
      <w:ins w:id="284" w:author="Susan" w:date="2020-05-05T15:28:00Z">
        <w:r w:rsidRPr="00CC1A9A">
          <w:rPr>
            <w:w w:val="105"/>
          </w:rPr>
          <w:t>Sanitizer used and quantity</w:t>
        </w:r>
        <w:r w:rsidRPr="00CC1A9A">
          <w:rPr>
            <w:spacing w:val="-4"/>
            <w:w w:val="105"/>
          </w:rPr>
          <w:t xml:space="preserve"> </w:t>
        </w:r>
        <w:r w:rsidRPr="00CC1A9A">
          <w:rPr>
            <w:w w:val="105"/>
          </w:rPr>
          <w:t>used</w:t>
        </w:r>
      </w:ins>
    </w:p>
    <w:p w14:paraId="37485C0B" w14:textId="77777777" w:rsidR="000261B3" w:rsidRPr="00CC1A9A" w:rsidRDefault="000261B3" w:rsidP="000261B3">
      <w:pPr>
        <w:pStyle w:val="TableParagraph"/>
        <w:numPr>
          <w:ilvl w:val="0"/>
          <w:numId w:val="128"/>
        </w:numPr>
        <w:tabs>
          <w:tab w:val="left" w:pos="151"/>
        </w:tabs>
        <w:spacing w:before="23"/>
        <w:ind w:left="1440"/>
        <w:rPr>
          <w:ins w:id="285" w:author="Susan" w:date="2020-05-05T15:28:00Z"/>
        </w:rPr>
      </w:pPr>
      <w:ins w:id="286" w:author="Susan" w:date="2020-05-05T15:28:00Z">
        <w:r w:rsidRPr="00CC1A9A">
          <w:rPr>
            <w:w w:val="105"/>
          </w:rPr>
          <w:t>Critical limits and operational</w:t>
        </w:r>
        <w:r w:rsidRPr="00CC1A9A">
          <w:rPr>
            <w:spacing w:val="-2"/>
            <w:w w:val="105"/>
          </w:rPr>
          <w:t xml:space="preserve"> </w:t>
        </w:r>
        <w:r w:rsidRPr="00CC1A9A">
          <w:rPr>
            <w:w w:val="105"/>
          </w:rPr>
          <w:t>limits</w:t>
        </w:r>
      </w:ins>
    </w:p>
    <w:p w14:paraId="6DFFF294" w14:textId="77777777" w:rsidR="000261B3" w:rsidRPr="00CC1A9A" w:rsidRDefault="000261B3" w:rsidP="000261B3">
      <w:pPr>
        <w:pStyle w:val="TableParagraph"/>
        <w:numPr>
          <w:ilvl w:val="0"/>
          <w:numId w:val="128"/>
        </w:numPr>
        <w:tabs>
          <w:tab w:val="left" w:pos="115"/>
        </w:tabs>
        <w:spacing w:before="23"/>
        <w:ind w:left="1440"/>
        <w:rPr>
          <w:ins w:id="287" w:author="Susan" w:date="2020-05-05T15:28:00Z"/>
        </w:rPr>
      </w:pPr>
      <w:ins w:id="288" w:author="Susan" w:date="2020-05-05T15:28:00Z">
        <w:r w:rsidRPr="00CC1A9A">
          <w:rPr>
            <w:w w:val="105"/>
          </w:rPr>
          <w:t>Water sampling</w:t>
        </w:r>
        <w:r w:rsidRPr="00CC1A9A">
          <w:rPr>
            <w:spacing w:val="-2"/>
            <w:w w:val="105"/>
          </w:rPr>
          <w:t xml:space="preserve"> </w:t>
        </w:r>
        <w:r w:rsidRPr="00CC1A9A">
          <w:rPr>
            <w:w w:val="105"/>
          </w:rPr>
          <w:t>location</w:t>
        </w:r>
      </w:ins>
    </w:p>
    <w:p w14:paraId="0F09F6C7" w14:textId="77777777" w:rsidR="000261B3" w:rsidRPr="00CC1A9A" w:rsidRDefault="000261B3" w:rsidP="000261B3">
      <w:pPr>
        <w:pStyle w:val="TableParagraph"/>
        <w:numPr>
          <w:ilvl w:val="0"/>
          <w:numId w:val="128"/>
        </w:numPr>
        <w:tabs>
          <w:tab w:val="left" w:pos="151"/>
        </w:tabs>
        <w:spacing w:before="23"/>
        <w:ind w:left="1440"/>
        <w:rPr>
          <w:ins w:id="289" w:author="Susan" w:date="2020-05-05T15:28:00Z"/>
        </w:rPr>
      </w:pPr>
      <w:ins w:id="290" w:author="Susan" w:date="2020-05-05T15:28:00Z">
        <w:r w:rsidRPr="00CC1A9A">
          <w:rPr>
            <w:w w:val="105"/>
          </w:rPr>
          <w:t>Corrective actions if critical limits are not</w:t>
        </w:r>
        <w:r w:rsidRPr="00CC1A9A">
          <w:rPr>
            <w:spacing w:val="-6"/>
            <w:w w:val="105"/>
          </w:rPr>
          <w:t xml:space="preserve"> </w:t>
        </w:r>
        <w:r w:rsidRPr="00CC1A9A">
          <w:rPr>
            <w:w w:val="105"/>
          </w:rPr>
          <w:t>met</w:t>
        </w:r>
      </w:ins>
    </w:p>
    <w:p w14:paraId="0C4CF00F" w14:textId="77777777" w:rsidR="000261B3" w:rsidRPr="000261B3" w:rsidRDefault="000261B3" w:rsidP="000261B3">
      <w:pPr>
        <w:pStyle w:val="TableParagraph"/>
        <w:numPr>
          <w:ilvl w:val="0"/>
          <w:numId w:val="128"/>
        </w:numPr>
        <w:spacing w:after="120" w:line="259" w:lineRule="auto"/>
        <w:ind w:left="1440"/>
        <w:rPr>
          <w:ins w:id="291" w:author="Susan" w:date="2020-05-05T15:28:00Z"/>
        </w:rPr>
      </w:pPr>
      <w:ins w:id="292" w:author="Susan" w:date="2020-05-05T15:28:00Z">
        <w:r w:rsidRPr="00CC1A9A">
          <w:rPr>
            <w:w w:val="105"/>
          </w:rPr>
          <w:t>Required</w:t>
        </w:r>
        <w:r w:rsidRPr="00CC1A9A">
          <w:rPr>
            <w:spacing w:val="-1"/>
            <w:w w:val="105"/>
          </w:rPr>
          <w:t xml:space="preserve"> </w:t>
        </w:r>
        <w:r w:rsidRPr="00CC1A9A">
          <w:rPr>
            <w:w w:val="105"/>
          </w:rPr>
          <w:t>records</w:t>
        </w:r>
      </w:ins>
    </w:p>
    <w:p w14:paraId="7EA23906" w14:textId="77777777" w:rsidR="00FB304E" w:rsidRDefault="00616C76" w:rsidP="007303E9">
      <w:pPr>
        <w:pStyle w:val="TableParagraph"/>
        <w:numPr>
          <w:ilvl w:val="0"/>
          <w:numId w:val="123"/>
        </w:numPr>
        <w:spacing w:after="120" w:line="259" w:lineRule="auto"/>
        <w:ind w:left="763"/>
        <w:rPr>
          <w:ins w:id="293" w:author="Susan" w:date="2020-05-05T16:09:00Z"/>
        </w:rPr>
      </w:pPr>
      <w:commentRangeStart w:id="294"/>
      <w:ins w:id="295" w:author="Susan" w:date="2020-05-05T16:08:00Z">
        <w:r>
          <w:t>Develop</w:t>
        </w:r>
      </w:ins>
      <w:commentRangeEnd w:id="294"/>
      <w:ins w:id="296" w:author="Susan" w:date="2020-05-12T10:31:00Z">
        <w:r w:rsidR="009E1F74">
          <w:rPr>
            <w:rStyle w:val="CommentReference"/>
            <w:rFonts w:ascii="Tahoma" w:eastAsia="Times New Roman" w:hAnsi="Tahoma" w:cs="Tahoma"/>
            <w:lang w:eastAsia="x-none" w:bidi="ar-SA"/>
          </w:rPr>
          <w:commentReference w:id="294"/>
        </w:r>
      </w:ins>
      <w:ins w:id="297" w:author="Susan" w:date="2020-05-05T16:08:00Z">
        <w:r>
          <w:t xml:space="preserve"> a baseline for water treatment</w:t>
        </w:r>
      </w:ins>
      <w:ins w:id="298" w:author="Susan" w:date="2020-05-05T16:20:00Z">
        <w:r w:rsidR="00042780">
          <w:t>:</w:t>
        </w:r>
      </w:ins>
    </w:p>
    <w:p w14:paraId="3072A99F" w14:textId="77777777" w:rsidR="00616C76" w:rsidRPr="00616C76" w:rsidRDefault="00616C76" w:rsidP="00616C76">
      <w:pPr>
        <w:pStyle w:val="TableParagraph"/>
        <w:numPr>
          <w:ilvl w:val="1"/>
          <w:numId w:val="123"/>
        </w:numPr>
        <w:spacing w:after="120" w:line="259" w:lineRule="auto"/>
        <w:ind w:left="1440"/>
        <w:rPr>
          <w:ins w:id="299" w:author="Susan" w:date="2020-05-05T16:10:00Z"/>
        </w:rPr>
      </w:pPr>
      <w:ins w:id="300" w:author="Susan" w:date="2020-05-05T16:10:00Z">
        <w:r w:rsidRPr="00CE5B60">
          <w:rPr>
            <w:w w:val="105"/>
          </w:rPr>
          <w:t>A minimum of three (3)</w:t>
        </w:r>
      </w:ins>
      <w:ins w:id="301" w:author="Susan" w:date="2020-05-05T16:12:00Z">
        <w:r>
          <w:rPr>
            <w:w w:val="105"/>
          </w:rPr>
          <w:t>-</w:t>
        </w:r>
      </w:ins>
      <w:ins w:id="302" w:author="Susan" w:date="2020-05-05T16:10:00Z">
        <w:r w:rsidRPr="00CE5B60">
          <w:rPr>
            <w:w w:val="105"/>
          </w:rPr>
          <w:t xml:space="preserve">100 mL samples must be taken for each overhead application </w:t>
        </w:r>
        <w:r w:rsidRPr="00CE5B60">
          <w:rPr>
            <w:w w:val="105"/>
          </w:rPr>
          <w:lastRenderedPageBreak/>
          <w:t>process (</w:t>
        </w:r>
        <w:commentRangeStart w:id="303"/>
        <w:r w:rsidRPr="00CE5B60">
          <w:rPr>
            <w:w w:val="105"/>
          </w:rPr>
          <w:t>distinct water</w:t>
        </w:r>
        <w:r w:rsidRPr="00CE5B60">
          <w:rPr>
            <w:spacing w:val="-10"/>
            <w:w w:val="105"/>
          </w:rPr>
          <w:t xml:space="preserve"> </w:t>
        </w:r>
      </w:ins>
      <w:commentRangeStart w:id="304"/>
      <w:ins w:id="305" w:author="Susan" w:date="2020-05-08T12:55:00Z">
        <w:r w:rsidR="002762DD">
          <w:rPr>
            <w:spacing w:val="-10"/>
            <w:w w:val="105"/>
          </w:rPr>
          <w:t>quality</w:t>
        </w:r>
      </w:ins>
      <w:commentRangeEnd w:id="304"/>
      <w:ins w:id="306" w:author="Susan" w:date="2020-05-12T10:29:00Z">
        <w:r w:rsidR="009E1F74">
          <w:rPr>
            <w:rStyle w:val="CommentReference"/>
            <w:rFonts w:ascii="Tahoma" w:eastAsia="Times New Roman" w:hAnsi="Tahoma" w:cs="Tahoma"/>
            <w:lang w:eastAsia="x-none" w:bidi="ar-SA"/>
          </w:rPr>
          <w:commentReference w:id="304"/>
        </w:r>
      </w:ins>
      <w:ins w:id="307" w:author="Susan" w:date="2020-05-08T12:55:00Z">
        <w:r w:rsidR="002762DD">
          <w:rPr>
            <w:spacing w:val="-10"/>
            <w:w w:val="105"/>
          </w:rPr>
          <w:t xml:space="preserve"> </w:t>
        </w:r>
      </w:ins>
      <w:ins w:id="308" w:author="Susan" w:date="2020-05-05T16:10:00Z">
        <w:r w:rsidRPr="00CE5B60">
          <w:rPr>
            <w:w w:val="105"/>
          </w:rPr>
          <w:t>source</w:t>
        </w:r>
      </w:ins>
      <w:commentRangeEnd w:id="303"/>
      <w:ins w:id="309" w:author="Susan" w:date="2020-05-07T11:26:00Z">
        <w:r w:rsidR="007D61FB">
          <w:rPr>
            <w:rStyle w:val="CommentReference"/>
            <w:rFonts w:ascii="Tahoma" w:eastAsia="Times New Roman" w:hAnsi="Tahoma" w:cs="Tahoma"/>
            <w:lang w:eastAsia="x-none" w:bidi="ar-SA"/>
          </w:rPr>
          <w:commentReference w:id="303"/>
        </w:r>
      </w:ins>
      <w:ins w:id="310" w:author="Susan" w:date="2020-05-05T16:10:00Z">
        <w:r w:rsidRPr="00CE5B60">
          <w:rPr>
            <w:w w:val="105"/>
          </w:rPr>
          <w:t>,</w:t>
        </w:r>
        <w:r w:rsidRPr="00CE5B60">
          <w:rPr>
            <w:spacing w:val="-10"/>
            <w:w w:val="105"/>
          </w:rPr>
          <w:t xml:space="preserve"> </w:t>
        </w:r>
        <w:r w:rsidRPr="00CE5B60">
          <w:rPr>
            <w:w w:val="105"/>
          </w:rPr>
          <w:t>different</w:t>
        </w:r>
        <w:r w:rsidRPr="00CE5B60">
          <w:rPr>
            <w:spacing w:val="-9"/>
            <w:w w:val="105"/>
          </w:rPr>
          <w:t xml:space="preserve"> </w:t>
        </w:r>
        <w:r w:rsidRPr="00CE5B60">
          <w:rPr>
            <w:w w:val="105"/>
          </w:rPr>
          <w:t>sanitizer,</w:t>
        </w:r>
        <w:r w:rsidRPr="00CE5B60">
          <w:rPr>
            <w:spacing w:val="-10"/>
            <w:w w:val="105"/>
          </w:rPr>
          <w:t xml:space="preserve"> </w:t>
        </w:r>
        <w:r w:rsidRPr="00CE5B60">
          <w:rPr>
            <w:w w:val="105"/>
          </w:rPr>
          <w:t>different</w:t>
        </w:r>
        <w:r w:rsidRPr="00CE5B60">
          <w:rPr>
            <w:spacing w:val="-10"/>
            <w:w w:val="105"/>
          </w:rPr>
          <w:t xml:space="preserve"> </w:t>
        </w:r>
        <w:r w:rsidRPr="00CE5B60">
          <w:rPr>
            <w:w w:val="105"/>
          </w:rPr>
          <w:t>size</w:t>
        </w:r>
        <w:r w:rsidRPr="00CE5B60">
          <w:rPr>
            <w:spacing w:val="-10"/>
            <w:w w:val="105"/>
          </w:rPr>
          <w:t xml:space="preserve"> </w:t>
        </w:r>
        <w:r w:rsidRPr="00CE5B60">
          <w:rPr>
            <w:w w:val="105"/>
          </w:rPr>
          <w:t>water</w:t>
        </w:r>
        <w:r w:rsidRPr="00CE5B60">
          <w:rPr>
            <w:spacing w:val="-9"/>
            <w:w w:val="105"/>
          </w:rPr>
          <w:t xml:space="preserve"> </w:t>
        </w:r>
        <w:r w:rsidRPr="00CE5B60">
          <w:rPr>
            <w:w w:val="105"/>
          </w:rPr>
          <w:t>holding</w:t>
        </w:r>
        <w:r w:rsidRPr="00CE5B60">
          <w:rPr>
            <w:spacing w:val="-10"/>
            <w:w w:val="105"/>
          </w:rPr>
          <w:t xml:space="preserve"> </w:t>
        </w:r>
        <w:r w:rsidRPr="00CE5B60">
          <w:rPr>
            <w:w w:val="105"/>
          </w:rPr>
          <w:t>tank,</w:t>
        </w:r>
        <w:r w:rsidRPr="00CE5B60">
          <w:rPr>
            <w:spacing w:val="-10"/>
            <w:w w:val="105"/>
          </w:rPr>
          <w:t xml:space="preserve"> </w:t>
        </w:r>
        <w:r w:rsidRPr="00CE5B60">
          <w:rPr>
            <w:w w:val="105"/>
          </w:rPr>
          <w:t>etc</w:t>
        </w:r>
        <w:r>
          <w:rPr>
            <w:w w:val="105"/>
          </w:rPr>
          <w:t>.</w:t>
        </w:r>
        <w:r w:rsidRPr="00CE5B60">
          <w:rPr>
            <w:w w:val="105"/>
          </w:rPr>
          <w:t>)</w:t>
        </w:r>
        <w:r>
          <w:rPr>
            <w:w w:val="105"/>
          </w:rPr>
          <w:t>.</w:t>
        </w:r>
        <w:r w:rsidRPr="00CE5B60">
          <w:rPr>
            <w:spacing w:val="-9"/>
            <w:w w:val="105"/>
          </w:rPr>
          <w:t xml:space="preserve"> </w:t>
        </w:r>
        <w:r w:rsidRPr="00CE5B60">
          <w:rPr>
            <w:w w:val="105"/>
          </w:rPr>
          <w:t>The</w:t>
        </w:r>
        <w:r w:rsidRPr="00CE5B60">
          <w:rPr>
            <w:spacing w:val="-10"/>
            <w:w w:val="105"/>
          </w:rPr>
          <w:t xml:space="preserve"> </w:t>
        </w:r>
        <w:r w:rsidRPr="00CE5B60">
          <w:rPr>
            <w:w w:val="105"/>
          </w:rPr>
          <w:t>three</w:t>
        </w:r>
        <w:r w:rsidRPr="00CE5B60">
          <w:rPr>
            <w:spacing w:val="-10"/>
            <w:w w:val="105"/>
          </w:rPr>
          <w:t xml:space="preserve"> </w:t>
        </w:r>
        <w:r w:rsidRPr="00CE5B60">
          <w:rPr>
            <w:w w:val="105"/>
          </w:rPr>
          <w:t>(3)</w:t>
        </w:r>
        <w:r w:rsidRPr="00CE5B60">
          <w:rPr>
            <w:spacing w:val="-9"/>
            <w:w w:val="105"/>
          </w:rPr>
          <w:t xml:space="preserve"> </w:t>
        </w:r>
        <w:r w:rsidRPr="00CE5B60">
          <w:rPr>
            <w:w w:val="105"/>
          </w:rPr>
          <w:t>samples</w:t>
        </w:r>
        <w:r w:rsidRPr="00CE5B60">
          <w:rPr>
            <w:spacing w:val="-9"/>
            <w:w w:val="105"/>
          </w:rPr>
          <w:t xml:space="preserve"> </w:t>
        </w:r>
        <w:r w:rsidRPr="00CE5B60">
          <w:rPr>
            <w:w w:val="105"/>
          </w:rPr>
          <w:t>must</w:t>
        </w:r>
        <w:r w:rsidRPr="00CE5B60">
          <w:rPr>
            <w:spacing w:val="-10"/>
            <w:w w:val="105"/>
          </w:rPr>
          <w:t xml:space="preserve"> </w:t>
        </w:r>
        <w:r w:rsidRPr="00CE5B60">
          <w:rPr>
            <w:w w:val="105"/>
          </w:rPr>
          <w:t>be</w:t>
        </w:r>
        <w:r w:rsidRPr="00CE5B60">
          <w:rPr>
            <w:spacing w:val="-10"/>
            <w:w w:val="105"/>
          </w:rPr>
          <w:t xml:space="preserve"> </w:t>
        </w:r>
        <w:r w:rsidRPr="00CE5B60">
          <w:rPr>
            <w:w w:val="105"/>
          </w:rPr>
          <w:t>taken from different treated water</w:t>
        </w:r>
        <w:r w:rsidRPr="00CE5B60">
          <w:rPr>
            <w:spacing w:val="-5"/>
            <w:w w:val="105"/>
          </w:rPr>
          <w:t xml:space="preserve"> </w:t>
        </w:r>
        <w:r w:rsidRPr="00CE5B60">
          <w:rPr>
            <w:w w:val="105"/>
          </w:rPr>
          <w:t>batches.</w:t>
        </w:r>
      </w:ins>
    </w:p>
    <w:p w14:paraId="39E1F7C7" w14:textId="77777777" w:rsidR="00616C76" w:rsidRPr="00FB304E" w:rsidRDefault="00616C76" w:rsidP="00616C76">
      <w:pPr>
        <w:pStyle w:val="TableParagraph"/>
        <w:numPr>
          <w:ilvl w:val="1"/>
          <w:numId w:val="123"/>
        </w:numPr>
        <w:spacing w:after="120" w:line="259" w:lineRule="auto"/>
        <w:ind w:left="1440"/>
      </w:pPr>
      <w:ins w:id="311" w:author="Susan" w:date="2020-05-05T16:11:00Z">
        <w:r w:rsidRPr="00AC7D59">
          <w:rPr>
            <w:w w:val="105"/>
          </w:rPr>
          <w:t xml:space="preserve">All three (3) samples must be non-detect for generic </w:t>
        </w:r>
        <w:r w:rsidRPr="00616C76">
          <w:rPr>
            <w:i/>
            <w:iCs/>
            <w:w w:val="105"/>
          </w:rPr>
          <w:t>E. coli</w:t>
        </w:r>
        <w:r>
          <w:rPr>
            <w:i/>
            <w:iCs/>
            <w:w w:val="105"/>
          </w:rPr>
          <w:t>.</w:t>
        </w:r>
      </w:ins>
    </w:p>
    <w:p w14:paraId="2CEB5DEB" w14:textId="77777777" w:rsidR="00042780" w:rsidRDefault="00042780" w:rsidP="007303E9">
      <w:pPr>
        <w:pStyle w:val="TableParagraph"/>
        <w:numPr>
          <w:ilvl w:val="0"/>
          <w:numId w:val="123"/>
        </w:numPr>
        <w:spacing w:after="120" w:line="259" w:lineRule="auto"/>
        <w:ind w:left="763"/>
        <w:rPr>
          <w:ins w:id="312" w:author="Susan" w:date="2020-05-05T16:22:00Z"/>
        </w:rPr>
      </w:pPr>
      <w:commentRangeStart w:id="313"/>
      <w:ins w:id="314" w:author="Susan" w:date="2020-05-05T16:19:00Z">
        <w:r>
          <w:t>Routine</w:t>
        </w:r>
      </w:ins>
      <w:commentRangeEnd w:id="313"/>
      <w:ins w:id="315" w:author="Susan" w:date="2020-05-05T16:21:00Z">
        <w:r>
          <w:rPr>
            <w:rStyle w:val="CommentReference"/>
            <w:rFonts w:ascii="Tahoma" w:eastAsia="Times New Roman" w:hAnsi="Tahoma" w:cs="Tahoma"/>
            <w:lang w:eastAsia="x-none" w:bidi="ar-SA"/>
          </w:rPr>
          <w:commentReference w:id="313"/>
        </w:r>
      </w:ins>
      <w:ins w:id="316" w:author="Susan" w:date="2020-05-05T16:19:00Z">
        <w:r>
          <w:t xml:space="preserve"> Testing: </w:t>
        </w:r>
      </w:ins>
    </w:p>
    <w:p w14:paraId="5C7EC4EE" w14:textId="77777777" w:rsidR="00042780" w:rsidRPr="00042780" w:rsidRDefault="00042780" w:rsidP="00042780">
      <w:pPr>
        <w:pStyle w:val="TableParagraph"/>
        <w:numPr>
          <w:ilvl w:val="1"/>
          <w:numId w:val="123"/>
        </w:numPr>
        <w:spacing w:after="120" w:line="259" w:lineRule="auto"/>
        <w:ind w:left="1440"/>
        <w:rPr>
          <w:ins w:id="317" w:author="Susan" w:date="2020-05-05T16:23:00Z"/>
        </w:rPr>
      </w:pPr>
      <w:ins w:id="318" w:author="Susan" w:date="2020-05-05T16:19:00Z">
        <w:r w:rsidRPr="005553CD">
          <w:rPr>
            <w:w w:val="105"/>
          </w:rPr>
          <w:t>A</w:t>
        </w:r>
        <w:r w:rsidRPr="005553CD">
          <w:rPr>
            <w:spacing w:val="-8"/>
            <w:w w:val="105"/>
          </w:rPr>
          <w:t xml:space="preserve"> </w:t>
        </w:r>
        <w:r w:rsidRPr="005553CD">
          <w:rPr>
            <w:w w:val="105"/>
          </w:rPr>
          <w:t>minimum</w:t>
        </w:r>
        <w:r w:rsidRPr="005553CD">
          <w:rPr>
            <w:spacing w:val="-8"/>
            <w:w w:val="105"/>
          </w:rPr>
          <w:t xml:space="preserve"> </w:t>
        </w:r>
        <w:r w:rsidRPr="005553CD">
          <w:rPr>
            <w:w w:val="105"/>
          </w:rPr>
          <w:t>of</w:t>
        </w:r>
        <w:r w:rsidRPr="005553CD">
          <w:rPr>
            <w:spacing w:val="-7"/>
            <w:w w:val="105"/>
          </w:rPr>
          <w:t xml:space="preserve"> </w:t>
        </w:r>
      </w:ins>
      <w:ins w:id="319" w:author="Susan" w:date="2020-05-05T16:20:00Z">
        <w:r>
          <w:rPr>
            <w:w w:val="105"/>
          </w:rPr>
          <w:t>one</w:t>
        </w:r>
      </w:ins>
      <w:ins w:id="320" w:author="Susan" w:date="2020-05-05T16:19:00Z">
        <w:r w:rsidRPr="005553CD">
          <w:rPr>
            <w:spacing w:val="-8"/>
            <w:w w:val="105"/>
          </w:rPr>
          <w:t xml:space="preserve"> </w:t>
        </w:r>
        <w:r w:rsidRPr="005553CD">
          <w:rPr>
            <w:w w:val="105"/>
          </w:rPr>
          <w:t>(1)</w:t>
        </w:r>
        <w:r w:rsidRPr="005553CD">
          <w:rPr>
            <w:spacing w:val="-7"/>
            <w:w w:val="105"/>
          </w:rPr>
          <w:t xml:space="preserve"> </w:t>
        </w:r>
        <w:r w:rsidRPr="005553CD">
          <w:rPr>
            <w:w w:val="105"/>
          </w:rPr>
          <w:t>microbi</w:t>
        </w:r>
      </w:ins>
      <w:ins w:id="321" w:author="Susan" w:date="2020-05-05T16:20:00Z">
        <w:r>
          <w:rPr>
            <w:w w:val="105"/>
          </w:rPr>
          <w:t>ol</w:t>
        </w:r>
      </w:ins>
      <w:ins w:id="322" w:author="Susan" w:date="2020-05-05T16:19:00Z">
        <w:r w:rsidRPr="005553CD">
          <w:rPr>
            <w:w w:val="105"/>
          </w:rPr>
          <w:t>ogical</w:t>
        </w:r>
        <w:r w:rsidRPr="005553CD">
          <w:rPr>
            <w:spacing w:val="-7"/>
            <w:w w:val="105"/>
          </w:rPr>
          <w:t xml:space="preserve"> </w:t>
        </w:r>
        <w:r w:rsidRPr="005553CD">
          <w:rPr>
            <w:w w:val="105"/>
          </w:rPr>
          <w:t>sample</w:t>
        </w:r>
        <w:r w:rsidRPr="005553CD">
          <w:rPr>
            <w:spacing w:val="-8"/>
            <w:w w:val="105"/>
          </w:rPr>
          <w:t xml:space="preserve"> </w:t>
        </w:r>
        <w:r w:rsidRPr="005553CD">
          <w:rPr>
            <w:w w:val="105"/>
          </w:rPr>
          <w:t>must</w:t>
        </w:r>
        <w:r w:rsidRPr="005553CD">
          <w:rPr>
            <w:spacing w:val="-8"/>
            <w:w w:val="105"/>
          </w:rPr>
          <w:t xml:space="preserve"> </w:t>
        </w:r>
        <w:r w:rsidRPr="005553CD">
          <w:rPr>
            <w:w w:val="105"/>
          </w:rPr>
          <w:t>be</w:t>
        </w:r>
        <w:r w:rsidRPr="005553CD">
          <w:rPr>
            <w:spacing w:val="-9"/>
            <w:w w:val="105"/>
          </w:rPr>
          <w:t xml:space="preserve"> </w:t>
        </w:r>
        <w:r w:rsidRPr="005553CD">
          <w:rPr>
            <w:w w:val="105"/>
          </w:rPr>
          <w:t>taken</w:t>
        </w:r>
        <w:r w:rsidRPr="005553CD">
          <w:rPr>
            <w:spacing w:val="-8"/>
            <w:w w:val="105"/>
          </w:rPr>
          <w:t xml:space="preserve"> </w:t>
        </w:r>
        <w:r w:rsidRPr="005553CD">
          <w:rPr>
            <w:w w:val="105"/>
          </w:rPr>
          <w:t>each</w:t>
        </w:r>
        <w:r w:rsidRPr="005553CD">
          <w:rPr>
            <w:spacing w:val="-8"/>
            <w:w w:val="105"/>
          </w:rPr>
          <w:t xml:space="preserve"> </w:t>
        </w:r>
        <w:r w:rsidRPr="005553CD">
          <w:rPr>
            <w:w w:val="105"/>
          </w:rPr>
          <w:t>month</w:t>
        </w:r>
        <w:r w:rsidRPr="005553CD">
          <w:rPr>
            <w:spacing w:val="-8"/>
            <w:w w:val="105"/>
          </w:rPr>
          <w:t xml:space="preserve"> </w:t>
        </w:r>
      </w:ins>
      <w:commentRangeStart w:id="323"/>
      <w:ins w:id="324" w:author="Susan" w:date="2020-05-08T12:57:00Z">
        <w:r w:rsidR="00AB7150">
          <w:rPr>
            <w:spacing w:val="-8"/>
            <w:w w:val="105"/>
          </w:rPr>
          <w:t>from a representative agricultural water system</w:t>
        </w:r>
        <w:commentRangeEnd w:id="323"/>
        <w:r w:rsidR="00AB7150">
          <w:rPr>
            <w:rStyle w:val="CommentReference"/>
            <w:rFonts w:ascii="Tahoma" w:eastAsia="Times New Roman" w:hAnsi="Tahoma" w:cs="Tahoma"/>
            <w:lang w:eastAsia="x-none" w:bidi="ar-SA"/>
          </w:rPr>
          <w:commentReference w:id="323"/>
        </w:r>
        <w:r w:rsidR="00AB7150">
          <w:rPr>
            <w:spacing w:val="-8"/>
            <w:w w:val="105"/>
          </w:rPr>
          <w:t xml:space="preserve"> </w:t>
        </w:r>
      </w:ins>
      <w:ins w:id="325" w:author="Susan" w:date="2020-05-05T16:19:00Z">
        <w:r w:rsidRPr="005553CD">
          <w:rPr>
            <w:w w:val="105"/>
          </w:rPr>
          <w:t>or</w:t>
        </w:r>
        <w:r w:rsidRPr="005553CD">
          <w:rPr>
            <w:spacing w:val="-7"/>
            <w:w w:val="105"/>
          </w:rPr>
          <w:t xml:space="preserve"> </w:t>
        </w:r>
        <w:r w:rsidRPr="005553CD">
          <w:rPr>
            <w:w w:val="105"/>
          </w:rPr>
          <w:t>at</w:t>
        </w:r>
        <w:r w:rsidRPr="005553CD">
          <w:rPr>
            <w:spacing w:val="-8"/>
            <w:w w:val="105"/>
          </w:rPr>
          <w:t xml:space="preserve"> </w:t>
        </w:r>
        <w:r w:rsidRPr="005553CD">
          <w:rPr>
            <w:w w:val="105"/>
          </w:rPr>
          <w:t>the</w:t>
        </w:r>
        <w:r w:rsidRPr="005553CD">
          <w:rPr>
            <w:spacing w:val="-8"/>
            <w:w w:val="105"/>
          </w:rPr>
          <w:t xml:space="preserve"> </w:t>
        </w:r>
        <w:r w:rsidRPr="005553CD">
          <w:rPr>
            <w:w w:val="105"/>
          </w:rPr>
          <w:t>next</w:t>
        </w:r>
        <w:r w:rsidRPr="005553CD">
          <w:rPr>
            <w:spacing w:val="-9"/>
            <w:w w:val="105"/>
          </w:rPr>
          <w:t xml:space="preserve"> </w:t>
        </w:r>
        <w:r w:rsidRPr="005553CD">
          <w:rPr>
            <w:w w:val="105"/>
          </w:rPr>
          <w:t>application</w:t>
        </w:r>
        <w:r w:rsidRPr="005553CD">
          <w:rPr>
            <w:spacing w:val="-8"/>
            <w:w w:val="105"/>
          </w:rPr>
          <w:t xml:space="preserve"> </w:t>
        </w:r>
        <w:r w:rsidRPr="005553CD">
          <w:rPr>
            <w:w w:val="105"/>
          </w:rPr>
          <w:t>event</w:t>
        </w:r>
        <w:r w:rsidRPr="005553CD">
          <w:rPr>
            <w:spacing w:val="-8"/>
            <w:w w:val="105"/>
          </w:rPr>
          <w:t xml:space="preserve"> </w:t>
        </w:r>
        <w:r w:rsidRPr="005553CD">
          <w:rPr>
            <w:w w:val="105"/>
          </w:rPr>
          <w:t>if no applications occur within the monthly time</w:t>
        </w:r>
        <w:r w:rsidRPr="005553CD">
          <w:rPr>
            <w:spacing w:val="-10"/>
            <w:w w:val="105"/>
          </w:rPr>
          <w:t xml:space="preserve"> </w:t>
        </w:r>
        <w:r w:rsidRPr="005553CD">
          <w:rPr>
            <w:w w:val="105"/>
          </w:rPr>
          <w:t>period.</w:t>
        </w:r>
      </w:ins>
    </w:p>
    <w:p w14:paraId="0655C005" w14:textId="77777777" w:rsidR="00042780" w:rsidRDefault="00042780" w:rsidP="00042780">
      <w:pPr>
        <w:pStyle w:val="TableParagraph"/>
        <w:numPr>
          <w:ilvl w:val="1"/>
          <w:numId w:val="123"/>
        </w:numPr>
        <w:spacing w:after="120" w:line="259" w:lineRule="auto"/>
        <w:ind w:left="1440"/>
        <w:rPr>
          <w:ins w:id="326" w:author="Susan" w:date="2020-05-05T16:19:00Z"/>
        </w:rPr>
      </w:pPr>
      <w:ins w:id="327" w:author="Susan" w:date="2020-05-05T16:24:00Z">
        <w:r>
          <w:rPr>
            <w:w w:val="105"/>
          </w:rPr>
          <w:t xml:space="preserve">This 100 mL sample should have no </w:t>
        </w:r>
      </w:ins>
      <w:ins w:id="328" w:author="Susan" w:date="2020-05-05T16:23:00Z">
        <w:r w:rsidRPr="005553CD">
          <w:rPr>
            <w:w w:val="105"/>
          </w:rPr>
          <w:t>detect</w:t>
        </w:r>
      </w:ins>
      <w:ins w:id="329" w:author="Susan" w:date="2020-05-05T16:24:00Z">
        <w:r>
          <w:rPr>
            <w:w w:val="105"/>
          </w:rPr>
          <w:t>able</w:t>
        </w:r>
      </w:ins>
      <w:ins w:id="330" w:author="Susan" w:date="2020-05-05T16:23:00Z">
        <w:r w:rsidRPr="005553CD">
          <w:rPr>
            <w:w w:val="105"/>
          </w:rPr>
          <w:t xml:space="preserve"> generic </w:t>
        </w:r>
        <w:r w:rsidRPr="00042780">
          <w:rPr>
            <w:i/>
            <w:iCs/>
            <w:w w:val="105"/>
          </w:rPr>
          <w:t>E. coli</w:t>
        </w:r>
      </w:ins>
      <w:ins w:id="331" w:author="Susan" w:date="2020-05-05T16:24:00Z">
        <w:r>
          <w:rPr>
            <w:w w:val="105"/>
          </w:rPr>
          <w:t>.</w:t>
        </w:r>
      </w:ins>
    </w:p>
    <w:p w14:paraId="22B44653" w14:textId="77777777" w:rsidR="00AD4ABB" w:rsidRPr="004458C6" w:rsidRDefault="00AD4ABB" w:rsidP="00AD4ABB">
      <w:pPr>
        <w:pStyle w:val="TableParagraph"/>
        <w:numPr>
          <w:ilvl w:val="0"/>
          <w:numId w:val="123"/>
        </w:numPr>
        <w:spacing w:after="120" w:line="259" w:lineRule="auto"/>
        <w:ind w:left="763"/>
        <w:rPr>
          <w:ins w:id="332" w:author="Susan" w:date="2020-05-05T16:49:00Z"/>
        </w:rPr>
      </w:pPr>
      <w:commentRangeStart w:id="333"/>
      <w:ins w:id="334" w:author="Susan" w:date="2020-05-05T16:49:00Z">
        <w:r>
          <w:t>Corrective action</w:t>
        </w:r>
        <w:commentRangeEnd w:id="333"/>
        <w:r>
          <w:rPr>
            <w:rStyle w:val="CommentReference"/>
            <w:rFonts w:ascii="Tahoma" w:eastAsia="Times New Roman" w:hAnsi="Tahoma" w:cs="Tahoma"/>
            <w:lang w:eastAsia="x-none" w:bidi="ar-SA"/>
          </w:rPr>
          <w:commentReference w:id="333"/>
        </w:r>
        <w:commentRangeStart w:id="335"/>
        <w:r>
          <w:t>:</w:t>
        </w:r>
      </w:ins>
      <w:commentRangeEnd w:id="335"/>
      <w:ins w:id="336" w:author="Susan" w:date="2020-05-07T11:27:00Z">
        <w:r w:rsidR="007671F3">
          <w:rPr>
            <w:rStyle w:val="CommentReference"/>
            <w:rFonts w:ascii="Tahoma" w:eastAsia="Times New Roman" w:hAnsi="Tahoma" w:cs="Tahoma"/>
            <w:lang w:eastAsia="x-none" w:bidi="ar-SA"/>
          </w:rPr>
          <w:commentReference w:id="335"/>
        </w:r>
      </w:ins>
    </w:p>
    <w:p w14:paraId="78FAB511" w14:textId="77777777" w:rsidR="00AD4ABB" w:rsidRPr="004458C6" w:rsidRDefault="00AD4ABB" w:rsidP="00AD4ABB">
      <w:pPr>
        <w:pStyle w:val="TableParagraph"/>
        <w:numPr>
          <w:ilvl w:val="1"/>
          <w:numId w:val="123"/>
        </w:numPr>
        <w:spacing w:line="259" w:lineRule="auto"/>
        <w:ind w:left="1440"/>
        <w:rPr>
          <w:ins w:id="337" w:author="Susan" w:date="2020-05-05T16:49:00Z"/>
        </w:rPr>
      </w:pPr>
      <w:ins w:id="338" w:author="Susan" w:date="2020-05-05T16:49:00Z">
        <w:r w:rsidRPr="00AB74C7">
          <w:rPr>
            <w:w w:val="105"/>
          </w:rPr>
          <w:t xml:space="preserve">If microbiological testing shows that the water did not meet generic </w:t>
        </w:r>
        <w:r w:rsidRPr="004458C6">
          <w:rPr>
            <w:i/>
            <w:iCs/>
            <w:w w:val="105"/>
          </w:rPr>
          <w:t>E. coli</w:t>
        </w:r>
        <w:r w:rsidRPr="00AB74C7">
          <w:rPr>
            <w:w w:val="105"/>
          </w:rPr>
          <w:t xml:space="preserve"> acceptance criteria within 21 days of a scheduled harvest, perform a root cause analysis and correct the concern. </w:t>
        </w:r>
      </w:ins>
      <w:commentRangeStart w:id="339"/>
      <w:ins w:id="340" w:author="Susan" w:date="2020-05-08T12:59:00Z">
        <w:r w:rsidR="00AB7150">
          <w:rPr>
            <w:w w:val="105"/>
          </w:rPr>
          <w:t>Notify the grower/producer.</w:t>
        </w:r>
        <w:commentRangeEnd w:id="339"/>
        <w:r w:rsidR="00AB7150">
          <w:rPr>
            <w:rStyle w:val="CommentReference"/>
            <w:rFonts w:ascii="Tahoma" w:eastAsia="Times New Roman" w:hAnsi="Tahoma" w:cs="Tahoma"/>
            <w:lang w:eastAsia="x-none" w:bidi="ar-SA"/>
          </w:rPr>
          <w:commentReference w:id="339"/>
        </w:r>
      </w:ins>
    </w:p>
    <w:p w14:paraId="450141FD" w14:textId="77777777" w:rsidR="00AD4ABB" w:rsidRPr="00616C76" w:rsidRDefault="00AD4ABB" w:rsidP="00AD4ABB">
      <w:pPr>
        <w:pStyle w:val="TableParagraph"/>
        <w:numPr>
          <w:ilvl w:val="1"/>
          <w:numId w:val="123"/>
        </w:numPr>
        <w:spacing w:line="259" w:lineRule="auto"/>
        <w:ind w:left="1440"/>
        <w:rPr>
          <w:ins w:id="341" w:author="Susan" w:date="2020-05-05T16:49:00Z"/>
        </w:rPr>
      </w:pPr>
      <w:ins w:id="342" w:author="Susan" w:date="2020-05-05T16:49:00Z">
        <w:r w:rsidRPr="00AB74C7">
          <w:rPr>
            <w:w w:val="105"/>
          </w:rPr>
          <w:t xml:space="preserve">The product must be tested for pathogens before harvest if this water was used in aerial </w:t>
        </w:r>
        <w:r>
          <w:rPr>
            <w:w w:val="105"/>
          </w:rPr>
          <w:t xml:space="preserve">chemical </w:t>
        </w:r>
        <w:r w:rsidRPr="00AB74C7">
          <w:rPr>
            <w:w w:val="105"/>
          </w:rPr>
          <w:t>application. Follow the product testing requirements outlined in Table 2F.</w:t>
        </w:r>
      </w:ins>
    </w:p>
    <w:p w14:paraId="5C4D67A4" w14:textId="77777777" w:rsidR="00547264" w:rsidRDefault="00616C76" w:rsidP="00AD4ABB">
      <w:pPr>
        <w:pStyle w:val="TableParagraph"/>
        <w:numPr>
          <w:ilvl w:val="0"/>
          <w:numId w:val="123"/>
        </w:numPr>
        <w:spacing w:before="120" w:after="120" w:line="259" w:lineRule="auto"/>
        <w:ind w:left="763"/>
        <w:rPr>
          <w:ins w:id="343" w:author="Susan" w:date="2020-05-05T16:38:00Z"/>
        </w:rPr>
      </w:pPr>
      <w:commentRangeStart w:id="344"/>
      <w:ins w:id="345" w:author="Susan" w:date="2020-05-05T16:15:00Z">
        <w:r>
          <w:t>Ongoing</w:t>
        </w:r>
      </w:ins>
      <w:commentRangeEnd w:id="344"/>
      <w:ins w:id="346" w:author="Susan" w:date="2020-05-05T16:16:00Z">
        <w:r>
          <w:rPr>
            <w:rStyle w:val="CommentReference"/>
            <w:rFonts w:ascii="Tahoma" w:eastAsia="Times New Roman" w:hAnsi="Tahoma" w:cs="Tahoma"/>
            <w:lang w:eastAsia="x-none" w:bidi="ar-SA"/>
          </w:rPr>
          <w:commentReference w:id="344"/>
        </w:r>
      </w:ins>
      <w:ins w:id="347" w:author="Susan" w:date="2020-05-05T16:15:00Z">
        <w:r>
          <w:t xml:space="preserve"> monitoring: </w:t>
        </w:r>
      </w:ins>
    </w:p>
    <w:p w14:paraId="208DEB87" w14:textId="77777777" w:rsidR="00616C76" w:rsidRPr="00547264" w:rsidRDefault="00616C76" w:rsidP="00547264">
      <w:pPr>
        <w:pStyle w:val="TableParagraph"/>
        <w:numPr>
          <w:ilvl w:val="1"/>
          <w:numId w:val="123"/>
        </w:numPr>
        <w:spacing w:after="120" w:line="259" w:lineRule="auto"/>
        <w:ind w:left="1440"/>
        <w:rPr>
          <w:ins w:id="348" w:author="Susan" w:date="2020-05-05T16:38:00Z"/>
        </w:rPr>
      </w:pPr>
      <w:ins w:id="349" w:author="Susan" w:date="2020-05-05T16:15:00Z">
        <w:r w:rsidRPr="00AC7D59">
          <w:rPr>
            <w:w w:val="105"/>
          </w:rPr>
          <w:t>Between</w:t>
        </w:r>
        <w:r w:rsidRPr="00AC7D59">
          <w:rPr>
            <w:spacing w:val="-12"/>
            <w:w w:val="105"/>
          </w:rPr>
          <w:t xml:space="preserve"> </w:t>
        </w:r>
        <w:r w:rsidRPr="00AC7D59">
          <w:rPr>
            <w:w w:val="105"/>
          </w:rPr>
          <w:t>microbiological</w:t>
        </w:r>
        <w:r w:rsidRPr="00AC7D59">
          <w:rPr>
            <w:spacing w:val="-11"/>
            <w:w w:val="105"/>
          </w:rPr>
          <w:t xml:space="preserve"> </w:t>
        </w:r>
        <w:r w:rsidRPr="00AC7D59">
          <w:rPr>
            <w:w w:val="105"/>
          </w:rPr>
          <w:t>routine</w:t>
        </w:r>
        <w:r w:rsidRPr="00AC7D59">
          <w:rPr>
            <w:spacing w:val="-12"/>
            <w:w w:val="105"/>
          </w:rPr>
          <w:t xml:space="preserve"> </w:t>
        </w:r>
        <w:r w:rsidRPr="00AC7D59">
          <w:rPr>
            <w:w w:val="105"/>
          </w:rPr>
          <w:t>testing</w:t>
        </w:r>
        <w:r w:rsidRPr="00AC7D59">
          <w:rPr>
            <w:spacing w:val="-11"/>
            <w:w w:val="105"/>
          </w:rPr>
          <w:t xml:space="preserve"> </w:t>
        </w:r>
        <w:r w:rsidRPr="00AC7D59">
          <w:rPr>
            <w:w w:val="105"/>
          </w:rPr>
          <w:t>events</w:t>
        </w:r>
      </w:ins>
      <w:ins w:id="350" w:author="Susan" w:date="2020-05-05T16:44:00Z">
        <w:r w:rsidR="00547264">
          <w:rPr>
            <w:w w:val="105"/>
          </w:rPr>
          <w:t>,</w:t>
        </w:r>
      </w:ins>
      <w:ins w:id="351" w:author="Susan" w:date="2020-05-05T16:15:00Z">
        <w:r w:rsidRPr="00AC7D59">
          <w:rPr>
            <w:spacing w:val="-11"/>
            <w:w w:val="105"/>
          </w:rPr>
          <w:t xml:space="preserve"> </w:t>
        </w:r>
        <w:r w:rsidRPr="00AC7D59">
          <w:rPr>
            <w:w w:val="105"/>
          </w:rPr>
          <w:t>records</w:t>
        </w:r>
        <w:r w:rsidRPr="00AC7D59">
          <w:rPr>
            <w:spacing w:val="-11"/>
            <w:w w:val="105"/>
          </w:rPr>
          <w:t xml:space="preserve"> </w:t>
        </w:r>
        <w:r w:rsidRPr="00AC7D59">
          <w:rPr>
            <w:w w:val="105"/>
          </w:rPr>
          <w:t>must</w:t>
        </w:r>
        <w:r w:rsidRPr="00AC7D59">
          <w:rPr>
            <w:spacing w:val="-12"/>
            <w:w w:val="105"/>
          </w:rPr>
          <w:t xml:space="preserve"> </w:t>
        </w:r>
        <w:r w:rsidRPr="00AC7D59">
          <w:rPr>
            <w:w w:val="105"/>
          </w:rPr>
          <w:t>verif</w:t>
        </w:r>
      </w:ins>
      <w:ins w:id="352" w:author="Susan" w:date="2020-05-05T16:44:00Z">
        <w:r w:rsidR="00547264">
          <w:rPr>
            <w:w w:val="105"/>
          </w:rPr>
          <w:t>y</w:t>
        </w:r>
      </w:ins>
      <w:ins w:id="353" w:author="Susan" w:date="2020-05-05T16:15:00Z">
        <w:r w:rsidRPr="00AC7D59">
          <w:rPr>
            <w:spacing w:val="-11"/>
            <w:w w:val="105"/>
          </w:rPr>
          <w:t xml:space="preserve"> </w:t>
        </w:r>
        <w:r w:rsidRPr="00AC7D59">
          <w:rPr>
            <w:w w:val="105"/>
          </w:rPr>
          <w:t>that</w:t>
        </w:r>
        <w:r w:rsidRPr="00AC7D59">
          <w:rPr>
            <w:spacing w:val="-11"/>
            <w:w w:val="105"/>
          </w:rPr>
          <w:t xml:space="preserve"> </w:t>
        </w:r>
        <w:r w:rsidRPr="00AC7D59">
          <w:rPr>
            <w:w w:val="105"/>
          </w:rPr>
          <w:t>each</w:t>
        </w:r>
        <w:r w:rsidRPr="00AC7D59">
          <w:rPr>
            <w:spacing w:val="-12"/>
            <w:w w:val="105"/>
          </w:rPr>
          <w:t xml:space="preserve"> </w:t>
        </w:r>
        <w:r w:rsidRPr="00AC7D59">
          <w:rPr>
            <w:w w:val="105"/>
          </w:rPr>
          <w:t>application event</w:t>
        </w:r>
        <w:r w:rsidRPr="00AC7D59">
          <w:rPr>
            <w:spacing w:val="-4"/>
            <w:w w:val="105"/>
          </w:rPr>
          <w:t xml:space="preserve"> </w:t>
        </w:r>
        <w:r w:rsidRPr="00AC7D59">
          <w:rPr>
            <w:w w:val="105"/>
          </w:rPr>
          <w:t>is</w:t>
        </w:r>
        <w:r w:rsidRPr="00AC7D59">
          <w:rPr>
            <w:spacing w:val="-2"/>
            <w:w w:val="105"/>
          </w:rPr>
          <w:t xml:space="preserve"> </w:t>
        </w:r>
        <w:r w:rsidRPr="00AC7D59">
          <w:rPr>
            <w:w w:val="105"/>
          </w:rPr>
          <w:t>conducted</w:t>
        </w:r>
        <w:r w:rsidRPr="00AC7D59">
          <w:rPr>
            <w:spacing w:val="-3"/>
            <w:w w:val="105"/>
          </w:rPr>
          <w:t xml:space="preserve"> </w:t>
        </w:r>
        <w:r w:rsidRPr="00AC7D59">
          <w:rPr>
            <w:w w:val="105"/>
          </w:rPr>
          <w:t>following</w:t>
        </w:r>
        <w:r w:rsidRPr="00AC7D59">
          <w:rPr>
            <w:spacing w:val="-3"/>
            <w:w w:val="105"/>
          </w:rPr>
          <w:t xml:space="preserve"> </w:t>
        </w:r>
        <w:r w:rsidRPr="00AC7D59">
          <w:rPr>
            <w:w w:val="105"/>
          </w:rPr>
          <w:t>the</w:t>
        </w:r>
        <w:r w:rsidRPr="00AC7D59">
          <w:rPr>
            <w:spacing w:val="-3"/>
            <w:w w:val="105"/>
          </w:rPr>
          <w:t xml:space="preserve"> </w:t>
        </w:r>
        <w:r w:rsidRPr="00AC7D59">
          <w:rPr>
            <w:w w:val="105"/>
          </w:rPr>
          <w:t>parameters</w:t>
        </w:r>
        <w:r w:rsidRPr="00AC7D59">
          <w:rPr>
            <w:spacing w:val="-2"/>
            <w:w w:val="105"/>
          </w:rPr>
          <w:t xml:space="preserve"> </w:t>
        </w:r>
        <w:r w:rsidRPr="00AC7D59">
          <w:rPr>
            <w:w w:val="105"/>
          </w:rPr>
          <w:t>established</w:t>
        </w:r>
        <w:r w:rsidRPr="00AC7D59">
          <w:rPr>
            <w:spacing w:val="-3"/>
            <w:w w:val="105"/>
          </w:rPr>
          <w:t xml:space="preserve"> </w:t>
        </w:r>
        <w:r w:rsidRPr="00AC7D59">
          <w:rPr>
            <w:w w:val="105"/>
          </w:rPr>
          <w:t>during</w:t>
        </w:r>
        <w:r w:rsidRPr="00AC7D59">
          <w:rPr>
            <w:spacing w:val="-4"/>
            <w:w w:val="105"/>
          </w:rPr>
          <w:t xml:space="preserve"> </w:t>
        </w:r>
        <w:r w:rsidRPr="00AC7D59">
          <w:rPr>
            <w:w w:val="105"/>
          </w:rPr>
          <w:t>the</w:t>
        </w:r>
        <w:r w:rsidRPr="00AC7D59">
          <w:rPr>
            <w:spacing w:val="-3"/>
            <w:w w:val="105"/>
          </w:rPr>
          <w:t xml:space="preserve"> </w:t>
        </w:r>
        <w:r w:rsidRPr="00AC7D59">
          <w:rPr>
            <w:w w:val="105"/>
          </w:rPr>
          <w:t>initial</w:t>
        </w:r>
        <w:r w:rsidRPr="00AC7D59">
          <w:rPr>
            <w:spacing w:val="-2"/>
            <w:w w:val="105"/>
          </w:rPr>
          <w:t xml:space="preserve"> </w:t>
        </w:r>
        <w:r w:rsidRPr="00AC7D59">
          <w:rPr>
            <w:w w:val="105"/>
          </w:rPr>
          <w:t>setup.</w:t>
        </w:r>
      </w:ins>
    </w:p>
    <w:p w14:paraId="7F915190" w14:textId="77777777" w:rsidR="00547264" w:rsidRPr="00AB74C7" w:rsidRDefault="00547264" w:rsidP="00547264">
      <w:pPr>
        <w:pStyle w:val="TableParagraph"/>
        <w:numPr>
          <w:ilvl w:val="1"/>
          <w:numId w:val="123"/>
        </w:numPr>
        <w:spacing w:before="3"/>
        <w:ind w:left="1440"/>
        <w:rPr>
          <w:ins w:id="354" w:author="Susan" w:date="2020-05-05T16:38:00Z"/>
        </w:rPr>
      </w:pPr>
      <w:commentRangeStart w:id="355"/>
      <w:ins w:id="356" w:author="Susan" w:date="2020-05-05T16:38:00Z">
        <w:r w:rsidRPr="00AB74C7">
          <w:rPr>
            <w:b/>
            <w:color w:val="333E4F"/>
            <w:w w:val="105"/>
          </w:rPr>
          <w:t xml:space="preserve">If monitoring </w:t>
        </w:r>
      </w:ins>
      <w:commentRangeEnd w:id="355"/>
      <w:ins w:id="357" w:author="Susan" w:date="2020-05-05T16:48:00Z">
        <w:r w:rsidR="00AD4ABB">
          <w:rPr>
            <w:rStyle w:val="CommentReference"/>
            <w:rFonts w:ascii="Tahoma" w:eastAsia="Times New Roman" w:hAnsi="Tahoma" w:cs="Tahoma"/>
            <w:lang w:eastAsia="x-none" w:bidi="ar-SA"/>
          </w:rPr>
          <w:commentReference w:id="355"/>
        </w:r>
      </w:ins>
      <w:ins w:id="358" w:author="Susan" w:date="2020-05-05T16:38:00Z">
        <w:r w:rsidRPr="00AB74C7">
          <w:rPr>
            <w:b/>
            <w:color w:val="333E4F"/>
            <w:w w:val="105"/>
          </w:rPr>
          <w:t xml:space="preserve">shows that the water treatment parameters are not being met, </w:t>
        </w:r>
        <w:r w:rsidRPr="00AB74C7">
          <w:rPr>
            <w:b/>
            <w:i/>
            <w:color w:val="333E4F"/>
            <w:w w:val="105"/>
          </w:rPr>
          <w:t>do not use the water</w:t>
        </w:r>
        <w:r w:rsidRPr="00AB74C7">
          <w:rPr>
            <w:w w:val="105"/>
          </w:rPr>
          <w:t>.</w:t>
        </w:r>
      </w:ins>
    </w:p>
    <w:p w14:paraId="04F2F202" w14:textId="77777777" w:rsidR="00547264" w:rsidRPr="00547264" w:rsidRDefault="00547264" w:rsidP="00547264">
      <w:pPr>
        <w:pStyle w:val="TableParagraph"/>
        <w:numPr>
          <w:ilvl w:val="2"/>
          <w:numId w:val="123"/>
        </w:numPr>
        <w:spacing w:after="120" w:line="259" w:lineRule="auto"/>
        <w:rPr>
          <w:ins w:id="359" w:author="Susan" w:date="2020-05-05T16:39:00Z"/>
        </w:rPr>
      </w:pPr>
      <w:ins w:id="360" w:author="Susan" w:date="2020-05-05T16:39:00Z">
        <w:r w:rsidRPr="00AB74C7">
          <w:rPr>
            <w:w w:val="105"/>
          </w:rPr>
          <w:t>Perform</w:t>
        </w:r>
        <w:r w:rsidRPr="00AB74C7">
          <w:rPr>
            <w:spacing w:val="-4"/>
            <w:w w:val="105"/>
          </w:rPr>
          <w:t xml:space="preserve"> </w:t>
        </w:r>
        <w:r w:rsidRPr="00AB74C7">
          <w:rPr>
            <w:w w:val="105"/>
          </w:rPr>
          <w:t>a</w:t>
        </w:r>
        <w:r w:rsidRPr="00AB74C7">
          <w:rPr>
            <w:spacing w:val="-3"/>
            <w:w w:val="105"/>
          </w:rPr>
          <w:t xml:space="preserve"> </w:t>
        </w:r>
        <w:r w:rsidRPr="00AB74C7">
          <w:rPr>
            <w:w w:val="105"/>
          </w:rPr>
          <w:t>corrective</w:t>
        </w:r>
        <w:r w:rsidRPr="00AB74C7">
          <w:rPr>
            <w:spacing w:val="-4"/>
            <w:w w:val="105"/>
          </w:rPr>
          <w:t xml:space="preserve"> </w:t>
        </w:r>
        <w:r w:rsidRPr="00AB74C7">
          <w:rPr>
            <w:w w:val="105"/>
          </w:rPr>
          <w:t>action</w:t>
        </w:r>
        <w:r w:rsidRPr="00AB74C7">
          <w:rPr>
            <w:spacing w:val="-5"/>
            <w:w w:val="105"/>
          </w:rPr>
          <w:t xml:space="preserve"> </w:t>
        </w:r>
        <w:r w:rsidRPr="00AB74C7">
          <w:rPr>
            <w:w w:val="105"/>
          </w:rPr>
          <w:t>to</w:t>
        </w:r>
        <w:r w:rsidRPr="00AB74C7">
          <w:rPr>
            <w:spacing w:val="-4"/>
            <w:w w:val="105"/>
          </w:rPr>
          <w:t xml:space="preserve"> </w:t>
        </w:r>
        <w:r w:rsidRPr="00AB74C7">
          <w:rPr>
            <w:w w:val="105"/>
          </w:rPr>
          <w:t>assure</w:t>
        </w:r>
        <w:r w:rsidRPr="00AB74C7">
          <w:rPr>
            <w:spacing w:val="-4"/>
            <w:w w:val="105"/>
          </w:rPr>
          <w:t xml:space="preserve"> </w:t>
        </w:r>
        <w:r w:rsidRPr="00AB74C7">
          <w:rPr>
            <w:w w:val="105"/>
          </w:rPr>
          <w:t>the</w:t>
        </w:r>
        <w:r w:rsidRPr="00AB74C7">
          <w:rPr>
            <w:spacing w:val="-4"/>
            <w:w w:val="105"/>
          </w:rPr>
          <w:t xml:space="preserve"> </w:t>
        </w:r>
        <w:r w:rsidRPr="00AB74C7">
          <w:rPr>
            <w:w w:val="105"/>
          </w:rPr>
          <w:t>water</w:t>
        </w:r>
        <w:r w:rsidRPr="00AB74C7">
          <w:rPr>
            <w:spacing w:val="-4"/>
            <w:w w:val="105"/>
          </w:rPr>
          <w:t xml:space="preserve"> </w:t>
        </w:r>
        <w:r w:rsidRPr="00AB74C7">
          <w:rPr>
            <w:w w:val="105"/>
          </w:rPr>
          <w:t>treatment</w:t>
        </w:r>
        <w:r w:rsidRPr="00AB74C7">
          <w:rPr>
            <w:spacing w:val="-4"/>
            <w:w w:val="105"/>
          </w:rPr>
          <w:t xml:space="preserve"> </w:t>
        </w:r>
        <w:r w:rsidRPr="00AB74C7">
          <w:rPr>
            <w:w w:val="105"/>
          </w:rPr>
          <w:t>is</w:t>
        </w:r>
        <w:r w:rsidRPr="00AB74C7">
          <w:rPr>
            <w:spacing w:val="-3"/>
            <w:w w:val="105"/>
          </w:rPr>
          <w:t xml:space="preserve"> </w:t>
        </w:r>
        <w:r w:rsidRPr="00AB74C7">
          <w:rPr>
            <w:w w:val="105"/>
          </w:rPr>
          <w:t>effective</w:t>
        </w:r>
        <w:r w:rsidRPr="00AB74C7">
          <w:rPr>
            <w:spacing w:val="-5"/>
            <w:w w:val="105"/>
          </w:rPr>
          <w:t xml:space="preserve"> </w:t>
        </w:r>
        <w:r w:rsidRPr="00AB74C7">
          <w:rPr>
            <w:w w:val="105"/>
          </w:rPr>
          <w:t>before</w:t>
        </w:r>
        <w:r w:rsidRPr="00AB74C7">
          <w:rPr>
            <w:spacing w:val="-4"/>
            <w:w w:val="105"/>
          </w:rPr>
          <w:t xml:space="preserve"> </w:t>
        </w:r>
        <w:r w:rsidRPr="00AB74C7">
          <w:rPr>
            <w:w w:val="105"/>
          </w:rPr>
          <w:t>using</w:t>
        </w:r>
        <w:r w:rsidRPr="00AB74C7">
          <w:rPr>
            <w:spacing w:val="-4"/>
            <w:w w:val="105"/>
          </w:rPr>
          <w:t xml:space="preserve"> </w:t>
        </w:r>
        <w:r w:rsidRPr="00AB74C7">
          <w:rPr>
            <w:w w:val="105"/>
          </w:rPr>
          <w:t>the</w:t>
        </w:r>
        <w:r w:rsidRPr="00AB74C7">
          <w:rPr>
            <w:spacing w:val="-4"/>
            <w:w w:val="105"/>
          </w:rPr>
          <w:t xml:space="preserve"> </w:t>
        </w:r>
        <w:r w:rsidRPr="00AB74C7">
          <w:rPr>
            <w:w w:val="105"/>
          </w:rPr>
          <w:t>water.</w:t>
        </w:r>
      </w:ins>
    </w:p>
    <w:p w14:paraId="773AF164" w14:textId="77777777" w:rsidR="00547264" w:rsidRPr="00547264" w:rsidRDefault="00547264" w:rsidP="00547264">
      <w:pPr>
        <w:pStyle w:val="TableParagraph"/>
        <w:numPr>
          <w:ilvl w:val="2"/>
          <w:numId w:val="123"/>
        </w:numPr>
        <w:spacing w:after="120" w:line="259" w:lineRule="auto"/>
        <w:rPr>
          <w:ins w:id="361" w:author="Susan" w:date="2020-05-05T16:40:00Z"/>
        </w:rPr>
      </w:pPr>
      <w:ins w:id="362" w:author="Susan" w:date="2020-05-05T16:40:00Z">
        <w:r w:rsidRPr="00AB74C7">
          <w:rPr>
            <w:w w:val="105"/>
          </w:rPr>
          <w:t>Take</w:t>
        </w:r>
        <w:r w:rsidRPr="00AB74C7">
          <w:rPr>
            <w:spacing w:val="-9"/>
            <w:w w:val="105"/>
          </w:rPr>
          <w:t xml:space="preserve"> </w:t>
        </w:r>
        <w:r w:rsidRPr="00AB74C7">
          <w:rPr>
            <w:w w:val="105"/>
          </w:rPr>
          <w:t>a</w:t>
        </w:r>
        <w:r w:rsidRPr="00AB74C7">
          <w:rPr>
            <w:spacing w:val="-8"/>
            <w:w w:val="105"/>
          </w:rPr>
          <w:t xml:space="preserve"> </w:t>
        </w:r>
        <w:r w:rsidRPr="00AB74C7">
          <w:rPr>
            <w:w w:val="105"/>
          </w:rPr>
          <w:t>microbiological</w:t>
        </w:r>
        <w:r w:rsidRPr="00AB74C7">
          <w:rPr>
            <w:spacing w:val="-8"/>
            <w:w w:val="105"/>
          </w:rPr>
          <w:t xml:space="preserve"> </w:t>
        </w:r>
        <w:r w:rsidRPr="00AB74C7">
          <w:rPr>
            <w:w w:val="105"/>
          </w:rPr>
          <w:t>sample</w:t>
        </w:r>
        <w:r w:rsidRPr="00AB74C7">
          <w:rPr>
            <w:spacing w:val="-9"/>
            <w:w w:val="105"/>
          </w:rPr>
          <w:t xml:space="preserve"> </w:t>
        </w:r>
        <w:r w:rsidRPr="00AB74C7">
          <w:rPr>
            <w:w w:val="105"/>
          </w:rPr>
          <w:t>to</w:t>
        </w:r>
        <w:r w:rsidRPr="00AB74C7">
          <w:rPr>
            <w:spacing w:val="-9"/>
            <w:w w:val="105"/>
          </w:rPr>
          <w:t xml:space="preserve"> </w:t>
        </w:r>
        <w:r w:rsidRPr="00AB74C7">
          <w:rPr>
            <w:w w:val="105"/>
          </w:rPr>
          <w:t>verify</w:t>
        </w:r>
        <w:r w:rsidRPr="00AB74C7">
          <w:rPr>
            <w:spacing w:val="-9"/>
            <w:w w:val="105"/>
          </w:rPr>
          <w:t xml:space="preserve"> </w:t>
        </w:r>
        <w:r w:rsidRPr="00AB74C7">
          <w:rPr>
            <w:w w:val="105"/>
          </w:rPr>
          <w:t>that</w:t>
        </w:r>
        <w:r w:rsidRPr="00AB74C7">
          <w:rPr>
            <w:spacing w:val="-8"/>
            <w:w w:val="105"/>
          </w:rPr>
          <w:t xml:space="preserve"> </w:t>
        </w:r>
        <w:r w:rsidRPr="00AB74C7">
          <w:rPr>
            <w:w w:val="105"/>
          </w:rPr>
          <w:t>the</w:t>
        </w:r>
        <w:r w:rsidRPr="00AB74C7">
          <w:rPr>
            <w:spacing w:val="-9"/>
            <w:w w:val="105"/>
          </w:rPr>
          <w:t xml:space="preserve"> </w:t>
        </w:r>
        <w:r w:rsidRPr="00AB74C7">
          <w:rPr>
            <w:w w:val="105"/>
          </w:rPr>
          <w:t>treatment</w:t>
        </w:r>
        <w:r w:rsidRPr="00AB74C7">
          <w:rPr>
            <w:spacing w:val="-9"/>
            <w:w w:val="105"/>
          </w:rPr>
          <w:t xml:space="preserve"> </w:t>
        </w:r>
        <w:r w:rsidRPr="00AB74C7">
          <w:rPr>
            <w:w w:val="105"/>
          </w:rPr>
          <w:t>was</w:t>
        </w:r>
        <w:r w:rsidRPr="00AB74C7">
          <w:rPr>
            <w:spacing w:val="-8"/>
            <w:w w:val="105"/>
          </w:rPr>
          <w:t xml:space="preserve"> </w:t>
        </w:r>
        <w:r w:rsidRPr="00AB74C7">
          <w:rPr>
            <w:w w:val="105"/>
          </w:rPr>
          <w:t>effective</w:t>
        </w:r>
        <w:r w:rsidRPr="00AB74C7">
          <w:rPr>
            <w:spacing w:val="-9"/>
            <w:w w:val="105"/>
          </w:rPr>
          <w:t xml:space="preserve"> </w:t>
        </w:r>
        <w:r w:rsidRPr="00AB74C7">
          <w:rPr>
            <w:w w:val="105"/>
          </w:rPr>
          <w:t>and</w:t>
        </w:r>
        <w:r w:rsidRPr="00AB74C7">
          <w:rPr>
            <w:spacing w:val="-8"/>
            <w:w w:val="105"/>
          </w:rPr>
          <w:t xml:space="preserve"> </w:t>
        </w:r>
        <w:r w:rsidRPr="00AB74C7">
          <w:rPr>
            <w:w w:val="105"/>
          </w:rPr>
          <w:t>have</w:t>
        </w:r>
        <w:r w:rsidRPr="00AB74C7">
          <w:rPr>
            <w:spacing w:val="-9"/>
            <w:w w:val="105"/>
          </w:rPr>
          <w:t xml:space="preserve"> </w:t>
        </w:r>
        <w:r w:rsidRPr="00AB74C7">
          <w:rPr>
            <w:w w:val="105"/>
          </w:rPr>
          <w:t>that</w:t>
        </w:r>
        <w:r w:rsidRPr="00AB74C7">
          <w:rPr>
            <w:spacing w:val="-9"/>
            <w:w w:val="105"/>
          </w:rPr>
          <w:t xml:space="preserve"> </w:t>
        </w:r>
        <w:r w:rsidRPr="00AB74C7">
          <w:rPr>
            <w:w w:val="105"/>
          </w:rPr>
          <w:t>result</w:t>
        </w:r>
        <w:r w:rsidRPr="00AB74C7">
          <w:rPr>
            <w:spacing w:val="-9"/>
            <w:w w:val="105"/>
          </w:rPr>
          <w:t xml:space="preserve"> </w:t>
        </w:r>
        <w:r w:rsidRPr="00AB74C7">
          <w:rPr>
            <w:w w:val="105"/>
          </w:rPr>
          <w:t>as</w:t>
        </w:r>
        <w:r w:rsidRPr="00AB74C7">
          <w:rPr>
            <w:spacing w:val="-8"/>
            <w:w w:val="105"/>
          </w:rPr>
          <w:t xml:space="preserve"> </w:t>
        </w:r>
        <w:r w:rsidRPr="00AB74C7">
          <w:rPr>
            <w:w w:val="105"/>
          </w:rPr>
          <w:t>part</w:t>
        </w:r>
        <w:r w:rsidRPr="00AB74C7">
          <w:rPr>
            <w:spacing w:val="-8"/>
            <w:w w:val="105"/>
          </w:rPr>
          <w:t xml:space="preserve"> </w:t>
        </w:r>
        <w:r w:rsidRPr="00AB74C7">
          <w:rPr>
            <w:w w:val="105"/>
          </w:rPr>
          <w:t>of</w:t>
        </w:r>
        <w:r w:rsidRPr="00AB74C7">
          <w:rPr>
            <w:spacing w:val="-8"/>
            <w:w w:val="105"/>
          </w:rPr>
          <w:t xml:space="preserve"> </w:t>
        </w:r>
        <w:r w:rsidRPr="00AB74C7">
          <w:rPr>
            <w:w w:val="105"/>
          </w:rPr>
          <w:t>the corrective action</w:t>
        </w:r>
        <w:r w:rsidRPr="00AB74C7">
          <w:rPr>
            <w:spacing w:val="-3"/>
            <w:w w:val="105"/>
          </w:rPr>
          <w:t xml:space="preserve"> </w:t>
        </w:r>
        <w:r w:rsidRPr="00AB74C7">
          <w:rPr>
            <w:w w:val="105"/>
          </w:rPr>
          <w:t>documentation.</w:t>
        </w:r>
      </w:ins>
    </w:p>
    <w:p w14:paraId="2B4B9226" w14:textId="77777777" w:rsidR="00A02904" w:rsidRPr="00255C95" w:rsidDel="00255C95" w:rsidRDefault="00547264" w:rsidP="00255C95">
      <w:pPr>
        <w:pStyle w:val="TableParagraph"/>
        <w:numPr>
          <w:ilvl w:val="2"/>
          <w:numId w:val="123"/>
        </w:numPr>
        <w:spacing w:after="120" w:line="259" w:lineRule="auto"/>
        <w:rPr>
          <w:del w:id="363" w:author="Susan" w:date="2020-05-07T13:03:00Z"/>
        </w:rPr>
      </w:pPr>
      <w:ins w:id="364" w:author="Susan" w:date="2020-05-05T16:40:00Z">
        <w:r w:rsidRPr="00547264">
          <w:rPr>
            <w:w w:val="105"/>
          </w:rPr>
          <w:t>If</w:t>
        </w:r>
        <w:r w:rsidRPr="00547264">
          <w:rPr>
            <w:spacing w:val="-11"/>
            <w:w w:val="105"/>
          </w:rPr>
          <w:t xml:space="preserve"> </w:t>
        </w:r>
        <w:r w:rsidRPr="00547264">
          <w:rPr>
            <w:w w:val="105"/>
          </w:rPr>
          <w:t>the</w:t>
        </w:r>
        <w:r w:rsidRPr="00AD4ABB">
          <w:rPr>
            <w:spacing w:val="-11"/>
            <w:w w:val="105"/>
          </w:rPr>
          <w:t xml:space="preserve"> </w:t>
        </w:r>
        <w:r w:rsidRPr="00AD4ABB">
          <w:rPr>
            <w:w w:val="105"/>
          </w:rPr>
          <w:t>verification</w:t>
        </w:r>
        <w:r w:rsidRPr="00AD4ABB">
          <w:rPr>
            <w:spacing w:val="-11"/>
            <w:w w:val="105"/>
          </w:rPr>
          <w:t xml:space="preserve"> </w:t>
        </w:r>
        <w:r w:rsidRPr="00AD4ABB">
          <w:rPr>
            <w:w w:val="105"/>
          </w:rPr>
          <w:t>microbiological</w:t>
        </w:r>
        <w:r w:rsidRPr="00A80917">
          <w:rPr>
            <w:spacing w:val="-10"/>
            <w:w w:val="105"/>
          </w:rPr>
          <w:t xml:space="preserve"> </w:t>
        </w:r>
        <w:r w:rsidRPr="00A80917">
          <w:rPr>
            <w:w w:val="105"/>
          </w:rPr>
          <w:t>sample</w:t>
        </w:r>
        <w:r w:rsidRPr="00A80917">
          <w:rPr>
            <w:spacing w:val="-11"/>
            <w:w w:val="105"/>
          </w:rPr>
          <w:t xml:space="preserve"> </w:t>
        </w:r>
        <w:r w:rsidRPr="00A80917">
          <w:rPr>
            <w:w w:val="105"/>
          </w:rPr>
          <w:t>does</w:t>
        </w:r>
        <w:r w:rsidRPr="00A80917">
          <w:rPr>
            <w:spacing w:val="-11"/>
            <w:w w:val="105"/>
          </w:rPr>
          <w:t xml:space="preserve"> </w:t>
        </w:r>
        <w:r w:rsidRPr="00E74838">
          <w:rPr>
            <w:w w:val="105"/>
          </w:rPr>
          <w:t>not</w:t>
        </w:r>
        <w:r w:rsidRPr="00E74838">
          <w:rPr>
            <w:spacing w:val="-11"/>
            <w:w w:val="105"/>
          </w:rPr>
          <w:t xml:space="preserve"> </w:t>
        </w:r>
        <w:r w:rsidRPr="00E74838">
          <w:rPr>
            <w:w w:val="105"/>
          </w:rPr>
          <w:t>meet</w:t>
        </w:r>
        <w:r w:rsidRPr="00E74838">
          <w:rPr>
            <w:spacing w:val="-11"/>
            <w:w w:val="105"/>
          </w:rPr>
          <w:t xml:space="preserve"> </w:t>
        </w:r>
        <w:r w:rsidRPr="00E74838">
          <w:rPr>
            <w:w w:val="105"/>
          </w:rPr>
          <w:t>acceptance</w:t>
        </w:r>
        <w:r w:rsidRPr="00E74838">
          <w:rPr>
            <w:spacing w:val="-11"/>
            <w:w w:val="105"/>
          </w:rPr>
          <w:t xml:space="preserve"> </w:t>
        </w:r>
        <w:r w:rsidRPr="00E74838">
          <w:rPr>
            <w:w w:val="105"/>
          </w:rPr>
          <w:t>criteria</w:t>
        </w:r>
      </w:ins>
      <w:ins w:id="365" w:author="Susan" w:date="2020-05-05T16:46:00Z">
        <w:r>
          <w:rPr>
            <w:w w:val="105"/>
          </w:rPr>
          <w:t>,</w:t>
        </w:r>
      </w:ins>
      <w:ins w:id="366" w:author="Susan" w:date="2020-05-05T16:40:00Z">
        <w:r w:rsidRPr="00547264">
          <w:rPr>
            <w:spacing w:val="-10"/>
            <w:w w:val="105"/>
          </w:rPr>
          <w:t xml:space="preserve"> </w:t>
        </w:r>
        <w:r w:rsidRPr="00AD4ABB">
          <w:rPr>
            <w:w w:val="105"/>
          </w:rPr>
          <w:t>perform</w:t>
        </w:r>
        <w:r w:rsidRPr="00AD4ABB">
          <w:rPr>
            <w:spacing w:val="-11"/>
            <w:w w:val="105"/>
          </w:rPr>
          <w:t xml:space="preserve"> </w:t>
        </w:r>
        <w:r w:rsidRPr="00AD4ABB">
          <w:rPr>
            <w:w w:val="105"/>
          </w:rPr>
          <w:t>a</w:t>
        </w:r>
        <w:r w:rsidRPr="00AD4ABB">
          <w:rPr>
            <w:spacing w:val="-10"/>
            <w:w w:val="105"/>
          </w:rPr>
          <w:t xml:space="preserve"> </w:t>
        </w:r>
        <w:r w:rsidRPr="00A80917">
          <w:rPr>
            <w:w w:val="105"/>
          </w:rPr>
          <w:t>root</w:t>
        </w:r>
        <w:r w:rsidRPr="00A80917">
          <w:rPr>
            <w:spacing w:val="-11"/>
            <w:w w:val="105"/>
          </w:rPr>
          <w:t xml:space="preserve"> </w:t>
        </w:r>
        <w:r w:rsidRPr="00A80917">
          <w:rPr>
            <w:w w:val="105"/>
          </w:rPr>
          <w:t>cause</w:t>
        </w:r>
        <w:r w:rsidRPr="00A80917">
          <w:rPr>
            <w:spacing w:val="-11"/>
            <w:w w:val="105"/>
          </w:rPr>
          <w:t xml:space="preserve"> </w:t>
        </w:r>
        <w:r w:rsidRPr="00A80917">
          <w:rPr>
            <w:w w:val="105"/>
          </w:rPr>
          <w:t>analysis and</w:t>
        </w:r>
        <w:r w:rsidRPr="00E74838">
          <w:rPr>
            <w:spacing w:val="-5"/>
            <w:w w:val="105"/>
          </w:rPr>
          <w:t xml:space="preserve"> </w:t>
        </w:r>
        <w:r w:rsidRPr="00E74838">
          <w:rPr>
            <w:w w:val="105"/>
          </w:rPr>
          <w:t>correct</w:t>
        </w:r>
        <w:r w:rsidRPr="00E74838">
          <w:rPr>
            <w:spacing w:val="-4"/>
            <w:w w:val="105"/>
          </w:rPr>
          <w:t xml:space="preserve"> </w:t>
        </w:r>
        <w:r w:rsidRPr="00E74838">
          <w:rPr>
            <w:w w:val="105"/>
          </w:rPr>
          <w:t>the</w:t>
        </w:r>
        <w:r w:rsidRPr="00E74838">
          <w:rPr>
            <w:spacing w:val="-5"/>
            <w:w w:val="105"/>
          </w:rPr>
          <w:t xml:space="preserve"> </w:t>
        </w:r>
        <w:r w:rsidRPr="00E74838">
          <w:rPr>
            <w:w w:val="105"/>
          </w:rPr>
          <w:t>treatment</w:t>
        </w:r>
        <w:r w:rsidRPr="00E74838">
          <w:rPr>
            <w:spacing w:val="-4"/>
            <w:w w:val="105"/>
          </w:rPr>
          <w:t xml:space="preserve"> </w:t>
        </w:r>
        <w:r w:rsidRPr="00E74838">
          <w:rPr>
            <w:w w:val="105"/>
          </w:rPr>
          <w:t>process.</w:t>
        </w:r>
        <w:r w:rsidRPr="00C068BF">
          <w:rPr>
            <w:spacing w:val="-5"/>
            <w:w w:val="105"/>
          </w:rPr>
          <w:t xml:space="preserve"> </w:t>
        </w:r>
        <w:r w:rsidRPr="00C068BF">
          <w:rPr>
            <w:w w:val="105"/>
          </w:rPr>
          <w:t>Product</w:t>
        </w:r>
        <w:r w:rsidRPr="00C068BF">
          <w:rPr>
            <w:spacing w:val="-4"/>
            <w:w w:val="105"/>
          </w:rPr>
          <w:t xml:space="preserve"> </w:t>
        </w:r>
        <w:r w:rsidRPr="00C068BF">
          <w:rPr>
            <w:w w:val="105"/>
          </w:rPr>
          <w:t>must</w:t>
        </w:r>
        <w:r w:rsidRPr="00BD7074">
          <w:rPr>
            <w:spacing w:val="-5"/>
            <w:w w:val="105"/>
          </w:rPr>
          <w:t xml:space="preserve"> </w:t>
        </w:r>
        <w:r w:rsidRPr="00BD7074">
          <w:rPr>
            <w:w w:val="105"/>
          </w:rPr>
          <w:t>be</w:t>
        </w:r>
        <w:r w:rsidRPr="00BD7074">
          <w:rPr>
            <w:spacing w:val="-4"/>
            <w:w w:val="105"/>
          </w:rPr>
          <w:t xml:space="preserve"> </w:t>
        </w:r>
        <w:r w:rsidRPr="00547264">
          <w:rPr>
            <w:w w:val="105"/>
          </w:rPr>
          <w:t>tested</w:t>
        </w:r>
        <w:r w:rsidRPr="00547264">
          <w:rPr>
            <w:spacing w:val="-5"/>
            <w:w w:val="105"/>
          </w:rPr>
          <w:t xml:space="preserve"> </w:t>
        </w:r>
        <w:r w:rsidRPr="00547264">
          <w:rPr>
            <w:w w:val="105"/>
          </w:rPr>
          <w:t>for</w:t>
        </w:r>
        <w:r w:rsidRPr="00547264">
          <w:rPr>
            <w:spacing w:val="-3"/>
            <w:w w:val="105"/>
          </w:rPr>
          <w:t xml:space="preserve"> </w:t>
        </w:r>
        <w:r w:rsidRPr="00547264">
          <w:rPr>
            <w:w w:val="105"/>
          </w:rPr>
          <w:t>pathogens</w:t>
        </w:r>
        <w:r w:rsidRPr="00547264">
          <w:rPr>
            <w:spacing w:val="-4"/>
            <w:w w:val="105"/>
          </w:rPr>
          <w:t xml:space="preserve"> </w:t>
        </w:r>
        <w:r w:rsidRPr="00547264">
          <w:rPr>
            <w:w w:val="105"/>
          </w:rPr>
          <w:t>before</w:t>
        </w:r>
        <w:r w:rsidRPr="00547264">
          <w:rPr>
            <w:spacing w:val="-5"/>
            <w:w w:val="105"/>
          </w:rPr>
          <w:t xml:space="preserve"> </w:t>
        </w:r>
        <w:r w:rsidRPr="00547264">
          <w:rPr>
            <w:w w:val="105"/>
          </w:rPr>
          <w:t>harvesting.</w:t>
        </w:r>
      </w:ins>
      <w:ins w:id="367" w:author="Susan" w:date="2020-05-05T16:46:00Z">
        <w:r w:rsidRPr="00547264">
          <w:rPr>
            <w:w w:val="105"/>
          </w:rPr>
          <w:t xml:space="preserve"> </w:t>
        </w:r>
      </w:ins>
      <w:ins w:id="368" w:author="Susan" w:date="2020-05-05T16:41:00Z">
        <w:r w:rsidRPr="00547264">
          <w:rPr>
            <w:w w:val="105"/>
          </w:rPr>
          <w:t>Follow Table 2F for product testing</w:t>
        </w:r>
        <w:r w:rsidRPr="00547264">
          <w:rPr>
            <w:spacing w:val="-7"/>
            <w:w w:val="105"/>
          </w:rPr>
          <w:t xml:space="preserve"> </w:t>
        </w:r>
        <w:r w:rsidRPr="00547264">
          <w:rPr>
            <w:w w:val="105"/>
          </w:rPr>
          <w:t>requirements.</w:t>
        </w:r>
      </w:ins>
    </w:p>
    <w:p w14:paraId="0D32895C" w14:textId="77777777" w:rsidR="007303E9" w:rsidRPr="00BB06D8" w:rsidRDefault="009B7BA1" w:rsidP="007303E9">
      <w:pPr>
        <w:pStyle w:val="ListParagraph"/>
        <w:numPr>
          <w:ilvl w:val="0"/>
          <w:numId w:val="122"/>
        </w:numPr>
        <w:shd w:val="clear" w:color="auto" w:fill="FFFFFF"/>
        <w:spacing w:before="120" w:after="0"/>
        <w:ind w:left="720"/>
        <w:contextualSpacing w:val="0"/>
        <w:rPr>
          <w:ins w:id="369" w:author="Susan" w:date="2020-05-07T13:21:00Z"/>
          <w:rFonts w:asciiTheme="minorHAnsi" w:hAnsiTheme="minorHAnsi" w:cstheme="minorHAnsi"/>
          <w:color w:val="222222"/>
        </w:rPr>
      </w:pPr>
      <w:ins w:id="370" w:author="Susan" w:date="2020-05-05T15:39:00Z">
        <w:r>
          <w:rPr>
            <w:w w:val="105"/>
          </w:rPr>
          <w:t xml:space="preserve">Maintain </w:t>
        </w:r>
      </w:ins>
      <w:ins w:id="371" w:author="Susan" w:date="2020-05-05T10:53:00Z">
        <w:r w:rsidR="00643074">
          <w:rPr>
            <w:w w:val="105"/>
          </w:rPr>
          <w:t>r</w:t>
        </w:r>
      </w:ins>
      <w:commentRangeStart w:id="372"/>
      <w:ins w:id="373" w:author="Susan" w:date="2020-05-05T10:30:00Z">
        <w:r w:rsidR="007303E9" w:rsidRPr="00617BD5">
          <w:rPr>
            <w:w w:val="105"/>
          </w:rPr>
          <w:t>ecords</w:t>
        </w:r>
      </w:ins>
      <w:commentRangeEnd w:id="372"/>
      <w:ins w:id="374" w:author="Susan" w:date="2020-05-05T10:54:00Z">
        <w:r w:rsidR="00643074">
          <w:rPr>
            <w:rStyle w:val="CommentReference"/>
            <w:rFonts w:ascii="Tahoma" w:eastAsia="Times New Roman" w:hAnsi="Tahoma" w:cs="Tahoma"/>
            <w:lang w:eastAsia="x-none"/>
          </w:rPr>
          <w:commentReference w:id="372"/>
        </w:r>
      </w:ins>
      <w:ins w:id="375" w:author="Susan" w:date="2020-05-05T10:30:00Z">
        <w:r w:rsidR="007303E9" w:rsidRPr="00617BD5">
          <w:rPr>
            <w:w w:val="105"/>
          </w:rPr>
          <w:t xml:space="preserve"> that demonstrate the water used for chemical applications meets Type A source water requirements. See</w:t>
        </w:r>
        <w:r w:rsidR="007303E9">
          <w:rPr>
            <w:w w:val="105"/>
          </w:rPr>
          <w:t xml:space="preserve"> </w:t>
        </w:r>
        <w:r w:rsidR="007303E9" w:rsidRPr="00617BD5">
          <w:rPr>
            <w:w w:val="105"/>
          </w:rPr>
          <w:t>Tables</w:t>
        </w:r>
        <w:r w:rsidR="007303E9" w:rsidRPr="00617BD5">
          <w:rPr>
            <w:spacing w:val="-13"/>
            <w:w w:val="105"/>
          </w:rPr>
          <w:t xml:space="preserve"> </w:t>
        </w:r>
        <w:r w:rsidR="007303E9" w:rsidRPr="00617BD5">
          <w:rPr>
            <w:w w:val="105"/>
          </w:rPr>
          <w:t>2B</w:t>
        </w:r>
        <w:r w:rsidR="007303E9" w:rsidRPr="00617BD5">
          <w:rPr>
            <w:spacing w:val="-9"/>
            <w:w w:val="105"/>
          </w:rPr>
          <w:t xml:space="preserve"> </w:t>
        </w:r>
        <w:r w:rsidR="007303E9" w:rsidRPr="00617BD5">
          <w:rPr>
            <w:w w:val="105"/>
          </w:rPr>
          <w:t>and</w:t>
        </w:r>
        <w:r w:rsidR="007303E9" w:rsidRPr="00617BD5">
          <w:rPr>
            <w:spacing w:val="-13"/>
            <w:w w:val="105"/>
          </w:rPr>
          <w:t xml:space="preserve"> </w:t>
        </w:r>
        <w:r w:rsidR="007303E9" w:rsidRPr="00617BD5">
          <w:rPr>
            <w:w w:val="105"/>
          </w:rPr>
          <w:t>2C</w:t>
        </w:r>
        <w:r w:rsidR="007303E9" w:rsidRPr="00617BD5">
          <w:rPr>
            <w:spacing w:val="-11"/>
            <w:w w:val="105"/>
          </w:rPr>
          <w:t xml:space="preserve"> </w:t>
        </w:r>
        <w:r w:rsidR="007303E9" w:rsidRPr="00617BD5">
          <w:rPr>
            <w:w w:val="105"/>
          </w:rPr>
          <w:t>for</w:t>
        </w:r>
        <w:r w:rsidR="007303E9" w:rsidRPr="00617BD5">
          <w:rPr>
            <w:spacing w:val="-10"/>
            <w:w w:val="105"/>
          </w:rPr>
          <w:t xml:space="preserve"> </w:t>
        </w:r>
        <w:r w:rsidR="007303E9" w:rsidRPr="00617BD5">
          <w:rPr>
            <w:w w:val="105"/>
          </w:rPr>
          <w:t>historical</w:t>
        </w:r>
        <w:r w:rsidR="007303E9" w:rsidRPr="00617BD5">
          <w:rPr>
            <w:spacing w:val="-11"/>
            <w:w w:val="105"/>
          </w:rPr>
          <w:t xml:space="preserve"> </w:t>
        </w:r>
        <w:r w:rsidR="007303E9" w:rsidRPr="00617BD5">
          <w:rPr>
            <w:w w:val="105"/>
          </w:rPr>
          <w:t>and/or</w:t>
        </w:r>
        <w:r w:rsidR="007303E9" w:rsidRPr="00617BD5">
          <w:rPr>
            <w:spacing w:val="-12"/>
            <w:w w:val="105"/>
          </w:rPr>
          <w:t xml:space="preserve"> </w:t>
        </w:r>
        <w:r w:rsidR="007303E9" w:rsidRPr="00617BD5">
          <w:rPr>
            <w:w w:val="105"/>
          </w:rPr>
          <w:t>baseline</w:t>
        </w:r>
        <w:r w:rsidR="007303E9" w:rsidRPr="00617BD5">
          <w:rPr>
            <w:spacing w:val="-11"/>
            <w:w w:val="105"/>
          </w:rPr>
          <w:t xml:space="preserve"> </w:t>
        </w:r>
        <w:r w:rsidR="007303E9" w:rsidRPr="00617BD5">
          <w:rPr>
            <w:w w:val="105"/>
          </w:rPr>
          <w:t>water</w:t>
        </w:r>
        <w:r w:rsidR="007303E9" w:rsidRPr="00617BD5">
          <w:rPr>
            <w:spacing w:val="-10"/>
            <w:w w:val="105"/>
          </w:rPr>
          <w:t xml:space="preserve"> </w:t>
        </w:r>
        <w:r w:rsidR="007303E9" w:rsidRPr="00617BD5">
          <w:rPr>
            <w:w w:val="105"/>
          </w:rPr>
          <w:t>quality</w:t>
        </w:r>
        <w:r w:rsidR="007303E9" w:rsidRPr="00617BD5">
          <w:rPr>
            <w:spacing w:val="-13"/>
            <w:w w:val="105"/>
          </w:rPr>
          <w:t xml:space="preserve"> </w:t>
        </w:r>
        <w:r w:rsidR="007303E9" w:rsidRPr="00617BD5">
          <w:rPr>
            <w:w w:val="105"/>
          </w:rPr>
          <w:t>requirements</w:t>
        </w:r>
        <w:r w:rsidR="007303E9" w:rsidRPr="00617BD5">
          <w:rPr>
            <w:spacing w:val="-10"/>
            <w:w w:val="105"/>
          </w:rPr>
          <w:t xml:space="preserve"> </w:t>
        </w:r>
        <w:r w:rsidR="007303E9" w:rsidRPr="00617BD5">
          <w:rPr>
            <w:w w:val="105"/>
          </w:rPr>
          <w:t>for</w:t>
        </w:r>
        <w:r w:rsidR="007303E9" w:rsidRPr="00617BD5">
          <w:rPr>
            <w:spacing w:val="-12"/>
            <w:w w:val="105"/>
          </w:rPr>
          <w:t xml:space="preserve"> </w:t>
        </w:r>
        <w:r w:rsidR="007303E9" w:rsidRPr="00617BD5">
          <w:rPr>
            <w:w w:val="105"/>
          </w:rPr>
          <w:t>source</w:t>
        </w:r>
        <w:r w:rsidR="007303E9" w:rsidRPr="00617BD5">
          <w:rPr>
            <w:spacing w:val="-11"/>
            <w:w w:val="105"/>
          </w:rPr>
          <w:t xml:space="preserve"> </w:t>
        </w:r>
        <w:r w:rsidR="007303E9" w:rsidRPr="00617BD5">
          <w:rPr>
            <w:w w:val="105"/>
          </w:rPr>
          <w:t>water</w:t>
        </w:r>
        <w:r w:rsidR="007303E9" w:rsidRPr="00617BD5">
          <w:rPr>
            <w:spacing w:val="-10"/>
            <w:w w:val="105"/>
          </w:rPr>
          <w:t xml:space="preserve"> </w:t>
        </w:r>
        <w:r w:rsidR="007303E9" w:rsidRPr="00617BD5">
          <w:rPr>
            <w:w w:val="105"/>
          </w:rPr>
          <w:t>that</w:t>
        </w:r>
        <w:r w:rsidR="007303E9" w:rsidRPr="00617BD5">
          <w:rPr>
            <w:spacing w:val="-10"/>
            <w:w w:val="105"/>
          </w:rPr>
          <w:t xml:space="preserve"> </w:t>
        </w:r>
        <w:r w:rsidR="007303E9" w:rsidRPr="00617BD5">
          <w:rPr>
            <w:w w:val="105"/>
          </w:rPr>
          <w:t>will</w:t>
        </w:r>
        <w:r w:rsidR="007303E9" w:rsidRPr="00617BD5">
          <w:rPr>
            <w:spacing w:val="-11"/>
            <w:w w:val="105"/>
          </w:rPr>
          <w:t xml:space="preserve"> </w:t>
        </w:r>
        <w:r w:rsidR="007303E9" w:rsidRPr="00617BD5">
          <w:rPr>
            <w:w w:val="105"/>
          </w:rPr>
          <w:t>be</w:t>
        </w:r>
        <w:r w:rsidR="007303E9" w:rsidRPr="00617BD5">
          <w:rPr>
            <w:spacing w:val="-11"/>
            <w:w w:val="105"/>
          </w:rPr>
          <w:t xml:space="preserve"> </w:t>
        </w:r>
        <w:r w:rsidR="007303E9" w:rsidRPr="00617BD5">
          <w:rPr>
            <w:w w:val="105"/>
          </w:rPr>
          <w:t>used</w:t>
        </w:r>
        <w:r w:rsidR="007303E9" w:rsidRPr="00617BD5">
          <w:rPr>
            <w:spacing w:val="-13"/>
            <w:w w:val="105"/>
          </w:rPr>
          <w:t xml:space="preserve"> </w:t>
        </w:r>
        <w:r w:rsidR="007303E9" w:rsidRPr="00617BD5">
          <w:rPr>
            <w:w w:val="105"/>
          </w:rPr>
          <w:t>for</w:t>
        </w:r>
        <w:r w:rsidR="007303E9" w:rsidRPr="00617BD5">
          <w:rPr>
            <w:spacing w:val="-11"/>
            <w:w w:val="105"/>
          </w:rPr>
          <w:t xml:space="preserve"> </w:t>
        </w:r>
        <w:r w:rsidR="007303E9" w:rsidRPr="00617BD5">
          <w:rPr>
            <w:w w:val="105"/>
          </w:rPr>
          <w:t>overhead applications.</w:t>
        </w:r>
      </w:ins>
    </w:p>
    <w:p w14:paraId="66CC41D2" w14:textId="77777777" w:rsidR="00757759" w:rsidRDefault="00757759" w:rsidP="00476F26">
      <w:pPr>
        <w:pStyle w:val="Heading2"/>
        <w:rPr>
          <w:ins w:id="376" w:author="Susan" w:date="2020-05-12T16:41:00Z"/>
        </w:rPr>
      </w:pPr>
      <w:ins w:id="377" w:author="Susan" w:date="2020-05-12T16:40:00Z">
        <w:r>
          <w:t xml:space="preserve">Crop Nutrition and Crop Protection </w:t>
        </w:r>
      </w:ins>
      <w:ins w:id="378" w:author="Susan" w:date="2020-05-13T13:56:00Z">
        <w:r w:rsidR="00532BF2">
          <w:t>A</w:t>
        </w:r>
      </w:ins>
      <w:ins w:id="379" w:author="Susan" w:date="2020-05-12T16:40:00Z">
        <w:r>
          <w:t xml:space="preserve">pplications within 21 </w:t>
        </w:r>
      </w:ins>
      <w:ins w:id="380" w:author="Susan" w:date="2020-05-12T16:41:00Z">
        <w:r w:rsidR="001F6F87">
          <w:rPr>
            <w:w w:val="105"/>
          </w:rPr>
          <w:t>D</w:t>
        </w:r>
        <w:r w:rsidR="001F6F87" w:rsidRPr="00EE68D3">
          <w:rPr>
            <w:w w:val="105"/>
          </w:rPr>
          <w:t xml:space="preserve">ays of </w:t>
        </w:r>
        <w:r w:rsidR="001F6F87">
          <w:rPr>
            <w:w w:val="105"/>
          </w:rPr>
          <w:t>S</w:t>
        </w:r>
        <w:r w:rsidR="001F6F87" w:rsidRPr="00EE68D3">
          <w:rPr>
            <w:w w:val="105"/>
          </w:rPr>
          <w:t xml:space="preserve">cheduled </w:t>
        </w:r>
        <w:r w:rsidR="001F6F87">
          <w:rPr>
            <w:w w:val="105"/>
          </w:rPr>
          <w:t>H</w:t>
        </w:r>
        <w:r w:rsidR="001F6F87" w:rsidRPr="00EE68D3">
          <w:rPr>
            <w:w w:val="105"/>
          </w:rPr>
          <w:t>arvest</w:t>
        </w:r>
      </w:ins>
      <w:ins w:id="381" w:author="Susan" w:date="2020-05-12T16:40:00Z">
        <w:r w:rsidRPr="00BB06D8">
          <w:t xml:space="preserve"> </w:t>
        </w:r>
      </w:ins>
    </w:p>
    <w:p w14:paraId="4506065B" w14:textId="77777777" w:rsidR="00D445A8" w:rsidRPr="00BB06D8" w:rsidRDefault="00D445A8" w:rsidP="00D445A8">
      <w:pPr>
        <w:pStyle w:val="BodyText"/>
        <w:spacing w:before="182" w:line="259" w:lineRule="auto"/>
        <w:ind w:left="119" w:right="1036"/>
        <w:rPr>
          <w:ins w:id="382" w:author="Susan" w:date="2020-05-07T13:21:00Z"/>
          <w:b w:val="0"/>
          <w:bCs/>
        </w:rPr>
      </w:pPr>
      <w:commentRangeStart w:id="383"/>
      <w:ins w:id="384" w:author="Susan" w:date="2020-05-07T13:21:00Z">
        <w:r w:rsidRPr="00BB06D8">
          <w:rPr>
            <w:b w:val="0"/>
            <w:bCs/>
          </w:rPr>
          <w:t xml:space="preserve">Crop Nutrition and Crop Protection is necessary within the 21 </w:t>
        </w:r>
      </w:ins>
      <w:ins w:id="385" w:author="Susan" w:date="2020-05-07T13:25:00Z">
        <w:r w:rsidR="00BB06D8">
          <w:rPr>
            <w:b w:val="0"/>
            <w:bCs/>
          </w:rPr>
          <w:t>days-to-scheduled-harvest (</w:t>
        </w:r>
      </w:ins>
      <w:ins w:id="386" w:author="Susan" w:date="2020-05-07T13:21:00Z">
        <w:r w:rsidRPr="00BB06D8">
          <w:rPr>
            <w:b w:val="0"/>
            <w:bCs/>
          </w:rPr>
          <w:t>DTSH</w:t>
        </w:r>
      </w:ins>
      <w:ins w:id="387" w:author="Susan" w:date="2020-05-07T13:25:00Z">
        <w:r w:rsidR="00BB06D8">
          <w:rPr>
            <w:b w:val="0"/>
            <w:bCs/>
          </w:rPr>
          <w:t>)</w:t>
        </w:r>
      </w:ins>
      <w:ins w:id="388" w:author="Susan" w:date="2020-05-07T13:21:00Z">
        <w:r w:rsidRPr="00BB06D8">
          <w:rPr>
            <w:b w:val="0"/>
            <w:bCs/>
          </w:rPr>
          <w:t xml:space="preserve"> window. These chemicals may be incompatible with water treatment chemicals and therefore may require nontreated water for their application. The timing of applications should be carefully considered using historical data and risk assessments. When making decisions consider chemical compatibility, label restrictions, manufacturers recommendations, chemical concentration, timing of irrigation to harvest, etc. When it is necessary to apply crop nutrition/protection materials aerially within 21 DTSH, the following restrictions apply:</w:t>
        </w:r>
      </w:ins>
    </w:p>
    <w:p w14:paraId="132EAE92" w14:textId="77777777" w:rsidR="00D445A8" w:rsidRDefault="00D445A8" w:rsidP="00BB06D8">
      <w:pPr>
        <w:pStyle w:val="ListParagraph"/>
        <w:widowControl w:val="0"/>
        <w:numPr>
          <w:ilvl w:val="1"/>
          <w:numId w:val="132"/>
        </w:numPr>
        <w:tabs>
          <w:tab w:val="left" w:pos="840"/>
        </w:tabs>
        <w:autoSpaceDE w:val="0"/>
        <w:autoSpaceDN w:val="0"/>
        <w:spacing w:before="158" w:after="0" w:line="240" w:lineRule="auto"/>
        <w:contextualSpacing w:val="0"/>
        <w:rPr>
          <w:ins w:id="389" w:author="Susan" w:date="2020-05-07T13:21:00Z"/>
        </w:rPr>
      </w:pPr>
      <w:ins w:id="390" w:author="Susan" w:date="2020-05-07T13:21:00Z">
        <w:r>
          <w:lastRenderedPageBreak/>
          <w:t>Application should not exceed 3‐4 hours or 1/3 of the total irrigation</w:t>
        </w:r>
        <w:r>
          <w:rPr>
            <w:spacing w:val="-12"/>
          </w:rPr>
          <w:t xml:space="preserve"> </w:t>
        </w:r>
        <w:r>
          <w:t>time.</w:t>
        </w:r>
      </w:ins>
    </w:p>
    <w:p w14:paraId="00EBE4E5" w14:textId="77777777" w:rsidR="00D445A8" w:rsidRDefault="00D445A8" w:rsidP="00BB06D8">
      <w:pPr>
        <w:pStyle w:val="ListParagraph"/>
        <w:widowControl w:val="0"/>
        <w:numPr>
          <w:ilvl w:val="1"/>
          <w:numId w:val="132"/>
        </w:numPr>
        <w:tabs>
          <w:tab w:val="left" w:pos="840"/>
        </w:tabs>
        <w:autoSpaceDE w:val="0"/>
        <w:autoSpaceDN w:val="0"/>
        <w:spacing w:before="22" w:after="0" w:line="240" w:lineRule="auto"/>
        <w:contextualSpacing w:val="0"/>
        <w:rPr>
          <w:ins w:id="391" w:author="Susan" w:date="2020-05-07T13:21:00Z"/>
        </w:rPr>
      </w:pPr>
      <w:ins w:id="392" w:author="Susan" w:date="2020-05-07T13:21:00Z">
        <w:r>
          <w:t>Should be applied at the beginning of the irrigation</w:t>
        </w:r>
        <w:r>
          <w:rPr>
            <w:spacing w:val="-5"/>
          </w:rPr>
          <w:t xml:space="preserve"> </w:t>
        </w:r>
        <w:r>
          <w:t>event.</w:t>
        </w:r>
      </w:ins>
    </w:p>
    <w:p w14:paraId="74B8CE19" w14:textId="77777777" w:rsidR="00D445A8" w:rsidRDefault="00D445A8" w:rsidP="00BB06D8">
      <w:pPr>
        <w:pStyle w:val="ListParagraph"/>
        <w:widowControl w:val="0"/>
        <w:numPr>
          <w:ilvl w:val="1"/>
          <w:numId w:val="132"/>
        </w:numPr>
        <w:tabs>
          <w:tab w:val="left" w:pos="840"/>
        </w:tabs>
        <w:autoSpaceDE w:val="0"/>
        <w:autoSpaceDN w:val="0"/>
        <w:spacing w:before="21" w:after="0"/>
        <w:ind w:right="1425"/>
        <w:contextualSpacing w:val="0"/>
        <w:rPr>
          <w:ins w:id="393" w:author="Susan" w:date="2020-05-07T13:21:00Z"/>
        </w:rPr>
      </w:pPr>
      <w:ins w:id="394" w:author="Susan" w:date="2020-05-07T13:21:00Z">
        <w:r>
          <w:t>Should meet the following acceptance criteria for the DTSH timeframe or product testing</w:t>
        </w:r>
        <w:r>
          <w:rPr>
            <w:spacing w:val="-36"/>
          </w:rPr>
          <w:t xml:space="preserve"> </w:t>
        </w:r>
        <w:r>
          <w:t>is required. (see</w:t>
        </w:r>
        <w:r>
          <w:rPr>
            <w:spacing w:val="-3"/>
          </w:rPr>
          <w:t xml:space="preserve"> </w:t>
        </w:r>
      </w:ins>
      <w:ins w:id="395" w:author="Susan" w:date="2020-05-12T16:39:00Z">
        <w:r w:rsidR="00757759">
          <w:t>T</w:t>
        </w:r>
      </w:ins>
      <w:ins w:id="396" w:author="Susan" w:date="2020-05-07T13:21:00Z">
        <w:r>
          <w:t>able</w:t>
        </w:r>
      </w:ins>
      <w:ins w:id="397" w:author="Susan" w:date="2020-05-12T16:39:00Z">
        <w:r w:rsidR="00757759">
          <w:t xml:space="preserve"> X</w:t>
        </w:r>
      </w:ins>
      <w:ins w:id="398" w:author="Susan" w:date="2020-05-07T13:21:00Z">
        <w:r>
          <w:t>)</w:t>
        </w:r>
      </w:ins>
    </w:p>
    <w:p w14:paraId="70C79C07" w14:textId="77777777" w:rsidR="00D445A8" w:rsidRDefault="00D445A8" w:rsidP="00D445A8">
      <w:pPr>
        <w:pStyle w:val="BodyText"/>
        <w:spacing w:before="159"/>
        <w:ind w:left="119"/>
        <w:rPr>
          <w:ins w:id="399" w:author="Susan" w:date="2020-05-07T13:21:00Z"/>
        </w:rPr>
      </w:pPr>
      <w:ins w:id="400" w:author="Susan" w:date="2020-05-07T13:21:00Z">
        <w:r>
          <w:t xml:space="preserve">Target Organism: </w:t>
        </w:r>
        <w:r w:rsidRPr="00BB06D8">
          <w:rPr>
            <w:b w:val="0"/>
            <w:bCs/>
          </w:rPr>
          <w:t xml:space="preserve">Generic </w:t>
        </w:r>
        <w:r w:rsidRPr="00BB06D8">
          <w:rPr>
            <w:b w:val="0"/>
            <w:bCs/>
            <w:i/>
            <w:iCs/>
          </w:rPr>
          <w:t>E</w:t>
        </w:r>
      </w:ins>
      <w:ins w:id="401" w:author="Susan" w:date="2020-05-07T13:24:00Z">
        <w:r w:rsidR="00BB06D8" w:rsidRPr="00BB06D8">
          <w:rPr>
            <w:b w:val="0"/>
            <w:bCs/>
            <w:i/>
            <w:iCs/>
          </w:rPr>
          <w:t>.</w:t>
        </w:r>
      </w:ins>
      <w:ins w:id="402" w:author="Susan" w:date="2020-05-07T13:21:00Z">
        <w:r w:rsidRPr="00BB06D8">
          <w:rPr>
            <w:b w:val="0"/>
            <w:bCs/>
            <w:i/>
            <w:iCs/>
          </w:rPr>
          <w:t xml:space="preserve"> coli</w:t>
        </w:r>
      </w:ins>
    </w:p>
    <w:p w14:paraId="34B9A32B" w14:textId="77777777" w:rsidR="00D445A8" w:rsidRDefault="00D445A8" w:rsidP="00D445A8">
      <w:pPr>
        <w:pStyle w:val="BodyText"/>
        <w:spacing w:before="181"/>
        <w:ind w:left="119"/>
        <w:rPr>
          <w:ins w:id="403" w:author="Susan" w:date="2020-05-07T13:21:00Z"/>
        </w:rPr>
      </w:pPr>
      <w:ins w:id="404" w:author="Susan" w:date="2020-05-07T13:21:00Z">
        <w:r>
          <w:t xml:space="preserve">Sampling procedure: </w:t>
        </w:r>
      </w:ins>
      <w:ins w:id="405" w:author="Susan" w:date="2020-05-07T13:24:00Z">
        <w:r w:rsidR="00BB06D8">
          <w:rPr>
            <w:b w:val="0"/>
            <w:bCs/>
          </w:rPr>
          <w:t>C</w:t>
        </w:r>
      </w:ins>
      <w:ins w:id="406" w:author="Susan" w:date="2020-05-07T13:21:00Z">
        <w:r w:rsidRPr="00BB06D8">
          <w:rPr>
            <w:b w:val="0"/>
            <w:bCs/>
          </w:rPr>
          <w:t>ollect one sample pre‐ treatment from the source.</w:t>
        </w:r>
      </w:ins>
    </w:p>
    <w:p w14:paraId="50B56E61" w14:textId="77777777" w:rsidR="00D445A8" w:rsidRDefault="00D445A8" w:rsidP="00D445A8">
      <w:pPr>
        <w:pStyle w:val="BodyText"/>
        <w:spacing w:before="182" w:line="259" w:lineRule="auto"/>
        <w:ind w:left="119" w:right="1084" w:hanging="1"/>
        <w:rPr>
          <w:ins w:id="407" w:author="Susan" w:date="2020-05-07T13:21:00Z"/>
        </w:rPr>
      </w:pPr>
      <w:ins w:id="408" w:author="Susan" w:date="2020-05-07T13:21:00Z">
        <w:r>
          <w:t xml:space="preserve">Sampling Frequency: </w:t>
        </w:r>
        <w:r w:rsidRPr="00BB06D8">
          <w:rPr>
            <w:b w:val="0"/>
            <w:bCs/>
          </w:rPr>
          <w:t>Sampling is conducted during the irrigation event when crop nutrition/protection chemicals are being applied</w:t>
        </w:r>
      </w:ins>
      <w:ins w:id="409" w:author="Susan" w:date="2020-05-07T13:24:00Z">
        <w:r w:rsidR="00BB06D8">
          <w:rPr>
            <w:b w:val="0"/>
            <w:bCs/>
          </w:rPr>
          <w:t>.</w:t>
        </w:r>
      </w:ins>
      <w:commentRangeEnd w:id="383"/>
      <w:r w:rsidR="00EC3844">
        <w:rPr>
          <w:rStyle w:val="CommentReference"/>
          <w:rFonts w:ascii="Tahoma" w:hAnsi="Tahoma" w:cs="Tahoma"/>
          <w:b w:val="0"/>
          <w:lang w:eastAsia="x-none"/>
        </w:rPr>
        <w:commentReference w:id="383"/>
      </w:r>
    </w:p>
    <w:p w14:paraId="5B585D32" w14:textId="77777777" w:rsidR="00D445A8" w:rsidRPr="00A53C03" w:rsidRDefault="00D445A8" w:rsidP="00D445A8">
      <w:pPr>
        <w:pStyle w:val="BodyText"/>
        <w:spacing w:before="10"/>
        <w:rPr>
          <w:ins w:id="410" w:author="Susan" w:date="2020-05-07T13:21:00Z"/>
          <w:b w:val="0"/>
          <w:szCs w:val="22"/>
        </w:rPr>
      </w:pPr>
    </w:p>
    <w:tbl>
      <w:tblPr>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5"/>
        <w:gridCol w:w="2520"/>
        <w:gridCol w:w="5170"/>
      </w:tblGrid>
      <w:tr w:rsidR="00A53C03" w:rsidRPr="00A53C03" w14:paraId="53030190" w14:textId="77777777" w:rsidTr="00A53C03">
        <w:trPr>
          <w:trHeight w:val="458"/>
          <w:ins w:id="411" w:author="Susan" w:date="2020-05-07T13:27:00Z"/>
        </w:trPr>
        <w:tc>
          <w:tcPr>
            <w:tcW w:w="9355" w:type="dxa"/>
            <w:gridSpan w:val="3"/>
          </w:tcPr>
          <w:p w14:paraId="67FC3ED3" w14:textId="77777777" w:rsidR="00A53C03" w:rsidRPr="00A53C03" w:rsidRDefault="00757759" w:rsidP="00A53C03">
            <w:pPr>
              <w:pStyle w:val="Caption"/>
              <w:rPr>
                <w:ins w:id="412" w:author="Susan" w:date="2020-05-07T13:27:00Z"/>
                <w:sz w:val="22"/>
                <w:szCs w:val="22"/>
              </w:rPr>
            </w:pPr>
            <w:ins w:id="413" w:author="Susan" w:date="2020-05-12T16:39:00Z">
              <w:r>
                <w:rPr>
                  <w:sz w:val="22"/>
                  <w:szCs w:val="22"/>
                </w:rPr>
                <w:t xml:space="preserve">Table X. </w:t>
              </w:r>
            </w:ins>
            <w:ins w:id="414" w:author="Susan" w:date="2020-05-07T13:31:00Z">
              <w:r w:rsidR="00A53C03">
                <w:rPr>
                  <w:sz w:val="22"/>
                  <w:szCs w:val="22"/>
                </w:rPr>
                <w:t>Microbial Water Quality</w:t>
              </w:r>
            </w:ins>
            <w:ins w:id="415" w:author="Susan" w:date="2020-05-07T13:28:00Z">
              <w:r w:rsidR="00A53C03" w:rsidRPr="00A53C03">
                <w:rPr>
                  <w:sz w:val="22"/>
                  <w:szCs w:val="22"/>
                </w:rPr>
                <w:t xml:space="preserve"> Acceptance Criteria:</w:t>
              </w:r>
            </w:ins>
          </w:p>
        </w:tc>
      </w:tr>
      <w:tr w:rsidR="00A53C03" w14:paraId="08AD43B3" w14:textId="77777777" w:rsidTr="00A53C03">
        <w:trPr>
          <w:trHeight w:val="620"/>
          <w:ins w:id="416" w:author="Susan" w:date="2020-05-07T13:21:00Z"/>
        </w:trPr>
        <w:tc>
          <w:tcPr>
            <w:tcW w:w="1665" w:type="dxa"/>
            <w:vAlign w:val="bottom"/>
          </w:tcPr>
          <w:p w14:paraId="355FD425" w14:textId="77777777" w:rsidR="00D445A8" w:rsidRDefault="00D445A8" w:rsidP="00A53C03">
            <w:pPr>
              <w:pStyle w:val="TableParagraph"/>
              <w:spacing w:line="249" w:lineRule="exact"/>
              <w:jc w:val="center"/>
              <w:rPr>
                <w:ins w:id="417" w:author="Susan" w:date="2020-05-07T13:21:00Z"/>
                <w:b/>
              </w:rPr>
            </w:pPr>
            <w:ins w:id="418" w:author="Susan" w:date="2020-05-07T13:21:00Z">
              <w:r>
                <w:rPr>
                  <w:b/>
                  <w:w w:val="95"/>
                </w:rPr>
                <w:t xml:space="preserve">Days </w:t>
              </w:r>
            </w:ins>
            <w:ins w:id="419" w:author="Susan" w:date="2020-05-07T13:22:00Z">
              <w:r>
                <w:rPr>
                  <w:b/>
                  <w:w w:val="95"/>
                </w:rPr>
                <w:t>t</w:t>
              </w:r>
            </w:ins>
            <w:ins w:id="420" w:author="Susan" w:date="2020-05-07T13:21:00Z">
              <w:r>
                <w:rPr>
                  <w:b/>
                  <w:w w:val="95"/>
                </w:rPr>
                <w:t xml:space="preserve">o </w:t>
              </w:r>
            </w:ins>
            <w:ins w:id="421" w:author="Susan" w:date="2020-05-07T13:23:00Z">
              <w:r w:rsidR="00BB06D8">
                <w:rPr>
                  <w:b/>
                  <w:w w:val="95"/>
                </w:rPr>
                <w:t>s</w:t>
              </w:r>
            </w:ins>
            <w:ins w:id="422" w:author="Susan" w:date="2020-05-07T13:21:00Z">
              <w:r>
                <w:rPr>
                  <w:b/>
                  <w:w w:val="95"/>
                </w:rPr>
                <w:t>cheduled</w:t>
              </w:r>
            </w:ins>
            <w:ins w:id="423" w:author="Susan" w:date="2020-05-07T13:22:00Z">
              <w:r>
                <w:rPr>
                  <w:b/>
                  <w:w w:val="95"/>
                </w:rPr>
                <w:t xml:space="preserve"> </w:t>
              </w:r>
            </w:ins>
            <w:ins w:id="424" w:author="Susan" w:date="2020-05-07T13:23:00Z">
              <w:r w:rsidR="00BB06D8">
                <w:rPr>
                  <w:b/>
                  <w:w w:val="95"/>
                </w:rPr>
                <w:t>h</w:t>
              </w:r>
            </w:ins>
            <w:ins w:id="425" w:author="Susan" w:date="2020-05-07T13:22:00Z">
              <w:r>
                <w:rPr>
                  <w:b/>
                  <w:w w:val="95"/>
                </w:rPr>
                <w:t>arvest</w:t>
              </w:r>
            </w:ins>
          </w:p>
        </w:tc>
        <w:tc>
          <w:tcPr>
            <w:tcW w:w="2520" w:type="dxa"/>
            <w:vAlign w:val="bottom"/>
          </w:tcPr>
          <w:p w14:paraId="385A5952" w14:textId="77777777" w:rsidR="00D445A8" w:rsidRDefault="00D445A8" w:rsidP="00A53C03">
            <w:pPr>
              <w:pStyle w:val="TableParagraph"/>
              <w:spacing w:line="249" w:lineRule="exact"/>
              <w:ind w:left="108"/>
              <w:jc w:val="center"/>
              <w:rPr>
                <w:ins w:id="426" w:author="Susan" w:date="2020-05-07T13:21:00Z"/>
                <w:b/>
              </w:rPr>
            </w:pPr>
            <w:ins w:id="427" w:author="Susan" w:date="2020-05-07T13:21:00Z">
              <w:r>
                <w:rPr>
                  <w:b/>
                </w:rPr>
                <w:t>Pre‐treatment water test result</w:t>
              </w:r>
            </w:ins>
            <w:r w:rsidR="00A53C03">
              <w:rPr>
                <w:b/>
              </w:rPr>
              <w:t xml:space="preserve"> </w:t>
            </w:r>
            <w:ins w:id="428" w:author="Susan" w:date="2020-05-07T13:30:00Z">
              <w:r w:rsidR="00A53C03" w:rsidRPr="00A53C03">
                <w:rPr>
                  <w:bCs/>
                </w:rPr>
                <w:t>(MPN/100 mL)</w:t>
              </w:r>
            </w:ins>
          </w:p>
        </w:tc>
        <w:tc>
          <w:tcPr>
            <w:tcW w:w="5170" w:type="dxa"/>
            <w:vAlign w:val="bottom"/>
          </w:tcPr>
          <w:p w14:paraId="7D217C5F" w14:textId="77777777" w:rsidR="00D445A8" w:rsidRDefault="00D445A8" w:rsidP="00A53C03">
            <w:pPr>
              <w:pStyle w:val="TableParagraph"/>
              <w:spacing w:line="249" w:lineRule="exact"/>
              <w:ind w:left="108"/>
              <w:rPr>
                <w:ins w:id="429" w:author="Susan" w:date="2020-05-07T13:21:00Z"/>
                <w:b/>
              </w:rPr>
            </w:pPr>
            <w:ins w:id="430" w:author="Susan" w:date="2020-05-07T13:21:00Z">
              <w:r>
                <w:rPr>
                  <w:b/>
                </w:rPr>
                <w:t>Action</w:t>
              </w:r>
            </w:ins>
          </w:p>
        </w:tc>
      </w:tr>
      <w:tr w:rsidR="00A53C03" w14:paraId="7459FB78" w14:textId="77777777" w:rsidTr="00A53C03">
        <w:trPr>
          <w:trHeight w:val="285"/>
          <w:ins w:id="431" w:author="Susan" w:date="2020-05-07T13:21:00Z"/>
        </w:trPr>
        <w:tc>
          <w:tcPr>
            <w:tcW w:w="1665" w:type="dxa"/>
            <w:vMerge w:val="restart"/>
          </w:tcPr>
          <w:p w14:paraId="7A0ACED0" w14:textId="77777777" w:rsidR="00D445A8" w:rsidRDefault="00D445A8" w:rsidP="00A53C03">
            <w:pPr>
              <w:pStyle w:val="TableParagraph"/>
              <w:jc w:val="center"/>
              <w:rPr>
                <w:ins w:id="432" w:author="Susan" w:date="2020-05-07T13:21:00Z"/>
                <w:b/>
              </w:rPr>
            </w:pPr>
          </w:p>
          <w:p w14:paraId="0BAD08E3" w14:textId="77777777" w:rsidR="00D445A8" w:rsidRDefault="00D445A8" w:rsidP="00A53C03">
            <w:pPr>
              <w:pStyle w:val="TableParagraph"/>
              <w:spacing w:before="181"/>
              <w:ind w:left="256"/>
              <w:jc w:val="center"/>
              <w:rPr>
                <w:ins w:id="433" w:author="Susan" w:date="2020-05-07T13:21:00Z"/>
              </w:rPr>
            </w:pPr>
            <w:ins w:id="434" w:author="Susan" w:date="2020-05-07T13:21:00Z">
              <w:r>
                <w:t>0‐7</w:t>
              </w:r>
            </w:ins>
          </w:p>
        </w:tc>
        <w:tc>
          <w:tcPr>
            <w:tcW w:w="2520" w:type="dxa"/>
          </w:tcPr>
          <w:p w14:paraId="083AA1BE" w14:textId="77777777" w:rsidR="00D445A8" w:rsidRDefault="00D445A8" w:rsidP="00A53C03">
            <w:pPr>
              <w:pStyle w:val="TableParagraph"/>
              <w:spacing w:before="16" w:line="249" w:lineRule="exact"/>
              <w:ind w:left="108"/>
              <w:jc w:val="center"/>
              <w:rPr>
                <w:ins w:id="435" w:author="Susan" w:date="2020-05-07T13:21:00Z"/>
              </w:rPr>
            </w:pPr>
            <w:ins w:id="436" w:author="Susan" w:date="2020-05-07T13:21:00Z">
              <w:r>
                <w:t>0‐10</w:t>
              </w:r>
            </w:ins>
          </w:p>
        </w:tc>
        <w:tc>
          <w:tcPr>
            <w:tcW w:w="5170" w:type="dxa"/>
            <w:shd w:val="clear" w:color="auto" w:fill="6FAD46"/>
          </w:tcPr>
          <w:p w14:paraId="4C5BAF1E" w14:textId="77777777" w:rsidR="00D445A8" w:rsidRDefault="00D445A8" w:rsidP="000D2F15">
            <w:pPr>
              <w:pStyle w:val="TableParagraph"/>
              <w:spacing w:before="16" w:line="249" w:lineRule="exact"/>
              <w:ind w:left="107"/>
              <w:rPr>
                <w:ins w:id="437" w:author="Susan" w:date="2020-05-07T13:21:00Z"/>
              </w:rPr>
            </w:pPr>
            <w:ins w:id="438" w:author="Susan" w:date="2020-05-07T13:21:00Z">
              <w:r>
                <w:t>No action required</w:t>
              </w:r>
            </w:ins>
          </w:p>
        </w:tc>
      </w:tr>
      <w:tr w:rsidR="00A53C03" w14:paraId="49A77A7D" w14:textId="77777777" w:rsidTr="00A53C03">
        <w:trPr>
          <w:trHeight w:val="285"/>
          <w:ins w:id="439" w:author="Susan" w:date="2020-05-07T13:21:00Z"/>
        </w:trPr>
        <w:tc>
          <w:tcPr>
            <w:tcW w:w="1665" w:type="dxa"/>
            <w:vMerge/>
            <w:tcBorders>
              <w:top w:val="nil"/>
            </w:tcBorders>
          </w:tcPr>
          <w:p w14:paraId="3B11282D" w14:textId="77777777" w:rsidR="00D445A8" w:rsidRDefault="00D445A8" w:rsidP="00A53C03">
            <w:pPr>
              <w:jc w:val="center"/>
              <w:rPr>
                <w:ins w:id="440" w:author="Susan" w:date="2020-05-07T13:21:00Z"/>
                <w:sz w:val="2"/>
                <w:szCs w:val="2"/>
              </w:rPr>
            </w:pPr>
          </w:p>
        </w:tc>
        <w:tc>
          <w:tcPr>
            <w:tcW w:w="2520" w:type="dxa"/>
            <w:shd w:val="clear" w:color="auto" w:fill="FFFF00"/>
          </w:tcPr>
          <w:p w14:paraId="1C3F0A4F" w14:textId="77777777" w:rsidR="00D445A8" w:rsidRDefault="00D445A8" w:rsidP="00A53C03">
            <w:pPr>
              <w:pStyle w:val="TableParagraph"/>
              <w:spacing w:before="16" w:line="249" w:lineRule="exact"/>
              <w:ind w:left="108"/>
              <w:jc w:val="center"/>
              <w:rPr>
                <w:ins w:id="441" w:author="Susan" w:date="2020-05-07T13:21:00Z"/>
              </w:rPr>
            </w:pPr>
            <w:ins w:id="442" w:author="Susan" w:date="2020-05-07T13:21:00Z">
              <w:r>
                <w:t>11‐125</w:t>
              </w:r>
            </w:ins>
          </w:p>
        </w:tc>
        <w:tc>
          <w:tcPr>
            <w:tcW w:w="5170" w:type="dxa"/>
            <w:shd w:val="clear" w:color="auto" w:fill="FF0000"/>
          </w:tcPr>
          <w:p w14:paraId="397B48E0" w14:textId="77777777" w:rsidR="00D445A8" w:rsidRDefault="00D445A8" w:rsidP="000D2F15">
            <w:pPr>
              <w:pStyle w:val="TableParagraph"/>
              <w:spacing w:before="16" w:line="249" w:lineRule="exact"/>
              <w:ind w:left="107"/>
              <w:rPr>
                <w:ins w:id="443" w:author="Susan" w:date="2020-05-07T13:21:00Z"/>
              </w:rPr>
            </w:pPr>
            <w:ins w:id="444" w:author="Susan" w:date="2020-05-07T13:21:00Z">
              <w:r>
                <w:t>Raw product sampling required</w:t>
              </w:r>
            </w:ins>
          </w:p>
        </w:tc>
      </w:tr>
      <w:tr w:rsidR="00A53C03" w14:paraId="4D68FFD5" w14:textId="77777777" w:rsidTr="00A53C03">
        <w:trPr>
          <w:trHeight w:val="285"/>
          <w:ins w:id="445" w:author="Susan" w:date="2020-05-07T13:21:00Z"/>
        </w:trPr>
        <w:tc>
          <w:tcPr>
            <w:tcW w:w="1665" w:type="dxa"/>
            <w:vMerge/>
            <w:tcBorders>
              <w:top w:val="nil"/>
            </w:tcBorders>
          </w:tcPr>
          <w:p w14:paraId="3912E155" w14:textId="77777777" w:rsidR="00D445A8" w:rsidRDefault="00D445A8" w:rsidP="00A53C03">
            <w:pPr>
              <w:jc w:val="center"/>
              <w:rPr>
                <w:ins w:id="446" w:author="Susan" w:date="2020-05-07T13:21:00Z"/>
                <w:sz w:val="2"/>
                <w:szCs w:val="2"/>
              </w:rPr>
            </w:pPr>
          </w:p>
        </w:tc>
        <w:tc>
          <w:tcPr>
            <w:tcW w:w="2520" w:type="dxa"/>
            <w:shd w:val="clear" w:color="auto" w:fill="FFC000"/>
          </w:tcPr>
          <w:p w14:paraId="245B3E24" w14:textId="77777777" w:rsidR="00D445A8" w:rsidRDefault="00D445A8" w:rsidP="00A53C03">
            <w:pPr>
              <w:pStyle w:val="TableParagraph"/>
              <w:spacing w:before="16" w:line="249" w:lineRule="exact"/>
              <w:ind w:left="108"/>
              <w:jc w:val="center"/>
              <w:rPr>
                <w:ins w:id="447" w:author="Susan" w:date="2020-05-07T13:21:00Z"/>
              </w:rPr>
            </w:pPr>
            <w:ins w:id="448" w:author="Susan" w:date="2020-05-07T13:21:00Z">
              <w:r>
                <w:t>126+</w:t>
              </w:r>
            </w:ins>
          </w:p>
        </w:tc>
        <w:tc>
          <w:tcPr>
            <w:tcW w:w="5170" w:type="dxa"/>
            <w:shd w:val="clear" w:color="auto" w:fill="FF0000"/>
          </w:tcPr>
          <w:p w14:paraId="5B6BB0C3" w14:textId="77777777" w:rsidR="00D445A8" w:rsidRDefault="00D445A8" w:rsidP="000D2F15">
            <w:pPr>
              <w:pStyle w:val="TableParagraph"/>
              <w:spacing w:before="16" w:line="249" w:lineRule="exact"/>
              <w:ind w:left="107"/>
              <w:rPr>
                <w:ins w:id="449" w:author="Susan" w:date="2020-05-07T13:21:00Z"/>
              </w:rPr>
            </w:pPr>
            <w:ins w:id="450" w:author="Susan" w:date="2020-05-07T13:21:00Z">
              <w:r>
                <w:t>Raw product sampling required</w:t>
              </w:r>
            </w:ins>
          </w:p>
        </w:tc>
      </w:tr>
      <w:tr w:rsidR="00A53C03" w14:paraId="140388BC" w14:textId="77777777" w:rsidTr="00A53C03">
        <w:trPr>
          <w:trHeight w:val="285"/>
          <w:ins w:id="451" w:author="Susan" w:date="2020-05-07T13:21:00Z"/>
        </w:trPr>
        <w:tc>
          <w:tcPr>
            <w:tcW w:w="1665" w:type="dxa"/>
            <w:vMerge/>
            <w:tcBorders>
              <w:top w:val="nil"/>
            </w:tcBorders>
          </w:tcPr>
          <w:p w14:paraId="502B63CC" w14:textId="77777777" w:rsidR="00D445A8" w:rsidRDefault="00D445A8" w:rsidP="00A53C03">
            <w:pPr>
              <w:jc w:val="center"/>
              <w:rPr>
                <w:ins w:id="452" w:author="Susan" w:date="2020-05-07T13:21:00Z"/>
                <w:sz w:val="2"/>
                <w:szCs w:val="2"/>
              </w:rPr>
            </w:pPr>
          </w:p>
        </w:tc>
        <w:tc>
          <w:tcPr>
            <w:tcW w:w="2520" w:type="dxa"/>
            <w:shd w:val="clear" w:color="auto" w:fill="FF0000"/>
          </w:tcPr>
          <w:p w14:paraId="2BA065A6" w14:textId="77777777" w:rsidR="00D445A8" w:rsidRDefault="00D445A8" w:rsidP="00A53C03">
            <w:pPr>
              <w:pStyle w:val="TableParagraph"/>
              <w:spacing w:before="16" w:line="249" w:lineRule="exact"/>
              <w:ind w:left="108"/>
              <w:jc w:val="center"/>
              <w:rPr>
                <w:ins w:id="453" w:author="Susan" w:date="2020-05-07T13:21:00Z"/>
              </w:rPr>
            </w:pPr>
            <w:ins w:id="454" w:author="Susan" w:date="2020-05-07T13:21:00Z">
              <w:r>
                <w:t>235+</w:t>
              </w:r>
            </w:ins>
          </w:p>
        </w:tc>
        <w:tc>
          <w:tcPr>
            <w:tcW w:w="5170" w:type="dxa"/>
            <w:shd w:val="clear" w:color="auto" w:fill="FF0000"/>
          </w:tcPr>
          <w:p w14:paraId="4368514B" w14:textId="77777777" w:rsidR="00D445A8" w:rsidRDefault="00D445A8" w:rsidP="000D2F15">
            <w:pPr>
              <w:pStyle w:val="TableParagraph"/>
              <w:spacing w:before="16" w:line="249" w:lineRule="exact"/>
              <w:ind w:left="107"/>
              <w:rPr>
                <w:ins w:id="455" w:author="Susan" w:date="2020-05-07T13:21:00Z"/>
              </w:rPr>
            </w:pPr>
            <w:ins w:id="456" w:author="Susan" w:date="2020-05-07T13:21:00Z">
              <w:r>
                <w:t>Raw product sampling required</w:t>
              </w:r>
            </w:ins>
          </w:p>
        </w:tc>
      </w:tr>
      <w:tr w:rsidR="00A53C03" w14:paraId="5F559992" w14:textId="77777777" w:rsidTr="00A53C03">
        <w:trPr>
          <w:trHeight w:val="283"/>
          <w:ins w:id="457" w:author="Susan" w:date="2020-05-07T13:21:00Z"/>
        </w:trPr>
        <w:tc>
          <w:tcPr>
            <w:tcW w:w="1665" w:type="dxa"/>
            <w:vMerge w:val="restart"/>
          </w:tcPr>
          <w:p w14:paraId="66A149A5" w14:textId="77777777" w:rsidR="00D445A8" w:rsidRDefault="00D445A8" w:rsidP="00A53C03">
            <w:pPr>
              <w:pStyle w:val="TableParagraph"/>
              <w:jc w:val="center"/>
              <w:rPr>
                <w:ins w:id="458" w:author="Susan" w:date="2020-05-07T13:21:00Z"/>
                <w:b/>
              </w:rPr>
            </w:pPr>
          </w:p>
          <w:p w14:paraId="5493255E" w14:textId="77777777" w:rsidR="00D445A8" w:rsidRDefault="00D445A8" w:rsidP="00A53C03">
            <w:pPr>
              <w:pStyle w:val="TableParagraph"/>
              <w:spacing w:before="180"/>
              <w:ind w:left="201"/>
              <w:jc w:val="center"/>
              <w:rPr>
                <w:ins w:id="459" w:author="Susan" w:date="2020-05-07T13:21:00Z"/>
              </w:rPr>
            </w:pPr>
            <w:ins w:id="460" w:author="Susan" w:date="2020-05-07T13:21:00Z">
              <w:r>
                <w:t>8‐14</w:t>
              </w:r>
            </w:ins>
          </w:p>
        </w:tc>
        <w:tc>
          <w:tcPr>
            <w:tcW w:w="2520" w:type="dxa"/>
          </w:tcPr>
          <w:p w14:paraId="2C0D6C9A" w14:textId="77777777" w:rsidR="00D445A8" w:rsidRDefault="00D445A8" w:rsidP="00A53C03">
            <w:pPr>
              <w:pStyle w:val="TableParagraph"/>
              <w:spacing w:before="16" w:line="248" w:lineRule="exact"/>
              <w:ind w:left="107"/>
              <w:jc w:val="center"/>
              <w:rPr>
                <w:ins w:id="461" w:author="Susan" w:date="2020-05-07T13:21:00Z"/>
              </w:rPr>
            </w:pPr>
            <w:ins w:id="462" w:author="Susan" w:date="2020-05-07T13:21:00Z">
              <w:r>
                <w:t>0‐10</w:t>
              </w:r>
            </w:ins>
          </w:p>
        </w:tc>
        <w:tc>
          <w:tcPr>
            <w:tcW w:w="5170" w:type="dxa"/>
            <w:shd w:val="clear" w:color="auto" w:fill="6FAD46"/>
          </w:tcPr>
          <w:p w14:paraId="1A0C278A" w14:textId="77777777" w:rsidR="00D445A8" w:rsidRDefault="00D445A8" w:rsidP="000D2F15">
            <w:pPr>
              <w:pStyle w:val="TableParagraph"/>
              <w:spacing w:before="16" w:line="248" w:lineRule="exact"/>
              <w:ind w:left="107"/>
              <w:rPr>
                <w:ins w:id="463" w:author="Susan" w:date="2020-05-07T13:21:00Z"/>
              </w:rPr>
            </w:pPr>
            <w:ins w:id="464" w:author="Susan" w:date="2020-05-07T13:21:00Z">
              <w:r>
                <w:t>No action required</w:t>
              </w:r>
            </w:ins>
          </w:p>
        </w:tc>
      </w:tr>
      <w:tr w:rsidR="00A53C03" w14:paraId="5CF628A2" w14:textId="77777777" w:rsidTr="00A53C03">
        <w:trPr>
          <w:trHeight w:val="285"/>
          <w:ins w:id="465" w:author="Susan" w:date="2020-05-07T13:21:00Z"/>
        </w:trPr>
        <w:tc>
          <w:tcPr>
            <w:tcW w:w="1665" w:type="dxa"/>
            <w:vMerge/>
            <w:tcBorders>
              <w:top w:val="nil"/>
            </w:tcBorders>
          </w:tcPr>
          <w:p w14:paraId="71F157F8" w14:textId="77777777" w:rsidR="00D445A8" w:rsidRDefault="00D445A8" w:rsidP="00A53C03">
            <w:pPr>
              <w:jc w:val="center"/>
              <w:rPr>
                <w:ins w:id="466" w:author="Susan" w:date="2020-05-07T13:21:00Z"/>
                <w:sz w:val="2"/>
                <w:szCs w:val="2"/>
              </w:rPr>
            </w:pPr>
          </w:p>
        </w:tc>
        <w:tc>
          <w:tcPr>
            <w:tcW w:w="2520" w:type="dxa"/>
            <w:shd w:val="clear" w:color="auto" w:fill="FFFF00"/>
          </w:tcPr>
          <w:p w14:paraId="52C8AE71" w14:textId="77777777" w:rsidR="00D445A8" w:rsidRDefault="00D445A8" w:rsidP="00A53C03">
            <w:pPr>
              <w:pStyle w:val="TableParagraph"/>
              <w:spacing w:before="16" w:line="249" w:lineRule="exact"/>
              <w:ind w:left="108"/>
              <w:jc w:val="center"/>
              <w:rPr>
                <w:ins w:id="467" w:author="Susan" w:date="2020-05-07T13:21:00Z"/>
              </w:rPr>
            </w:pPr>
            <w:ins w:id="468" w:author="Susan" w:date="2020-05-07T13:21:00Z">
              <w:r>
                <w:t>11‐125</w:t>
              </w:r>
            </w:ins>
          </w:p>
        </w:tc>
        <w:tc>
          <w:tcPr>
            <w:tcW w:w="5170" w:type="dxa"/>
            <w:shd w:val="clear" w:color="auto" w:fill="6FAD46"/>
          </w:tcPr>
          <w:p w14:paraId="77D90DDF" w14:textId="77777777" w:rsidR="00D445A8" w:rsidRDefault="00D445A8" w:rsidP="000D2F15">
            <w:pPr>
              <w:pStyle w:val="TableParagraph"/>
              <w:spacing w:before="16" w:line="249" w:lineRule="exact"/>
              <w:ind w:left="107"/>
              <w:rPr>
                <w:ins w:id="469" w:author="Susan" w:date="2020-05-07T13:21:00Z"/>
              </w:rPr>
            </w:pPr>
            <w:ins w:id="470" w:author="Susan" w:date="2020-05-07T13:21:00Z">
              <w:r>
                <w:t>No action required</w:t>
              </w:r>
            </w:ins>
          </w:p>
        </w:tc>
      </w:tr>
      <w:tr w:rsidR="00A53C03" w14:paraId="65E443C6" w14:textId="77777777" w:rsidTr="00A53C03">
        <w:trPr>
          <w:trHeight w:val="285"/>
          <w:ins w:id="471" w:author="Susan" w:date="2020-05-07T13:21:00Z"/>
        </w:trPr>
        <w:tc>
          <w:tcPr>
            <w:tcW w:w="1665" w:type="dxa"/>
            <w:vMerge/>
            <w:tcBorders>
              <w:top w:val="nil"/>
            </w:tcBorders>
          </w:tcPr>
          <w:p w14:paraId="6A81BC2B" w14:textId="77777777" w:rsidR="00D445A8" w:rsidRDefault="00D445A8" w:rsidP="00A53C03">
            <w:pPr>
              <w:jc w:val="center"/>
              <w:rPr>
                <w:ins w:id="472" w:author="Susan" w:date="2020-05-07T13:21:00Z"/>
                <w:sz w:val="2"/>
                <w:szCs w:val="2"/>
              </w:rPr>
            </w:pPr>
          </w:p>
        </w:tc>
        <w:tc>
          <w:tcPr>
            <w:tcW w:w="2520" w:type="dxa"/>
            <w:shd w:val="clear" w:color="auto" w:fill="FFC000"/>
          </w:tcPr>
          <w:p w14:paraId="0E1CBE5A" w14:textId="77777777" w:rsidR="00D445A8" w:rsidRDefault="00D445A8" w:rsidP="00A53C03">
            <w:pPr>
              <w:pStyle w:val="TableParagraph"/>
              <w:spacing w:before="16" w:line="249" w:lineRule="exact"/>
              <w:ind w:left="108"/>
              <w:jc w:val="center"/>
              <w:rPr>
                <w:ins w:id="473" w:author="Susan" w:date="2020-05-07T13:21:00Z"/>
              </w:rPr>
            </w:pPr>
            <w:ins w:id="474" w:author="Susan" w:date="2020-05-07T13:21:00Z">
              <w:r>
                <w:t>126‐234</w:t>
              </w:r>
            </w:ins>
          </w:p>
        </w:tc>
        <w:tc>
          <w:tcPr>
            <w:tcW w:w="5170" w:type="dxa"/>
            <w:shd w:val="clear" w:color="auto" w:fill="FFC000"/>
          </w:tcPr>
          <w:p w14:paraId="7FBF386A" w14:textId="77777777" w:rsidR="00D445A8" w:rsidRDefault="00D445A8" w:rsidP="000D2F15">
            <w:pPr>
              <w:pStyle w:val="TableParagraph"/>
              <w:spacing w:before="16" w:line="249" w:lineRule="exact"/>
              <w:ind w:left="107"/>
              <w:rPr>
                <w:ins w:id="475" w:author="Susan" w:date="2020-05-07T13:21:00Z"/>
              </w:rPr>
            </w:pPr>
            <w:ins w:id="476" w:author="Susan" w:date="2020-05-07T13:21:00Z">
              <w:r>
                <w:t>Die‐off must be met</w:t>
              </w:r>
            </w:ins>
          </w:p>
        </w:tc>
      </w:tr>
      <w:tr w:rsidR="00A53C03" w14:paraId="070D4E66" w14:textId="77777777" w:rsidTr="00A53C03">
        <w:trPr>
          <w:trHeight w:val="285"/>
          <w:ins w:id="477" w:author="Susan" w:date="2020-05-07T13:21:00Z"/>
        </w:trPr>
        <w:tc>
          <w:tcPr>
            <w:tcW w:w="1665" w:type="dxa"/>
            <w:vMerge/>
            <w:tcBorders>
              <w:top w:val="nil"/>
            </w:tcBorders>
          </w:tcPr>
          <w:p w14:paraId="0108FA25" w14:textId="77777777" w:rsidR="00D445A8" w:rsidRDefault="00D445A8" w:rsidP="00A53C03">
            <w:pPr>
              <w:jc w:val="center"/>
              <w:rPr>
                <w:ins w:id="478" w:author="Susan" w:date="2020-05-07T13:21:00Z"/>
                <w:sz w:val="2"/>
                <w:szCs w:val="2"/>
              </w:rPr>
            </w:pPr>
          </w:p>
        </w:tc>
        <w:tc>
          <w:tcPr>
            <w:tcW w:w="2520" w:type="dxa"/>
            <w:shd w:val="clear" w:color="auto" w:fill="FF0000"/>
          </w:tcPr>
          <w:p w14:paraId="5071108B" w14:textId="77777777" w:rsidR="00D445A8" w:rsidRDefault="00D445A8" w:rsidP="00A53C03">
            <w:pPr>
              <w:pStyle w:val="TableParagraph"/>
              <w:spacing w:before="16" w:line="249" w:lineRule="exact"/>
              <w:ind w:left="108"/>
              <w:jc w:val="center"/>
              <w:rPr>
                <w:ins w:id="479" w:author="Susan" w:date="2020-05-07T13:21:00Z"/>
              </w:rPr>
            </w:pPr>
            <w:ins w:id="480" w:author="Susan" w:date="2020-05-07T13:21:00Z">
              <w:r>
                <w:t>235+</w:t>
              </w:r>
            </w:ins>
          </w:p>
        </w:tc>
        <w:tc>
          <w:tcPr>
            <w:tcW w:w="5170" w:type="dxa"/>
            <w:shd w:val="clear" w:color="auto" w:fill="FF0000"/>
          </w:tcPr>
          <w:p w14:paraId="1C9479B1" w14:textId="77777777" w:rsidR="00D445A8" w:rsidRDefault="00D445A8" w:rsidP="000D2F15">
            <w:pPr>
              <w:pStyle w:val="TableParagraph"/>
              <w:spacing w:before="16" w:line="249" w:lineRule="exact"/>
              <w:ind w:left="107"/>
              <w:rPr>
                <w:ins w:id="481" w:author="Susan" w:date="2020-05-07T13:21:00Z"/>
              </w:rPr>
            </w:pPr>
            <w:ins w:id="482" w:author="Susan" w:date="2020-05-07T13:21:00Z">
              <w:r>
                <w:t>Raw product sampling required</w:t>
              </w:r>
            </w:ins>
          </w:p>
        </w:tc>
      </w:tr>
      <w:tr w:rsidR="00A53C03" w14:paraId="3DBEB1C1" w14:textId="77777777" w:rsidTr="00A53C03">
        <w:trPr>
          <w:trHeight w:val="285"/>
          <w:ins w:id="483" w:author="Susan" w:date="2020-05-07T13:21:00Z"/>
        </w:trPr>
        <w:tc>
          <w:tcPr>
            <w:tcW w:w="1665" w:type="dxa"/>
            <w:vMerge w:val="restart"/>
          </w:tcPr>
          <w:p w14:paraId="24856364" w14:textId="77777777" w:rsidR="00D445A8" w:rsidRDefault="00D445A8" w:rsidP="00A53C03">
            <w:pPr>
              <w:pStyle w:val="TableParagraph"/>
              <w:jc w:val="center"/>
              <w:rPr>
                <w:ins w:id="484" w:author="Susan" w:date="2020-05-07T13:21:00Z"/>
                <w:b/>
              </w:rPr>
            </w:pPr>
          </w:p>
          <w:p w14:paraId="2C42BFFB" w14:textId="77777777" w:rsidR="00D445A8" w:rsidRDefault="00D445A8" w:rsidP="00A53C03">
            <w:pPr>
              <w:pStyle w:val="TableParagraph"/>
              <w:spacing w:before="181"/>
              <w:ind w:left="145"/>
              <w:jc w:val="center"/>
              <w:rPr>
                <w:ins w:id="485" w:author="Susan" w:date="2020-05-07T13:21:00Z"/>
              </w:rPr>
            </w:pPr>
            <w:ins w:id="486" w:author="Susan" w:date="2020-05-07T13:21:00Z">
              <w:r>
                <w:t>15‐21</w:t>
              </w:r>
            </w:ins>
          </w:p>
        </w:tc>
        <w:tc>
          <w:tcPr>
            <w:tcW w:w="2520" w:type="dxa"/>
          </w:tcPr>
          <w:p w14:paraId="17CBD30F" w14:textId="77777777" w:rsidR="00D445A8" w:rsidRDefault="00D445A8" w:rsidP="00A53C03">
            <w:pPr>
              <w:pStyle w:val="TableParagraph"/>
              <w:spacing w:before="16" w:line="249" w:lineRule="exact"/>
              <w:ind w:left="108"/>
              <w:jc w:val="center"/>
              <w:rPr>
                <w:ins w:id="487" w:author="Susan" w:date="2020-05-07T13:21:00Z"/>
              </w:rPr>
            </w:pPr>
            <w:ins w:id="488" w:author="Susan" w:date="2020-05-07T13:21:00Z">
              <w:r>
                <w:t>0‐10</w:t>
              </w:r>
            </w:ins>
          </w:p>
        </w:tc>
        <w:tc>
          <w:tcPr>
            <w:tcW w:w="5170" w:type="dxa"/>
            <w:shd w:val="clear" w:color="auto" w:fill="6FAD46"/>
          </w:tcPr>
          <w:p w14:paraId="016C95E2" w14:textId="77777777" w:rsidR="00D445A8" w:rsidRDefault="00D445A8" w:rsidP="000D2F15">
            <w:pPr>
              <w:pStyle w:val="TableParagraph"/>
              <w:spacing w:before="16" w:line="249" w:lineRule="exact"/>
              <w:ind w:left="107"/>
              <w:rPr>
                <w:ins w:id="489" w:author="Susan" w:date="2020-05-07T13:21:00Z"/>
              </w:rPr>
            </w:pPr>
            <w:ins w:id="490" w:author="Susan" w:date="2020-05-07T13:21:00Z">
              <w:r>
                <w:t>No action required</w:t>
              </w:r>
            </w:ins>
          </w:p>
        </w:tc>
      </w:tr>
      <w:tr w:rsidR="00A53C03" w14:paraId="5E89ADE3" w14:textId="77777777" w:rsidTr="00A53C03">
        <w:trPr>
          <w:trHeight w:val="285"/>
          <w:ins w:id="491" w:author="Susan" w:date="2020-05-07T13:21:00Z"/>
        </w:trPr>
        <w:tc>
          <w:tcPr>
            <w:tcW w:w="1665" w:type="dxa"/>
            <w:vMerge/>
            <w:tcBorders>
              <w:top w:val="nil"/>
            </w:tcBorders>
          </w:tcPr>
          <w:p w14:paraId="57B60ADC" w14:textId="77777777" w:rsidR="00D445A8" w:rsidRDefault="00D445A8" w:rsidP="00A53C03">
            <w:pPr>
              <w:jc w:val="center"/>
              <w:rPr>
                <w:ins w:id="492" w:author="Susan" w:date="2020-05-07T13:21:00Z"/>
                <w:sz w:val="2"/>
                <w:szCs w:val="2"/>
              </w:rPr>
            </w:pPr>
          </w:p>
        </w:tc>
        <w:tc>
          <w:tcPr>
            <w:tcW w:w="2520" w:type="dxa"/>
            <w:shd w:val="clear" w:color="auto" w:fill="FFFF00"/>
          </w:tcPr>
          <w:p w14:paraId="7DCB85BE" w14:textId="77777777" w:rsidR="00D445A8" w:rsidRDefault="00D445A8" w:rsidP="00A53C03">
            <w:pPr>
              <w:pStyle w:val="TableParagraph"/>
              <w:spacing w:before="16" w:line="249" w:lineRule="exact"/>
              <w:ind w:left="108"/>
              <w:jc w:val="center"/>
              <w:rPr>
                <w:ins w:id="493" w:author="Susan" w:date="2020-05-07T13:21:00Z"/>
              </w:rPr>
            </w:pPr>
            <w:ins w:id="494" w:author="Susan" w:date="2020-05-07T13:21:00Z">
              <w:r>
                <w:t>11‐125</w:t>
              </w:r>
            </w:ins>
          </w:p>
        </w:tc>
        <w:tc>
          <w:tcPr>
            <w:tcW w:w="5170" w:type="dxa"/>
            <w:shd w:val="clear" w:color="auto" w:fill="6FAD46"/>
          </w:tcPr>
          <w:p w14:paraId="03D6B27A" w14:textId="77777777" w:rsidR="00D445A8" w:rsidRDefault="00D445A8" w:rsidP="000D2F15">
            <w:pPr>
              <w:pStyle w:val="TableParagraph"/>
              <w:spacing w:before="16" w:line="249" w:lineRule="exact"/>
              <w:ind w:left="107"/>
              <w:rPr>
                <w:ins w:id="495" w:author="Susan" w:date="2020-05-07T13:21:00Z"/>
              </w:rPr>
            </w:pPr>
            <w:ins w:id="496" w:author="Susan" w:date="2020-05-07T13:21:00Z">
              <w:r>
                <w:t>No action required</w:t>
              </w:r>
            </w:ins>
          </w:p>
        </w:tc>
      </w:tr>
      <w:tr w:rsidR="00A53C03" w14:paraId="3BC49A19" w14:textId="77777777" w:rsidTr="00A53C03">
        <w:trPr>
          <w:trHeight w:val="283"/>
          <w:ins w:id="497" w:author="Susan" w:date="2020-05-07T13:21:00Z"/>
        </w:trPr>
        <w:tc>
          <w:tcPr>
            <w:tcW w:w="1665" w:type="dxa"/>
            <w:vMerge/>
            <w:tcBorders>
              <w:top w:val="nil"/>
            </w:tcBorders>
          </w:tcPr>
          <w:p w14:paraId="62E0C6D0" w14:textId="77777777" w:rsidR="00D445A8" w:rsidRDefault="00D445A8" w:rsidP="00A53C03">
            <w:pPr>
              <w:jc w:val="center"/>
              <w:rPr>
                <w:ins w:id="498" w:author="Susan" w:date="2020-05-07T13:21:00Z"/>
                <w:sz w:val="2"/>
                <w:szCs w:val="2"/>
              </w:rPr>
            </w:pPr>
          </w:p>
        </w:tc>
        <w:tc>
          <w:tcPr>
            <w:tcW w:w="2520" w:type="dxa"/>
            <w:shd w:val="clear" w:color="auto" w:fill="FFC000"/>
          </w:tcPr>
          <w:p w14:paraId="6438023C" w14:textId="77777777" w:rsidR="00D445A8" w:rsidRDefault="00D445A8" w:rsidP="00A53C03">
            <w:pPr>
              <w:pStyle w:val="TableParagraph"/>
              <w:spacing w:before="16" w:line="248" w:lineRule="exact"/>
              <w:ind w:left="108"/>
              <w:jc w:val="center"/>
              <w:rPr>
                <w:ins w:id="499" w:author="Susan" w:date="2020-05-07T13:21:00Z"/>
              </w:rPr>
            </w:pPr>
            <w:ins w:id="500" w:author="Susan" w:date="2020-05-07T13:21:00Z">
              <w:r>
                <w:t>126‐235</w:t>
              </w:r>
            </w:ins>
          </w:p>
        </w:tc>
        <w:tc>
          <w:tcPr>
            <w:tcW w:w="5170" w:type="dxa"/>
            <w:shd w:val="clear" w:color="auto" w:fill="6FAD46"/>
          </w:tcPr>
          <w:p w14:paraId="53BAAE7B" w14:textId="77777777" w:rsidR="00D445A8" w:rsidRDefault="00D445A8" w:rsidP="000D2F15">
            <w:pPr>
              <w:pStyle w:val="TableParagraph"/>
              <w:spacing w:before="16" w:line="248" w:lineRule="exact"/>
              <w:ind w:left="107"/>
              <w:rPr>
                <w:ins w:id="501" w:author="Susan" w:date="2020-05-07T13:21:00Z"/>
              </w:rPr>
            </w:pPr>
            <w:ins w:id="502" w:author="Susan" w:date="2020-05-07T13:21:00Z">
              <w:r>
                <w:t>No action required</w:t>
              </w:r>
            </w:ins>
          </w:p>
        </w:tc>
      </w:tr>
      <w:tr w:rsidR="00A53C03" w14:paraId="259D2A46" w14:textId="77777777" w:rsidTr="00A53C03">
        <w:trPr>
          <w:trHeight w:val="285"/>
          <w:ins w:id="503" w:author="Susan" w:date="2020-05-07T13:21:00Z"/>
        </w:trPr>
        <w:tc>
          <w:tcPr>
            <w:tcW w:w="1665" w:type="dxa"/>
            <w:vMerge/>
            <w:tcBorders>
              <w:top w:val="nil"/>
            </w:tcBorders>
          </w:tcPr>
          <w:p w14:paraId="00587CC4" w14:textId="77777777" w:rsidR="00D445A8" w:rsidRDefault="00D445A8" w:rsidP="00A53C03">
            <w:pPr>
              <w:jc w:val="center"/>
              <w:rPr>
                <w:ins w:id="504" w:author="Susan" w:date="2020-05-07T13:21:00Z"/>
                <w:sz w:val="2"/>
                <w:szCs w:val="2"/>
              </w:rPr>
            </w:pPr>
          </w:p>
        </w:tc>
        <w:tc>
          <w:tcPr>
            <w:tcW w:w="2520" w:type="dxa"/>
            <w:shd w:val="clear" w:color="auto" w:fill="FF0000"/>
          </w:tcPr>
          <w:p w14:paraId="5DB709D9" w14:textId="77777777" w:rsidR="00D445A8" w:rsidRDefault="00D445A8" w:rsidP="00A53C03">
            <w:pPr>
              <w:pStyle w:val="TableParagraph"/>
              <w:spacing w:before="16" w:line="249" w:lineRule="exact"/>
              <w:ind w:left="108"/>
              <w:jc w:val="center"/>
              <w:rPr>
                <w:ins w:id="505" w:author="Susan" w:date="2020-05-07T13:21:00Z"/>
              </w:rPr>
            </w:pPr>
            <w:ins w:id="506" w:author="Susan" w:date="2020-05-07T13:21:00Z">
              <w:r>
                <w:t>235+</w:t>
              </w:r>
            </w:ins>
          </w:p>
        </w:tc>
        <w:tc>
          <w:tcPr>
            <w:tcW w:w="5170" w:type="dxa"/>
            <w:shd w:val="clear" w:color="auto" w:fill="FF0000"/>
          </w:tcPr>
          <w:p w14:paraId="5201AED6" w14:textId="77777777" w:rsidR="00D445A8" w:rsidRDefault="00D445A8" w:rsidP="000D2F15">
            <w:pPr>
              <w:pStyle w:val="TableParagraph"/>
              <w:spacing w:before="16" w:line="249" w:lineRule="exact"/>
              <w:ind w:left="107"/>
              <w:rPr>
                <w:ins w:id="507" w:author="Susan" w:date="2020-05-07T13:21:00Z"/>
              </w:rPr>
            </w:pPr>
            <w:ins w:id="508" w:author="Susan" w:date="2020-05-07T13:21:00Z">
              <w:r>
                <w:t>Raw product sampling required</w:t>
              </w:r>
            </w:ins>
          </w:p>
        </w:tc>
      </w:tr>
      <w:tr w:rsidR="00A53C03" w14:paraId="04214326" w14:textId="77777777" w:rsidTr="00A53C03">
        <w:trPr>
          <w:trHeight w:val="285"/>
          <w:ins w:id="509" w:author="Susan" w:date="2020-05-07T13:21:00Z"/>
        </w:trPr>
        <w:tc>
          <w:tcPr>
            <w:tcW w:w="1665" w:type="dxa"/>
          </w:tcPr>
          <w:p w14:paraId="196B93CD" w14:textId="77777777" w:rsidR="00D445A8" w:rsidRDefault="00D445A8" w:rsidP="00A53C03">
            <w:pPr>
              <w:pStyle w:val="TableParagraph"/>
              <w:spacing w:before="16" w:line="249" w:lineRule="exact"/>
              <w:ind w:right="224"/>
              <w:jc w:val="center"/>
              <w:rPr>
                <w:ins w:id="510" w:author="Susan" w:date="2020-05-07T13:21:00Z"/>
              </w:rPr>
            </w:pPr>
            <w:ins w:id="511" w:author="Susan" w:date="2020-05-07T13:21:00Z">
              <w:r>
                <w:rPr>
                  <w:w w:val="95"/>
                </w:rPr>
                <w:t>&gt;21</w:t>
              </w:r>
            </w:ins>
          </w:p>
        </w:tc>
        <w:tc>
          <w:tcPr>
            <w:tcW w:w="2520" w:type="dxa"/>
          </w:tcPr>
          <w:p w14:paraId="4F11E72E" w14:textId="77777777" w:rsidR="00D445A8" w:rsidRDefault="00D445A8" w:rsidP="00A53C03">
            <w:pPr>
              <w:pStyle w:val="TableParagraph"/>
              <w:spacing w:before="16" w:line="249" w:lineRule="exact"/>
              <w:ind w:left="108"/>
              <w:jc w:val="center"/>
              <w:rPr>
                <w:ins w:id="512" w:author="Susan" w:date="2020-05-07T13:21:00Z"/>
              </w:rPr>
            </w:pPr>
            <w:ins w:id="513" w:author="Susan" w:date="2020-05-07T13:21:00Z">
              <w:r>
                <w:t>Follow metrics for B water</w:t>
              </w:r>
            </w:ins>
          </w:p>
        </w:tc>
        <w:tc>
          <w:tcPr>
            <w:tcW w:w="5170" w:type="dxa"/>
          </w:tcPr>
          <w:p w14:paraId="7CDEA307" w14:textId="77777777" w:rsidR="00D445A8" w:rsidRDefault="00D445A8" w:rsidP="000D2F15">
            <w:pPr>
              <w:pStyle w:val="TableParagraph"/>
              <w:rPr>
                <w:ins w:id="514" w:author="Susan" w:date="2020-05-07T13:21:00Z"/>
                <w:rFonts w:ascii="Times New Roman"/>
                <w:sz w:val="20"/>
              </w:rPr>
            </w:pPr>
          </w:p>
        </w:tc>
      </w:tr>
    </w:tbl>
    <w:p w14:paraId="0B19C92C" w14:textId="77777777" w:rsidR="00D445A8" w:rsidRPr="00D445A8" w:rsidRDefault="00D445A8" w:rsidP="00D445A8">
      <w:pPr>
        <w:shd w:val="clear" w:color="auto" w:fill="FFFFFF"/>
        <w:spacing w:before="120" w:after="0"/>
        <w:rPr>
          <w:ins w:id="515" w:author="Susan" w:date="2020-05-05T10:19:00Z"/>
          <w:rFonts w:asciiTheme="minorHAnsi" w:hAnsiTheme="minorHAnsi" w:cstheme="minorHAnsi"/>
          <w:color w:val="222222"/>
        </w:rPr>
      </w:pPr>
    </w:p>
    <w:p w14:paraId="77475195" w14:textId="77777777" w:rsidR="00EE68D3" w:rsidRPr="00206059" w:rsidRDefault="00EE68D3" w:rsidP="00496C84">
      <w:pPr>
        <w:pStyle w:val="ListParagraph"/>
        <w:shd w:val="clear" w:color="auto" w:fill="FFFFFF"/>
        <w:spacing w:after="0"/>
        <w:ind w:left="0"/>
        <w:rPr>
          <w:rFonts w:asciiTheme="minorHAnsi" w:hAnsiTheme="minorHAnsi" w:cstheme="minorHAnsi"/>
          <w:color w:val="222222"/>
        </w:rPr>
      </w:pPr>
    </w:p>
    <w:p w14:paraId="0611AE9A" w14:textId="77777777" w:rsidR="000F1417" w:rsidRPr="00D5180B" w:rsidRDefault="000F1417" w:rsidP="00476F26">
      <w:pPr>
        <w:pStyle w:val="Heading2"/>
      </w:pPr>
      <w:bookmarkStart w:id="516" w:name="_Toc8374929"/>
      <w:bookmarkStart w:id="517" w:name="_Toc20839147"/>
      <w:r w:rsidRPr="00D5180B">
        <w:t>Other Considerations for water</w:t>
      </w:r>
      <w:bookmarkEnd w:id="516"/>
      <w:bookmarkEnd w:id="517"/>
    </w:p>
    <w:p w14:paraId="6F640BF4" w14:textId="77777777" w:rsidR="000F1417" w:rsidRPr="00D5180B" w:rsidRDefault="00CA097F" w:rsidP="005D38FC">
      <w:pPr>
        <w:numPr>
          <w:ilvl w:val="0"/>
          <w:numId w:val="75"/>
        </w:numPr>
        <w:spacing w:before="120" w:afterLines="60" w:after="144"/>
        <w:ind w:left="720"/>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6C2B90D1" w14:textId="77777777" w:rsidR="00673EAC" w:rsidRPr="00673EAC" w:rsidRDefault="00E10BBD" w:rsidP="00135805">
      <w:pPr>
        <w:numPr>
          <w:ilvl w:val="0"/>
          <w:numId w:val="75"/>
        </w:numPr>
        <w:spacing w:before="120" w:after="120"/>
        <w:ind w:left="720"/>
        <w:rPr>
          <w:rFonts w:cs="Calibri"/>
          <w:color w:val="000000"/>
          <w:szCs w:val="22"/>
        </w:rPr>
      </w:pPr>
      <w:r w:rsidRPr="00673EAC">
        <w:rPr>
          <w:szCs w:val="22"/>
        </w:rPr>
        <w:t>Antimicrobial treatments must be used and managed in a manner that meets all federal, state, and local regulations.</w:t>
      </w:r>
    </w:p>
    <w:p w14:paraId="5E5F8175" w14:textId="77777777" w:rsidR="008D137D" w:rsidRPr="005D38FC" w:rsidRDefault="000F1417" w:rsidP="005D38FC">
      <w:pPr>
        <w:numPr>
          <w:ilvl w:val="0"/>
          <w:numId w:val="75"/>
        </w:numPr>
        <w:spacing w:before="120" w:afterLines="60" w:after="144"/>
        <w:ind w:left="720"/>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10F65620" w14:textId="77777777" w:rsidR="003D6029" w:rsidRDefault="003D6029" w:rsidP="00476F26">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5552BD53" w14:textId="77777777" w:rsidR="008D137D" w:rsidRDefault="0083725D" w:rsidP="00122A81">
      <w:pPr>
        <w:rPr>
          <w:rFonts w:cs="Calibri"/>
          <w:color w:val="222222"/>
          <w:szCs w:val="22"/>
          <w:shd w:val="clear" w:color="auto" w:fill="FFFFFF"/>
        </w:rPr>
      </w:pPr>
      <w:bookmarkStart w:id="518"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xml:space="preserve">;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w:t>
      </w:r>
      <w:r w:rsidRPr="007B1690">
        <w:rPr>
          <w:rFonts w:cs="Calibri"/>
          <w:color w:val="222222"/>
          <w:szCs w:val="22"/>
          <w:shd w:val="clear" w:color="auto" w:fill="FFFFFF"/>
        </w:rPr>
        <w:lastRenderedPageBreak/>
        <w:t xml:space="preserve">quality is required for all water types and remedial actions are required if water testing shows a conveyance system has failed to deliver water that meets the microbial standard.  </w:t>
      </w:r>
      <w:commentRangeStart w:id="519"/>
      <w:ins w:id="520" w:author="Susan" w:date="2020-05-05T08:04:00Z">
        <w:r w:rsidR="00EA2CB3" w:rsidRPr="00EA2CB3">
          <w:rPr>
            <w:color w:val="202020"/>
            <w:w w:val="105"/>
            <w:szCs w:val="22"/>
          </w:rPr>
          <w:t>Efforts</w:t>
        </w:r>
      </w:ins>
      <w:commentRangeEnd w:id="519"/>
      <w:ins w:id="521" w:author="Susan" w:date="2020-05-05T08:05:00Z">
        <w:r w:rsidR="00EA2CB3">
          <w:rPr>
            <w:rStyle w:val="CommentReference"/>
            <w:rFonts w:ascii="Tahoma" w:hAnsi="Tahoma" w:cs="Tahoma"/>
            <w:lang w:eastAsia="x-none"/>
          </w:rPr>
          <w:commentReference w:id="519"/>
        </w:r>
      </w:ins>
      <w:ins w:id="522" w:author="Susan" w:date="2020-05-05T08:04:00Z">
        <w:r w:rsidR="00EA2CB3" w:rsidRPr="00EA2CB3">
          <w:rPr>
            <w:color w:val="202020"/>
            <w:spacing w:val="-10"/>
            <w:w w:val="105"/>
            <w:szCs w:val="22"/>
          </w:rPr>
          <w:t xml:space="preserve"> </w:t>
        </w:r>
        <w:r w:rsidR="00EA2CB3" w:rsidRPr="00EA2CB3">
          <w:rPr>
            <w:color w:val="202020"/>
            <w:w w:val="105"/>
            <w:szCs w:val="22"/>
          </w:rPr>
          <w:t>should</w:t>
        </w:r>
        <w:r w:rsidR="00EA2CB3" w:rsidRPr="00EA2CB3">
          <w:rPr>
            <w:color w:val="202020"/>
            <w:spacing w:val="-10"/>
            <w:w w:val="105"/>
            <w:szCs w:val="22"/>
          </w:rPr>
          <w:t xml:space="preserve"> </w:t>
        </w:r>
        <w:r w:rsidR="00EA2CB3" w:rsidRPr="00EA2CB3">
          <w:rPr>
            <w:color w:val="202020"/>
            <w:w w:val="105"/>
            <w:szCs w:val="22"/>
          </w:rPr>
          <w:t>always</w:t>
        </w:r>
        <w:r w:rsidR="00EA2CB3" w:rsidRPr="00EA2CB3">
          <w:rPr>
            <w:color w:val="202020"/>
            <w:spacing w:val="-9"/>
            <w:w w:val="105"/>
            <w:szCs w:val="22"/>
          </w:rPr>
          <w:t xml:space="preserve"> </w:t>
        </w:r>
        <w:r w:rsidR="00EA2CB3" w:rsidRPr="00EA2CB3">
          <w:rPr>
            <w:color w:val="202020"/>
            <w:w w:val="105"/>
            <w:szCs w:val="22"/>
          </w:rPr>
          <w:t>be</w:t>
        </w:r>
        <w:r w:rsidR="00EA2CB3" w:rsidRPr="00EA2CB3">
          <w:rPr>
            <w:color w:val="202020"/>
            <w:spacing w:val="-11"/>
            <w:w w:val="105"/>
            <w:szCs w:val="22"/>
          </w:rPr>
          <w:t xml:space="preserve"> </w:t>
        </w:r>
        <w:r w:rsidR="00EA2CB3" w:rsidRPr="00EA2CB3">
          <w:rPr>
            <w:color w:val="202020"/>
            <w:w w:val="105"/>
            <w:szCs w:val="22"/>
          </w:rPr>
          <w:t>made,</w:t>
        </w:r>
        <w:r w:rsidR="00EA2CB3" w:rsidRPr="00EA2CB3">
          <w:rPr>
            <w:color w:val="202020"/>
            <w:spacing w:val="-10"/>
            <w:w w:val="105"/>
            <w:szCs w:val="22"/>
          </w:rPr>
          <w:t xml:space="preserve"> </w:t>
        </w:r>
        <w:r w:rsidR="00EA2CB3" w:rsidRPr="00EA2CB3">
          <w:rPr>
            <w:color w:val="202020"/>
            <w:w w:val="105"/>
            <w:szCs w:val="22"/>
          </w:rPr>
          <w:t>when</w:t>
        </w:r>
        <w:r w:rsidR="00EA2CB3" w:rsidRPr="00EA2CB3">
          <w:rPr>
            <w:color w:val="202020"/>
            <w:spacing w:val="-11"/>
            <w:w w:val="105"/>
            <w:szCs w:val="22"/>
          </w:rPr>
          <w:t xml:space="preserve"> </w:t>
        </w:r>
        <w:r w:rsidR="00EA2CB3" w:rsidRPr="00EA2CB3">
          <w:rPr>
            <w:color w:val="202020"/>
            <w:w w:val="105"/>
            <w:szCs w:val="22"/>
          </w:rPr>
          <w:t>using</w:t>
        </w:r>
        <w:r w:rsidR="00EA2CB3" w:rsidRPr="00EA2CB3">
          <w:rPr>
            <w:color w:val="202020"/>
            <w:spacing w:val="-9"/>
            <w:w w:val="105"/>
            <w:szCs w:val="22"/>
          </w:rPr>
          <w:t xml:space="preserve"> </w:t>
        </w:r>
        <w:r w:rsidR="00EA2CB3" w:rsidRPr="00EA2CB3">
          <w:rPr>
            <w:color w:val="202020"/>
            <w:w w:val="105"/>
            <w:szCs w:val="22"/>
          </w:rPr>
          <w:t>Type</w:t>
        </w:r>
        <w:r w:rsidR="00EA2CB3" w:rsidRPr="00EA2CB3">
          <w:rPr>
            <w:color w:val="202020"/>
            <w:spacing w:val="-11"/>
            <w:w w:val="105"/>
            <w:szCs w:val="22"/>
          </w:rPr>
          <w:t xml:space="preserve"> </w:t>
        </w:r>
        <w:r w:rsidR="00EA2CB3" w:rsidRPr="00EA2CB3">
          <w:rPr>
            <w:color w:val="202020"/>
            <w:w w:val="105"/>
            <w:szCs w:val="22"/>
          </w:rPr>
          <w:t>B</w:t>
        </w:r>
        <w:r w:rsidR="00EA2CB3" w:rsidRPr="00EA2CB3">
          <w:rPr>
            <w:color w:val="202020"/>
            <w:spacing w:val="-9"/>
            <w:w w:val="105"/>
            <w:szCs w:val="22"/>
          </w:rPr>
          <w:t xml:space="preserve"> </w:t>
        </w:r>
        <w:r w:rsidR="00EA2CB3" w:rsidRPr="00EA2CB3">
          <w:rPr>
            <w:color w:val="202020"/>
            <w:w w:val="105"/>
            <w:szCs w:val="22"/>
          </w:rPr>
          <w:t>water,</w:t>
        </w:r>
        <w:r w:rsidR="00EA2CB3" w:rsidRPr="00EA2CB3">
          <w:rPr>
            <w:color w:val="202020"/>
            <w:spacing w:val="-11"/>
            <w:w w:val="105"/>
            <w:szCs w:val="22"/>
          </w:rPr>
          <w:t xml:space="preserve"> </w:t>
        </w:r>
        <w:r w:rsidR="00EA2CB3" w:rsidRPr="00EA2CB3">
          <w:rPr>
            <w:color w:val="202020"/>
            <w:w w:val="105"/>
            <w:szCs w:val="22"/>
          </w:rPr>
          <w:t>to</w:t>
        </w:r>
        <w:r w:rsidR="00EA2CB3" w:rsidRPr="00EA2CB3">
          <w:rPr>
            <w:color w:val="202020"/>
            <w:spacing w:val="-11"/>
            <w:w w:val="105"/>
            <w:szCs w:val="22"/>
          </w:rPr>
          <w:t xml:space="preserve"> </w:t>
        </w:r>
        <w:r w:rsidR="00EA2CB3" w:rsidRPr="00EA2CB3">
          <w:rPr>
            <w:color w:val="202020"/>
            <w:w w:val="105"/>
            <w:szCs w:val="22"/>
          </w:rPr>
          <w:t>avoid</w:t>
        </w:r>
        <w:r w:rsidR="00EA2CB3" w:rsidRPr="00EA2CB3">
          <w:rPr>
            <w:color w:val="202020"/>
            <w:spacing w:val="-10"/>
            <w:w w:val="105"/>
            <w:szCs w:val="22"/>
          </w:rPr>
          <w:t xml:space="preserve"> </w:t>
        </w:r>
        <w:r w:rsidR="00EA2CB3" w:rsidRPr="00EA2CB3">
          <w:rPr>
            <w:color w:val="202020"/>
            <w:w w:val="105"/>
            <w:szCs w:val="22"/>
          </w:rPr>
          <w:t>contact</w:t>
        </w:r>
        <w:r w:rsidR="00EA2CB3" w:rsidRPr="00EA2CB3">
          <w:rPr>
            <w:color w:val="202020"/>
            <w:spacing w:val="-8"/>
            <w:w w:val="105"/>
            <w:szCs w:val="22"/>
          </w:rPr>
          <w:t xml:space="preserve"> </w:t>
        </w:r>
        <w:r w:rsidR="00EA2CB3" w:rsidRPr="00EA2CB3">
          <w:rPr>
            <w:color w:val="202020"/>
            <w:w w:val="105"/>
            <w:szCs w:val="22"/>
          </w:rPr>
          <w:t>with</w:t>
        </w:r>
        <w:r w:rsidR="00EA2CB3" w:rsidRPr="00EA2CB3">
          <w:rPr>
            <w:color w:val="202020"/>
            <w:spacing w:val="-10"/>
            <w:w w:val="105"/>
            <w:szCs w:val="22"/>
          </w:rPr>
          <w:t xml:space="preserve"> </w:t>
        </w:r>
        <w:r w:rsidR="00EA2CB3" w:rsidRPr="00EA2CB3">
          <w:rPr>
            <w:color w:val="202020"/>
            <w:w w:val="105"/>
            <w:szCs w:val="22"/>
          </w:rPr>
          <w:t>the</w:t>
        </w:r>
        <w:r w:rsidR="00EA2CB3" w:rsidRPr="00EA2CB3">
          <w:rPr>
            <w:color w:val="202020"/>
            <w:spacing w:val="-11"/>
            <w:w w:val="105"/>
            <w:szCs w:val="22"/>
          </w:rPr>
          <w:t xml:space="preserve"> </w:t>
        </w:r>
        <w:r w:rsidR="00EA2CB3" w:rsidRPr="00EA2CB3">
          <w:rPr>
            <w:color w:val="202020"/>
            <w:w w:val="105"/>
            <w:szCs w:val="22"/>
          </w:rPr>
          <w:t>edible</w:t>
        </w:r>
        <w:r w:rsidR="00EA2CB3" w:rsidRPr="00EA2CB3">
          <w:rPr>
            <w:color w:val="202020"/>
            <w:spacing w:val="-10"/>
            <w:w w:val="105"/>
            <w:szCs w:val="22"/>
          </w:rPr>
          <w:t xml:space="preserve"> </w:t>
        </w:r>
        <w:r w:rsidR="00EA2CB3" w:rsidRPr="00EA2CB3">
          <w:rPr>
            <w:color w:val="202020"/>
            <w:w w:val="105"/>
            <w:szCs w:val="22"/>
          </w:rPr>
          <w:t>portion</w:t>
        </w:r>
        <w:r w:rsidR="00EA2CB3" w:rsidRPr="00EA2CB3">
          <w:rPr>
            <w:color w:val="202020"/>
            <w:spacing w:val="-8"/>
            <w:w w:val="105"/>
            <w:szCs w:val="22"/>
          </w:rPr>
          <w:t xml:space="preserve"> </w:t>
        </w:r>
        <w:r w:rsidR="00EA2CB3" w:rsidRPr="00EA2CB3">
          <w:rPr>
            <w:color w:val="202020"/>
            <w:w w:val="105"/>
            <w:szCs w:val="22"/>
          </w:rPr>
          <w:t>of</w:t>
        </w:r>
        <w:r w:rsidR="00EA2CB3" w:rsidRPr="00EA2CB3">
          <w:rPr>
            <w:color w:val="202020"/>
            <w:spacing w:val="-11"/>
            <w:w w:val="105"/>
            <w:szCs w:val="22"/>
          </w:rPr>
          <w:t xml:space="preserve"> </w:t>
        </w:r>
        <w:r w:rsidR="00EA2CB3" w:rsidRPr="00EA2CB3">
          <w:rPr>
            <w:color w:val="202020"/>
            <w:w w:val="105"/>
            <w:szCs w:val="22"/>
          </w:rPr>
          <w:t>the</w:t>
        </w:r>
        <w:r w:rsidR="00EA2CB3" w:rsidRPr="00EA2CB3">
          <w:rPr>
            <w:color w:val="202020"/>
            <w:spacing w:val="-11"/>
            <w:w w:val="105"/>
            <w:szCs w:val="22"/>
          </w:rPr>
          <w:t xml:space="preserve"> </w:t>
        </w:r>
        <w:r w:rsidR="00EA2CB3" w:rsidRPr="00EA2CB3">
          <w:rPr>
            <w:color w:val="202020"/>
            <w:w w:val="105"/>
            <w:szCs w:val="22"/>
          </w:rPr>
          <w:t>crop</w:t>
        </w:r>
        <w:r w:rsidR="00EA2CB3" w:rsidRPr="00EA2CB3">
          <w:rPr>
            <w:color w:val="202020"/>
            <w:spacing w:val="-11"/>
            <w:w w:val="105"/>
            <w:szCs w:val="22"/>
          </w:rPr>
          <w:t xml:space="preserve"> </w:t>
        </w:r>
        <w:r w:rsidR="00EA2CB3" w:rsidRPr="00EA2CB3">
          <w:rPr>
            <w:color w:val="202020"/>
            <w:w w:val="105"/>
            <w:szCs w:val="22"/>
          </w:rPr>
          <w:t>within</w:t>
        </w:r>
        <w:r w:rsidR="00EA2CB3" w:rsidRPr="00EA2CB3">
          <w:rPr>
            <w:color w:val="202020"/>
            <w:spacing w:val="-10"/>
            <w:w w:val="105"/>
            <w:szCs w:val="22"/>
          </w:rPr>
          <w:t xml:space="preserve"> </w:t>
        </w:r>
        <w:r w:rsidR="00EA2CB3" w:rsidRPr="00EA2CB3">
          <w:rPr>
            <w:color w:val="202020"/>
            <w:w w:val="105"/>
            <w:szCs w:val="22"/>
          </w:rPr>
          <w:t>21 days of a scheduled</w:t>
        </w:r>
        <w:r w:rsidR="00EA2CB3" w:rsidRPr="00EA2CB3">
          <w:rPr>
            <w:color w:val="202020"/>
            <w:spacing w:val="5"/>
            <w:w w:val="105"/>
            <w:szCs w:val="22"/>
          </w:rPr>
          <w:t xml:space="preserve"> </w:t>
        </w:r>
        <w:r w:rsidR="00EA2CB3" w:rsidRPr="00EA2CB3">
          <w:rPr>
            <w:color w:val="202020"/>
            <w:w w:val="105"/>
            <w:szCs w:val="22"/>
          </w:rPr>
          <w:t>harvest.</w:t>
        </w:r>
        <w:r w:rsidR="00EA2CB3">
          <w:rPr>
            <w:color w:val="202020"/>
            <w:w w:val="105"/>
            <w:szCs w:val="22"/>
          </w:rPr>
          <w:t xml:space="preserve"> </w:t>
        </w:r>
      </w:ins>
      <w:r w:rsidRPr="007B1690">
        <w:rPr>
          <w:rFonts w:cs="Calibri"/>
          <w:color w:val="222222"/>
          <w:szCs w:val="22"/>
          <w:shd w:val="clear" w:color="auto" w:fill="FFFFFF"/>
        </w:rPr>
        <w:t>When performing remedial actions, it is the intent that all remedial steps outlined in the tables below are followed and that they are followed in the order of sequence as written.</w:t>
      </w:r>
    </w:p>
    <w:bookmarkEnd w:id="518"/>
    <w:p w14:paraId="6235FFBA" w14:textId="77777777" w:rsidR="00441930" w:rsidRPr="00D5180B" w:rsidRDefault="00441930" w:rsidP="00122A81">
      <w:pPr>
        <w:rPr>
          <w:rFonts w:cs="Calibri"/>
          <w:color w:val="222222"/>
          <w:szCs w:val="22"/>
          <w:shd w:val="clear" w:color="auto" w:fill="FFFFFF"/>
        </w:rPr>
      </w:pPr>
    </w:p>
    <w:p w14:paraId="4CA075F6" w14:textId="77777777" w:rsidR="00CB7F92" w:rsidRPr="007B1690" w:rsidRDefault="0010770A" w:rsidP="00476F26">
      <w:pPr>
        <w:pStyle w:val="Heading2"/>
      </w:pPr>
      <w:bookmarkStart w:id="523"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523"/>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4"/>
        <w:gridCol w:w="7080"/>
      </w:tblGrid>
      <w:tr w:rsidR="00CB7F92" w:rsidRPr="00D5180B" w14:paraId="18B2E6CC" w14:textId="77777777" w:rsidTr="00122A81">
        <w:tc>
          <w:tcPr>
            <w:tcW w:w="2515" w:type="dxa"/>
            <w:tcBorders>
              <w:top w:val="single" w:sz="4" w:space="0" w:color="auto"/>
              <w:left w:val="single" w:sz="4" w:space="0" w:color="auto"/>
              <w:bottom w:val="single" w:sz="4" w:space="0" w:color="auto"/>
              <w:right w:val="single" w:sz="4" w:space="0" w:color="auto"/>
            </w:tcBorders>
            <w:shd w:val="clear" w:color="auto" w:fill="4472C4"/>
          </w:tcPr>
          <w:p w14:paraId="42DA2DB7" w14:textId="77777777" w:rsidR="00CB7F92" w:rsidRPr="00D5180B" w:rsidRDefault="00CB7F92" w:rsidP="00E16D46">
            <w:pPr>
              <w:rPr>
                <w:rFonts w:cs="Calibri"/>
                <w:b/>
                <w:color w:val="FFFFFF"/>
                <w:szCs w:val="22"/>
              </w:rPr>
            </w:pPr>
            <w:bookmarkStart w:id="524"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4718AD08"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5B783192" w14:textId="77777777" w:rsidTr="00122A81">
        <w:trPr>
          <w:trHeight w:val="1246"/>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224CE040"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t xml:space="preserve">Examples of water from Type B agricultural water systems: </w:t>
            </w:r>
          </w:p>
          <w:p w14:paraId="7A43BD4E"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Ground chemigation</w:t>
            </w:r>
          </w:p>
          <w:p w14:paraId="13C2532C"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Drip irrigation</w:t>
            </w:r>
          </w:p>
          <w:p w14:paraId="20FD7FF3"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Furrow irrigation </w:t>
            </w:r>
          </w:p>
          <w:p w14:paraId="38225343"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Dust abatement </w:t>
            </w:r>
          </w:p>
          <w:p w14:paraId="17E0FDD8" w14:textId="77777777" w:rsidR="0083725D" w:rsidRPr="007B1690" w:rsidRDefault="0083725D" w:rsidP="007B1690">
            <w:pPr>
              <w:pStyle w:val="ListParagraph"/>
              <w:spacing w:after="60" w:line="240" w:lineRule="auto"/>
              <w:contextualSpacing w:val="0"/>
              <w:rPr>
                <w:rFonts w:asciiTheme="minorHAnsi" w:hAnsiTheme="minorHAnsi" w:cstheme="minorHAnsi"/>
              </w:rPr>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2D770C67"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 on the number of samples taken.  If only one sample has been taken, it must be below 126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w:t>
            </w:r>
            <w:r w:rsidR="00F65848">
              <w:rPr>
                <w:rFonts w:asciiTheme="minorHAnsi" w:hAnsiTheme="minorHAnsi" w:cstheme="minorHAnsi"/>
                <w:color w:val="222222"/>
                <w:szCs w:val="22"/>
              </w:rPr>
              <w:t>,</w:t>
            </w:r>
            <w:r w:rsidRPr="007B1690">
              <w:rPr>
                <w:rFonts w:asciiTheme="minorHAnsi" w:hAnsiTheme="minorHAnsi" w:cstheme="minorHAnsi"/>
                <w:color w:val="222222"/>
                <w:szCs w:val="22"/>
              </w:rPr>
              <w:t xml:space="preserve">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 period, additional samples may be collected to reach a 5</w:t>
            </w:r>
            <w:r w:rsidR="00F65848">
              <w:rPr>
                <w:rFonts w:asciiTheme="minorHAnsi" w:hAnsiTheme="minorHAnsi" w:cstheme="minorHAnsi"/>
                <w:color w:val="222222"/>
                <w:szCs w:val="22"/>
              </w:rPr>
              <w:t>-</w:t>
            </w:r>
            <w:r w:rsidRPr="007B1690">
              <w:rPr>
                <w:rFonts w:asciiTheme="minorHAnsi" w:hAnsiTheme="minorHAnsi" w:cstheme="minorHAnsi"/>
                <w:color w:val="222222"/>
                <w:szCs w:val="22"/>
              </w:rPr>
              <w:t xml:space="preserve">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xml:space="preserve">.  After the first sample is shown to be within acceptance criteria, subsequent samples shall be collected no less frequently than monthly </w:t>
            </w:r>
            <w:ins w:id="525" w:author="Susan" w:date="2020-05-05T09:03:00Z">
              <w:r w:rsidR="008566E9" w:rsidRPr="004B34A8">
                <w:rPr>
                  <w:w w:val="105"/>
                  <w:szCs w:val="22"/>
                </w:rPr>
                <w:t>(</w:t>
              </w:r>
              <w:commentRangeStart w:id="526"/>
              <w:r w:rsidR="008566E9" w:rsidRPr="004B34A8">
                <w:rPr>
                  <w:w w:val="105"/>
                  <w:szCs w:val="22"/>
                </w:rPr>
                <w:t>or</w:t>
              </w:r>
            </w:ins>
            <w:commentRangeEnd w:id="526"/>
            <w:ins w:id="527" w:author="Susan" w:date="2020-05-05T09:04:00Z">
              <w:r w:rsidR="008566E9">
                <w:rPr>
                  <w:rStyle w:val="CommentReference"/>
                  <w:rFonts w:ascii="Tahoma" w:hAnsi="Tahoma" w:cs="Tahoma"/>
                  <w:lang w:eastAsia="x-none"/>
                </w:rPr>
                <w:commentReference w:id="526"/>
              </w:r>
            </w:ins>
            <w:ins w:id="528" w:author="Susan" w:date="2020-05-05T09:03:00Z">
              <w:r w:rsidR="008566E9" w:rsidRPr="004B34A8">
                <w:rPr>
                  <w:spacing w:val="-7"/>
                  <w:w w:val="105"/>
                  <w:szCs w:val="22"/>
                </w:rPr>
                <w:t xml:space="preserve"> </w:t>
              </w:r>
              <w:r w:rsidR="008566E9" w:rsidRPr="004B34A8">
                <w:rPr>
                  <w:w w:val="105"/>
                  <w:szCs w:val="22"/>
                </w:rPr>
                <w:t>at</w:t>
              </w:r>
              <w:r w:rsidR="008566E9" w:rsidRPr="004B34A8">
                <w:rPr>
                  <w:spacing w:val="-8"/>
                  <w:w w:val="105"/>
                  <w:szCs w:val="22"/>
                </w:rPr>
                <w:t xml:space="preserve"> </w:t>
              </w:r>
              <w:r w:rsidR="008566E9" w:rsidRPr="004B34A8">
                <w:rPr>
                  <w:w w:val="105"/>
                  <w:szCs w:val="22"/>
                </w:rPr>
                <w:t>the</w:t>
              </w:r>
              <w:r w:rsidR="008566E9" w:rsidRPr="004B34A8">
                <w:rPr>
                  <w:spacing w:val="-7"/>
                  <w:w w:val="105"/>
                  <w:szCs w:val="22"/>
                </w:rPr>
                <w:t xml:space="preserve"> </w:t>
              </w:r>
              <w:r w:rsidR="008566E9" w:rsidRPr="004B34A8">
                <w:rPr>
                  <w:w w:val="105"/>
                  <w:szCs w:val="22"/>
                </w:rPr>
                <w:t>next</w:t>
              </w:r>
              <w:r w:rsidR="008566E9" w:rsidRPr="004B34A8">
                <w:rPr>
                  <w:spacing w:val="-9"/>
                  <w:w w:val="105"/>
                  <w:szCs w:val="22"/>
                </w:rPr>
                <w:t xml:space="preserve"> </w:t>
              </w:r>
              <w:r w:rsidR="008566E9" w:rsidRPr="004B34A8">
                <w:rPr>
                  <w:w w:val="105"/>
                  <w:szCs w:val="22"/>
                </w:rPr>
                <w:t>irrigation</w:t>
              </w:r>
              <w:r w:rsidR="008566E9" w:rsidRPr="004B34A8">
                <w:rPr>
                  <w:spacing w:val="-7"/>
                  <w:w w:val="105"/>
                  <w:szCs w:val="22"/>
                </w:rPr>
                <w:t xml:space="preserve"> </w:t>
              </w:r>
              <w:r w:rsidR="008566E9" w:rsidRPr="004B34A8">
                <w:rPr>
                  <w:w w:val="105"/>
                  <w:szCs w:val="22"/>
                </w:rPr>
                <w:t>event</w:t>
              </w:r>
              <w:r w:rsidR="008566E9" w:rsidRPr="004B34A8">
                <w:rPr>
                  <w:spacing w:val="-10"/>
                  <w:w w:val="105"/>
                  <w:szCs w:val="22"/>
                </w:rPr>
                <w:t xml:space="preserve"> </w:t>
              </w:r>
              <w:r w:rsidR="008566E9" w:rsidRPr="004B34A8">
                <w:rPr>
                  <w:w w:val="105"/>
                  <w:szCs w:val="22"/>
                </w:rPr>
                <w:t>if</w:t>
              </w:r>
              <w:r w:rsidR="008566E9" w:rsidRPr="004B34A8">
                <w:rPr>
                  <w:spacing w:val="-7"/>
                  <w:w w:val="105"/>
                  <w:szCs w:val="22"/>
                </w:rPr>
                <w:t xml:space="preserve"> </w:t>
              </w:r>
              <w:r w:rsidR="008566E9" w:rsidRPr="004B34A8">
                <w:rPr>
                  <w:w w:val="105"/>
                  <w:szCs w:val="22"/>
                </w:rPr>
                <w:t>longer</w:t>
              </w:r>
              <w:r w:rsidR="008566E9" w:rsidRPr="004B34A8">
                <w:rPr>
                  <w:spacing w:val="-7"/>
                  <w:w w:val="105"/>
                  <w:szCs w:val="22"/>
                </w:rPr>
                <w:t xml:space="preserve"> </w:t>
              </w:r>
              <w:r w:rsidR="008566E9" w:rsidRPr="004B34A8">
                <w:rPr>
                  <w:w w:val="105"/>
                  <w:szCs w:val="22"/>
                </w:rPr>
                <w:t>than</w:t>
              </w:r>
              <w:r w:rsidR="008566E9" w:rsidRPr="004B34A8">
                <w:rPr>
                  <w:spacing w:val="-7"/>
                  <w:w w:val="105"/>
                  <w:szCs w:val="22"/>
                </w:rPr>
                <w:t xml:space="preserve"> </w:t>
              </w:r>
              <w:r w:rsidR="008566E9" w:rsidRPr="004B34A8">
                <w:rPr>
                  <w:w w:val="105"/>
                  <w:szCs w:val="22"/>
                </w:rPr>
                <w:t>monthly)</w:t>
              </w:r>
              <w:r w:rsidR="008566E9" w:rsidRPr="004B34A8">
                <w:rPr>
                  <w:spacing w:val="-7"/>
                  <w:w w:val="105"/>
                  <w:szCs w:val="22"/>
                </w:rPr>
                <w:t xml:space="preserve"> </w:t>
              </w:r>
            </w:ins>
            <w:r w:rsidRPr="007B1690">
              <w:rPr>
                <w:rFonts w:asciiTheme="minorHAnsi" w:hAnsiTheme="minorHAnsi" w:cstheme="minorHAnsi"/>
                <w:color w:val="222222"/>
                <w:szCs w:val="22"/>
              </w:rPr>
              <w:t>at points of use within the distribution system.</w:t>
            </w:r>
          </w:p>
          <w:p w14:paraId="4B23A974"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32289F68" w14:textId="77777777"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F65848">
              <w:rPr>
                <w:rFonts w:asciiTheme="minorHAnsi" w:hAnsiTheme="minorHAnsi" w:cstheme="minorHAnsi"/>
                <w:i/>
                <w:color w:val="222222"/>
                <w:szCs w:val="22"/>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3C5AE43F" w14:textId="77777777" w:rsidTr="00055519">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D12913F"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0F91B9DA" w14:textId="77777777" w:rsidTr="00122A81">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05F30DDF"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5867D457"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2249ED84" w14:textId="77777777" w:rsidR="00CB7F92" w:rsidRPr="007B1690" w:rsidRDefault="00CB7F92" w:rsidP="00E16D46">
            <w:pPr>
              <w:spacing w:before="240"/>
              <w:rPr>
                <w:rFonts w:asciiTheme="minorHAnsi" w:hAnsiTheme="minorHAnsi" w:cstheme="minorHAnsi"/>
                <w:b/>
                <w:szCs w:val="22"/>
              </w:rPr>
            </w:pPr>
            <w:commentRangeStart w:id="529"/>
            <w:r w:rsidRPr="007B1690">
              <w:rPr>
                <w:rFonts w:asciiTheme="minorHAnsi" w:hAnsiTheme="minorHAnsi" w:cstheme="minorHAnsi"/>
                <w:b/>
                <w:szCs w:val="22"/>
              </w:rPr>
              <w:t>Sampling Frequency</w:t>
            </w:r>
            <w:commentRangeEnd w:id="529"/>
            <w:r w:rsidR="00FE4737">
              <w:rPr>
                <w:rStyle w:val="CommentReference"/>
                <w:rFonts w:ascii="Tahoma" w:hAnsi="Tahoma" w:cs="Tahoma"/>
                <w:lang w:eastAsia="x-none"/>
              </w:rPr>
              <w:commentReference w:id="529"/>
            </w:r>
            <w:r w:rsidRPr="007B1690">
              <w:rPr>
                <w:rFonts w:asciiTheme="minorHAnsi" w:hAnsiTheme="minorHAnsi" w:cstheme="minorHAnsi"/>
                <w:b/>
                <w:szCs w:val="22"/>
              </w:rPr>
              <w:t xml:space="preserve">: </w:t>
            </w:r>
          </w:p>
          <w:p w14:paraId="0929A79D" w14:textId="77777777" w:rsidR="00224752" w:rsidRPr="007B1690" w:rsidRDefault="0083725D" w:rsidP="00E16D46">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sidR="00357246">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 xml:space="preserve">water source shall be collected and tested prior to use if &gt;60 days since last test of the water source.  Additional samples shall be collected </w:t>
            </w:r>
            <w:ins w:id="530" w:author="Susan" w:date="2020-05-05T09:18:00Z">
              <w:r w:rsidR="00401C0F" w:rsidRPr="000822E5">
                <w:rPr>
                  <w:w w:val="105"/>
                  <w:szCs w:val="22"/>
                </w:rPr>
                <w:t xml:space="preserve">during use </w:t>
              </w:r>
            </w:ins>
            <w:r w:rsidRPr="007B1690">
              <w:rPr>
                <w:rFonts w:asciiTheme="minorHAnsi" w:hAnsiTheme="minorHAnsi" w:cstheme="minorHAnsi"/>
                <w:color w:val="222222"/>
                <w:szCs w:val="22"/>
                <w:shd w:val="clear" w:color="auto" w:fill="FFFFFF"/>
              </w:rPr>
              <w:t>no less than 18 hrs</w:t>
            </w:r>
            <w:r w:rsidR="00401C0F">
              <w:rPr>
                <w:rFonts w:asciiTheme="minorHAnsi" w:hAnsiTheme="minorHAnsi" w:cstheme="minorHAnsi"/>
                <w:color w:val="222222"/>
                <w:szCs w:val="22"/>
                <w:shd w:val="clear" w:color="auto" w:fill="FFFFFF"/>
              </w:rPr>
              <w:t>.</w:t>
            </w:r>
            <w:r w:rsidRPr="007B1690">
              <w:rPr>
                <w:rFonts w:asciiTheme="minorHAnsi" w:hAnsiTheme="minorHAnsi" w:cstheme="minorHAnsi"/>
                <w:color w:val="222222"/>
                <w:szCs w:val="22"/>
                <w:shd w:val="clear" w:color="auto" w:fill="FFFFFF"/>
              </w:rPr>
              <w:t xml:space="preserve"> apart and at least </w:t>
            </w:r>
            <w:r w:rsidRPr="007B1690">
              <w:rPr>
                <w:rFonts w:asciiTheme="minorHAnsi" w:hAnsiTheme="minorHAnsi" w:cstheme="minorHAnsi"/>
                <w:color w:val="222222"/>
                <w:szCs w:val="22"/>
                <w:shd w:val="clear" w:color="auto" w:fill="FFFFFF"/>
              </w:rPr>
              <w:lastRenderedPageBreak/>
              <w:t xml:space="preserve">monthly </w:t>
            </w:r>
            <w:ins w:id="531" w:author="Susan" w:date="2020-05-05T09:19:00Z">
              <w:r w:rsidR="00401C0F" w:rsidRPr="000822E5">
                <w:rPr>
                  <w:w w:val="105"/>
                  <w:szCs w:val="22"/>
                </w:rPr>
                <w:t xml:space="preserve">(or at the next irrigation event if longer than monthly) </w:t>
              </w:r>
            </w:ins>
            <w:r w:rsidRPr="007B1690">
              <w:rPr>
                <w:rFonts w:asciiTheme="minorHAnsi" w:hAnsiTheme="minorHAnsi" w:cstheme="minorHAnsi"/>
                <w:color w:val="222222"/>
                <w:szCs w:val="22"/>
                <w:shd w:val="clear" w:color="auto" w:fill="FFFFFF"/>
              </w:rPr>
              <w:t>during use from points within the delivery system.</w:t>
            </w:r>
            <w:r w:rsidRPr="007B1690">
              <w:rPr>
                <w:rFonts w:asciiTheme="minorHAnsi" w:hAnsiTheme="minorHAnsi" w:cstheme="minorHAnsi"/>
                <w:b/>
                <w:szCs w:val="22"/>
              </w:rPr>
              <w:t xml:space="preserve"> </w:t>
            </w:r>
          </w:p>
          <w:p w14:paraId="1E0FF087"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648B3140"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4AED45A8"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0B961CF8"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lastRenderedPageBreak/>
              <w:t xml:space="preserve">If the rolling geometric mean (n=5) or any one sample exceeds the acceptance criteria, then the water shall not be used until remedial actions have been completed and generic </w:t>
            </w:r>
            <w:r w:rsidRPr="00F65848">
              <w:rPr>
                <w:rFonts w:asciiTheme="minorHAnsi" w:hAnsiTheme="minorHAnsi" w:cstheme="minorHAnsi"/>
                <w:i/>
                <w:color w:val="222222"/>
                <w:szCs w:val="22"/>
              </w:rPr>
              <w:t>E. coli</w:t>
            </w:r>
            <w:r w:rsidRPr="007B1690">
              <w:rPr>
                <w:rFonts w:asciiTheme="minorHAnsi" w:hAnsiTheme="minorHAnsi" w:cstheme="minorHAnsi"/>
                <w:color w:val="222222"/>
                <w:szCs w:val="22"/>
              </w:rPr>
              <w:t xml:space="preserve"> levels are within acceptance criteria:</w:t>
            </w:r>
          </w:p>
          <w:p w14:paraId="18E20EE4"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33620E88"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 xml:space="preserve">acceptance criteria for this use.  This sample should represent the conditions of the original water system, if feasible this test should be as close as practical to the original sampling point.  A more aggressive sampling program (i.e., </w:t>
            </w:r>
            <w:r w:rsidRPr="007B1690">
              <w:rPr>
                <w:rFonts w:asciiTheme="minorHAnsi" w:hAnsiTheme="minorHAnsi" w:cstheme="minorHAnsi"/>
                <w:color w:val="222222"/>
                <w:szCs w:val="22"/>
              </w:rPr>
              <w:lastRenderedPageBreak/>
              <w:t>sampling once per week instead of once per month) shall be instituted if an explanation for the exceedance is not readily apparent.  This type of sampling program should also be instituted if an upward trend is noted in normal sampling results.</w:t>
            </w:r>
          </w:p>
          <w:p w14:paraId="53D438BE" w14:textId="77777777" w:rsidR="00CB7F92" w:rsidRPr="007B1690" w:rsidRDefault="0083725D" w:rsidP="00D5180B">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7B1690">
              <w:rPr>
                <w:rFonts w:asciiTheme="minorHAnsi" w:hAnsiTheme="minorHAnsi" w:cstheme="minorHAnsi"/>
                <w:color w:val="222222"/>
                <w:szCs w:val="22"/>
              </w:rPr>
              <w:t>E. coli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Salmonella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0D3E9788" w14:textId="77777777" w:rsidTr="007B1690">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4939817" w14:textId="77777777" w:rsidR="00CB7F92" w:rsidRPr="00D5180B" w:rsidRDefault="00CB7F92" w:rsidP="00E16D46">
            <w:pPr>
              <w:autoSpaceDE w:val="0"/>
              <w:autoSpaceDN w:val="0"/>
              <w:adjustRightInd w:val="0"/>
              <w:spacing w:before="120" w:after="120"/>
              <w:rPr>
                <w:rFonts w:cs="Calibri"/>
                <w:szCs w:val="22"/>
              </w:rPr>
            </w:pPr>
            <w:r w:rsidRPr="00D5180B">
              <w:rPr>
                <w:rFonts w:cs="Calibri"/>
                <w:b/>
                <w:szCs w:val="22"/>
              </w:rPr>
              <w:lastRenderedPageBreak/>
              <w:t>Test Method:</w:t>
            </w:r>
            <w:r w:rsidRPr="00D5180B">
              <w:rPr>
                <w:rFonts w:cs="Calibri"/>
                <w:szCs w:val="22"/>
              </w:rPr>
              <w:t xml:space="preserve"> Any FDA-allowed method</w:t>
            </w:r>
            <w:r w:rsidRPr="002801C5">
              <w:rPr>
                <w:rFonts w:cs="Calibri"/>
                <w:szCs w:val="22"/>
              </w:rPr>
              <w:fldChar w:fldCharType="begin"/>
            </w:r>
            <w:r w:rsidRPr="002801C5">
              <w:rPr>
                <w:rFonts w:cs="Calibri"/>
                <w:szCs w:val="22"/>
              </w:rPr>
              <w:instrText xml:space="preserve"> NOTEREF _Ref2255442 \f \h </w:instrText>
            </w:r>
            <w:r w:rsidR="00D5180B" w:rsidRPr="002801C5">
              <w:rPr>
                <w:rFonts w:cs="Calibri"/>
                <w:szCs w:val="22"/>
              </w:rPr>
              <w:instrText xml:space="preserve"> \* MERGEFORMAT </w:instrText>
            </w:r>
            <w:r w:rsidRPr="002801C5">
              <w:rPr>
                <w:rFonts w:cs="Calibri"/>
                <w:szCs w:val="22"/>
              </w:rPr>
            </w:r>
            <w:r w:rsidRPr="002801C5">
              <w:rPr>
                <w:rFonts w:cs="Calibri"/>
                <w:szCs w:val="22"/>
              </w:rPr>
              <w:fldChar w:fldCharType="separate"/>
            </w:r>
            <w:r w:rsidR="00F21CD4" w:rsidRPr="00F21CD4">
              <w:rPr>
                <w:rStyle w:val="FootnoteReference"/>
              </w:rPr>
              <w:t>2</w:t>
            </w:r>
            <w:r w:rsidRPr="002801C5">
              <w:rPr>
                <w:rFonts w:cs="Calibri"/>
                <w:szCs w:val="22"/>
              </w:rPr>
              <w:fldChar w:fldCharType="end"/>
            </w:r>
          </w:p>
        </w:tc>
      </w:tr>
      <w:tr w:rsidR="005751DB" w:rsidRPr="00D5180B" w14:paraId="21C7F9ED" w14:textId="77777777" w:rsidTr="004200D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547E279"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0FCBB4E5" w14:textId="77777777" w:rsidR="00055519" w:rsidRPr="00D5180B" w:rsidRDefault="00055519" w:rsidP="00476F26">
      <w:pPr>
        <w:pStyle w:val="Heading2"/>
        <w:rPr>
          <w:rFonts w:ascii="Times New Roman" w:hAnsi="Times New Roman" w:cs="Times New Roman"/>
        </w:rPr>
      </w:pPr>
      <w:bookmarkStart w:id="532" w:name="_Toc20839149"/>
      <w:bookmarkEnd w:id="524"/>
      <w:r w:rsidRPr="00D5180B">
        <w:lastRenderedPageBreak/>
        <w:t xml:space="preserve">FIGURE 1. Irrigation Water </w:t>
      </w:r>
      <w:r w:rsidRPr="0014584C">
        <w:t xml:space="preserve">from </w:t>
      </w:r>
      <w:r w:rsidRPr="007B1690">
        <w:t>Type B</w:t>
      </w:r>
      <w:r w:rsidRPr="0014584C">
        <w:t xml:space="preserve"> Agricultural Water– </w:t>
      </w:r>
      <w:commentRangeStart w:id="533"/>
      <w:r w:rsidRPr="0014584C">
        <w:t>See</w:t>
      </w:r>
      <w:r w:rsidRPr="00D5180B">
        <w:t xml:space="preserve"> </w:t>
      </w:r>
      <w:r w:rsidR="00E42282">
        <w:t>TABLE</w:t>
      </w:r>
      <w:r w:rsidR="00E42282" w:rsidRPr="00D5180B">
        <w:t xml:space="preserve"> </w:t>
      </w:r>
      <w:r w:rsidRPr="00D5180B">
        <w:t>2A</w:t>
      </w:r>
      <w:bookmarkEnd w:id="532"/>
      <w:commentRangeEnd w:id="533"/>
      <w:r w:rsidR="00035D3C">
        <w:rPr>
          <w:rStyle w:val="CommentReference"/>
          <w:rFonts w:ascii="Tahoma" w:hAnsi="Tahoma" w:cs="Tahoma"/>
          <w:b w:val="0"/>
          <w:bCs w:val="0"/>
          <w:iCs w:val="0"/>
          <w:lang w:eastAsia="x-none"/>
        </w:rPr>
        <w:commentReference w:id="533"/>
      </w:r>
    </w:p>
    <w:p w14:paraId="14E766B9" w14:textId="77777777" w:rsidR="00055519" w:rsidRPr="00D5180B" w:rsidRDefault="00055519" w:rsidP="00055519">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58A719CC" wp14:editId="1D95988E">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63E42EF4" w14:textId="77777777" w:rsidR="0049129D" w:rsidRPr="000F1310" w:rsidRDefault="0049129D"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43EA3349" w14:textId="77777777" w:rsidR="0049129D" w:rsidRPr="000F1310" w:rsidRDefault="0049129D"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0ABE5FE6" w14:textId="77777777" w:rsidR="0049129D" w:rsidRPr="000F1310" w:rsidRDefault="0049129D"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4471AF01" w14:textId="77777777" w:rsidR="0049129D" w:rsidRPr="000F1310" w:rsidRDefault="0049129D" w:rsidP="00055519">
                            <w:pPr>
                              <w:jc w:val="center"/>
                              <w:rPr>
                                <w:color w:val="FFFFFF" w:themeColor="background1"/>
                                <w:sz w:val="20"/>
                                <w:szCs w:val="20"/>
                              </w:rPr>
                            </w:pPr>
                            <w:r w:rsidRPr="000F1310">
                              <w:rPr>
                                <w:color w:val="FFFFFF" w:themeColor="background1"/>
                                <w:sz w:val="20"/>
                                <w:szCs w:val="20"/>
                              </w:rPr>
                              <w:t>&gt;576 MPN/100ml (any single sample)</w:t>
                            </w:r>
                          </w:p>
                          <w:p w14:paraId="585398E5" w14:textId="77777777" w:rsidR="0049129D" w:rsidRPr="00055519" w:rsidRDefault="0049129D"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8A719CC" id="_x0000_t177" coordsize="21600,21600" o:spt="177" path="m,l21600,r,17255l10800,21600,,17255xe">
                <v:stroke joinstyle="miter"/>
                <v:path gradientshapeok="t" o:connecttype="rect" textboxrect="0,0,21600,17255"/>
              </v:shapetype>
              <v:shape id="AutoShape 16" o:spid="_x0000_s1027" type="#_x0000_t177"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" fillcolor="#c00000" stroked="f">
                <v:shadow on="t" type="perspective" opacity=".5" origin=",.5" offset="0,0" matrix=",,,.5"/>
                <v:textbox inset="6.84pt,3.42pt,6.84pt,3.42pt">
                  <w:txbxContent>
                    <w:p w14:paraId="63E42EF4" w14:textId="77777777" w:rsidR="0049129D" w:rsidRPr="000F1310" w:rsidRDefault="0049129D"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43EA3349" w14:textId="77777777" w:rsidR="0049129D" w:rsidRPr="000F1310" w:rsidRDefault="0049129D"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0ABE5FE6" w14:textId="77777777" w:rsidR="0049129D" w:rsidRPr="000F1310" w:rsidRDefault="0049129D"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4471AF01" w14:textId="77777777" w:rsidR="0049129D" w:rsidRPr="000F1310" w:rsidRDefault="0049129D" w:rsidP="00055519">
                      <w:pPr>
                        <w:jc w:val="center"/>
                        <w:rPr>
                          <w:color w:val="FFFFFF" w:themeColor="background1"/>
                          <w:sz w:val="20"/>
                          <w:szCs w:val="20"/>
                        </w:rPr>
                      </w:pPr>
                      <w:r w:rsidRPr="000F1310">
                        <w:rPr>
                          <w:color w:val="FFFFFF" w:themeColor="background1"/>
                          <w:sz w:val="20"/>
                          <w:szCs w:val="20"/>
                        </w:rPr>
                        <w:t>&gt;576 MPN/100ml (any single sample)</w:t>
                      </w:r>
                    </w:p>
                    <w:p w14:paraId="585398E5" w14:textId="77777777" w:rsidR="0049129D" w:rsidRPr="00055519" w:rsidRDefault="0049129D" w:rsidP="00055519">
                      <w:pPr>
                        <w:spacing w:before="120" w:after="0"/>
                        <w:jc w:val="center"/>
                        <w:rPr>
                          <w:rFonts w:cs="Calibri"/>
                          <w:b/>
                          <w:sz w:val="20"/>
                          <w:szCs w:val="20"/>
                        </w:rPr>
                      </w:pPr>
                    </w:p>
                  </w:txbxContent>
                </v:textbox>
              </v:shape>
            </w:pict>
          </mc:Fallback>
        </mc:AlternateContent>
      </w:r>
      <w:r w:rsidRPr="00D5180B">
        <w:rPr>
          <w:noProof/>
          <w:szCs w:val="22"/>
        </w:rPr>
        <mc:AlternateContent>
          <mc:Choice Requires="wpc">
            <w:drawing>
              <wp:inline distT="0" distB="0" distL="0" distR="0" wp14:anchorId="0F0A3EAE" wp14:editId="17134A71">
                <wp:extent cx="6496050" cy="5279570"/>
                <wp:effectExtent l="0" t="0" r="38100" b="5461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24151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7D3F464" w14:textId="77777777" w:rsidR="0049129D" w:rsidRPr="00F7528D" w:rsidRDefault="0049129D"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8"/>
                            <a:ext cx="6457950" cy="1589602"/>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5095832" w14:textId="77777777" w:rsidR="0049129D" w:rsidRPr="003D0505" w:rsidRDefault="0049129D" w:rsidP="00055519">
                              <w:pPr>
                                <w:rPr>
                                  <w:b/>
                                  <w:color w:val="FFFFFF" w:themeColor="background1"/>
                                  <w:sz w:val="20"/>
                                  <w:szCs w:val="20"/>
                                </w:rPr>
                              </w:pPr>
                              <w:r w:rsidRPr="003D0505">
                                <w:rPr>
                                  <w:b/>
                                  <w:color w:val="FFFFFF" w:themeColor="background1"/>
                                  <w:sz w:val="20"/>
                                  <w:szCs w:val="20"/>
                                </w:rPr>
                                <w:t>For any given water source (municipal, well, reclaimed water, reservoir or other surface water):</w:t>
                              </w:r>
                            </w:p>
                            <w:p w14:paraId="42894909" w14:textId="77777777" w:rsidR="0049129D" w:rsidRPr="003D0505" w:rsidRDefault="0049129D" w:rsidP="00055519">
                              <w:pPr>
                                <w:rPr>
                                  <w:color w:val="FFFFFF" w:themeColor="background1"/>
                                  <w:sz w:val="6"/>
                                  <w:szCs w:val="6"/>
                                </w:rPr>
                              </w:pPr>
                            </w:p>
                            <w:p w14:paraId="27C3B410" w14:textId="77777777" w:rsidR="0049129D" w:rsidRPr="003D0505" w:rsidRDefault="0049129D" w:rsidP="00055519">
                              <w:pPr>
                                <w:rPr>
                                  <w:color w:val="FFFFFF" w:themeColor="background1"/>
                                  <w:sz w:val="20"/>
                                  <w:szCs w:val="20"/>
                                </w:rPr>
                              </w:pPr>
                              <w:r w:rsidRPr="003D0505">
                                <w:rPr>
                                  <w:b/>
                                  <w:color w:val="FFFFFF" w:themeColor="background1"/>
                                  <w:sz w:val="20"/>
                                  <w:szCs w:val="20"/>
                                </w:rPr>
                                <w:t xml:space="preserve">Sampling Frequency: </w:t>
                              </w:r>
                              <w:bookmarkStart w:id="534" w:name="_Hlk39562924"/>
                              <w:ins w:id="535" w:author="Susan" w:date="2020-05-05T09:22:00Z">
                                <w:r w:rsidRPr="000822E5">
                                  <w:rPr>
                                    <w:w w:val="105"/>
                                    <w:sz w:val="20"/>
                                    <w:szCs w:val="20"/>
                                  </w:rPr>
                                  <w:t>For</w:t>
                                </w:r>
                                <w:r w:rsidRPr="000822E5">
                                  <w:rPr>
                                    <w:spacing w:val="-10"/>
                                    <w:w w:val="105"/>
                                    <w:sz w:val="20"/>
                                    <w:szCs w:val="20"/>
                                  </w:rPr>
                                  <w:t xml:space="preserve"> </w:t>
                                </w:r>
                                <w:r w:rsidRPr="000822E5">
                                  <w:rPr>
                                    <w:w w:val="105"/>
                                    <w:sz w:val="20"/>
                                    <w:szCs w:val="20"/>
                                  </w:rPr>
                                  <w:t>Type</w:t>
                                </w:r>
                                <w:r w:rsidRPr="000822E5">
                                  <w:rPr>
                                    <w:spacing w:val="-12"/>
                                    <w:w w:val="105"/>
                                    <w:sz w:val="20"/>
                                    <w:szCs w:val="20"/>
                                  </w:rPr>
                                  <w:t xml:space="preserve"> </w:t>
                                </w:r>
                                <w:r w:rsidRPr="000822E5">
                                  <w:rPr>
                                    <w:w w:val="105"/>
                                    <w:sz w:val="20"/>
                                    <w:szCs w:val="20"/>
                                  </w:rPr>
                                  <w:t>B</w:t>
                                </w:r>
                                <w:r w:rsidRPr="000822E5">
                                  <w:rPr>
                                    <w:spacing w:val="-7"/>
                                    <w:w w:val="105"/>
                                    <w:sz w:val="20"/>
                                    <w:szCs w:val="20"/>
                                  </w:rPr>
                                  <w:t xml:space="preserve"> </w:t>
                                </w:r>
                                <w:r w:rsidRPr="000822E5">
                                  <w:rPr>
                                    <w:w w:val="105"/>
                                    <w:sz w:val="20"/>
                                    <w:szCs w:val="20"/>
                                  </w:rPr>
                                  <w:t>water,</w:t>
                                </w:r>
                                <w:r w:rsidRPr="000822E5">
                                  <w:rPr>
                                    <w:spacing w:val="-10"/>
                                    <w:w w:val="105"/>
                                    <w:sz w:val="20"/>
                                    <w:szCs w:val="20"/>
                                  </w:rPr>
                                  <w:t xml:space="preserve"> </w:t>
                                </w:r>
                              </w:ins>
                              <w:bookmarkEnd w:id="534"/>
                              <w:r w:rsidRPr="003D0505">
                                <w:rPr>
                                  <w:color w:val="FFFFFF" w:themeColor="background1"/>
                                  <w:spacing w:val="-10"/>
                                  <w:w w:val="105"/>
                                  <w:sz w:val="20"/>
                                  <w:szCs w:val="20"/>
                                </w:rPr>
                                <w:t>o</w:t>
                              </w:r>
                              <w:r w:rsidRPr="003D0505">
                                <w:rPr>
                                  <w:color w:val="FFFFFF" w:themeColor="background1"/>
                                  <w:sz w:val="20"/>
                                  <w:szCs w:val="20"/>
                                </w:rPr>
                                <w:t>ne sample per water source shall be collected and tested prior to use if &gt;60 days since last test of the water source.  Additional samples shall be collected</w:t>
                              </w:r>
                              <w:ins w:id="536" w:author="Susan" w:date="2020-05-05T09:23:00Z">
                                <w:r>
                                  <w:rPr>
                                    <w:color w:val="FFFFFF" w:themeColor="background1"/>
                                    <w:sz w:val="20"/>
                                    <w:szCs w:val="20"/>
                                  </w:rPr>
                                  <w:t xml:space="preserve"> during use</w:t>
                                </w:r>
                              </w:ins>
                              <w:r w:rsidRPr="003D0505">
                                <w:rPr>
                                  <w:color w:val="FFFFFF" w:themeColor="background1"/>
                                  <w:sz w:val="20"/>
                                  <w:szCs w:val="20"/>
                                </w:rPr>
                                <w:t xml:space="preserve"> no less than 18 hr. apart and at least monthly </w:t>
                              </w:r>
                              <w:ins w:id="537" w:author="Susan" w:date="2020-05-05T09:23:00Z">
                                <w:r w:rsidRPr="000822E5">
                                  <w:rPr>
                                    <w:w w:val="105"/>
                                    <w:sz w:val="20"/>
                                    <w:szCs w:val="20"/>
                                  </w:rPr>
                                  <w:t>(or at the next irrigation event if greater than monthly)</w:t>
                                </w:r>
                                <w:r>
                                  <w:rPr>
                                    <w:w w:val="105"/>
                                    <w:sz w:val="20"/>
                                    <w:szCs w:val="20"/>
                                  </w:rPr>
                                  <w:t xml:space="preserve"> </w:t>
                                </w:r>
                              </w:ins>
                              <w:r w:rsidRPr="003D0505">
                                <w:rPr>
                                  <w:color w:val="FFFFFF" w:themeColor="background1"/>
                                  <w:sz w:val="20"/>
                                  <w:szCs w:val="20"/>
                                </w:rPr>
                                <w:t>during use.</w:t>
                              </w:r>
                            </w:p>
                            <w:p w14:paraId="19DFA2D4" w14:textId="77777777" w:rsidR="0049129D" w:rsidRPr="003D0505" w:rsidRDefault="0049129D" w:rsidP="00055519">
                              <w:pPr>
                                <w:rPr>
                                  <w:color w:val="FFFFFF" w:themeColor="background1"/>
                                  <w:sz w:val="6"/>
                                  <w:szCs w:val="6"/>
                                </w:rPr>
                              </w:pPr>
                            </w:p>
                            <w:p w14:paraId="337670C3" w14:textId="77777777" w:rsidR="0049129D" w:rsidRPr="003D0505" w:rsidRDefault="0049129D"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 Sample sources as close to the point-of-use as practical using sampling methods as prescribed in Table 2A.</w:t>
                              </w:r>
                            </w:p>
                            <w:p w14:paraId="61D0C932" w14:textId="77777777" w:rsidR="0049129D" w:rsidRPr="003D0505" w:rsidRDefault="0049129D"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Analyze samples for generic </w:t>
                              </w:r>
                              <w:r w:rsidRPr="003D0505">
                                <w:rPr>
                                  <w:i/>
                                  <w:color w:val="FFFFFF" w:themeColor="background1"/>
                                  <w:sz w:val="20"/>
                                  <w:szCs w:val="20"/>
                                </w:rPr>
                                <w:t>E. coli</w:t>
                              </w:r>
                              <w:r w:rsidRPr="003D0505">
                                <w:rPr>
                                  <w:color w:val="FFFFFF" w:themeColor="background1"/>
                                  <w:sz w:val="20"/>
                                  <w:szCs w:val="20"/>
                                </w:rPr>
                                <w:t xml:space="preserve"> using a MPN methodology. Other EPA-, FDA- or </w:t>
                              </w:r>
                              <w:r w:rsidRPr="003D0505">
                                <w:rPr>
                                  <w:rFonts w:cs="Calibri"/>
                                  <w:color w:val="FFFFFF" w:themeColor="background1"/>
                                  <w:sz w:val="20"/>
                                  <w:szCs w:val="20"/>
                                </w:rPr>
                                <w:t>AOAC</w:t>
                              </w:r>
                              <w:r w:rsidRPr="003D0505">
                                <w:rPr>
                                  <w:rFonts w:ascii="Times New Roman" w:hAnsi="Times New Roman" w:cs="Times New Roman"/>
                                  <w:color w:val="FFFFFF" w:themeColor="background1"/>
                                  <w:sz w:val="20"/>
                                  <w:szCs w:val="20"/>
                                </w:rPr>
                                <w:t xml:space="preserve"> </w:t>
                              </w:r>
                              <w:r w:rsidRPr="003D0505">
                                <w:rPr>
                                  <w:color w:val="FFFFFF" w:themeColor="background1"/>
                                  <w:sz w:val="20"/>
                                  <w:szCs w:val="20"/>
                                </w:rPr>
                                <w:t>International-accredited method may be used.</w:t>
                              </w:r>
                            </w:p>
                            <w:p w14:paraId="21C373A2" w14:textId="77777777" w:rsidR="0049129D" w:rsidRPr="003D0505" w:rsidRDefault="0049129D" w:rsidP="00055519">
                              <w:pPr>
                                <w:numPr>
                                  <w:ilvl w:val="0"/>
                                  <w:numId w:val="33"/>
                                </w:numPr>
                                <w:spacing w:before="0" w:after="0"/>
                                <w:rPr>
                                  <w:color w:val="FFFFFF" w:themeColor="background1"/>
                                  <w:sz w:val="20"/>
                                  <w:szCs w:val="20"/>
                                </w:rPr>
                              </w:pPr>
                              <w:r w:rsidRPr="003D0505">
                                <w:rPr>
                                  <w:color w:val="FFFFFF" w:themeColor="background1"/>
                                  <w:sz w:val="20"/>
                                  <w:szCs w:val="20"/>
                                </w:rPr>
                                <w:t>Geometric means, including rolling geometric means shall be calculated using the five most recent samples.</w:t>
                              </w:r>
                            </w:p>
                            <w:p w14:paraId="6237D9FA" w14:textId="77777777" w:rsidR="0049129D" w:rsidRPr="007B1690" w:rsidRDefault="0049129D" w:rsidP="00055519">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522533"/>
                            <a:ext cx="1368212" cy="1792112"/>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378071DB" w14:textId="77777777" w:rsidR="0049129D" w:rsidRPr="001D000F" w:rsidRDefault="0049129D" w:rsidP="00055519">
                              <w:pPr>
                                <w:jc w:val="center"/>
                                <w:rPr>
                                  <w:b/>
                                  <w:sz w:val="20"/>
                                  <w:szCs w:val="20"/>
                                  <w:u w:val="single"/>
                                </w:rPr>
                              </w:pPr>
                              <w:r w:rsidRPr="001D000F">
                                <w:rPr>
                                  <w:b/>
                                  <w:sz w:val="20"/>
                                  <w:szCs w:val="20"/>
                                  <w:u w:val="single"/>
                                </w:rPr>
                                <w:t>Acceptance Criteria</w:t>
                              </w:r>
                            </w:p>
                            <w:p w14:paraId="559CB4F3" w14:textId="77777777" w:rsidR="0049129D" w:rsidRPr="00F44865" w:rsidRDefault="0049129D" w:rsidP="00055519">
                              <w:pPr>
                                <w:jc w:val="center"/>
                                <w:rPr>
                                  <w:sz w:val="20"/>
                                  <w:szCs w:val="20"/>
                                </w:rPr>
                              </w:pPr>
                              <w:r w:rsidRPr="00F44865">
                                <w:rPr>
                                  <w:sz w:val="20"/>
                                  <w:szCs w:val="20"/>
                                  <w:u w:val="single"/>
                                </w:rPr>
                                <w:t>&lt;</w:t>
                              </w:r>
                              <w:r w:rsidRPr="00F44865">
                                <w:rPr>
                                  <w:sz w:val="20"/>
                                  <w:szCs w:val="20"/>
                                </w:rPr>
                                <w:t xml:space="preserve"> 126 MPN/100ml</w:t>
                              </w:r>
                            </w:p>
                            <w:p w14:paraId="77D6B8AC" w14:textId="77777777" w:rsidR="0049129D" w:rsidRPr="00F44865" w:rsidRDefault="0049129D" w:rsidP="00055519">
                              <w:pPr>
                                <w:jc w:val="center"/>
                                <w:rPr>
                                  <w:sz w:val="20"/>
                                  <w:szCs w:val="20"/>
                                </w:rPr>
                              </w:pPr>
                              <w:r w:rsidRPr="00F44865">
                                <w:rPr>
                                  <w:sz w:val="20"/>
                                  <w:szCs w:val="20"/>
                                </w:rPr>
                                <w:t>(Geometric mean of 5 samples)</w:t>
                              </w:r>
                            </w:p>
                            <w:p w14:paraId="03779BFE" w14:textId="77777777" w:rsidR="0049129D" w:rsidRPr="00F44865" w:rsidRDefault="0049129D"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1EA81C58" w14:textId="77777777" w:rsidR="0049129D" w:rsidRPr="00F44865" w:rsidRDefault="0049129D" w:rsidP="00055519">
                              <w:pPr>
                                <w:jc w:val="center"/>
                                <w:rPr>
                                  <w:sz w:val="20"/>
                                  <w:szCs w:val="20"/>
                                </w:rPr>
                              </w:pPr>
                              <w:r w:rsidRPr="00F44865">
                                <w:rPr>
                                  <w:sz w:val="20"/>
                                  <w:szCs w:val="20"/>
                                  <w:u w:val="single"/>
                                </w:rPr>
                                <w:t>&lt;</w:t>
                              </w:r>
                              <w:r w:rsidRPr="00F44865">
                                <w:rPr>
                                  <w:sz w:val="20"/>
                                  <w:szCs w:val="20"/>
                                </w:rPr>
                                <w:t>576 MPN/100ml (all single samples)</w:t>
                              </w:r>
                            </w:p>
                            <w:p w14:paraId="325410DF" w14:textId="77777777" w:rsidR="0049129D" w:rsidRPr="009477DB" w:rsidRDefault="0049129D" w:rsidP="00055519">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48888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883B34E" w14:textId="77777777" w:rsidR="0049129D" w:rsidRPr="00357246" w:rsidRDefault="0049129D" w:rsidP="00055519">
                              <w:pPr>
                                <w:rPr>
                                  <w:b/>
                                  <w:sz w:val="20"/>
                                  <w:szCs w:val="20"/>
                                </w:rPr>
                              </w:pPr>
                              <w:r w:rsidRPr="00357246">
                                <w:rPr>
                                  <w:b/>
                                  <w:sz w:val="20"/>
                                  <w:szCs w:val="20"/>
                                </w:rPr>
                                <w:t>Remedial Actions:</w:t>
                              </w:r>
                            </w:p>
                            <w:p w14:paraId="4F828CAE" w14:textId="77777777" w:rsidR="0049129D" w:rsidRPr="00357246" w:rsidRDefault="0049129D" w:rsidP="00055519">
                              <w:pPr>
                                <w:numPr>
                                  <w:ilvl w:val="0"/>
                                  <w:numId w:val="92"/>
                                </w:numPr>
                                <w:spacing w:before="0" w:after="0"/>
                                <w:rPr>
                                  <w:sz w:val="20"/>
                                  <w:szCs w:val="20"/>
                                </w:rPr>
                              </w:pPr>
                              <w:r w:rsidRPr="00357246">
                                <w:rPr>
                                  <w:sz w:val="20"/>
                                  <w:szCs w:val="20"/>
                                </w:rPr>
                                <w:t>Discontinue any agricultural production use until it returns to compliance.</w:t>
                              </w:r>
                            </w:p>
                            <w:p w14:paraId="5E5BC4C7" w14:textId="77777777" w:rsidR="0049129D" w:rsidRPr="00357246" w:rsidRDefault="0049129D"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0198F0C5" w14:textId="77777777" w:rsidR="0049129D" w:rsidRPr="00357246" w:rsidRDefault="0049129D"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63596D50" w14:textId="77777777" w:rsidR="0049129D" w:rsidRPr="00357246" w:rsidRDefault="0049129D" w:rsidP="00055519">
                              <w:pPr>
                                <w:numPr>
                                  <w:ilvl w:val="0"/>
                                  <w:numId w:val="92"/>
                                </w:numPr>
                                <w:spacing w:before="0" w:after="0"/>
                                <w:rPr>
                                  <w:sz w:val="20"/>
                                  <w:szCs w:val="20"/>
                                </w:rPr>
                              </w:pPr>
                              <w:r w:rsidRPr="00357246">
                                <w:rPr>
                                  <w:sz w:val="20"/>
                                  <w:szCs w:val="20"/>
                                </w:rPr>
                                <w:t>Continue testing daily for five days at the point closest to use.</w:t>
                              </w:r>
                            </w:p>
                            <w:p w14:paraId="78C3754B" w14:textId="77777777" w:rsidR="0049129D" w:rsidRPr="00357246" w:rsidRDefault="0049129D"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7D77C4BD" w14:textId="77777777" w:rsidR="0049129D" w:rsidRPr="00357246" w:rsidRDefault="0049129D"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76C388A8" w14:textId="77777777" w:rsidR="0049129D" w:rsidRPr="00357246" w:rsidRDefault="0049129D" w:rsidP="00055519">
                              <w:pPr>
                                <w:rPr>
                                  <w:b/>
                                  <w:sz w:val="20"/>
                                  <w:szCs w:val="20"/>
                                </w:rPr>
                              </w:pPr>
                              <w:r w:rsidRPr="00357246">
                                <w:rPr>
                                  <w:b/>
                                  <w:sz w:val="20"/>
                                  <w:szCs w:val="20"/>
                                </w:rPr>
                                <w:t xml:space="preserve">Crop testing:  </w:t>
                              </w:r>
                            </w:p>
                            <w:p w14:paraId="465E9AEE" w14:textId="77777777" w:rsidR="0049129D" w:rsidRPr="00357246" w:rsidRDefault="0049129D"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366A66B7" w14:textId="77777777" w:rsidR="0049129D" w:rsidRPr="007B1690" w:rsidRDefault="0049129D"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F0A3EAE" id="Canvas 18" o:spid="_x0000_s1028" editas="canvas" style="width:511.5pt;height:415.7pt;mso-position-horizontal-relative:char;mso-position-vertical-relative:line" coordsize="64960,52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960;height:52793;visibility:visible;mso-wrap-style:square" filled="t" fillcolor="#dbdbdb">
                  <v:fill o:detectmouseclick="t"/>
                  <v:path o:connecttype="none"/>
                </v:shape>
                <v:shape id="Text Box 13" o:spid="_x0000_s1030" type="#_x0000_t202" style="position:absolute;left:531;top:32415;width:14814;height:1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fillcolor="#c5e0b3">
                  <v:shadow on="t" opacity=".5" offset="6pt,6pt"/>
                  <v:textbox inset="6.84pt,3.42pt,6.84pt,3.42pt">
                    <w:txbxContent>
                      <w:p w14:paraId="77D3F464" w14:textId="77777777" w:rsidR="0049129D" w:rsidRPr="00F7528D" w:rsidRDefault="0049129D"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o:spid="_x0000_s1031" style="position:absolute;top:359;width:64579;height:1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fillcolor="#2f5496" stroked="f" strokecolor="#f2f2f2" strokeweight="3pt">
                  <v:shadow on="t" color="#1f3763" opacity=".5" offset="6pt,6pt"/>
                  <v:textbox inset="6.84pt,3.42pt,6.84pt,3.42pt">
                    <w:txbxContent>
                      <w:p w14:paraId="35095832" w14:textId="77777777" w:rsidR="0049129D" w:rsidRPr="003D0505" w:rsidRDefault="0049129D" w:rsidP="00055519">
                        <w:pPr>
                          <w:rPr>
                            <w:b/>
                            <w:color w:val="FFFFFF" w:themeColor="background1"/>
                            <w:sz w:val="20"/>
                            <w:szCs w:val="20"/>
                          </w:rPr>
                        </w:pPr>
                        <w:r w:rsidRPr="003D0505">
                          <w:rPr>
                            <w:b/>
                            <w:color w:val="FFFFFF" w:themeColor="background1"/>
                            <w:sz w:val="20"/>
                            <w:szCs w:val="20"/>
                          </w:rPr>
                          <w:t>For any given water source (municipal, well, reclaimed water, reservoir or other surface water):</w:t>
                        </w:r>
                      </w:p>
                      <w:p w14:paraId="42894909" w14:textId="77777777" w:rsidR="0049129D" w:rsidRPr="003D0505" w:rsidRDefault="0049129D" w:rsidP="00055519">
                        <w:pPr>
                          <w:rPr>
                            <w:color w:val="FFFFFF" w:themeColor="background1"/>
                            <w:sz w:val="6"/>
                            <w:szCs w:val="6"/>
                          </w:rPr>
                        </w:pPr>
                      </w:p>
                      <w:p w14:paraId="27C3B410" w14:textId="77777777" w:rsidR="0049129D" w:rsidRPr="003D0505" w:rsidRDefault="0049129D" w:rsidP="00055519">
                        <w:pPr>
                          <w:rPr>
                            <w:color w:val="FFFFFF" w:themeColor="background1"/>
                            <w:sz w:val="20"/>
                            <w:szCs w:val="20"/>
                          </w:rPr>
                        </w:pPr>
                        <w:r w:rsidRPr="003D0505">
                          <w:rPr>
                            <w:b/>
                            <w:color w:val="FFFFFF" w:themeColor="background1"/>
                            <w:sz w:val="20"/>
                            <w:szCs w:val="20"/>
                          </w:rPr>
                          <w:t xml:space="preserve">Sampling Frequency: </w:t>
                        </w:r>
                        <w:bookmarkStart w:id="537" w:name="_Hlk39562924"/>
                        <w:ins w:id="538" w:author="Susan" w:date="2020-05-05T09:22:00Z">
                          <w:r w:rsidRPr="000822E5">
                            <w:rPr>
                              <w:w w:val="105"/>
                              <w:sz w:val="20"/>
                              <w:szCs w:val="20"/>
                            </w:rPr>
                            <w:t>For</w:t>
                          </w:r>
                          <w:r w:rsidRPr="000822E5">
                            <w:rPr>
                              <w:spacing w:val="-10"/>
                              <w:w w:val="105"/>
                              <w:sz w:val="20"/>
                              <w:szCs w:val="20"/>
                            </w:rPr>
                            <w:t xml:space="preserve"> </w:t>
                          </w:r>
                          <w:r w:rsidRPr="000822E5">
                            <w:rPr>
                              <w:w w:val="105"/>
                              <w:sz w:val="20"/>
                              <w:szCs w:val="20"/>
                            </w:rPr>
                            <w:t>Type</w:t>
                          </w:r>
                          <w:r w:rsidRPr="000822E5">
                            <w:rPr>
                              <w:spacing w:val="-12"/>
                              <w:w w:val="105"/>
                              <w:sz w:val="20"/>
                              <w:szCs w:val="20"/>
                            </w:rPr>
                            <w:t xml:space="preserve"> </w:t>
                          </w:r>
                          <w:r w:rsidRPr="000822E5">
                            <w:rPr>
                              <w:w w:val="105"/>
                              <w:sz w:val="20"/>
                              <w:szCs w:val="20"/>
                            </w:rPr>
                            <w:t>B</w:t>
                          </w:r>
                          <w:r w:rsidRPr="000822E5">
                            <w:rPr>
                              <w:spacing w:val="-7"/>
                              <w:w w:val="105"/>
                              <w:sz w:val="20"/>
                              <w:szCs w:val="20"/>
                            </w:rPr>
                            <w:t xml:space="preserve"> </w:t>
                          </w:r>
                          <w:r w:rsidRPr="000822E5">
                            <w:rPr>
                              <w:w w:val="105"/>
                              <w:sz w:val="20"/>
                              <w:szCs w:val="20"/>
                            </w:rPr>
                            <w:t>water,</w:t>
                          </w:r>
                          <w:r w:rsidRPr="000822E5">
                            <w:rPr>
                              <w:spacing w:val="-10"/>
                              <w:w w:val="105"/>
                              <w:sz w:val="20"/>
                              <w:szCs w:val="20"/>
                            </w:rPr>
                            <w:t xml:space="preserve"> </w:t>
                          </w:r>
                        </w:ins>
                        <w:bookmarkEnd w:id="537"/>
                        <w:r w:rsidRPr="003D0505">
                          <w:rPr>
                            <w:color w:val="FFFFFF" w:themeColor="background1"/>
                            <w:spacing w:val="-10"/>
                            <w:w w:val="105"/>
                            <w:sz w:val="20"/>
                            <w:szCs w:val="20"/>
                          </w:rPr>
                          <w:t>o</w:t>
                        </w:r>
                        <w:r w:rsidRPr="003D0505">
                          <w:rPr>
                            <w:color w:val="FFFFFF" w:themeColor="background1"/>
                            <w:sz w:val="20"/>
                            <w:szCs w:val="20"/>
                          </w:rPr>
                          <w:t>ne sample per water source shall be collected and tested prior to use if &gt;60 days since last test of the water source.  Additional samples shall be collected</w:t>
                        </w:r>
                        <w:ins w:id="539" w:author="Susan" w:date="2020-05-05T09:23:00Z">
                          <w:r>
                            <w:rPr>
                              <w:color w:val="FFFFFF" w:themeColor="background1"/>
                              <w:sz w:val="20"/>
                              <w:szCs w:val="20"/>
                            </w:rPr>
                            <w:t xml:space="preserve"> during use</w:t>
                          </w:r>
                        </w:ins>
                        <w:r w:rsidRPr="003D0505">
                          <w:rPr>
                            <w:color w:val="FFFFFF" w:themeColor="background1"/>
                            <w:sz w:val="20"/>
                            <w:szCs w:val="20"/>
                          </w:rPr>
                          <w:t xml:space="preserve"> no less than 18 hr. apart and at least monthly </w:t>
                        </w:r>
                        <w:ins w:id="540" w:author="Susan" w:date="2020-05-05T09:23:00Z">
                          <w:r w:rsidRPr="000822E5">
                            <w:rPr>
                              <w:w w:val="105"/>
                              <w:sz w:val="20"/>
                              <w:szCs w:val="20"/>
                            </w:rPr>
                            <w:t>(or at the next irrigation event if greater than monthly)</w:t>
                          </w:r>
                          <w:r>
                            <w:rPr>
                              <w:w w:val="105"/>
                              <w:sz w:val="20"/>
                              <w:szCs w:val="20"/>
                            </w:rPr>
                            <w:t xml:space="preserve"> </w:t>
                          </w:r>
                        </w:ins>
                        <w:r w:rsidRPr="003D0505">
                          <w:rPr>
                            <w:color w:val="FFFFFF" w:themeColor="background1"/>
                            <w:sz w:val="20"/>
                            <w:szCs w:val="20"/>
                          </w:rPr>
                          <w:t>during use.</w:t>
                        </w:r>
                      </w:p>
                      <w:p w14:paraId="19DFA2D4" w14:textId="77777777" w:rsidR="0049129D" w:rsidRPr="003D0505" w:rsidRDefault="0049129D" w:rsidP="00055519">
                        <w:pPr>
                          <w:rPr>
                            <w:color w:val="FFFFFF" w:themeColor="background1"/>
                            <w:sz w:val="6"/>
                            <w:szCs w:val="6"/>
                          </w:rPr>
                        </w:pPr>
                      </w:p>
                      <w:p w14:paraId="337670C3" w14:textId="77777777" w:rsidR="0049129D" w:rsidRPr="003D0505" w:rsidRDefault="0049129D"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 Sample sources as close to the point-of-use as practical using sampling methods as prescribed in Table 2A.</w:t>
                        </w:r>
                      </w:p>
                      <w:p w14:paraId="61D0C932" w14:textId="77777777" w:rsidR="0049129D" w:rsidRPr="003D0505" w:rsidRDefault="0049129D" w:rsidP="00055519">
                        <w:pPr>
                          <w:numPr>
                            <w:ilvl w:val="0"/>
                            <w:numId w:val="33"/>
                          </w:numPr>
                          <w:spacing w:before="0" w:after="0"/>
                          <w:rPr>
                            <w:color w:val="FFFFFF" w:themeColor="background1"/>
                            <w:sz w:val="20"/>
                            <w:szCs w:val="20"/>
                          </w:rPr>
                        </w:pPr>
                        <w:r w:rsidRPr="003D0505">
                          <w:rPr>
                            <w:color w:val="FFFFFF" w:themeColor="background1"/>
                            <w:sz w:val="20"/>
                            <w:szCs w:val="20"/>
                          </w:rPr>
                          <w:t xml:space="preserve">Analyze samples for generic </w:t>
                        </w:r>
                        <w:r w:rsidRPr="003D0505">
                          <w:rPr>
                            <w:i/>
                            <w:color w:val="FFFFFF" w:themeColor="background1"/>
                            <w:sz w:val="20"/>
                            <w:szCs w:val="20"/>
                          </w:rPr>
                          <w:t>E. coli</w:t>
                        </w:r>
                        <w:r w:rsidRPr="003D0505">
                          <w:rPr>
                            <w:color w:val="FFFFFF" w:themeColor="background1"/>
                            <w:sz w:val="20"/>
                            <w:szCs w:val="20"/>
                          </w:rPr>
                          <w:t xml:space="preserve"> using </w:t>
                        </w:r>
                        <w:proofErr w:type="gramStart"/>
                        <w:r w:rsidRPr="003D0505">
                          <w:rPr>
                            <w:color w:val="FFFFFF" w:themeColor="background1"/>
                            <w:sz w:val="20"/>
                            <w:szCs w:val="20"/>
                          </w:rPr>
                          <w:t>a</w:t>
                        </w:r>
                        <w:proofErr w:type="gramEnd"/>
                        <w:r w:rsidRPr="003D0505">
                          <w:rPr>
                            <w:color w:val="FFFFFF" w:themeColor="background1"/>
                            <w:sz w:val="20"/>
                            <w:szCs w:val="20"/>
                          </w:rPr>
                          <w:t xml:space="preserve"> MPN methodology. Other EPA-, FDA- or </w:t>
                        </w:r>
                        <w:r w:rsidRPr="003D0505">
                          <w:rPr>
                            <w:rFonts w:cs="Calibri"/>
                            <w:color w:val="FFFFFF" w:themeColor="background1"/>
                            <w:sz w:val="20"/>
                            <w:szCs w:val="20"/>
                          </w:rPr>
                          <w:t>AOAC</w:t>
                        </w:r>
                        <w:r w:rsidRPr="003D0505">
                          <w:rPr>
                            <w:rFonts w:ascii="Times New Roman" w:hAnsi="Times New Roman" w:cs="Times New Roman"/>
                            <w:color w:val="FFFFFF" w:themeColor="background1"/>
                            <w:sz w:val="20"/>
                            <w:szCs w:val="20"/>
                          </w:rPr>
                          <w:t xml:space="preserve"> </w:t>
                        </w:r>
                        <w:r w:rsidRPr="003D0505">
                          <w:rPr>
                            <w:color w:val="FFFFFF" w:themeColor="background1"/>
                            <w:sz w:val="20"/>
                            <w:szCs w:val="20"/>
                          </w:rPr>
                          <w:t>International-accredited method may be used.</w:t>
                        </w:r>
                      </w:p>
                      <w:p w14:paraId="21C373A2" w14:textId="77777777" w:rsidR="0049129D" w:rsidRPr="003D0505" w:rsidRDefault="0049129D" w:rsidP="00055519">
                        <w:pPr>
                          <w:numPr>
                            <w:ilvl w:val="0"/>
                            <w:numId w:val="33"/>
                          </w:numPr>
                          <w:spacing w:before="0" w:after="0"/>
                          <w:rPr>
                            <w:color w:val="FFFFFF" w:themeColor="background1"/>
                            <w:sz w:val="20"/>
                            <w:szCs w:val="20"/>
                          </w:rPr>
                        </w:pPr>
                        <w:r w:rsidRPr="003D0505">
                          <w:rPr>
                            <w:color w:val="FFFFFF" w:themeColor="background1"/>
                            <w:sz w:val="20"/>
                            <w:szCs w:val="20"/>
                          </w:rPr>
                          <w:t>Geometric means, including rolling geometric means shall be calculated using the five most recent samples.</w:t>
                        </w:r>
                      </w:p>
                      <w:p w14:paraId="6237D9FA" w14:textId="77777777" w:rsidR="0049129D" w:rsidRPr="007B1690" w:rsidRDefault="0049129D" w:rsidP="00055519">
                        <w:pPr>
                          <w:ind w:left="144"/>
                          <w:rPr>
                            <w:rFonts w:cs="Calibri"/>
                            <w:color w:val="FFFFFF"/>
                            <w:sz w:val="20"/>
                            <w:szCs w:val="20"/>
                          </w:rPr>
                        </w:pPr>
                      </w:p>
                    </w:txbxContent>
                  </v:textbox>
                </v:rect>
                <v:shape id="AutoShape 15" o:spid="_x0000_s1032" type="#_x0000_t177" style="position:absolute;left:626;top:15225;width:13682;height:17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fillcolor="#538135 [2409]" stroked="f">
                  <v:shadow on="t" type="perspective" color="#375623" opacity=".5" origin=",.5" offset="0,0" matrix=",,,.5"/>
                  <v:textbox inset="6.84pt,3.42pt,6.84pt,3.42pt">
                    <w:txbxContent>
                      <w:p w14:paraId="378071DB" w14:textId="77777777" w:rsidR="0049129D" w:rsidRPr="001D000F" w:rsidRDefault="0049129D" w:rsidP="00055519">
                        <w:pPr>
                          <w:jc w:val="center"/>
                          <w:rPr>
                            <w:b/>
                            <w:sz w:val="20"/>
                            <w:szCs w:val="20"/>
                            <w:u w:val="single"/>
                          </w:rPr>
                        </w:pPr>
                        <w:r w:rsidRPr="001D000F">
                          <w:rPr>
                            <w:b/>
                            <w:sz w:val="20"/>
                            <w:szCs w:val="20"/>
                            <w:u w:val="single"/>
                          </w:rPr>
                          <w:t>Acceptance Criteria</w:t>
                        </w:r>
                      </w:p>
                      <w:p w14:paraId="559CB4F3" w14:textId="77777777" w:rsidR="0049129D" w:rsidRPr="00F44865" w:rsidRDefault="0049129D" w:rsidP="00055519">
                        <w:pPr>
                          <w:jc w:val="center"/>
                          <w:rPr>
                            <w:sz w:val="20"/>
                            <w:szCs w:val="20"/>
                          </w:rPr>
                        </w:pPr>
                        <w:r w:rsidRPr="00F44865">
                          <w:rPr>
                            <w:sz w:val="20"/>
                            <w:szCs w:val="20"/>
                            <w:u w:val="single"/>
                          </w:rPr>
                          <w:t>&lt;</w:t>
                        </w:r>
                        <w:r w:rsidRPr="00F44865">
                          <w:rPr>
                            <w:sz w:val="20"/>
                            <w:szCs w:val="20"/>
                          </w:rPr>
                          <w:t xml:space="preserve"> 126 MPN/100ml</w:t>
                        </w:r>
                      </w:p>
                      <w:p w14:paraId="77D6B8AC" w14:textId="77777777" w:rsidR="0049129D" w:rsidRPr="00F44865" w:rsidRDefault="0049129D" w:rsidP="00055519">
                        <w:pPr>
                          <w:jc w:val="center"/>
                          <w:rPr>
                            <w:sz w:val="20"/>
                            <w:szCs w:val="20"/>
                          </w:rPr>
                        </w:pPr>
                        <w:r w:rsidRPr="00F44865">
                          <w:rPr>
                            <w:sz w:val="20"/>
                            <w:szCs w:val="20"/>
                          </w:rPr>
                          <w:t>(Geometric mean of 5 samples)</w:t>
                        </w:r>
                      </w:p>
                      <w:p w14:paraId="03779BFE" w14:textId="77777777" w:rsidR="0049129D" w:rsidRPr="00F44865" w:rsidRDefault="0049129D"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1EA81C58" w14:textId="77777777" w:rsidR="0049129D" w:rsidRPr="00F44865" w:rsidRDefault="0049129D" w:rsidP="00055519">
                        <w:pPr>
                          <w:jc w:val="center"/>
                          <w:rPr>
                            <w:sz w:val="20"/>
                            <w:szCs w:val="20"/>
                          </w:rPr>
                        </w:pPr>
                        <w:r w:rsidRPr="00F44865">
                          <w:rPr>
                            <w:sz w:val="20"/>
                            <w:szCs w:val="20"/>
                            <w:u w:val="single"/>
                          </w:rPr>
                          <w:t>&lt;</w:t>
                        </w:r>
                        <w:r w:rsidRPr="00F44865">
                          <w:rPr>
                            <w:sz w:val="20"/>
                            <w:szCs w:val="20"/>
                          </w:rPr>
                          <w:t>576 MPN/100ml (all single samples)</w:t>
                        </w:r>
                      </w:p>
                      <w:p w14:paraId="325410DF" w14:textId="77777777" w:rsidR="0049129D" w:rsidRPr="009477DB" w:rsidRDefault="0049129D" w:rsidP="00055519">
                        <w:pPr>
                          <w:spacing w:before="0" w:after="0"/>
                          <w:jc w:val="center"/>
                          <w:rPr>
                            <w:rFonts w:cs="Calibri"/>
                            <w:b/>
                            <w:color w:val="FFFFFF"/>
                            <w:sz w:val="20"/>
                            <w:szCs w:val="20"/>
                          </w:rPr>
                        </w:pPr>
                      </w:p>
                    </w:txbxContent>
                  </v:textbox>
                </v:shape>
                <v:shape id="Text Box 17" o:spid="_x0000_s1033" type="#_x0000_t202" style="position:absolute;left:16340;top:24888;width:48006;height:2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fillcolor="#bdd6ee">
                  <v:shadow on="t" opacity=".5" offset="6pt,6pt"/>
                  <v:textbox inset="6.84pt,3.42pt,6.84pt,3.42pt">
                    <w:txbxContent>
                      <w:p w14:paraId="5883B34E" w14:textId="77777777" w:rsidR="0049129D" w:rsidRPr="00357246" w:rsidRDefault="0049129D" w:rsidP="00055519">
                        <w:pPr>
                          <w:rPr>
                            <w:b/>
                            <w:sz w:val="20"/>
                            <w:szCs w:val="20"/>
                          </w:rPr>
                        </w:pPr>
                        <w:r w:rsidRPr="00357246">
                          <w:rPr>
                            <w:b/>
                            <w:sz w:val="20"/>
                            <w:szCs w:val="20"/>
                          </w:rPr>
                          <w:t>Remedial Actions:</w:t>
                        </w:r>
                      </w:p>
                      <w:p w14:paraId="4F828CAE" w14:textId="77777777" w:rsidR="0049129D" w:rsidRPr="00357246" w:rsidRDefault="0049129D" w:rsidP="00055519">
                        <w:pPr>
                          <w:numPr>
                            <w:ilvl w:val="0"/>
                            <w:numId w:val="92"/>
                          </w:numPr>
                          <w:spacing w:before="0" w:after="0"/>
                          <w:rPr>
                            <w:sz w:val="20"/>
                            <w:szCs w:val="20"/>
                          </w:rPr>
                        </w:pPr>
                        <w:r w:rsidRPr="00357246">
                          <w:rPr>
                            <w:sz w:val="20"/>
                            <w:szCs w:val="20"/>
                          </w:rPr>
                          <w:t>Discontinue any agricultural production use until it returns to compliance.</w:t>
                        </w:r>
                      </w:p>
                      <w:p w14:paraId="5E5BC4C7" w14:textId="77777777" w:rsidR="0049129D" w:rsidRPr="00357246" w:rsidRDefault="0049129D"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0198F0C5" w14:textId="77777777" w:rsidR="0049129D" w:rsidRPr="00357246" w:rsidRDefault="0049129D"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63596D50" w14:textId="77777777" w:rsidR="0049129D" w:rsidRPr="00357246" w:rsidRDefault="0049129D" w:rsidP="00055519">
                        <w:pPr>
                          <w:numPr>
                            <w:ilvl w:val="0"/>
                            <w:numId w:val="92"/>
                          </w:numPr>
                          <w:spacing w:before="0" w:after="0"/>
                          <w:rPr>
                            <w:sz w:val="20"/>
                            <w:szCs w:val="20"/>
                          </w:rPr>
                        </w:pPr>
                        <w:r w:rsidRPr="00357246">
                          <w:rPr>
                            <w:sz w:val="20"/>
                            <w:szCs w:val="20"/>
                          </w:rPr>
                          <w:t>Continue testing daily for five days at the point closest to use.</w:t>
                        </w:r>
                      </w:p>
                      <w:p w14:paraId="78C3754B" w14:textId="77777777" w:rsidR="0049129D" w:rsidRPr="00357246" w:rsidRDefault="0049129D"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7D77C4BD" w14:textId="77777777" w:rsidR="0049129D" w:rsidRPr="00357246" w:rsidRDefault="0049129D"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76C388A8" w14:textId="77777777" w:rsidR="0049129D" w:rsidRPr="00357246" w:rsidRDefault="0049129D" w:rsidP="00055519">
                        <w:pPr>
                          <w:rPr>
                            <w:b/>
                            <w:sz w:val="20"/>
                            <w:szCs w:val="20"/>
                          </w:rPr>
                        </w:pPr>
                        <w:r w:rsidRPr="00357246">
                          <w:rPr>
                            <w:b/>
                            <w:sz w:val="20"/>
                            <w:szCs w:val="20"/>
                          </w:rPr>
                          <w:t xml:space="preserve">Crop testing:  </w:t>
                        </w:r>
                      </w:p>
                      <w:p w14:paraId="465E9AEE" w14:textId="77777777" w:rsidR="0049129D" w:rsidRPr="00357246" w:rsidRDefault="0049129D"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366A66B7" w14:textId="77777777" w:rsidR="0049129D" w:rsidRPr="007B1690" w:rsidRDefault="0049129D"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p>
    <w:p w14:paraId="0C5C7D29" w14:textId="77777777" w:rsidR="00DB4150" w:rsidRPr="00D5180B" w:rsidRDefault="00DB4150" w:rsidP="00DB4150">
      <w:pPr>
        <w:spacing w:before="0" w:after="0"/>
        <w:rPr>
          <w:rFonts w:ascii="Times New Roman" w:hAnsi="Times New Roman" w:cs="Times New Roman"/>
          <w:szCs w:val="22"/>
        </w:rPr>
      </w:pPr>
    </w:p>
    <w:p w14:paraId="533A38FA" w14:textId="77777777" w:rsidR="00DB4150" w:rsidRDefault="00DB4150" w:rsidP="003E2E2C">
      <w:pPr>
        <w:rPr>
          <w:rFonts w:cs="Calibri"/>
          <w:b/>
          <w:smallCaps/>
          <w:szCs w:val="22"/>
        </w:rPr>
      </w:pPr>
    </w:p>
    <w:p w14:paraId="7BA8B9AA" w14:textId="77777777" w:rsidR="007B559F" w:rsidRDefault="002801C5" w:rsidP="003E2E2C">
      <w:pPr>
        <w:rPr>
          <w:rFonts w:cs="Calibri"/>
          <w:b/>
          <w:smallCaps/>
          <w:szCs w:val="22"/>
        </w:rPr>
      </w:pPr>
      <w:r>
        <w:rPr>
          <w:rStyle w:val="FootnoteReference"/>
          <w:rFonts w:cs="Calibri"/>
        </w:rPr>
        <w:t>2</w:t>
      </w:r>
      <w:r>
        <w:rPr>
          <w:rFonts w:cs="Calibri"/>
        </w:rPr>
        <w:t xml:space="preserve"> </w:t>
      </w:r>
      <w:r w:rsidRPr="009029EC">
        <w:rPr>
          <w:rFonts w:cs="Calibri"/>
          <w:sz w:val="18"/>
          <w:szCs w:val="18"/>
        </w:rPr>
        <w:t xml:space="preserve">Equivalent testing methodology for agricultural water </w:t>
      </w:r>
      <w:hyperlink r:id="rId15" w:history="1">
        <w:r w:rsidRPr="009029EC">
          <w:rPr>
            <w:rStyle w:val="Hyperlink"/>
            <w:rFonts w:cs="Calibri"/>
            <w:sz w:val="18"/>
            <w:szCs w:val="18"/>
          </w:rPr>
          <w:t>https://www.fda.gov/food/foodscienceresearch/laboratorymethods/ucm575251.htm</w:t>
        </w:r>
      </w:hyperlink>
    </w:p>
    <w:p w14:paraId="12E7AFB6" w14:textId="77777777" w:rsidR="00D56434" w:rsidRDefault="00D56434">
      <w:pPr>
        <w:spacing w:before="0" w:after="0"/>
        <w:rPr>
          <w:b/>
          <w:sz w:val="24"/>
        </w:rPr>
      </w:pPr>
    </w:p>
    <w:p w14:paraId="5D4CA3D2" w14:textId="77777777" w:rsidR="007B559F" w:rsidRPr="00B64709" w:rsidRDefault="007B559F" w:rsidP="00476F26">
      <w:pPr>
        <w:pStyle w:val="Heading2"/>
        <w:rPr>
          <w:color w:val="222222"/>
          <w:shd w:val="clear" w:color="auto" w:fill="FFFFFF"/>
        </w:rPr>
      </w:pPr>
      <w:bookmarkStart w:id="538" w:name="_Toc20839150"/>
      <w:r w:rsidRPr="00B64709">
        <w:t>Best P</w:t>
      </w:r>
      <w:r w:rsidR="00586D0A" w:rsidRPr="00B64709">
        <w:t>ractices for Irrigation Water from Type A Agricultural Wate</w:t>
      </w:r>
      <w:r w:rsidRPr="00B64709">
        <w:t>r Uses</w:t>
      </w:r>
      <w:bookmarkEnd w:id="538"/>
      <w:r w:rsidRPr="00B64709">
        <w:t xml:space="preserve"> </w:t>
      </w:r>
    </w:p>
    <w:p w14:paraId="60358CCC" w14:textId="77777777" w:rsidR="00906126" w:rsidRPr="00D5180B" w:rsidRDefault="000F1417" w:rsidP="003E2E2C">
      <w:pPr>
        <w:rPr>
          <w:rFonts w:cs="Calibri"/>
          <w:szCs w:val="22"/>
        </w:rPr>
      </w:pPr>
      <w:bookmarkStart w:id="539"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w:t>
      </w:r>
      <w:r w:rsidRPr="00D5180B">
        <w:rPr>
          <w:rFonts w:cs="Calibri"/>
          <w:szCs w:val="22"/>
        </w:rPr>
        <w:lastRenderedPageBreak/>
        <w:t>that all remedial steps outlined in the tables below are followed and that they are followed in the order of sequence as written.</w:t>
      </w:r>
    </w:p>
    <w:p w14:paraId="01676254" w14:textId="77777777" w:rsidR="00906126" w:rsidRPr="00D5180B" w:rsidRDefault="00906126" w:rsidP="00476F26">
      <w:pPr>
        <w:pStyle w:val="Heading2"/>
      </w:pPr>
      <w:bookmarkStart w:id="540" w:name="_Toc8374930"/>
      <w:bookmarkStart w:id="541" w:name="_Toc20839151"/>
      <w:bookmarkEnd w:id="539"/>
      <w:r w:rsidRPr="00D5180B">
        <w:t>TABLE 2</w:t>
      </w:r>
      <w:r w:rsidR="0010770A" w:rsidRPr="00D5180B">
        <w:t>B</w:t>
      </w:r>
      <w:r w:rsidRPr="00D5180B">
        <w:t>. Irrigation Water from Type A Ag</w:t>
      </w:r>
      <w:r w:rsidR="00DF4D63" w:rsidRPr="00D5180B">
        <w:t>ricultural</w:t>
      </w:r>
      <w:r w:rsidRPr="00D5180B">
        <w:t xml:space="preserve"> Water Systems Sourced from Public</w:t>
      </w:r>
      <w:r w:rsidR="008762D5" w:rsidRPr="00D5180B">
        <w:t xml:space="preserve"> or</w:t>
      </w:r>
      <w:r w:rsidRPr="00D5180B">
        <w:t xml:space="preserve"> Private </w:t>
      </w:r>
      <w:r w:rsidR="008762D5" w:rsidRPr="00D5180B">
        <w:t>Provider</w:t>
      </w:r>
      <w:r w:rsidRPr="00D5180B">
        <w:t>s</w:t>
      </w:r>
      <w:bookmarkEnd w:id="540"/>
      <w:r w:rsidR="00626D0F" w:rsidRPr="00D5180B">
        <w:t xml:space="preserve"> – </w:t>
      </w:r>
      <w:r w:rsidR="0012741A" w:rsidRPr="00D5180B">
        <w:t xml:space="preserve">See </w:t>
      </w:r>
      <w:r w:rsidR="00E42282">
        <w:t>FIGURE</w:t>
      </w:r>
      <w:r w:rsidR="00E42282" w:rsidRPr="00D5180B">
        <w:t xml:space="preserve"> </w:t>
      </w:r>
      <w:r w:rsidR="008800A8">
        <w:t>2A-2B</w:t>
      </w:r>
      <w:bookmarkEnd w:id="541"/>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59"/>
        <w:gridCol w:w="7055"/>
      </w:tblGrid>
      <w:tr w:rsidR="00337CDE" w:rsidRPr="00D5180B" w14:paraId="479ECE55" w14:textId="77777777" w:rsidTr="00B64709">
        <w:tc>
          <w:tcPr>
            <w:tcW w:w="2695" w:type="dxa"/>
            <w:tcBorders>
              <w:top w:val="single" w:sz="4" w:space="0" w:color="auto"/>
              <w:left w:val="single" w:sz="4" w:space="0" w:color="auto"/>
              <w:bottom w:val="single" w:sz="4" w:space="0" w:color="auto"/>
              <w:right w:val="single" w:sz="4" w:space="0" w:color="auto"/>
            </w:tcBorders>
            <w:shd w:val="clear" w:color="auto" w:fill="4472C4"/>
          </w:tcPr>
          <w:p w14:paraId="7633D96C" w14:textId="77777777" w:rsidR="00906126" w:rsidRPr="005D38FC" w:rsidRDefault="00906126" w:rsidP="00E3596A">
            <w:pPr>
              <w:rPr>
                <w:b/>
                <w:color w:val="FFFFFF"/>
              </w:rPr>
            </w:pPr>
            <w:r w:rsidRPr="005D38FC">
              <w:rPr>
                <w:b/>
                <w:color w:val="FFFFFF"/>
              </w:rPr>
              <w:t>Metric</w:t>
            </w:r>
          </w:p>
        </w:tc>
        <w:tc>
          <w:tcPr>
            <w:tcW w:w="7519" w:type="dxa"/>
            <w:tcBorders>
              <w:top w:val="single" w:sz="4" w:space="0" w:color="auto"/>
              <w:left w:val="single" w:sz="4" w:space="0" w:color="auto"/>
              <w:bottom w:val="single" w:sz="4" w:space="0" w:color="auto"/>
              <w:right w:val="single" w:sz="4" w:space="0" w:color="auto"/>
            </w:tcBorders>
            <w:shd w:val="clear" w:color="auto" w:fill="4472C4"/>
          </w:tcPr>
          <w:p w14:paraId="3E290B2F" w14:textId="77777777" w:rsidR="00906126" w:rsidRPr="005D38FC" w:rsidRDefault="00906126" w:rsidP="00E3596A">
            <w:pPr>
              <w:ind w:right="6"/>
              <w:rPr>
                <w:b/>
                <w:color w:val="FFFFFF"/>
              </w:rPr>
            </w:pPr>
            <w:r w:rsidRPr="005D38FC">
              <w:rPr>
                <w:b/>
                <w:color w:val="FFFFFF"/>
              </w:rPr>
              <w:t>Rationale /Remedial Actions</w:t>
            </w:r>
          </w:p>
        </w:tc>
      </w:tr>
      <w:tr w:rsidR="00906126" w:rsidRPr="00D5180B" w14:paraId="7A5A44C5" w14:textId="77777777" w:rsidTr="005D38FC">
        <w:trPr>
          <w:trHeight w:val="1694"/>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325E7EED" w14:textId="77777777" w:rsidR="00906126" w:rsidRPr="005D38FC" w:rsidRDefault="00906126" w:rsidP="00636510">
            <w:bookmarkStart w:id="542" w:name="_Hlk24991009"/>
            <w:r w:rsidRPr="005D38FC">
              <w:rPr>
                <w:b/>
              </w:rPr>
              <w:t xml:space="preserve">Examples of these types of Type A </w:t>
            </w:r>
            <w:r w:rsidRPr="00D5180B">
              <w:rPr>
                <w:rFonts w:cs="Calibri"/>
                <w:b/>
                <w:szCs w:val="22"/>
              </w:rPr>
              <w:t>ag</w:t>
            </w:r>
            <w:r w:rsidR="00DF4D63" w:rsidRPr="00D5180B">
              <w:rPr>
                <w:rFonts w:cs="Calibri"/>
                <w:b/>
                <w:szCs w:val="22"/>
              </w:rPr>
              <w:t>ricultural</w:t>
            </w:r>
            <w:r w:rsidRPr="005D38FC">
              <w:rPr>
                <w:b/>
              </w:rPr>
              <w:t xml:space="preserve"> water systems</w:t>
            </w:r>
            <w:r w:rsidRPr="005D38FC">
              <w:t>:</w:t>
            </w:r>
            <w:r w:rsidR="00636510" w:rsidRPr="005D38FC">
              <w:t xml:space="preserve"> Water may come from </w:t>
            </w:r>
            <w:r w:rsidR="00135805" w:rsidRPr="005D38FC">
              <w:t>public and private providers</w:t>
            </w:r>
            <w:r w:rsidR="00636510" w:rsidRPr="005D38FC">
              <w:t xml:space="preserve"> and are </w:t>
            </w:r>
            <w:r w:rsidR="00135805" w:rsidRPr="005D38FC">
              <w:t>stored and conveyed in closed delivery systems</w:t>
            </w:r>
            <w:r w:rsidR="00636510" w:rsidRPr="005D38FC">
              <w:t>.</w:t>
            </w:r>
            <w:r w:rsidR="00135805" w:rsidRPr="005D38FC">
              <w:t xml:space="preserve"> </w:t>
            </w:r>
            <w:r w:rsidR="002B793C">
              <w:rPr>
                <w:b/>
              </w:rPr>
              <w: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6E382116" w14:textId="77777777" w:rsidR="00906126" w:rsidRPr="002B793C" w:rsidRDefault="007C3EF1" w:rsidP="00E3596A">
            <w:pPr>
              <w:autoSpaceDE w:val="0"/>
              <w:autoSpaceDN w:val="0"/>
              <w:adjustRightInd w:val="0"/>
              <w:spacing w:before="120" w:after="120"/>
            </w:pPr>
            <w:r w:rsidRPr="005D38FC">
              <w:t xml:space="preserve">Irrigation water from Type A </w:t>
            </w:r>
            <w:r w:rsidRPr="00D5180B">
              <w:rPr>
                <w:rFonts w:cs="Calibri"/>
                <w:szCs w:val="22"/>
              </w:rPr>
              <w:t>ag</w:t>
            </w:r>
            <w:r w:rsidR="00DF4D63" w:rsidRPr="00D5180B">
              <w:rPr>
                <w:rFonts w:cs="Calibri"/>
                <w:szCs w:val="22"/>
              </w:rPr>
              <w:t>ricultural</w:t>
            </w:r>
            <w:r w:rsidRPr="002B793C">
              <w:t xml:space="preserve"> water systems sourced from regulated public</w:t>
            </w:r>
            <w:r w:rsidR="008762D5" w:rsidRPr="002B793C">
              <w:t xml:space="preserve"> or</w:t>
            </w:r>
            <w:r w:rsidRPr="002B793C">
              <w:t xml:space="preserve"> private</w:t>
            </w:r>
            <w:r w:rsidR="008762D5" w:rsidRPr="002B793C">
              <w:t xml:space="preserve"> providers</w:t>
            </w:r>
            <w:r w:rsidRPr="002B793C">
              <w:t xml:space="preserve"> would not be expected to contain generic </w:t>
            </w:r>
            <w:r w:rsidRPr="002B793C">
              <w:rPr>
                <w:i/>
              </w:rPr>
              <w:t>E. coli</w:t>
            </w:r>
            <w:r w:rsidRPr="002B793C">
              <w:t xml:space="preserve"> due to treatment or some other filtering-type process. Water sourced from a </w:t>
            </w:r>
            <w:r w:rsidR="005C3CE0" w:rsidRPr="002B793C">
              <w:t xml:space="preserve">public/private </w:t>
            </w:r>
            <w:r w:rsidRPr="002B793C">
              <w:t xml:space="preserve">Type A </w:t>
            </w:r>
            <w:r w:rsidRPr="00D5180B">
              <w:rPr>
                <w:rFonts w:cs="Calibri"/>
                <w:szCs w:val="22"/>
              </w:rPr>
              <w:t>ag</w:t>
            </w:r>
            <w:r w:rsidR="00DF4D63" w:rsidRPr="00D5180B">
              <w:rPr>
                <w:rFonts w:cs="Calibri"/>
                <w:szCs w:val="22"/>
              </w:rPr>
              <w:t>ricultural</w:t>
            </w:r>
            <w:r w:rsidRPr="002B793C">
              <w:t xml:space="preserve"> water </w:t>
            </w:r>
            <w:r w:rsidR="005C3CE0" w:rsidRPr="002B793C">
              <w:t>provider</w:t>
            </w:r>
            <w:r w:rsidRPr="002B793C">
              <w:t xml:space="preserve"> must be stored and conveyed in well-maintained, closed systems and tested for generic </w:t>
            </w:r>
            <w:r w:rsidRPr="002B793C">
              <w:rPr>
                <w:i/>
              </w:rPr>
              <w:t>E. coli</w:t>
            </w:r>
            <w:r w:rsidRPr="002B793C">
              <w:t xml:space="preserve">. </w:t>
            </w:r>
          </w:p>
        </w:tc>
      </w:tr>
      <w:tr w:rsidR="00906126" w:rsidRPr="00D5180B" w14:paraId="3AD587A8" w14:textId="77777777" w:rsidTr="00906126">
        <w:trPr>
          <w:trHeight w:val="364"/>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cPr>
          <w:p w14:paraId="740D3C77" w14:textId="77777777" w:rsidR="00906126" w:rsidRPr="005D38FC" w:rsidRDefault="00FB27D7" w:rsidP="00E3596A">
            <w:pPr>
              <w:autoSpaceDE w:val="0"/>
              <w:autoSpaceDN w:val="0"/>
              <w:adjustRightInd w:val="0"/>
              <w:spacing w:before="120" w:after="120"/>
              <w:rPr>
                <w:b/>
              </w:rPr>
            </w:pPr>
            <w:r>
              <w:rPr>
                <w:b/>
              </w:rPr>
              <w:t>B</w:t>
            </w:r>
            <w:r w:rsidR="00906126" w:rsidRPr="005D38FC">
              <w:rPr>
                <w:b/>
              </w:rPr>
              <w:t xml:space="preserve">1. Baseline Microbial Assessment </w:t>
            </w:r>
          </w:p>
        </w:tc>
      </w:tr>
      <w:tr w:rsidR="00906126" w:rsidRPr="00D5180B" w14:paraId="2DF4D583" w14:textId="77777777" w:rsidTr="00906126">
        <w:trPr>
          <w:trHeight w:val="482"/>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CC21D90" w14:textId="77777777" w:rsidR="00906126" w:rsidRPr="005D38FC" w:rsidRDefault="00906126" w:rsidP="00E3596A">
            <w:pPr>
              <w:autoSpaceDE w:val="0"/>
              <w:autoSpaceDN w:val="0"/>
              <w:adjustRightInd w:val="0"/>
              <w:spacing w:before="120" w:after="120"/>
            </w:pPr>
            <w:r w:rsidRPr="005D38FC">
              <w:t>A baseline microbial assessment</w:t>
            </w:r>
            <w:r w:rsidR="00ED32E5" w:rsidRPr="005D38FC">
              <w:t xml:space="preserve"> of the water source</w:t>
            </w:r>
            <w:r w:rsidRPr="005D38FC">
              <w:t xml:space="preserve"> is not necessary for a Type A system using </w:t>
            </w:r>
            <w:r w:rsidR="005C3CE0" w:rsidRPr="005D38FC">
              <w:t xml:space="preserve">source </w:t>
            </w:r>
            <w:r w:rsidRPr="005D38FC">
              <w:t xml:space="preserve">water from a </w:t>
            </w:r>
            <w:r w:rsidR="005C3CE0" w:rsidRPr="005D38FC">
              <w:t>public/private provider</w:t>
            </w:r>
            <w:r w:rsidRPr="005D38FC">
              <w:t>. In lieu of a baseline microbial assessment, acquire and maintain the supplier’s most current COA on file.</w:t>
            </w:r>
          </w:p>
        </w:tc>
      </w:tr>
      <w:tr w:rsidR="00906126" w:rsidRPr="00D5180B" w14:paraId="053BAC97" w14:textId="77777777" w:rsidTr="00906126">
        <w:trPr>
          <w:trHeight w:val="545"/>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4AFBEE9" w14:textId="77777777" w:rsidR="00906126" w:rsidRPr="005D38FC" w:rsidRDefault="00906126" w:rsidP="00E3596A">
            <w:pPr>
              <w:autoSpaceDE w:val="0"/>
              <w:autoSpaceDN w:val="0"/>
              <w:adjustRightInd w:val="0"/>
              <w:spacing w:before="120" w:after="120"/>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00B33325" w:rsidRPr="00FF0908">
              <w:rPr>
                <w:szCs w:val="22"/>
              </w:rPr>
              <w:t xml:space="preserve"> </w:t>
            </w:r>
            <w:r w:rsidRPr="00FF0908">
              <w:rPr>
                <w:szCs w:val="22"/>
              </w:rPr>
              <w:t>who is the responsible party for a period of two years</w:t>
            </w:r>
          </w:p>
        </w:tc>
      </w:tr>
      <w:tr w:rsidR="00906126" w:rsidRPr="00D5180B" w14:paraId="350909DC" w14:textId="77777777" w:rsidTr="00906126">
        <w:trPr>
          <w:trHeight w:val="310"/>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cPr>
          <w:p w14:paraId="5D58DC51" w14:textId="77777777" w:rsidR="00906126" w:rsidRPr="005D38FC" w:rsidRDefault="00FB27D7" w:rsidP="00E3596A">
            <w:pPr>
              <w:autoSpaceDE w:val="0"/>
              <w:autoSpaceDN w:val="0"/>
              <w:adjustRightInd w:val="0"/>
              <w:spacing w:before="120" w:after="120"/>
              <w:rPr>
                <w:b/>
              </w:rPr>
            </w:pPr>
            <w:r>
              <w:rPr>
                <w:b/>
              </w:rPr>
              <w:t>B</w:t>
            </w:r>
            <w:r w:rsidR="00906126" w:rsidRPr="005D38FC">
              <w:rPr>
                <w:b/>
              </w:rPr>
              <w:t xml:space="preserve">2. </w:t>
            </w:r>
            <w:bookmarkStart w:id="543" w:name="_Hlk2252570"/>
            <w:r w:rsidR="00ED32E5" w:rsidRPr="005D38FC">
              <w:rPr>
                <w:b/>
              </w:rPr>
              <w:t>Initial Microbial Water Quality Assessment</w:t>
            </w:r>
            <w:bookmarkEnd w:id="543"/>
          </w:p>
        </w:tc>
      </w:tr>
      <w:tr w:rsidR="00906126" w:rsidRPr="00D5180B" w14:paraId="4D6CD5B4"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6CC0F1E" w14:textId="77777777" w:rsidR="00906126" w:rsidRPr="005D38FC" w:rsidRDefault="00906126" w:rsidP="00E3596A">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906126" w:rsidRPr="00D5180B" w14:paraId="74BC8C40" w14:textId="77777777" w:rsidTr="005D38FC">
        <w:trPr>
          <w:trHeight w:val="1253"/>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634F3221" w14:textId="77777777" w:rsidR="00906126" w:rsidRPr="005D38FC" w:rsidRDefault="00357246" w:rsidP="00E3596A">
            <w:pPr>
              <w:spacing w:before="120"/>
              <w:rPr>
                <w:b/>
              </w:rPr>
            </w:pPr>
            <w:r w:rsidRPr="00D5180B">
              <w:rPr>
                <w:rFonts w:cs="Calibri"/>
                <w:b/>
                <w:szCs w:val="22"/>
              </w:rPr>
              <w:t xml:space="preserve">Initial Assessment </w:t>
            </w:r>
            <w:r w:rsidR="00906126" w:rsidRPr="005D38FC">
              <w:rPr>
                <w:b/>
              </w:rPr>
              <w:t>Sampling Procedure:</w:t>
            </w:r>
          </w:p>
          <w:p w14:paraId="704310B9" w14:textId="630564F1" w:rsidR="00906126" w:rsidRPr="005D38FC" w:rsidRDefault="00E8759D" w:rsidP="00E3596A">
            <w:pPr>
              <w:ind w:left="150"/>
            </w:pPr>
            <w:r w:rsidRPr="005D38FC">
              <w:t>Aseptically collect at least t</w:t>
            </w:r>
            <w:r w:rsidR="005C3CE0" w:rsidRPr="005D38FC">
              <w:t xml:space="preserve">hree </w:t>
            </w:r>
            <w:r w:rsidR="00906126" w:rsidRPr="005D38FC">
              <w:t>(</w:t>
            </w:r>
            <w:r w:rsidR="005C3CE0" w:rsidRPr="005D38FC">
              <w:t>3</w:t>
            </w:r>
            <w:r w:rsidR="00906126" w:rsidRPr="005D38FC">
              <w:t xml:space="preserve">)-100 mL samples during </w:t>
            </w:r>
            <w:r w:rsidR="00465BD1" w:rsidRPr="005D38FC">
              <w:t>one</w:t>
            </w:r>
            <w:r w:rsidR="00906126" w:rsidRPr="005D38FC">
              <w:t xml:space="preserve"> irrigation event</w:t>
            </w:r>
            <w:r w:rsidR="00465BD1" w:rsidRPr="005D38FC">
              <w:t xml:space="preserve"> </w:t>
            </w:r>
            <w:r w:rsidR="00253661" w:rsidRPr="005D38FC" w:rsidDel="00F4671E">
              <w:t xml:space="preserve"> </w:t>
            </w:r>
            <w:commentRangeStart w:id="544"/>
            <w:del w:id="545" w:author="Susan" w:date="2020-05-13T13:04:00Z">
              <w:r w:rsidR="00253661" w:rsidRPr="005D38FC" w:rsidDel="00F4671E">
                <w:delText>at the end of the delivery system (e.g., last sprinkler head)</w:delText>
              </w:r>
            </w:del>
            <w:r w:rsidR="00253661" w:rsidRPr="005D38FC">
              <w:t>.</w:t>
            </w:r>
            <w:commentRangeEnd w:id="544"/>
            <w:r w:rsidR="00253661">
              <w:rPr>
                <w:rStyle w:val="CommentReference"/>
                <w:rFonts w:ascii="Tahoma" w:hAnsi="Tahoma" w:cs="Tahoma"/>
                <w:lang w:eastAsia="x-none"/>
              </w:rPr>
              <w:commentReference w:id="544"/>
            </w:r>
          </w:p>
          <w:p w14:paraId="57E58942" w14:textId="77777777" w:rsidR="00906126" w:rsidRPr="005D38FC" w:rsidRDefault="00357246" w:rsidP="00E3596A">
            <w:pPr>
              <w:spacing w:before="240"/>
              <w:rPr>
                <w:b/>
              </w:rPr>
            </w:pPr>
            <w:r w:rsidRPr="00D5180B">
              <w:rPr>
                <w:rFonts w:cs="Calibri"/>
                <w:b/>
                <w:szCs w:val="22"/>
              </w:rPr>
              <w:t xml:space="preserve">Initial Assessment </w:t>
            </w:r>
            <w:r w:rsidR="00906126" w:rsidRPr="005D38FC">
              <w:rPr>
                <w:b/>
              </w:rPr>
              <w:t xml:space="preserve">Sampling Frequency: </w:t>
            </w:r>
          </w:p>
          <w:p w14:paraId="1BCF9327" w14:textId="77777777" w:rsidR="00EB0170" w:rsidRPr="005D38FC" w:rsidRDefault="00F7439E" w:rsidP="00EB0170">
            <w:pPr>
              <w:ind w:left="150"/>
            </w:pPr>
            <w:r w:rsidRPr="005D38FC">
              <w:t xml:space="preserve">This is a one-time seasonal sampling event </w:t>
            </w:r>
            <w:r w:rsidR="001E1752" w:rsidRPr="005D38FC">
              <w:t xml:space="preserve">for each system with samples collected during </w:t>
            </w:r>
            <w:r w:rsidR="00407416" w:rsidRPr="005D38FC">
              <w:t>one</w:t>
            </w:r>
            <w:r w:rsidR="001E1752" w:rsidRPr="005D38FC">
              <w:t xml:space="preserve"> irrigation event occurring before the 21-day-to-scheduled-harvest-period begins. (Also conduct this assessment after any material modifications to Type A overhead irrigation systems.)</w:t>
            </w:r>
          </w:p>
          <w:p w14:paraId="054D0169" w14:textId="77777777" w:rsidR="007E5709" w:rsidRPr="005D38FC" w:rsidRDefault="00357246" w:rsidP="00D468D9">
            <w:pPr>
              <w:spacing w:before="240" w:after="0"/>
            </w:pPr>
            <w:r w:rsidRPr="00D5180B">
              <w:rPr>
                <w:rFonts w:cs="Calibri"/>
                <w:b/>
                <w:szCs w:val="22"/>
              </w:rPr>
              <w:lastRenderedPageBreak/>
              <w:t xml:space="preserve">Initial Assessment </w:t>
            </w:r>
            <w:r w:rsidR="00906126" w:rsidRPr="005D38FC">
              <w:rPr>
                <w:b/>
              </w:rPr>
              <w:t>Acceptance Criterion</w:t>
            </w:r>
            <w:r w:rsidR="00906126" w:rsidRPr="005D38FC">
              <w:t xml:space="preserve">: </w:t>
            </w:r>
          </w:p>
          <w:p w14:paraId="3310EA35" w14:textId="77777777" w:rsidR="00253661" w:rsidRPr="005D38FC" w:rsidRDefault="00253661" w:rsidP="00253661">
            <w:pPr>
              <w:spacing w:after="120"/>
              <w:ind w:left="150"/>
              <w:rPr>
                <w:sz w:val="20"/>
              </w:rPr>
            </w:pPr>
            <w:commentRangeStart w:id="546"/>
            <w:r w:rsidRPr="007B1690">
              <w:rPr>
                <w:rFonts w:cs="Calibri"/>
                <w:szCs w:val="22"/>
                <w:u w:val="single"/>
              </w:rPr>
              <w:t xml:space="preserve">Generic </w:t>
            </w:r>
            <w:r w:rsidRPr="007B1690">
              <w:rPr>
                <w:rFonts w:cs="Calibri"/>
                <w:i/>
                <w:szCs w:val="22"/>
                <w:u w:val="single"/>
              </w:rPr>
              <w:t>E. coli</w:t>
            </w:r>
            <w:r w:rsidRPr="007B1690">
              <w:rPr>
                <w:rFonts w:cs="Calibri"/>
                <w:szCs w:val="22"/>
              </w:rPr>
              <w:t xml:space="preserve">: </w:t>
            </w:r>
            <w:del w:id="547" w:author="Susan" w:date="2020-05-21T12:16:00Z">
              <w:r w:rsidRPr="005D38FC" w:rsidDel="003E6949">
                <w:delText>Non-detectable in two (2) of t</w:delText>
              </w:r>
            </w:del>
            <w:ins w:id="548" w:author="Susan" w:date="2020-05-21T12:16:00Z">
              <w:r>
                <w:t>T</w:t>
              </w:r>
            </w:ins>
            <w:r w:rsidRPr="005D38FC">
              <w:t xml:space="preserve">hree (3)-100 mL samples </w:t>
            </w:r>
            <w:del w:id="549" w:author="Susan" w:date="2020-05-21T12:16:00Z">
              <w:r w:rsidRPr="005D38FC" w:rsidDel="003E6949">
                <w:delText xml:space="preserve">and </w:delText>
              </w:r>
            </w:del>
            <w:ins w:id="550" w:author="Susan" w:date="2020-05-21T12:16:00Z">
              <w:r>
                <w:t>with</w:t>
              </w:r>
              <w:r w:rsidRPr="005D38FC">
                <w:t xml:space="preserve"> </w:t>
              </w:r>
            </w:ins>
            <w:ins w:id="551" w:author="Susan" w:date="2020-05-21T12:17:00Z">
              <w:r w:rsidRPr="003E6949">
                <w:rPr>
                  <w:u w:val="single"/>
                </w:rPr>
                <w:t>&lt;</w:t>
              </w:r>
              <w:r>
                <w:t xml:space="preserve"> </w:t>
              </w:r>
            </w:ins>
            <w:r w:rsidRPr="005D38FC">
              <w:t xml:space="preserve">10 MPN as the </w:t>
            </w:r>
            <w:del w:id="552" w:author="Susan" w:date="2020-05-21T12:17:00Z">
              <w:r w:rsidRPr="005D38FC" w:rsidDel="003E6949">
                <w:delText xml:space="preserve">single sample </w:delText>
              </w:r>
            </w:del>
            <w:r w:rsidRPr="005D38FC">
              <w:t>maximum for one (1) sample.</w:t>
            </w:r>
          </w:p>
          <w:p w14:paraId="2AF5AF59" w14:textId="77777777" w:rsidR="00253661" w:rsidRPr="00D5180B" w:rsidRDefault="00253661" w:rsidP="00253661">
            <w:pPr>
              <w:spacing w:after="120"/>
              <w:ind w:left="150"/>
              <w:rPr>
                <w:rFonts w:cs="Calibri"/>
                <w:szCs w:val="22"/>
              </w:rPr>
            </w:pPr>
          </w:p>
          <w:p w14:paraId="2E54B6BC" w14:textId="77777777" w:rsidR="00253661" w:rsidRPr="005D38FC" w:rsidRDefault="00253661" w:rsidP="00253661">
            <w:pPr>
              <w:spacing w:before="120"/>
              <w:ind w:left="-29"/>
              <w:rPr>
                <w:b/>
              </w:rPr>
            </w:pPr>
            <w:r w:rsidRPr="00D5180B">
              <w:rPr>
                <w:rFonts w:cs="Calibri"/>
                <w:b/>
                <w:szCs w:val="22"/>
              </w:rPr>
              <w:t xml:space="preserve">Follow-up Testing </w:t>
            </w:r>
            <w:r w:rsidRPr="005D38FC">
              <w:rPr>
                <w:b/>
              </w:rPr>
              <w:t>Acceptance Criterion:</w:t>
            </w:r>
          </w:p>
          <w:p w14:paraId="02F31621" w14:textId="77777777" w:rsidR="00253661" w:rsidRPr="005D38FC" w:rsidRDefault="00253661" w:rsidP="00253661">
            <w:pPr>
              <w:spacing w:after="120"/>
              <w:ind w:left="150"/>
            </w:pPr>
            <w:del w:id="553" w:author="Susan" w:date="2020-05-21T12:13:00Z">
              <w:r w:rsidRPr="005D38FC" w:rsidDel="003E6949">
                <w:delText>Non-detectable in four (4) of f</w:delText>
              </w:r>
            </w:del>
            <w:ins w:id="554" w:author="Susan" w:date="2020-05-21T12:13:00Z">
              <w:r>
                <w:t>F</w:t>
              </w:r>
            </w:ins>
            <w:r w:rsidRPr="005D38FC">
              <w:t>ive (5)-100 mL samples</w:t>
            </w:r>
            <w:del w:id="555" w:author="Susan" w:date="2020-05-21T12:13:00Z">
              <w:r w:rsidRPr="005D38FC" w:rsidDel="003E6949">
                <w:delText xml:space="preserve"> and</w:delText>
              </w:r>
            </w:del>
            <w:r w:rsidRPr="005D38FC">
              <w:t xml:space="preserve"> </w:t>
            </w:r>
            <w:ins w:id="556" w:author="Susan" w:date="2020-05-21T12:14:00Z">
              <w:r>
                <w:t xml:space="preserve">with </w:t>
              </w:r>
            </w:ins>
            <w:r w:rsidRPr="005D38FC">
              <w:t xml:space="preserve">10 MPN as the </w:t>
            </w:r>
            <w:del w:id="557" w:author="Susan" w:date="2020-05-21T12:14:00Z">
              <w:r w:rsidRPr="005D38FC" w:rsidDel="003E6949">
                <w:delText xml:space="preserve">single sample </w:delText>
              </w:r>
            </w:del>
            <w:r w:rsidRPr="005D38FC">
              <w:t>maximum for one (1) sample.</w:t>
            </w:r>
            <w:commentRangeEnd w:id="546"/>
            <w:r>
              <w:rPr>
                <w:rStyle w:val="CommentReference"/>
                <w:rFonts w:ascii="Tahoma" w:hAnsi="Tahoma" w:cs="Tahoma"/>
                <w:lang w:eastAsia="x-none"/>
              </w:rPr>
              <w:commentReference w:id="546"/>
            </w:r>
          </w:p>
          <w:p w14:paraId="2C30F3FB" w14:textId="77777777" w:rsidR="00A51587" w:rsidRPr="005D38FC" w:rsidRDefault="00A51587" w:rsidP="007E5709">
            <w:pPr>
              <w:spacing w:after="120"/>
              <w:ind w:left="150"/>
              <w:rPr>
                <w:b/>
              </w:rPr>
            </w:pPr>
          </w:p>
          <w:p w14:paraId="6D0CB315" w14:textId="77777777" w:rsidR="00A51587" w:rsidRPr="005D38FC" w:rsidRDefault="00A51587" w:rsidP="00A51587">
            <w:pPr>
              <w:spacing w:after="120"/>
              <w:ind w:left="-30"/>
              <w:rPr>
                <w:b/>
              </w:rPr>
            </w:pPr>
            <w:r w:rsidRPr="005D38FC">
              <w:rPr>
                <w:b/>
              </w:rPr>
              <w:t>Note</w:t>
            </w:r>
            <w:r w:rsidRPr="005D38FC">
              <w:t xml:space="preserve">: For the purposes of water testing, MPN and CFU </w:t>
            </w:r>
            <w:r w:rsidR="001E37CC" w:rsidRPr="005D38FC">
              <w:t>ar</w:t>
            </w:r>
            <w:r w:rsidRPr="005D38FC">
              <w:t>e considered equivalen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1B3F10BC" w14:textId="77777777" w:rsidR="00607F6C" w:rsidRPr="005D38FC" w:rsidRDefault="00607F6C" w:rsidP="00607F6C">
            <w:pPr>
              <w:autoSpaceDE w:val="0"/>
              <w:autoSpaceDN w:val="0"/>
              <w:adjustRightInd w:val="0"/>
              <w:spacing w:before="120" w:after="120"/>
            </w:pPr>
            <w:r w:rsidRPr="005D38FC">
              <w:lastRenderedPageBreak/>
              <w:t xml:space="preserve">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w:t>
            </w:r>
            <w:r w:rsidR="00FF02C1" w:rsidRPr="005D38FC">
              <w:t>Unless there is a material change to your system (e.g., change in equipment or type of water treatment), this is a one-time assessment for each irrigation system, and it is not necessary to repeat system evaluations for each irrigation event.</w:t>
            </w:r>
          </w:p>
          <w:p w14:paraId="5D71C98C" w14:textId="20EB0F76" w:rsidR="00314A01" w:rsidRPr="005D38FC" w:rsidRDefault="00607F6C" w:rsidP="00F61535">
            <w:pPr>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21-days-to-scheduled-harvest timeframe. </w:t>
            </w:r>
            <w:r w:rsidR="00253661" w:rsidRPr="005D38FC" w:rsidDel="007B047B">
              <w:t xml:space="preserve"> </w:t>
            </w:r>
            <w:commentRangeStart w:id="558"/>
            <w:del w:id="559" w:author="Susan" w:date="2020-05-13T13:14:00Z">
              <w:r w:rsidR="00253661" w:rsidRPr="005D38FC" w:rsidDel="007B047B">
                <w:delText xml:space="preserve">To assess the water delivery system, water samples are taken at the end of the line where water contacts the crop.  </w:delText>
              </w:r>
            </w:del>
            <w:commentRangeEnd w:id="558"/>
            <w:r w:rsidR="00253661">
              <w:rPr>
                <w:rStyle w:val="CommentReference"/>
                <w:rFonts w:ascii="Tahoma" w:hAnsi="Tahoma" w:cs="Tahoma"/>
                <w:lang w:eastAsia="x-none"/>
              </w:rPr>
              <w:commentReference w:id="558"/>
            </w:r>
          </w:p>
          <w:p w14:paraId="714DE41C" w14:textId="77777777" w:rsidR="00407416" w:rsidRPr="005D38FC" w:rsidRDefault="00D468D9" w:rsidP="00F61535">
            <w:pPr>
              <w:autoSpaceDE w:val="0"/>
              <w:autoSpaceDN w:val="0"/>
              <w:adjustRightInd w:val="0"/>
              <w:spacing w:before="120" w:after="120"/>
            </w:pPr>
            <w:r w:rsidRPr="005D38FC">
              <w:rPr>
                <w:u w:val="single"/>
              </w:rPr>
              <w:t xml:space="preserve">Initial </w:t>
            </w:r>
            <w:r w:rsidR="00407416" w:rsidRPr="005D38FC">
              <w:rPr>
                <w:u w:val="single"/>
              </w:rPr>
              <w:t xml:space="preserve">Assessment </w:t>
            </w:r>
            <w:r w:rsidRPr="005D38FC">
              <w:rPr>
                <w:u w:val="single"/>
              </w:rPr>
              <w:t>Testing</w:t>
            </w:r>
            <w:r w:rsidRPr="005D38FC">
              <w:t xml:space="preserve"> </w:t>
            </w:r>
          </w:p>
          <w:p w14:paraId="655345E1" w14:textId="77777777" w:rsidR="00253661" w:rsidRPr="005D38FC" w:rsidRDefault="00253661" w:rsidP="00253661">
            <w:pPr>
              <w:shd w:val="clear" w:color="auto" w:fill="FFFFFF"/>
              <w:spacing w:before="0" w:after="0"/>
            </w:pPr>
            <w:r w:rsidRPr="005D38FC">
              <w:t xml:space="preserve">If </w:t>
            </w:r>
            <w:del w:id="560" w:author="Susan" w:date="2020-05-21T12:10:00Z">
              <w:r w:rsidRPr="005D38FC" w:rsidDel="003E6949">
                <w:delText xml:space="preserve">at least two (2) in </w:delText>
              </w:r>
            </w:del>
            <w:r w:rsidRPr="005D38FC">
              <w:t xml:space="preserve">three (3) samples </w:t>
            </w:r>
            <w:del w:id="561" w:author="Susan" w:date="2020-05-21T12:10:00Z">
              <w:r w:rsidRPr="005D38FC" w:rsidDel="003E6949">
                <w:delText xml:space="preserve">do not </w:delText>
              </w:r>
            </w:del>
            <w:r w:rsidRPr="005D38FC">
              <w:t xml:space="preserve">have detectable levels of generic </w:t>
            </w:r>
            <w:r w:rsidRPr="005D38FC">
              <w:rPr>
                <w:i/>
              </w:rPr>
              <w:t>E. coli</w:t>
            </w:r>
            <w:del w:id="562" w:author="Susan" w:date="2020-05-21T12:11:00Z">
              <w:r w:rsidRPr="005D38FC" w:rsidDel="003E6949">
                <w:delText>, and the level in the one remaining sample is</w:delText>
              </w:r>
            </w:del>
            <w:r w:rsidRPr="005D38FC">
              <w:t xml:space="preserve"> no greater than (</w:t>
            </w:r>
            <w:r w:rsidRPr="005D38FC">
              <w:rPr>
                <w:u w:val="single"/>
              </w:rPr>
              <w:t>&lt;</w:t>
            </w:r>
            <w:r w:rsidRPr="005D38FC">
              <w:t xml:space="preserve">) 10 MPN, then the water system maintains its Type A status. </w:t>
            </w:r>
            <w:ins w:id="563" w:author="Susan" w:date="2020-05-13T14:29:00Z">
              <w:r w:rsidRPr="007B1690">
                <w:rPr>
                  <w:rFonts w:asciiTheme="minorHAnsi" w:hAnsiTheme="minorHAnsi" w:cstheme="minorHAnsi"/>
                  <w:color w:val="222222"/>
                  <w:szCs w:val="22"/>
                </w:rPr>
                <w:t xml:space="preserve"> </w:t>
              </w:r>
            </w:ins>
          </w:p>
          <w:p w14:paraId="46ACC87E" w14:textId="77777777" w:rsidR="00253661" w:rsidRPr="005D38FC" w:rsidRDefault="00253661" w:rsidP="00253661">
            <w:pPr>
              <w:autoSpaceDE w:val="0"/>
              <w:autoSpaceDN w:val="0"/>
              <w:adjustRightInd w:val="0"/>
              <w:spacing w:after="0"/>
            </w:pPr>
            <w:r w:rsidRPr="005D38FC">
              <w:t xml:space="preserve">If water samples do not meet the acceptance criteria (i.e., </w:t>
            </w:r>
            <w:del w:id="564" w:author="Susan" w:date="2020-05-21T12:11:00Z">
              <w:r w:rsidRPr="005D38FC" w:rsidDel="003E6949">
                <w:delText xml:space="preserve">if two (2) or more of </w:delText>
              </w:r>
            </w:del>
            <w:r w:rsidRPr="005D38FC">
              <w:t xml:space="preserve">the samples have detectable levels of generic </w:t>
            </w:r>
            <w:r w:rsidRPr="005D38FC">
              <w:rPr>
                <w:i/>
              </w:rPr>
              <w:t>E. coli</w:t>
            </w:r>
            <w:r w:rsidRPr="005D38FC">
              <w:t xml:space="preserve"> </w:t>
            </w:r>
            <w:del w:id="565" w:author="Susan" w:date="2020-05-21T12:11:00Z">
              <w:r w:rsidRPr="005D38FC" w:rsidDel="003E6949">
                <w:rPr>
                  <w:u w:val="single"/>
                </w:rPr>
                <w:delText>or</w:delText>
              </w:r>
              <w:r w:rsidRPr="005D38FC" w:rsidDel="003E6949">
                <w:delText xml:space="preserve"> the level in at least </w:delText>
              </w:r>
              <w:r w:rsidRPr="005D38FC" w:rsidDel="003E6949">
                <w:lastRenderedPageBreak/>
                <w:delText xml:space="preserve">one sample is </w:delText>
              </w:r>
            </w:del>
            <w:r w:rsidRPr="005D38FC">
              <w:t>greater than (&gt;) 10 MPN), then conduct the following follow-up testing:</w:t>
            </w:r>
          </w:p>
          <w:p w14:paraId="7BC1C026" w14:textId="77777777" w:rsidR="00ED32E5" w:rsidRPr="005D38FC" w:rsidRDefault="00D468D9" w:rsidP="00F61535">
            <w:pPr>
              <w:autoSpaceDE w:val="0"/>
              <w:autoSpaceDN w:val="0"/>
              <w:adjustRightInd w:val="0"/>
              <w:spacing w:before="120" w:after="120"/>
              <w:rPr>
                <w:u w:val="single"/>
              </w:rPr>
            </w:pPr>
            <w:r w:rsidRPr="005D38FC">
              <w:rPr>
                <w:u w:val="single"/>
              </w:rPr>
              <w:t xml:space="preserve">Follow-up </w:t>
            </w:r>
            <w:r w:rsidR="00ED32E5" w:rsidRPr="005D38FC">
              <w:rPr>
                <w:u w:val="single"/>
              </w:rPr>
              <w:t>T</w:t>
            </w:r>
            <w:r w:rsidRPr="005D38FC">
              <w:rPr>
                <w:u w:val="single"/>
              </w:rPr>
              <w:t>esting</w:t>
            </w:r>
          </w:p>
          <w:p w14:paraId="52F56904" w14:textId="77777777" w:rsidR="00ED32E5" w:rsidRPr="005D38FC" w:rsidRDefault="00E16D46" w:rsidP="00F0393F">
            <w:pPr>
              <w:pStyle w:val="ListParagraph"/>
              <w:numPr>
                <w:ilvl w:val="0"/>
                <w:numId w:val="85"/>
              </w:numPr>
              <w:autoSpaceDE w:val="0"/>
              <w:autoSpaceDN w:val="0"/>
              <w:adjustRightInd w:val="0"/>
              <w:spacing w:before="120" w:after="120" w:line="240" w:lineRule="auto"/>
              <w:ind w:left="451"/>
              <w:contextualSpacing w:val="0"/>
            </w:pPr>
            <w:r w:rsidRPr="00D5180B">
              <w:rPr>
                <w:rFonts w:cs="Calibri"/>
              </w:rPr>
              <w:t>Prior to the next</w:t>
            </w:r>
            <w:r w:rsidRPr="005D38FC">
              <w:t xml:space="preserve"> </w:t>
            </w:r>
            <w:r w:rsidR="00ED32E5" w:rsidRPr="005D38FC">
              <w:t xml:space="preserve">irrigation </w:t>
            </w:r>
            <w:r w:rsidRPr="00D5180B">
              <w:rPr>
                <w:rFonts w:cs="Calibri"/>
              </w:rPr>
              <w:t>event</w:t>
            </w:r>
            <w:r w:rsidR="00ED32E5" w:rsidRPr="005D38FC">
              <w:t xml:space="preserve"> perform a root cause analysis and an </w:t>
            </w:r>
            <w:r w:rsidR="00ED32E5" w:rsidRPr="00D5180B">
              <w:rPr>
                <w:rFonts w:cs="Calibri"/>
              </w:rPr>
              <w:t>ag</w:t>
            </w:r>
            <w:r w:rsidR="00DF4D63" w:rsidRPr="00D5180B">
              <w:rPr>
                <w:rFonts w:cs="Calibri"/>
              </w:rPr>
              <w:t>ricultural</w:t>
            </w:r>
            <w:r w:rsidR="00ED32E5" w:rsidRPr="005D38FC">
              <w:t xml:space="preserve"> water system assessment as described in Appendix A to </w:t>
            </w:r>
            <w:r w:rsidR="009E5A6C" w:rsidRPr="005D38FC">
              <w:t>identify</w:t>
            </w:r>
            <w:r w:rsidR="00A27FC8" w:rsidRPr="005D38FC">
              <w:t xml:space="preserve"> </w:t>
            </w:r>
            <w:r w:rsidR="00ED32E5" w:rsidRPr="005D38FC">
              <w:t>and correct the failure</w:t>
            </w:r>
            <w:r w:rsidR="00F14773" w:rsidRPr="005D38FC">
              <w:t xml:space="preserve">. </w:t>
            </w:r>
          </w:p>
          <w:p w14:paraId="179EDE5A" w14:textId="77777777" w:rsidR="00253661" w:rsidRPr="005D38FC" w:rsidRDefault="00253661" w:rsidP="00253661">
            <w:pPr>
              <w:pStyle w:val="ListParagraph"/>
              <w:numPr>
                <w:ilvl w:val="0"/>
                <w:numId w:val="85"/>
              </w:numPr>
              <w:autoSpaceDE w:val="0"/>
              <w:autoSpaceDN w:val="0"/>
              <w:adjustRightInd w:val="0"/>
              <w:spacing w:before="120" w:after="120" w:line="240" w:lineRule="auto"/>
              <w:ind w:left="451"/>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w:t>
            </w:r>
            <w:del w:id="566" w:author="Susan" w:date="2020-05-21T12:12:00Z">
              <w:r w:rsidRPr="005D38FC" w:rsidDel="003E6949">
                <w:delText>Of t</w:delText>
              </w:r>
            </w:del>
            <w:ins w:id="567" w:author="Susan" w:date="2020-05-21T12:12:00Z">
              <w:r>
                <w:t>T</w:t>
              </w:r>
            </w:ins>
            <w:r w:rsidRPr="005D38FC">
              <w:t>he five (5) follow-up samples</w:t>
            </w:r>
            <w:del w:id="568" w:author="Susan" w:date="2020-05-21T12:12:00Z">
              <w:r w:rsidRPr="005D38FC" w:rsidDel="003E6949">
                <w:delText>, four (4)</w:delText>
              </w:r>
            </w:del>
            <w:r w:rsidRPr="005D38FC">
              <w:t xml:space="preserve"> must have </w:t>
            </w:r>
            <w:del w:id="569" w:author="Susan" w:date="2020-05-21T12:13:00Z">
              <w:r w:rsidRPr="005D38FC" w:rsidDel="003E6949">
                <w:delText xml:space="preserve">no detectable </w:delText>
              </w:r>
            </w:del>
            <w:r w:rsidRPr="005D38FC">
              <w:t xml:space="preserve">generic </w:t>
            </w:r>
            <w:r w:rsidRPr="005D38FC">
              <w:rPr>
                <w:i/>
              </w:rPr>
              <w:t>E. coli</w:t>
            </w:r>
            <w:r w:rsidRPr="005D38FC">
              <w:t xml:space="preserve"> </w:t>
            </w:r>
            <w:del w:id="570" w:author="Susan" w:date="2020-05-21T12:13:00Z">
              <w:r w:rsidRPr="005D38FC" w:rsidDel="003E6949">
                <w:delText xml:space="preserve">and the one (1) remaining sample must have </w:delText>
              </w:r>
            </w:del>
            <w:r w:rsidRPr="005D38FC">
              <w:t>levels no greater than (</w:t>
            </w:r>
            <w:r w:rsidRPr="005D38FC">
              <w:rPr>
                <w:u w:val="single"/>
              </w:rPr>
              <w:t>&lt;)</w:t>
            </w:r>
            <w:r w:rsidRPr="005D38FC">
              <w:t xml:space="preserve"> 10 MPN / 100 mL. </w:t>
            </w:r>
          </w:p>
          <w:p w14:paraId="1635C770" w14:textId="77777777" w:rsidR="00AD7804" w:rsidRPr="005D38FC" w:rsidRDefault="00AD7804" w:rsidP="00F0393F">
            <w:pPr>
              <w:pStyle w:val="ListParagraph"/>
              <w:numPr>
                <w:ilvl w:val="0"/>
                <w:numId w:val="85"/>
              </w:numPr>
              <w:autoSpaceDE w:val="0"/>
              <w:autoSpaceDN w:val="0"/>
              <w:adjustRightInd w:val="0"/>
              <w:spacing w:before="120" w:after="120" w:line="240" w:lineRule="auto"/>
              <w:ind w:left="451"/>
              <w:contextualSpacing w:val="0"/>
            </w:pPr>
            <w:r w:rsidRPr="005D38FC">
              <w:t xml:space="preserve">If test results meet the acceptance criterion for generic </w:t>
            </w:r>
            <w:r w:rsidRPr="005D38FC">
              <w:rPr>
                <w:i/>
              </w:rPr>
              <w:t>E. coli</w:t>
            </w:r>
            <w:r w:rsidRPr="005D38FC">
              <w:t>, the water system can be used as a Type A system.</w:t>
            </w:r>
          </w:p>
          <w:p w14:paraId="2830D733" w14:textId="77777777" w:rsidR="00906126" w:rsidRPr="005D38FC" w:rsidRDefault="001F1B1D" w:rsidP="009029EC">
            <w:pPr>
              <w:autoSpaceDE w:val="0"/>
              <w:autoSpaceDN w:val="0"/>
              <w:adjustRightInd w:val="0"/>
              <w:spacing w:before="240" w:after="120"/>
            </w:pPr>
            <w:r w:rsidRPr="005D38FC">
              <w:rPr>
                <w:u w:val="single"/>
              </w:rPr>
              <w:t xml:space="preserve">Testing </w:t>
            </w:r>
            <w:r w:rsidR="009031D1" w:rsidRPr="005D38FC">
              <w:rPr>
                <w:u w:val="single"/>
              </w:rPr>
              <w:t>Fail</w:t>
            </w:r>
            <w:r w:rsidRPr="005D38FC">
              <w:rPr>
                <w:u w:val="single"/>
              </w:rPr>
              <w:t>ur</w:t>
            </w:r>
            <w:r w:rsidR="009031D1" w:rsidRPr="005D38FC">
              <w:rPr>
                <w:u w:val="single"/>
              </w:rPr>
              <w:t>e</w:t>
            </w:r>
            <w:r w:rsidR="009031D1" w:rsidRPr="005D38FC">
              <w:t xml:space="preserve">: </w:t>
            </w:r>
            <w:r w:rsidR="00906126" w:rsidRPr="005D38FC">
              <w:t>When</w:t>
            </w:r>
            <w:r w:rsidR="00D468D9" w:rsidRPr="005D38FC">
              <w:t xml:space="preserve"> </w:t>
            </w:r>
            <w:bookmarkStart w:id="571" w:name="_Hlk4679828"/>
            <w:r w:rsidR="00D468D9" w:rsidRPr="005D38FC">
              <w:t>one sample has more than</w:t>
            </w:r>
            <w:r w:rsidR="00E81F20" w:rsidRPr="005D38FC">
              <w:t xml:space="preserve"> (&gt;)</w:t>
            </w:r>
            <w:r w:rsidR="00D468D9" w:rsidRPr="005D38FC">
              <w:t xml:space="preserve"> </w:t>
            </w:r>
            <w:r w:rsidR="00210B39" w:rsidRPr="005D38FC">
              <w:t>10</w:t>
            </w:r>
            <w:r w:rsidR="00D468D9" w:rsidRPr="005D38FC">
              <w:t xml:space="preserve"> MPN / 100 mL or</w:t>
            </w:r>
            <w:r w:rsidR="00906126" w:rsidRPr="005D38FC">
              <w:t xml:space="preserve"> more than one sample ha</w:t>
            </w:r>
            <w:r w:rsidR="009029EC" w:rsidRPr="005D38FC">
              <w:t>ve</w:t>
            </w:r>
            <w:r w:rsidR="00906126" w:rsidRPr="005D38FC">
              <w:t xml:space="preserve"> detectable generic </w:t>
            </w:r>
            <w:r w:rsidR="00906126" w:rsidRPr="005D38FC">
              <w:rPr>
                <w:i/>
              </w:rPr>
              <w:t>E. coli</w:t>
            </w:r>
            <w:bookmarkEnd w:id="571"/>
            <w:r w:rsidR="00906126" w:rsidRPr="005D38FC">
              <w:t xml:space="preserve">, the </w:t>
            </w:r>
            <w:r w:rsidR="00906126" w:rsidRPr="00D5180B">
              <w:rPr>
                <w:rFonts w:cs="Calibri"/>
                <w:szCs w:val="22"/>
              </w:rPr>
              <w:t>ag</w:t>
            </w:r>
            <w:r w:rsidR="00C138EC" w:rsidRPr="00D5180B">
              <w:rPr>
                <w:rFonts w:cs="Calibri"/>
                <w:szCs w:val="22"/>
              </w:rPr>
              <w:t>ricultural</w:t>
            </w:r>
            <w:r w:rsidR="00906126" w:rsidRPr="005D38FC">
              <w:t xml:space="preserve"> water system is disqualified for Type A usage</w:t>
            </w:r>
            <w:r w:rsidR="00D971C6" w:rsidRPr="005D38FC">
              <w:t xml:space="preserve">. Perform a root cause analysis to identify and correct the failure (see Appendix A for mitigation measures). In the interim, the water can be used as a Type B </w:t>
            </w:r>
            <w:r w:rsidR="00D971C6" w:rsidRPr="00D5180B">
              <w:rPr>
                <w:rFonts w:cs="Calibri"/>
                <w:szCs w:val="22"/>
              </w:rPr>
              <w:t>ag</w:t>
            </w:r>
            <w:r w:rsidR="00DF4D63" w:rsidRPr="00D5180B">
              <w:rPr>
                <w:rFonts w:cs="Calibri"/>
                <w:szCs w:val="22"/>
              </w:rPr>
              <w:t>ricultural</w:t>
            </w:r>
            <w:r w:rsidR="00D971C6" w:rsidRPr="005D38FC">
              <w:t xml:space="preserve"> water system.</w:t>
            </w:r>
          </w:p>
        </w:tc>
      </w:tr>
      <w:tr w:rsidR="0051650C" w:rsidRPr="00D5180B" w14:paraId="1C22FAE4" w14:textId="77777777" w:rsidTr="0051650C">
        <w:trPr>
          <w:trHeight w:val="53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05D7375" w14:textId="77777777" w:rsidR="0051650C" w:rsidRPr="005D38FC" w:rsidRDefault="0051650C" w:rsidP="00607F6C">
            <w:pPr>
              <w:autoSpaceDE w:val="0"/>
              <w:autoSpaceDN w:val="0"/>
              <w:adjustRightInd w:val="0"/>
              <w:spacing w:before="120" w:after="120"/>
            </w:pPr>
            <w:r w:rsidRPr="005D38FC">
              <w:rPr>
                <w:b/>
              </w:rPr>
              <w:lastRenderedPageBreak/>
              <w:t>Test Method:</w:t>
            </w:r>
            <w:r w:rsidRPr="005D38FC">
              <w:t xml:space="preserve"> Any FDA-allowed method</w:t>
            </w:r>
            <w:bookmarkStart w:id="572" w:name="_Ref2255442"/>
            <w:r w:rsidRPr="005D38FC">
              <w:rPr>
                <w:rStyle w:val="FootnoteReference"/>
              </w:rPr>
              <w:footnoteReference w:id="3"/>
            </w:r>
            <w:bookmarkEnd w:id="572"/>
          </w:p>
        </w:tc>
      </w:tr>
      <w:tr w:rsidR="0051650C" w:rsidRPr="00D5180B" w14:paraId="61159524" w14:textId="77777777" w:rsidTr="005D38FC">
        <w:trPr>
          <w:trHeight w:val="62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4FFB6D4" w14:textId="77777777" w:rsidR="0051650C" w:rsidRPr="005D38FC" w:rsidRDefault="0051650C" w:rsidP="00607F6C">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tr w:rsidR="0051650C" w:rsidRPr="00D5180B" w14:paraId="7CF149C5" w14:textId="77777777" w:rsidTr="0051650C">
        <w:trPr>
          <w:trHeight w:val="533"/>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0773C7" w14:textId="77777777" w:rsidR="0051650C" w:rsidRPr="005D38FC" w:rsidRDefault="00FB27D7" w:rsidP="00607F6C">
            <w:pPr>
              <w:autoSpaceDE w:val="0"/>
              <w:autoSpaceDN w:val="0"/>
              <w:adjustRightInd w:val="0"/>
              <w:spacing w:before="120" w:after="120"/>
            </w:pPr>
            <w:r>
              <w:rPr>
                <w:b/>
              </w:rPr>
              <w:t>B</w:t>
            </w:r>
            <w:r w:rsidR="0051650C" w:rsidRPr="005D38FC">
              <w:rPr>
                <w:b/>
              </w:rPr>
              <w:t>3. Routine Verification of Microbial Water Quality</w:t>
            </w:r>
          </w:p>
        </w:tc>
      </w:tr>
      <w:tr w:rsidR="0051650C" w:rsidRPr="00D5180B" w14:paraId="33D89F26" w14:textId="77777777" w:rsidTr="005D38FC">
        <w:trPr>
          <w:trHeight w:val="1253"/>
        </w:trPr>
        <w:tc>
          <w:tcPr>
            <w:tcW w:w="2695" w:type="dxa"/>
            <w:tcBorders>
              <w:top w:val="single" w:sz="4" w:space="0" w:color="auto"/>
              <w:left w:val="single" w:sz="4" w:space="0" w:color="auto"/>
              <w:bottom w:val="single" w:sz="4" w:space="0" w:color="auto"/>
              <w:right w:val="single" w:sz="4" w:space="0" w:color="auto"/>
            </w:tcBorders>
            <w:shd w:val="clear" w:color="auto" w:fill="auto"/>
          </w:tcPr>
          <w:p w14:paraId="4FA7F869" w14:textId="77777777" w:rsidR="0051650C" w:rsidRPr="005D38FC" w:rsidRDefault="00357246" w:rsidP="0051650C">
            <w:pPr>
              <w:spacing w:before="120"/>
              <w:rPr>
                <w:b/>
              </w:rPr>
            </w:pPr>
            <w:r w:rsidRPr="00D5180B">
              <w:rPr>
                <w:rFonts w:cs="Calibri"/>
                <w:b/>
                <w:szCs w:val="22"/>
              </w:rPr>
              <w:t xml:space="preserve">Routine Verification </w:t>
            </w:r>
            <w:r w:rsidR="0051650C" w:rsidRPr="005D38FC">
              <w:rPr>
                <w:b/>
              </w:rPr>
              <w:t>Sampling Procedure</w:t>
            </w:r>
            <w:r>
              <w:rPr>
                <w:rFonts w:cs="Calibri"/>
                <w:b/>
                <w:szCs w:val="22"/>
              </w:rPr>
              <w:t>:</w:t>
            </w:r>
          </w:p>
          <w:p w14:paraId="79F1B912" w14:textId="3470767E" w:rsidR="0051650C" w:rsidRPr="005D38FC" w:rsidRDefault="0051650C" w:rsidP="0051650C">
            <w:pPr>
              <w:spacing w:after="120"/>
              <w:ind w:left="144"/>
            </w:pPr>
            <w:r w:rsidRPr="005D38FC">
              <w:t xml:space="preserve">Three (3)-100 mL sample aseptically </w:t>
            </w:r>
            <w:r w:rsidR="00253661" w:rsidRPr="005D38FC">
              <w:t xml:space="preserve"> </w:t>
            </w:r>
            <w:commentRangeStart w:id="573"/>
            <w:r w:rsidR="00253661" w:rsidRPr="005D38FC">
              <w:t>collected</w:t>
            </w:r>
            <w:del w:id="574" w:author="Susan" w:date="2020-05-13T13:07:00Z">
              <w:r w:rsidR="00253661" w:rsidRPr="005D38FC" w:rsidDel="005A61F3">
                <w:delText xml:space="preserve"> at the end of the delivery system (e.g., the last sprinkler head)</w:delText>
              </w:r>
            </w:del>
            <w:r w:rsidR="00253661" w:rsidRPr="005D38FC">
              <w:t>.</w:t>
            </w:r>
            <w:commentRangeEnd w:id="573"/>
            <w:r w:rsidR="00253661">
              <w:rPr>
                <w:rStyle w:val="CommentReference"/>
                <w:rFonts w:ascii="Tahoma" w:hAnsi="Tahoma" w:cs="Tahoma"/>
                <w:lang w:eastAsia="x-none"/>
              </w:rPr>
              <w:commentReference w:id="573"/>
            </w:r>
          </w:p>
          <w:p w14:paraId="4955DB14" w14:textId="77777777" w:rsidR="0051650C" w:rsidRPr="005D38FC" w:rsidRDefault="00357246" w:rsidP="0051650C">
            <w:pPr>
              <w:spacing w:before="240"/>
              <w:rPr>
                <w:b/>
              </w:rPr>
            </w:pPr>
            <w:r w:rsidRPr="00D5180B">
              <w:rPr>
                <w:rFonts w:cs="Calibri"/>
                <w:b/>
                <w:szCs w:val="22"/>
              </w:rPr>
              <w:t xml:space="preserve">Routine Verification </w:t>
            </w:r>
            <w:r w:rsidR="0051650C" w:rsidRPr="005D38FC">
              <w:rPr>
                <w:b/>
              </w:rPr>
              <w:t>Sampling Frequency</w:t>
            </w:r>
            <w:r>
              <w:rPr>
                <w:rFonts w:cs="Calibri"/>
                <w:b/>
                <w:szCs w:val="22"/>
              </w:rPr>
              <w:t>:</w:t>
            </w:r>
            <w:r w:rsidR="0051650C" w:rsidRPr="005D38FC">
              <w:rPr>
                <w:b/>
              </w:rPr>
              <w:t xml:space="preserve"> </w:t>
            </w:r>
          </w:p>
          <w:p w14:paraId="7DC26BB3" w14:textId="77777777" w:rsidR="0051650C" w:rsidRPr="005D38FC" w:rsidRDefault="0051650C" w:rsidP="0051650C">
            <w:pPr>
              <w:spacing w:after="120"/>
              <w:ind w:left="144"/>
            </w:pPr>
            <w:r w:rsidRPr="005D38FC">
              <w:lastRenderedPageBreak/>
              <w:t xml:space="preserve">Sample and test each </w:t>
            </w:r>
            <w:r w:rsidR="00C631F7" w:rsidRPr="005D38FC">
              <w:t xml:space="preserve">distinct irrigation system </w:t>
            </w:r>
            <w:r w:rsidRPr="005D38FC">
              <w:t xml:space="preserve">for generic </w:t>
            </w:r>
            <w:r w:rsidRPr="005D38FC">
              <w:rPr>
                <w:i/>
              </w:rPr>
              <w:t>E. coli</w:t>
            </w:r>
            <w:r w:rsidRPr="005D38FC">
              <w:t xml:space="preserve"> at least</w:t>
            </w:r>
            <w:r w:rsidRPr="00D5180B">
              <w:rPr>
                <w:rFonts w:cs="Calibri"/>
                <w:szCs w:val="22"/>
              </w:rPr>
              <w:t xml:space="preserve"> </w:t>
            </w:r>
            <w:r w:rsidRPr="005D38FC">
              <w:t>once during the season.</w:t>
            </w:r>
          </w:p>
          <w:p w14:paraId="52E8C533" w14:textId="77777777" w:rsidR="00253661" w:rsidRPr="005D38FC" w:rsidRDefault="00253661" w:rsidP="00253661">
            <w:pPr>
              <w:spacing w:before="240" w:after="0"/>
            </w:pPr>
            <w:commentRangeStart w:id="575"/>
            <w:commentRangeStart w:id="576"/>
            <w:r w:rsidRPr="00D5180B">
              <w:rPr>
                <w:rFonts w:cs="Calibri"/>
                <w:b/>
                <w:szCs w:val="22"/>
              </w:rPr>
              <w:t xml:space="preserve">Routine Verification </w:t>
            </w:r>
            <w:r w:rsidRPr="005D38FC">
              <w:rPr>
                <w:b/>
              </w:rPr>
              <w:t>Acceptance Criterion</w:t>
            </w:r>
            <w:r>
              <w:rPr>
                <w:rFonts w:cs="Calibri"/>
                <w:b/>
                <w:szCs w:val="22"/>
              </w:rPr>
              <w:t>:</w:t>
            </w:r>
            <w:r w:rsidRPr="005D38FC">
              <w:t xml:space="preserve"> </w:t>
            </w:r>
          </w:p>
          <w:p w14:paraId="46E22971" w14:textId="77777777" w:rsidR="00253661" w:rsidRPr="005D38FC" w:rsidRDefault="00253661" w:rsidP="00253661">
            <w:pPr>
              <w:spacing w:before="0" w:after="120"/>
              <w:ind w:left="144"/>
              <w:rPr>
                <w:u w:val="single"/>
              </w:rPr>
            </w:pPr>
            <w:del w:id="577" w:author="Susan" w:date="2020-05-13T14:41:00Z">
              <w:r w:rsidRPr="005D38FC" w:rsidDel="00F1599D">
                <w:delText xml:space="preserve">Non-detectable generic </w:delText>
              </w:r>
              <w:r w:rsidRPr="005D38FC" w:rsidDel="00F1599D">
                <w:rPr>
                  <w:i/>
                </w:rPr>
                <w:delText>E. coli</w:delText>
              </w:r>
              <w:r w:rsidRPr="005D38FC" w:rsidDel="00F1599D">
                <w:delText xml:space="preserve"> in 100 mL water samples and</w:delText>
              </w:r>
              <w:r w:rsidRPr="005D38FC" w:rsidDel="00F1599D">
                <w:rPr>
                  <w:color w:val="000000"/>
                </w:rPr>
                <w:delText xml:space="preserve"> </w:delText>
              </w:r>
            </w:del>
            <w:r w:rsidRPr="005D38FC">
              <w:rPr>
                <w:color w:val="000000"/>
                <w:u w:val="single"/>
              </w:rPr>
              <w:t>&lt;</w:t>
            </w:r>
            <w:r w:rsidRPr="005D38FC">
              <w:rPr>
                <w:color w:val="000000"/>
              </w:rPr>
              <w:t xml:space="preserve"> 10 </w:t>
            </w:r>
            <w:r w:rsidRPr="005D38FC">
              <w:t>MPN</w:t>
            </w:r>
            <w:ins w:id="578" w:author="Susan" w:date="2020-05-13T14:41:00Z">
              <w:r>
                <w:t xml:space="preserve"> </w:t>
              </w:r>
              <w:r w:rsidRPr="005D38FC">
                <w:t xml:space="preserve">generic </w:t>
              </w:r>
              <w:r w:rsidRPr="005D38FC">
                <w:rPr>
                  <w:i/>
                </w:rPr>
                <w:t>E. coli</w:t>
              </w:r>
              <w:r w:rsidRPr="005D38FC">
                <w:t xml:space="preserve"> in 100 mL </w:t>
              </w:r>
            </w:ins>
            <w:r w:rsidRPr="005D38FC">
              <w:t xml:space="preserve"> as </w:t>
            </w:r>
            <w:del w:id="579" w:author="Susan" w:date="2020-05-13T14:41:00Z">
              <w:r w:rsidRPr="005D38FC" w:rsidDel="00F1599D">
                <w:delText xml:space="preserve">the single </w:delText>
              </w:r>
            </w:del>
            <w:r w:rsidRPr="005D38FC">
              <w:t>sa</w:t>
            </w:r>
            <w:r>
              <w:t xml:space="preserve">mple maximum </w:t>
            </w:r>
            <w:del w:id="580" w:author="Susan" w:date="2020-05-13T14:41:00Z">
              <w:r w:rsidDel="00F1599D">
                <w:delText>for one (1) in three (3</w:delText>
              </w:r>
              <w:r w:rsidRPr="005D38FC" w:rsidDel="00F1599D">
                <w:delText>) samples</w:delText>
              </w:r>
              <w:r w:rsidRPr="005D38FC" w:rsidDel="00F1599D">
                <w:rPr>
                  <w:u w:val="single"/>
                </w:rPr>
                <w:delText xml:space="preserve"> </w:delText>
              </w:r>
            </w:del>
            <w:commentRangeEnd w:id="575"/>
            <w:r>
              <w:rPr>
                <w:rStyle w:val="CommentReference"/>
                <w:rFonts w:ascii="Tahoma" w:hAnsi="Tahoma" w:cs="Tahoma"/>
                <w:lang w:eastAsia="x-none"/>
              </w:rPr>
              <w:commentReference w:id="575"/>
            </w:r>
            <w:commentRangeEnd w:id="576"/>
            <w:r>
              <w:rPr>
                <w:rStyle w:val="CommentReference"/>
                <w:rFonts w:ascii="Tahoma" w:hAnsi="Tahoma" w:cs="Tahoma"/>
                <w:lang w:eastAsia="x-none"/>
              </w:rPr>
              <w:commentReference w:id="576"/>
            </w:r>
          </w:p>
          <w:p w14:paraId="5CE4259A" w14:textId="77777777" w:rsidR="0051650C" w:rsidRPr="005D38FC" w:rsidRDefault="0051650C" w:rsidP="0051650C">
            <w:pPr>
              <w:spacing w:before="0" w:after="120"/>
              <w:ind w:left="144"/>
              <w:rPr>
                <w:u w:val="single"/>
              </w:rPr>
            </w:pPr>
          </w:p>
          <w:p w14:paraId="37835F62" w14:textId="77777777" w:rsidR="0051650C" w:rsidRPr="005D38FC" w:rsidRDefault="0051650C" w:rsidP="0051650C">
            <w:pPr>
              <w:spacing w:before="120"/>
              <w:rPr>
                <w:b/>
              </w:rPr>
            </w:pPr>
            <w:r w:rsidRPr="005D38FC">
              <w:rPr>
                <w:b/>
              </w:rPr>
              <w:t>Note</w:t>
            </w:r>
            <w:r w:rsidRPr="005D38FC">
              <w:t>: For the purposes of water testing, MPN and CFU are considered equivalent.</w:t>
            </w:r>
          </w:p>
        </w:tc>
        <w:tc>
          <w:tcPr>
            <w:tcW w:w="7519" w:type="dxa"/>
            <w:tcBorders>
              <w:top w:val="single" w:sz="4" w:space="0" w:color="auto"/>
              <w:left w:val="single" w:sz="4" w:space="0" w:color="auto"/>
              <w:bottom w:val="single" w:sz="4" w:space="0" w:color="auto"/>
              <w:right w:val="single" w:sz="4" w:space="0" w:color="auto"/>
            </w:tcBorders>
            <w:shd w:val="clear" w:color="auto" w:fill="auto"/>
          </w:tcPr>
          <w:p w14:paraId="45EF15A8" w14:textId="77777777" w:rsidR="0051650C" w:rsidRPr="005D38FC" w:rsidRDefault="0051650C" w:rsidP="0051650C">
            <w:pPr>
              <w:spacing w:after="120"/>
            </w:pPr>
            <w:r w:rsidRPr="005D38FC">
              <w:lastRenderedPageBreak/>
              <w:t xml:space="preserve">To verify irrigation water continues to meet the acceptance criterion throughout the season, design your sampling plan so each distinct irrigation system that </w:t>
            </w:r>
            <w:r w:rsidR="00F80AF1" w:rsidRPr="005D38FC">
              <w:t>is</w:t>
            </w:r>
            <w:r w:rsidRPr="005D38FC">
              <w:t xml:space="preserve"> in use </w:t>
            </w:r>
            <w:r w:rsidR="00F80AF1" w:rsidRPr="005D38FC">
              <w:t>is</w:t>
            </w:r>
            <w:r w:rsidRPr="005D38FC">
              <w:t xml:space="preserve"> sampled and tested at least once during the season. </w:t>
            </w:r>
          </w:p>
          <w:p w14:paraId="001EACD2" w14:textId="18F84363" w:rsidR="0051650C" w:rsidRPr="005D38FC" w:rsidRDefault="00253661" w:rsidP="006C68C5">
            <w:pPr>
              <w:autoSpaceDE w:val="0"/>
              <w:autoSpaceDN w:val="0"/>
              <w:adjustRightInd w:val="0"/>
              <w:spacing w:before="120" w:after="120"/>
            </w:pPr>
            <w:r w:rsidRPr="005D38FC">
              <w:t xml:space="preserve">If </w:t>
            </w:r>
            <w:del w:id="581" w:author="Susan" w:date="2020-05-13T14:42:00Z">
              <w:r w:rsidRPr="005D38FC" w:rsidDel="00F1599D">
                <w:delText xml:space="preserve">two (2) or more of the samples have detectable levels of generic </w:delText>
              </w:r>
              <w:r w:rsidRPr="005D38FC" w:rsidDel="00F1599D">
                <w:rPr>
                  <w:i/>
                </w:rPr>
                <w:delText>E. coli</w:delText>
              </w:r>
              <w:r w:rsidRPr="005D38FC" w:rsidDel="00F1599D">
                <w:delText xml:space="preserve"> </w:delText>
              </w:r>
              <w:r w:rsidRPr="005D38FC" w:rsidDel="00F1599D">
                <w:rPr>
                  <w:u w:val="single"/>
                </w:rPr>
                <w:delText>or</w:delText>
              </w:r>
              <w:r w:rsidRPr="005D38FC" w:rsidDel="00F1599D">
                <w:delText xml:space="preserve"> the level in at least one </w:delText>
              </w:r>
            </w:del>
            <w:ins w:id="582" w:author="Susan" w:date="2020-05-13T14:42:00Z">
              <w:r>
                <w:t xml:space="preserve">the </w:t>
              </w:r>
            </w:ins>
            <w:r w:rsidRPr="005D38FC">
              <w:t xml:space="preserve">sample is greater than (&gt;) 10 MPN, </w:t>
            </w:r>
            <w:r w:rsidRPr="007B1690">
              <w:rPr>
                <w:rFonts w:cs="Calibri"/>
                <w:szCs w:val="22"/>
              </w:rPr>
              <w:t>prior to the next</w:t>
            </w:r>
            <w:r w:rsidRPr="005D38FC">
              <w:t xml:space="preserve"> irrigation </w:t>
            </w:r>
            <w:r w:rsidRPr="007B1690">
              <w:rPr>
                <w:rFonts w:cs="Calibri"/>
                <w:szCs w:val="22"/>
              </w:rPr>
              <w:t xml:space="preserve">event </w:t>
            </w:r>
            <w:r w:rsidRPr="005D38FC">
              <w:t xml:space="preserve">and perform a </w:t>
            </w:r>
            <w:r w:rsidRPr="005D38FC">
              <w:rPr>
                <w:b/>
              </w:rPr>
              <w:t xml:space="preserve">Level 1 Assessment </w:t>
            </w:r>
            <w:r w:rsidRPr="005D38FC">
              <w:t xml:space="preserve">as outlined in Table </w:t>
            </w:r>
            <w:r w:rsidRPr="007B1690">
              <w:rPr>
                <w:rFonts w:cs="Calibri"/>
                <w:szCs w:val="22"/>
              </w:rPr>
              <w:t>2F</w:t>
            </w:r>
            <w:r w:rsidRPr="005D38FC">
              <w:t>.</w:t>
            </w:r>
          </w:p>
        </w:tc>
      </w:tr>
      <w:tr w:rsidR="00906126" w:rsidRPr="00D5180B" w14:paraId="746676B9"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85E4AC0" w14:textId="77777777" w:rsidR="00906126" w:rsidRPr="005D38FC" w:rsidRDefault="0051650C" w:rsidP="00E3596A">
            <w:pPr>
              <w:autoSpaceDE w:val="0"/>
              <w:autoSpaceDN w:val="0"/>
              <w:adjustRightInd w:val="0"/>
              <w:spacing w:before="120" w:after="120"/>
            </w:pPr>
            <w:r w:rsidRPr="005D38FC">
              <w:rPr>
                <w:b/>
              </w:rPr>
              <w:lastRenderedPageBreak/>
              <w:t>Test Method:</w:t>
            </w:r>
            <w:r w:rsidRPr="005D38FC">
              <w:t xml:space="preserve"> Any FDA-allowed method</w:t>
            </w:r>
            <w:r w:rsidR="00F14773" w:rsidRPr="00D5180B">
              <w:rPr>
                <w:rStyle w:val="FootnoteReference"/>
                <w:szCs w:val="22"/>
              </w:rPr>
              <w:fldChar w:fldCharType="begin"/>
            </w:r>
            <w:r w:rsidR="00F14773" w:rsidRPr="00D5180B">
              <w:rPr>
                <w:rFonts w:cs="Calibri"/>
                <w:szCs w:val="22"/>
              </w:rPr>
              <w:instrText xml:space="preserve"> NOTEREF _Ref2255442 \f \h </w:instrText>
            </w:r>
            <w:r w:rsidR="00D5180B">
              <w:rPr>
                <w:rStyle w:val="FootnoteReference"/>
                <w:szCs w:val="22"/>
              </w:rPr>
              <w:instrText xml:space="preserve"> \* MERGEFORMAT </w:instrText>
            </w:r>
            <w:r w:rsidR="00F14773" w:rsidRPr="00D5180B">
              <w:rPr>
                <w:rStyle w:val="FootnoteReference"/>
                <w:szCs w:val="22"/>
              </w:rPr>
            </w:r>
            <w:r w:rsidR="00F14773" w:rsidRPr="00D5180B">
              <w:rPr>
                <w:rStyle w:val="FootnoteReference"/>
                <w:szCs w:val="22"/>
              </w:rPr>
              <w:fldChar w:fldCharType="separate"/>
            </w:r>
            <w:r w:rsidR="00F21CD4" w:rsidRPr="00F21CD4">
              <w:rPr>
                <w:rStyle w:val="FootnoteReference"/>
              </w:rPr>
              <w:t>2</w:t>
            </w:r>
            <w:r w:rsidR="00F14773" w:rsidRPr="00D5180B">
              <w:rPr>
                <w:rStyle w:val="FootnoteReference"/>
                <w:szCs w:val="22"/>
              </w:rPr>
              <w:fldChar w:fldCharType="end"/>
            </w:r>
          </w:p>
        </w:tc>
      </w:tr>
      <w:tr w:rsidR="0051650C" w:rsidRPr="00D5180B" w14:paraId="14C3CD5D" w14:textId="77777777" w:rsidTr="00906126">
        <w:trPr>
          <w:trHeight w:val="440"/>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9E58248" w14:textId="77777777" w:rsidR="0051650C" w:rsidRPr="005D38FC" w:rsidRDefault="0051650C" w:rsidP="0051650C">
            <w:pPr>
              <w:autoSpaceDE w:val="0"/>
              <w:autoSpaceDN w:val="0"/>
              <w:adjustRightInd w:val="0"/>
              <w:spacing w:before="120" w:after="120"/>
              <w:rPr>
                <w:b/>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bookmarkEnd w:id="542"/>
    </w:tbl>
    <w:p w14:paraId="36AA2E05" w14:textId="77777777" w:rsidR="00C579CF" w:rsidRPr="005D38FC" w:rsidRDefault="00C579CF" w:rsidP="003B1031">
      <w:pPr>
        <w:spacing w:before="0" w:after="0"/>
        <w:rPr>
          <w:rFonts w:ascii="Times New Roman" w:hAnsi="Times New Roman"/>
          <w:sz w:val="23"/>
        </w:rPr>
      </w:pPr>
    </w:p>
    <w:p w14:paraId="39B4495D" w14:textId="77777777" w:rsidR="00F028E9" w:rsidRDefault="00F028E9">
      <w:pPr>
        <w:spacing w:before="0" w:after="0"/>
      </w:pPr>
      <w:bookmarkStart w:id="583" w:name="_Toc8374931"/>
      <w:r>
        <w:br w:type="page"/>
      </w:r>
    </w:p>
    <w:p w14:paraId="546F3C91" w14:textId="77777777" w:rsidR="003B1031" w:rsidRPr="005D38FC" w:rsidRDefault="00C579CF" w:rsidP="00476F26">
      <w:pPr>
        <w:pStyle w:val="Heading2"/>
        <w:rPr>
          <w:rFonts w:asciiTheme="minorHAnsi" w:hAnsiTheme="minorHAnsi"/>
        </w:rPr>
      </w:pPr>
      <w:bookmarkStart w:id="584" w:name="_Toc20839152"/>
      <w:r w:rsidRPr="00433A0B">
        <w:lastRenderedPageBreak/>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583"/>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584"/>
    </w:p>
    <w:p w14:paraId="4A7360F7" w14:textId="77777777" w:rsidR="00656038" w:rsidRPr="00D5180B" w:rsidRDefault="00F028E9" w:rsidP="003B1031">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5A1B917D" wp14:editId="6EA94A57">
                <wp:extent cx="594360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3FF3F12" w14:textId="77777777" w:rsidR="0049129D" w:rsidRPr="00F7528D" w:rsidRDefault="0049129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848E1D0" w14:textId="77777777" w:rsidR="0049129D" w:rsidRPr="002779B7" w:rsidRDefault="0049129D"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0F0BA9C1" w14:textId="77777777" w:rsidR="0049129D" w:rsidRPr="00FC3DEC" w:rsidRDefault="0049129D"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2D639D04" w14:textId="77777777" w:rsidR="0049129D" w:rsidRPr="009477DB" w:rsidRDefault="0049129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618B6955"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C54DBA3"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A66FDC3" w14:textId="77777777" w:rsidR="0049129D" w:rsidRPr="00AD16D8" w:rsidRDefault="0049129D" w:rsidP="00F028E9">
                              <w:pPr>
                                <w:spacing w:before="120" w:after="0"/>
                                <w:ind w:left="273" w:hanging="187"/>
                                <w:rPr>
                                  <w:rFonts w:cs="Calibri"/>
                                  <w:b/>
                                  <w:sz w:val="20"/>
                                  <w:szCs w:val="20"/>
                                </w:rPr>
                              </w:pPr>
                              <w:r>
                                <w:rPr>
                                  <w:rFonts w:cs="Calibri"/>
                                  <w:b/>
                                  <w:sz w:val="20"/>
                                  <w:szCs w:val="20"/>
                                </w:rPr>
                                <w:t>Follow-up Testing:</w:t>
                              </w:r>
                            </w:p>
                            <w:p w14:paraId="0C221C93" w14:textId="77777777" w:rsidR="0049129D" w:rsidRPr="00BE3251"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13AEFB1D" w14:textId="77777777" w:rsidR="0049129D" w:rsidRPr="002B36EA"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FBE9F03" w14:textId="77777777" w:rsidR="0049129D" w:rsidRDefault="0049129D" w:rsidP="00F028E9">
                              <w:pPr>
                                <w:spacing w:before="0" w:after="0"/>
                                <w:jc w:val="center"/>
                                <w:rPr>
                                  <w:rFonts w:cs="Calibri"/>
                                  <w:b/>
                                  <w:sz w:val="19"/>
                                  <w:szCs w:val="19"/>
                                  <w:u w:val="single"/>
                                </w:rPr>
                              </w:pPr>
                            </w:p>
                            <w:p w14:paraId="2EE71CBE" w14:textId="77777777" w:rsidR="0049129D" w:rsidRDefault="0049129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73467904" w14:textId="77777777" w:rsidR="0049129D" w:rsidRDefault="0049129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719D800B" w14:textId="77777777" w:rsidR="0049129D" w:rsidRPr="001148F4" w:rsidRDefault="0049129D" w:rsidP="00F028E9">
                              <w:pPr>
                                <w:spacing w:after="0"/>
                                <w:jc w:val="center"/>
                                <w:rPr>
                                  <w:rFonts w:cs="Calibri"/>
                                  <w:b/>
                                  <w:sz w:val="20"/>
                                  <w:szCs w:val="20"/>
                                  <w:u w:val="single"/>
                                </w:rPr>
                              </w:pPr>
                              <w:r w:rsidRPr="001148F4">
                                <w:rPr>
                                  <w:rFonts w:cs="Calibri"/>
                                  <w:b/>
                                  <w:sz w:val="20"/>
                                  <w:szCs w:val="20"/>
                                  <w:u w:val="single"/>
                                </w:rPr>
                                <w:t>or</w:t>
                              </w:r>
                            </w:p>
                            <w:p w14:paraId="42460DEC" w14:textId="77777777" w:rsidR="0049129D" w:rsidRPr="009477DB" w:rsidRDefault="0049129D"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1490EE2E" w14:textId="77777777" w:rsidR="0049129D" w:rsidRPr="007D3EA7" w:rsidRDefault="0049129D" w:rsidP="00F028E9">
                              <w:pPr>
                                <w:spacing w:before="120" w:after="0"/>
                                <w:jc w:val="center"/>
                                <w:rPr>
                                  <w:rFonts w:cs="Calibri"/>
                                  <w:b/>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11DBACB" w14:textId="77777777" w:rsidR="0049129D" w:rsidRPr="00E81F20" w:rsidRDefault="0049129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3C93BFFC" w14:textId="77777777" w:rsidR="0049129D" w:rsidRDefault="0049129D"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22584417" w14:textId="77777777" w:rsidR="0049129D" w:rsidRPr="00E81F20" w:rsidRDefault="0049129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2F38F1A9" w14:textId="77777777" w:rsidR="0049129D" w:rsidRPr="009477DB" w:rsidRDefault="0049129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369BA8ED" w14:textId="77777777" w:rsidR="0049129D" w:rsidRDefault="0049129D"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756" y="2524124"/>
                            <a:ext cx="2253618" cy="115252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BD2853D" w14:textId="77777777" w:rsidR="0049129D" w:rsidRPr="00E81F20" w:rsidRDefault="0049129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64E5FEE" w14:textId="77777777" w:rsidR="0049129D" w:rsidRPr="00E81F20" w:rsidRDefault="0049129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A1B917D" id="Canvas 22" o:spid="_x0000_s1034"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">
                <v:shape id="_x0000_s1035" type="#_x0000_t75" style="position:absolute;width:59436;height:63341;visibility:visible;mso-wrap-style:square" filled="t" fillcolor="#dbdbdb">
                  <v:fill o:detectmouseclick="t"/>
                  <v:path o:connecttype="none"/>
                </v:shape>
                <v:shape id="Text Box 13" o:spid="_x0000_s1036" type="#_x0000_t202" style="position:absolute;left:3651;top:17716;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fillcolor="#c5e0b3">
                  <v:shadow on="t" opacity=".5" offset="6pt,6pt"/>
                  <v:textbox inset="6.84pt,3.42pt,6.84pt,3.42pt">
                    <w:txbxContent>
                      <w:p w14:paraId="53FF3F12" w14:textId="77777777" w:rsidR="0049129D" w:rsidRPr="00F7528D" w:rsidRDefault="0049129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37"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fillcolor="#2f5496" stroked="f" strokecolor="#f2f2f2" strokeweight="3pt">
                  <v:shadow on="t" color="#1f3763" opacity=".5" offset="6pt,6pt"/>
                  <v:textbox inset="6.84pt,3.42pt,6.84pt,3.42pt">
                    <w:txbxContent>
                      <w:p w14:paraId="2848E1D0" w14:textId="77777777" w:rsidR="0049129D" w:rsidRPr="002779B7" w:rsidRDefault="0049129D"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0F0BA9C1" w14:textId="77777777" w:rsidR="0049129D" w:rsidRPr="00FC3DEC" w:rsidRDefault="0049129D"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w:t>
                        </w:r>
                        <w:proofErr w:type="gramStart"/>
                        <w:r w:rsidRPr="00FC3DEC">
                          <w:rPr>
                            <w:rFonts w:cs="Calibri"/>
                            <w:color w:val="FFFFFF"/>
                            <w:sz w:val="18"/>
                            <w:szCs w:val="19"/>
                          </w:rPr>
                          <w:t>a</w:t>
                        </w:r>
                        <w:proofErr w:type="gramEnd"/>
                        <w:r w:rsidRPr="00FC3DEC">
                          <w:rPr>
                            <w:rFonts w:cs="Calibri"/>
                            <w:color w:val="FFFFFF"/>
                            <w:sz w:val="18"/>
                            <w:szCs w:val="19"/>
                          </w:rPr>
                          <w:t xml:space="preserve">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o:spid="_x0000_s1038"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fillcolor="#548235" stroked="f">
                  <v:shadow on="t" type="perspective" color="#375623" opacity=".5" origin=",.5" offset="0,0" matrix=",,,.5"/>
                  <v:textbox inset="6.84pt,3.42pt,6.84pt,3.42pt">
                    <w:txbxContent>
                      <w:p w14:paraId="2D639D04" w14:textId="77777777" w:rsidR="0049129D" w:rsidRPr="009477DB" w:rsidRDefault="0049129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618B6955"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C54DBA3"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v:textbox>
                </v:shape>
                <v:shape id="Text Box 17" o:spid="_x0000_s1039"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fillcolor="#bdd6ee">
                  <v:shadow on="t" opacity=".5" offset="6pt,6pt"/>
                  <v:textbox inset="6.84pt,3.42pt,6.84pt,3.42pt">
                    <w:txbxContent>
                      <w:p w14:paraId="6A66FDC3" w14:textId="77777777" w:rsidR="0049129D" w:rsidRPr="00AD16D8" w:rsidRDefault="0049129D" w:rsidP="00F028E9">
                        <w:pPr>
                          <w:spacing w:before="120" w:after="0"/>
                          <w:ind w:left="273" w:hanging="187"/>
                          <w:rPr>
                            <w:rFonts w:cs="Calibri"/>
                            <w:b/>
                            <w:sz w:val="20"/>
                            <w:szCs w:val="20"/>
                          </w:rPr>
                        </w:pPr>
                        <w:r>
                          <w:rPr>
                            <w:rFonts w:cs="Calibri"/>
                            <w:b/>
                            <w:sz w:val="20"/>
                            <w:szCs w:val="20"/>
                          </w:rPr>
                          <w:t>Follow-up Testing:</w:t>
                        </w:r>
                      </w:p>
                      <w:p w14:paraId="0C221C93" w14:textId="77777777" w:rsidR="0049129D" w:rsidRPr="00BE3251"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13AEFB1D" w14:textId="77777777" w:rsidR="0049129D" w:rsidRPr="002B36EA"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v:textbox>
                </v:shape>
                <v:shape id="_x0000_s1040"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fillcolor="#c00000" stroked="f">
                  <v:shadow on="t" type="perspective" opacity=".5" origin=",.5" offset="0,0" matrix=",,,.5"/>
                  <v:textbox inset="6.84pt,3.42pt,6.84pt,3.42pt">
                    <w:txbxContent>
                      <w:p w14:paraId="5FBE9F03" w14:textId="77777777" w:rsidR="0049129D" w:rsidRDefault="0049129D" w:rsidP="00F028E9">
                        <w:pPr>
                          <w:spacing w:before="0" w:after="0"/>
                          <w:jc w:val="center"/>
                          <w:rPr>
                            <w:rFonts w:cs="Calibri"/>
                            <w:b/>
                            <w:sz w:val="19"/>
                            <w:szCs w:val="19"/>
                            <w:u w:val="single"/>
                          </w:rPr>
                        </w:pPr>
                      </w:p>
                      <w:p w14:paraId="2EE71CBE" w14:textId="77777777" w:rsidR="0049129D" w:rsidRDefault="0049129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73467904" w14:textId="77777777" w:rsidR="0049129D" w:rsidRDefault="0049129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719D800B" w14:textId="77777777" w:rsidR="0049129D" w:rsidRPr="001148F4" w:rsidRDefault="0049129D" w:rsidP="00F028E9">
                        <w:pPr>
                          <w:spacing w:after="0"/>
                          <w:jc w:val="center"/>
                          <w:rPr>
                            <w:rFonts w:cs="Calibri"/>
                            <w:b/>
                            <w:sz w:val="20"/>
                            <w:szCs w:val="20"/>
                            <w:u w:val="single"/>
                          </w:rPr>
                        </w:pPr>
                        <w:r w:rsidRPr="001148F4">
                          <w:rPr>
                            <w:rFonts w:cs="Calibri"/>
                            <w:b/>
                            <w:sz w:val="20"/>
                            <w:szCs w:val="20"/>
                            <w:u w:val="single"/>
                          </w:rPr>
                          <w:t>or</w:t>
                        </w:r>
                      </w:p>
                      <w:p w14:paraId="42460DEC" w14:textId="77777777" w:rsidR="0049129D" w:rsidRPr="009477DB" w:rsidRDefault="0049129D"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1490EE2E" w14:textId="77777777" w:rsidR="0049129D" w:rsidRPr="007D3EA7" w:rsidRDefault="0049129D" w:rsidP="00F028E9">
                        <w:pPr>
                          <w:spacing w:before="120" w:after="0"/>
                          <w:jc w:val="center"/>
                          <w:rPr>
                            <w:rFonts w:cs="Calibri"/>
                            <w:b/>
                            <w:sz w:val="19"/>
                            <w:szCs w:val="19"/>
                          </w:rPr>
                        </w:pPr>
                      </w:p>
                    </w:txbxContent>
                  </v:textbox>
                </v:shape>
                <v:shape id="Text Box 17" o:spid="_x0000_s1041"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fillcolor="#fdafb1">
                  <v:shadow on="t" opacity=".5" offset="6pt,6pt"/>
                  <v:textbox inset="6.84pt,3.42pt,6.84pt,3.42pt">
                    <w:txbxContent>
                      <w:p w14:paraId="111DBACB" w14:textId="77777777" w:rsidR="0049129D" w:rsidRPr="00E81F20" w:rsidRDefault="0049129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3C93BFFC" w14:textId="77777777" w:rsidR="0049129D" w:rsidRDefault="0049129D" w:rsidP="00F028E9">
                        <w:pPr>
                          <w:pStyle w:val="NormalWeb"/>
                          <w:spacing w:before="60" w:beforeAutospacing="0" w:after="60" w:afterAutospacing="0"/>
                        </w:pPr>
                        <w:r>
                          <w:rPr>
                            <w:sz w:val="23"/>
                            <w:szCs w:val="23"/>
                          </w:rPr>
                          <w:t> </w:t>
                        </w:r>
                      </w:p>
                    </w:txbxContent>
                  </v:textbox>
                </v:shape>
                <v:shape id="_x0000_s1042"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fillcolor="#c00000" stroked="f">
                  <v:shadow on="t" type="perspective" opacity=".5" origin=",.5" offset="0,0" matrix=",,,.5"/>
                  <v:textbox inset="6.84pt,3.42pt,6.84pt,3.42pt">
                    <w:txbxContent>
                      <w:p w14:paraId="22584417" w14:textId="77777777" w:rsidR="0049129D" w:rsidRPr="00E81F20" w:rsidRDefault="0049129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2F38F1A9" w14:textId="77777777" w:rsidR="0049129D" w:rsidRPr="009477DB" w:rsidRDefault="0049129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369BA8ED" w14:textId="77777777" w:rsidR="0049129D" w:rsidRDefault="0049129D" w:rsidP="00F028E9">
                        <w:pPr>
                          <w:pStyle w:val="NormalWeb"/>
                          <w:spacing w:before="0" w:beforeAutospacing="0" w:after="0" w:afterAutospacing="0"/>
                          <w:jc w:val="center"/>
                        </w:pPr>
                        <w:r>
                          <w:rPr>
                            <w:sz w:val="19"/>
                            <w:szCs w:val="19"/>
                          </w:rPr>
                          <w:t> </w:t>
                        </w:r>
                      </w:p>
                    </w:txbxContent>
                  </v:textbox>
                </v:shape>
                <v:shape id="AutoShape 15" o:spid="_x0000_s1043" type="#_x0000_t177" style="position:absolute;left:3657;top:25241;width:22536;height:1152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fillcolor="#548235" stroked="f">
                  <v:shadow on="t" type="perspective" color="#375623" opacity=".5" origin=",.5" offset="0,0" matrix=",,,.5"/>
                  <v:textbox inset="6.84pt,3.42pt,6.84pt,3.42pt">
                    <w:txbxContent>
                      <w:p w14:paraId="4BD2853D" w14:textId="77777777" w:rsidR="0049129D" w:rsidRPr="00E81F20" w:rsidRDefault="0049129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664E5FEE" w14:textId="77777777" w:rsidR="0049129D" w:rsidRPr="00E81F20" w:rsidRDefault="0049129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p>
    <w:p w14:paraId="475BB8D9" w14:textId="77777777" w:rsidR="00F57D90" w:rsidRPr="00D5180B" w:rsidRDefault="00F57D90" w:rsidP="00122A81">
      <w:pPr>
        <w:spacing w:before="0" w:after="0"/>
        <w:rPr>
          <w:szCs w:val="22"/>
        </w:rPr>
      </w:pPr>
      <w:r w:rsidRPr="00D5180B">
        <w:rPr>
          <w:szCs w:val="22"/>
        </w:rPr>
        <w:br w:type="page"/>
      </w:r>
    </w:p>
    <w:p w14:paraId="24CF43DC" w14:textId="77777777" w:rsidR="00701623" w:rsidRDefault="00701623" w:rsidP="00476F26">
      <w:pPr>
        <w:pStyle w:val="Heading2"/>
      </w:pPr>
      <w:bookmarkStart w:id="585" w:name="_Toc8374932"/>
      <w:bookmarkStart w:id="586" w:name="_Toc20839153"/>
      <w:r w:rsidRPr="00D5180B">
        <w:lastRenderedPageBreak/>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585"/>
      <w:r w:rsidR="0012741A" w:rsidRPr="007B1690">
        <w:t>Providers</w:t>
      </w:r>
      <w:r w:rsidR="0012741A" w:rsidRPr="00D5180B">
        <w:t xml:space="preserve"> </w:t>
      </w:r>
      <w:r w:rsidR="00626D0F" w:rsidRPr="00D5180B">
        <w:t>–</w:t>
      </w:r>
      <w:r w:rsidR="0012741A" w:rsidRPr="00D5180B">
        <w:t xml:space="preserve"> </w:t>
      </w:r>
      <w:bookmarkEnd w:id="586"/>
      <w:r w:rsidR="00797751" w:rsidRPr="00D5180B">
        <w:t xml:space="preserve">See </w:t>
      </w:r>
      <w:r w:rsidR="00797751">
        <w:t>TABLE</w:t>
      </w:r>
      <w:r w:rsidR="00797751" w:rsidRPr="00D5180B">
        <w:t xml:space="preserve"> 2B</w:t>
      </w:r>
    </w:p>
    <w:p w14:paraId="3E6B1F65" w14:textId="77777777" w:rsidR="00F028E9" w:rsidRPr="00F028E9" w:rsidRDefault="00F028E9" w:rsidP="00F028E9">
      <w:r w:rsidRPr="00E644F1">
        <w:rPr>
          <w:rFonts w:cs="Calibri"/>
          <w:noProof/>
          <w:szCs w:val="23"/>
        </w:rPr>
        <mc:AlternateContent>
          <mc:Choice Requires="wpc">
            <w:drawing>
              <wp:inline distT="0" distB="0" distL="0" distR="0" wp14:anchorId="6F95D4F4" wp14:editId="62177D77">
                <wp:extent cx="6033135" cy="6970280"/>
                <wp:effectExtent l="0" t="0" r="81915" b="59690"/>
                <wp:docPr id="28" name="Canvas 2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3" name="Text Box 13"/>
                        <wps:cNvSpPr txBox="1">
                          <a:spLocks noChangeArrowheads="1"/>
                        </wps:cNvSpPr>
                        <wps:spPr bwMode="auto">
                          <a:xfrm>
                            <a:off x="12701" y="2901666"/>
                            <a:ext cx="1939290" cy="890455"/>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4CD0F2A" w14:textId="77777777" w:rsidR="0049129D" w:rsidRPr="007A1B7B" w:rsidRDefault="0049129D"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4" name="Rectangle 14"/>
                        <wps:cNvSpPr>
                          <a:spLocks noChangeArrowheads="1"/>
                        </wps:cNvSpPr>
                        <wps:spPr bwMode="auto">
                          <a:xfrm>
                            <a:off x="12701" y="2"/>
                            <a:ext cx="5997574" cy="154069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209EF17" w14:textId="77777777" w:rsidR="0049129D" w:rsidRPr="00546FD8" w:rsidRDefault="0049129D"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322628DD" w14:textId="77777777" w:rsidR="0049129D" w:rsidRPr="00546FD8" w:rsidRDefault="0049129D"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r>
                                <w:rPr>
                                  <w:rFonts w:cs="Calibri"/>
                                  <w:color w:val="FFFFFF" w:themeColor="background1"/>
                                  <w:sz w:val="18"/>
                                  <w:szCs w:val="18"/>
                                </w:rPr>
                                <w:t>E</w:t>
                              </w:r>
                              <w:r w:rsidRPr="00546FD8">
                                <w:rPr>
                                  <w:rFonts w:cs="Calibri"/>
                                  <w:color w:val="FFFFFF" w:themeColor="background1"/>
                                  <w:sz w:val="18"/>
                                  <w:szCs w:val="18"/>
                                </w:rPr>
                                <w:t xml:space="preserve">/Figure </w:t>
                              </w:r>
                              <w:r>
                                <w:rPr>
                                  <w:rFonts w:cs="Calibri"/>
                                  <w:color w:val="FFFFFF" w:themeColor="background1"/>
                                  <w:sz w:val="18"/>
                                  <w:szCs w:val="18"/>
                                </w:rPr>
                                <w:t>5</w:t>
                              </w:r>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7CFA6226" w14:textId="77777777" w:rsidR="0049129D" w:rsidRPr="00546FD8" w:rsidRDefault="0049129D"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2C945107" w14:textId="77777777" w:rsidR="0049129D" w:rsidRPr="00546FD8" w:rsidRDefault="0049129D"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50F551E2" w14:textId="77777777" w:rsidR="0049129D" w:rsidRPr="00546FD8" w:rsidRDefault="0049129D"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6E532ADB" w14:textId="77777777" w:rsidR="0049129D" w:rsidRDefault="0049129D" w:rsidP="00F028E9"/>
                          </w:txbxContent>
                        </wps:txbx>
                        <wps:bodyPr rot="0" vert="horz" wrap="square" lIns="86868" tIns="43434" rIns="86868" bIns="43434" anchor="t" anchorCtr="0" upright="1">
                          <a:noAutofit/>
                        </wps:bodyPr>
                      </wps:wsp>
                      <wps:wsp>
                        <wps:cNvPr id="25" name="Text Box 17"/>
                        <wps:cNvSpPr txBox="1">
                          <a:spLocks noChangeArrowheads="1"/>
                        </wps:cNvSpPr>
                        <wps:spPr bwMode="auto">
                          <a:xfrm>
                            <a:off x="1982728" y="2666666"/>
                            <a:ext cx="4027547" cy="426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3EC2889" w14:textId="77777777" w:rsidR="0049129D" w:rsidRDefault="0049129D" w:rsidP="00F028E9">
                              <w:pPr>
                                <w:rPr>
                                  <w:rFonts w:cs="Calibri"/>
                                  <w:b/>
                                  <w:sz w:val="19"/>
                                  <w:szCs w:val="19"/>
                                </w:rPr>
                              </w:pPr>
                              <w:r>
                                <w:rPr>
                                  <w:rFonts w:cs="Calibri"/>
                                  <w:b/>
                                  <w:sz w:val="19"/>
                                  <w:szCs w:val="19"/>
                                </w:rPr>
                                <w:t>CONDUCT A LEVEL 1 ASSESSMENT</w:t>
                              </w:r>
                              <w:r w:rsidRPr="00284D9C">
                                <w:rPr>
                                  <w:rFonts w:cs="Calibri"/>
                                  <w:b/>
                                  <w:sz w:val="19"/>
                                  <w:szCs w:val="19"/>
                                </w:rPr>
                                <w:t>:</w:t>
                              </w:r>
                            </w:p>
                            <w:p w14:paraId="35DBDC33" w14:textId="77777777" w:rsidR="0049129D" w:rsidRPr="00E3596A" w:rsidRDefault="0049129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4E9B4E7E" w14:textId="77777777" w:rsidR="0049129D" w:rsidRPr="002A353E" w:rsidRDefault="0049129D"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371F19EE" w14:textId="77777777" w:rsidR="0049129D" w:rsidRPr="00C571C5" w:rsidRDefault="0049129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3F32975A" w14:textId="77777777" w:rsidR="0049129D" w:rsidRDefault="0049129D" w:rsidP="00F028E9">
                              <w:pPr>
                                <w:spacing w:after="120"/>
                              </w:pPr>
                            </w:p>
                          </w:txbxContent>
                        </wps:txbx>
                        <wps:bodyPr rot="0" vert="horz" wrap="square" lIns="86868" tIns="43434" rIns="86868" bIns="43434" anchor="t" anchorCtr="0" upright="1">
                          <a:noAutofit/>
                        </wps:bodyPr>
                      </wps:wsp>
                      <wps:wsp>
                        <wps:cNvPr id="26" name="AutoShape 16"/>
                        <wps:cNvSpPr>
                          <a:spLocks noChangeArrowheads="1"/>
                        </wps:cNvSpPr>
                        <wps:spPr bwMode="auto">
                          <a:xfrm>
                            <a:off x="3073213" y="1523886"/>
                            <a:ext cx="2790826" cy="1181214"/>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7E09022C" w14:textId="77777777" w:rsidR="0049129D" w:rsidRPr="006F24B5" w:rsidRDefault="0049129D"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3AA53CD5" w14:textId="77777777" w:rsidR="0049129D" w:rsidRPr="007D3EA7" w:rsidRDefault="0049129D"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701B921D" w14:textId="77777777" w:rsidR="0049129D" w:rsidRPr="006F24B5" w:rsidRDefault="0049129D" w:rsidP="00F028E9">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7" name="AutoShape 15"/>
                        <wps:cNvSpPr>
                          <a:spLocks noChangeArrowheads="1"/>
                        </wps:cNvSpPr>
                        <wps:spPr bwMode="auto">
                          <a:xfrm>
                            <a:off x="43438" y="1523772"/>
                            <a:ext cx="1939290" cy="1409928"/>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51C4E0AE" w14:textId="77777777" w:rsidR="0049129D" w:rsidRDefault="0049129D" w:rsidP="00F028E9">
                              <w:pPr>
                                <w:pStyle w:val="NormalWeb"/>
                                <w:spacing w:before="60" w:beforeAutospacing="0" w:after="120" w:afterAutospacing="0"/>
                                <w:jc w:val="center"/>
                                <w:rPr>
                                  <w:sz w:val="24"/>
                                </w:rPr>
                              </w:pPr>
                              <w:r>
                                <w:rPr>
                                  <w:b/>
                                  <w:bCs/>
                                  <w:color w:val="FFFFFF"/>
                                  <w:sz w:val="20"/>
                                  <w:szCs w:val="20"/>
                                  <w:u w:val="single"/>
                                </w:rPr>
                                <w:t>ACCEPTANCE CRITERIA</w:t>
                              </w:r>
                            </w:p>
                            <w:p w14:paraId="08EC53F2"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6D5D317E"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2B40B306" w14:textId="77777777" w:rsidR="0049129D" w:rsidRDefault="0049129D" w:rsidP="00F028E9">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F95D4F4" id="Canvas 28" o:spid="_x0000_s1044" editas="canvas" style="width:475.05pt;height:548.85pt;mso-position-horizontal-relative:char;mso-position-vertical-relative:line" coordsize="60331,69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">
                <v:shape id="_x0000_s1045" type="#_x0000_t75" style="position:absolute;width:60331;height:69697;visibility:visible;mso-wrap-style:square" filled="t" fillcolor="#dbdbdb">
                  <v:fill o:detectmouseclick="t"/>
                  <v:path o:connecttype="none"/>
                </v:shape>
                <v:shape id="Text Box 13" o:spid="_x0000_s1046" type="#_x0000_t202" style="position:absolute;left:127;top:29016;width:19392;height: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" fillcolor="#c5e0b3">
                  <v:shadow on="t" opacity=".5" offset="6pt,6pt"/>
                  <v:textbox inset="6.84pt,3.42pt,6.84pt,3.42pt">
                    <w:txbxContent>
                      <w:p w14:paraId="44CD0F2A" w14:textId="77777777" w:rsidR="0049129D" w:rsidRPr="007A1B7B" w:rsidRDefault="0049129D"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v:textbox>
                </v:shape>
                <v:rect id="Rectangle 14" o:spid="_x0000_s1047" style="position:absolute;left:127;width:59975;height:15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" fillcolor="#2f5496" stroked="f" strokecolor="#f2f2f2" strokeweight="3pt">
                  <v:shadow on="t" color="#1f3763" opacity=".5" offset="6pt,6pt"/>
                  <v:textbox inset="6.84pt,3.42pt,6.84pt,3.42pt">
                    <w:txbxContent>
                      <w:p w14:paraId="6209EF17" w14:textId="77777777" w:rsidR="0049129D" w:rsidRPr="00546FD8" w:rsidRDefault="0049129D"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322628DD" w14:textId="77777777" w:rsidR="0049129D" w:rsidRPr="00546FD8" w:rsidRDefault="0049129D"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 xml:space="preserve">of the scheduled harvest date. When using </w:t>
                        </w:r>
                        <w:proofErr w:type="gramStart"/>
                        <w:r w:rsidRPr="00546FD8">
                          <w:rPr>
                            <w:rFonts w:cs="Calibri"/>
                            <w:color w:val="FFFFFF" w:themeColor="background1"/>
                            <w:sz w:val="18"/>
                            <w:szCs w:val="18"/>
                          </w:rPr>
                          <w:t>Type</w:t>
                        </w:r>
                        <w:proofErr w:type="gramEnd"/>
                        <w:r w:rsidRPr="00546FD8">
                          <w:rPr>
                            <w:rFonts w:cs="Calibri"/>
                            <w:color w:val="FFFFFF" w:themeColor="background1"/>
                            <w:sz w:val="18"/>
                            <w:szCs w:val="18"/>
                          </w:rPr>
                          <w:t xml:space="preserv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r>
                          <w:rPr>
                            <w:rFonts w:cs="Calibri"/>
                            <w:color w:val="FFFFFF" w:themeColor="background1"/>
                            <w:sz w:val="18"/>
                            <w:szCs w:val="18"/>
                          </w:rPr>
                          <w:t>E</w:t>
                        </w:r>
                        <w:r w:rsidRPr="00546FD8">
                          <w:rPr>
                            <w:rFonts w:cs="Calibri"/>
                            <w:color w:val="FFFFFF" w:themeColor="background1"/>
                            <w:sz w:val="18"/>
                            <w:szCs w:val="18"/>
                          </w:rPr>
                          <w:t xml:space="preserve">/Figure </w:t>
                        </w:r>
                        <w:r>
                          <w:rPr>
                            <w:rFonts w:cs="Calibri"/>
                            <w:color w:val="FFFFFF" w:themeColor="background1"/>
                            <w:sz w:val="18"/>
                            <w:szCs w:val="18"/>
                          </w:rPr>
                          <w:t>5</w:t>
                        </w:r>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7CFA6226" w14:textId="77777777" w:rsidR="0049129D" w:rsidRPr="00546FD8" w:rsidRDefault="0049129D"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2C945107" w14:textId="77777777" w:rsidR="0049129D" w:rsidRPr="00546FD8" w:rsidRDefault="0049129D"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w:t>
                        </w:r>
                        <w:proofErr w:type="gramStart"/>
                        <w:r w:rsidRPr="00546FD8">
                          <w:rPr>
                            <w:rFonts w:cs="Calibri"/>
                            <w:color w:val="FFFFFF"/>
                            <w:sz w:val="18"/>
                            <w:szCs w:val="18"/>
                          </w:rPr>
                          <w:t>a</w:t>
                        </w:r>
                        <w:proofErr w:type="gramEnd"/>
                        <w:r w:rsidRPr="00546FD8">
                          <w:rPr>
                            <w:rFonts w:cs="Calibri"/>
                            <w:color w:val="FFFFFF"/>
                            <w:sz w:val="18"/>
                            <w:szCs w:val="18"/>
                          </w:rPr>
                          <w:t xml:space="preserve"> FDA-allowed method.</w:t>
                        </w:r>
                      </w:p>
                      <w:p w14:paraId="50F551E2" w14:textId="77777777" w:rsidR="0049129D" w:rsidRPr="00546FD8" w:rsidRDefault="0049129D"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6E532ADB" w14:textId="77777777" w:rsidR="0049129D" w:rsidRDefault="0049129D" w:rsidP="00F028E9"/>
                    </w:txbxContent>
                  </v:textbox>
                </v:rect>
                <v:shape id="Text Box 17" o:spid="_x0000_s1048" type="#_x0000_t202" style="position:absolute;left:19827;top:26666;width:40275;height:4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" fillcolor="#bdd6ee">
                  <v:shadow on="t" opacity=".5" offset="6pt,6pt"/>
                  <v:textbox inset="6.84pt,3.42pt,6.84pt,3.42pt">
                    <w:txbxContent>
                      <w:p w14:paraId="23EC2889" w14:textId="77777777" w:rsidR="0049129D" w:rsidRDefault="0049129D" w:rsidP="00F028E9">
                        <w:pPr>
                          <w:rPr>
                            <w:rFonts w:cs="Calibri"/>
                            <w:b/>
                            <w:sz w:val="19"/>
                            <w:szCs w:val="19"/>
                          </w:rPr>
                        </w:pPr>
                        <w:r>
                          <w:rPr>
                            <w:rFonts w:cs="Calibri"/>
                            <w:b/>
                            <w:sz w:val="19"/>
                            <w:szCs w:val="19"/>
                          </w:rPr>
                          <w:t>CONDUCT A LEVEL 1 ASSESSMENT</w:t>
                        </w:r>
                        <w:r w:rsidRPr="00284D9C">
                          <w:rPr>
                            <w:rFonts w:cs="Calibri"/>
                            <w:b/>
                            <w:sz w:val="19"/>
                            <w:szCs w:val="19"/>
                          </w:rPr>
                          <w:t>:</w:t>
                        </w:r>
                      </w:p>
                      <w:p w14:paraId="35DBDC33" w14:textId="77777777" w:rsidR="0049129D" w:rsidRPr="00E3596A" w:rsidRDefault="0049129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4E9B4E7E" w14:textId="77777777" w:rsidR="0049129D" w:rsidRPr="002A353E" w:rsidRDefault="0049129D"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371F19EE" w14:textId="77777777" w:rsidR="0049129D" w:rsidRPr="00C571C5" w:rsidRDefault="0049129D"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3F32975A" w14:textId="77777777" w:rsidR="0049129D" w:rsidRDefault="0049129D" w:rsidP="00F028E9">
                        <w:pPr>
                          <w:spacing w:after="120"/>
                        </w:pPr>
                      </w:p>
                    </w:txbxContent>
                  </v:textbox>
                </v:shape>
                <v:shape id="_x0000_s1049" type="#_x0000_t177" style="position:absolute;left:30732;top:15238;width:27908;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" fillcolor="#c00000" stroked="f">
                  <v:shadow on="t" type="perspective" opacity=".5" origin=",.5" offset="0,0" matrix=",,,.5"/>
                  <v:textbox inset="6.84pt,3.42pt,6.84pt,3.42pt">
                    <w:txbxContent>
                      <w:p w14:paraId="7E09022C" w14:textId="77777777" w:rsidR="0049129D" w:rsidRPr="006F24B5" w:rsidRDefault="0049129D"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3AA53CD5" w14:textId="77777777" w:rsidR="0049129D" w:rsidRPr="007D3EA7" w:rsidRDefault="0049129D"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701B921D" w14:textId="77777777" w:rsidR="0049129D" w:rsidRPr="006F24B5" w:rsidRDefault="0049129D" w:rsidP="00F028E9">
                        <w:pPr>
                          <w:pStyle w:val="NormalWeb"/>
                          <w:spacing w:before="0" w:beforeAutospacing="0" w:after="0" w:afterAutospacing="0"/>
                          <w:jc w:val="center"/>
                          <w:rPr>
                            <w:color w:val="FFFFFF" w:themeColor="background1"/>
                          </w:rPr>
                        </w:pPr>
                      </w:p>
                    </w:txbxContent>
                  </v:textbox>
                </v:shape>
                <v:shape id="AutoShape 15" o:spid="_x0000_s1050" type="#_x0000_t177" style="position:absolute;left:434;top:15237;width:19393;height:1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" fillcolor="#548235" stroked="f">
                  <v:shadow on="t" type="perspective" color="#375623" opacity=".5" origin=",.5" offset="0,0" matrix=",,,.5"/>
                  <v:textbox inset="6.84pt,3.42pt,6.84pt,3.42pt">
                    <w:txbxContent>
                      <w:p w14:paraId="51C4E0AE" w14:textId="77777777" w:rsidR="0049129D" w:rsidRDefault="0049129D" w:rsidP="00F028E9">
                        <w:pPr>
                          <w:pStyle w:val="NormalWeb"/>
                          <w:spacing w:before="60" w:beforeAutospacing="0" w:after="120" w:afterAutospacing="0"/>
                          <w:jc w:val="center"/>
                          <w:rPr>
                            <w:sz w:val="24"/>
                          </w:rPr>
                        </w:pPr>
                        <w:r>
                          <w:rPr>
                            <w:b/>
                            <w:bCs/>
                            <w:color w:val="FFFFFF"/>
                            <w:sz w:val="20"/>
                            <w:szCs w:val="20"/>
                            <w:u w:val="single"/>
                          </w:rPr>
                          <w:t>ACCEPTANCE CRITERIA</w:t>
                        </w:r>
                      </w:p>
                      <w:p w14:paraId="08EC53F2"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6D5D317E"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2B40B306" w14:textId="77777777" w:rsidR="0049129D" w:rsidRDefault="0049129D" w:rsidP="00F028E9">
                        <w:pPr>
                          <w:pStyle w:val="NormalWeb"/>
                          <w:spacing w:before="0" w:beforeAutospacing="0" w:after="0" w:afterAutospacing="0"/>
                          <w:jc w:val="center"/>
                        </w:pPr>
                      </w:p>
                    </w:txbxContent>
                  </v:textbox>
                </v:shape>
                <w10:anchorlock/>
              </v:group>
            </w:pict>
          </mc:Fallback>
        </mc:AlternateContent>
      </w:r>
    </w:p>
    <w:p w14:paraId="2EA042AE" w14:textId="77777777" w:rsidR="00F028E9" w:rsidRDefault="00F028E9">
      <w:pPr>
        <w:spacing w:before="0" w:after="0"/>
        <w:rPr>
          <w:rFonts w:cs="Calibri"/>
          <w:b/>
          <w:bCs/>
          <w:iCs/>
          <w:sz w:val="24"/>
        </w:rPr>
      </w:pPr>
      <w:bookmarkStart w:id="587" w:name="_Toc8374933"/>
      <w:r>
        <w:br w:type="page"/>
      </w:r>
    </w:p>
    <w:p w14:paraId="552AD0A5" w14:textId="77777777" w:rsidR="00906126" w:rsidRPr="00D5180B" w:rsidRDefault="00906126" w:rsidP="00476F26">
      <w:pPr>
        <w:pStyle w:val="Heading2"/>
      </w:pPr>
      <w:bookmarkStart w:id="588" w:name="_Toc20839154"/>
      <w:r w:rsidRPr="00D5180B">
        <w:lastRenderedPageBreak/>
        <w:t>TABLE 2</w:t>
      </w:r>
      <w:r w:rsidR="0057171E" w:rsidRPr="00D5180B">
        <w:t>C</w:t>
      </w:r>
      <w:r w:rsidRPr="00D5180B">
        <w:t>. Irrigation Water from Type A Ag</w:t>
      </w:r>
      <w:r w:rsidR="00DF4D63" w:rsidRPr="00D5180B">
        <w:t>ricultural</w:t>
      </w:r>
      <w:r w:rsidRPr="00D5180B">
        <w:t xml:space="preserve"> Water Systems Sourced from </w:t>
      </w:r>
      <w:r w:rsidR="008762D5" w:rsidRPr="00D5180B">
        <w:t xml:space="preserve">Private </w:t>
      </w:r>
      <w:r w:rsidRPr="00D5180B">
        <w:t>Wells</w:t>
      </w:r>
      <w:r w:rsidR="008762D5" w:rsidRPr="00D5180B">
        <w:t xml:space="preserve"> or </w:t>
      </w:r>
      <w:r w:rsidR="0049163E" w:rsidRPr="00D5180B">
        <w:t xml:space="preserve">Regulated </w:t>
      </w:r>
      <w:r w:rsidR="008762D5" w:rsidRPr="00D5180B">
        <w:t xml:space="preserve">Tertiary Treated </w:t>
      </w:r>
      <w:r w:rsidR="00847469" w:rsidRPr="00D5180B">
        <w:t xml:space="preserve">Recycled </w:t>
      </w:r>
      <w:r w:rsidR="008762D5" w:rsidRPr="00D5180B">
        <w:t>Water Supplies</w:t>
      </w:r>
      <w:bookmarkEnd w:id="587"/>
      <w:r w:rsidR="00EB09B1" w:rsidRPr="00D5180B">
        <w:t xml:space="preserve"> – </w:t>
      </w:r>
      <w:r w:rsidR="0012741A" w:rsidRPr="00D5180B">
        <w:t xml:space="preserve">See </w:t>
      </w:r>
      <w:r w:rsidR="00E42282">
        <w:t>FIGURE</w:t>
      </w:r>
      <w:r w:rsidR="00E42282" w:rsidRPr="00D5180B">
        <w:t xml:space="preserve"> </w:t>
      </w:r>
      <w:r w:rsidR="0003566C">
        <w:t>3A-3C</w:t>
      </w:r>
      <w:bookmarkEnd w:id="588"/>
      <w:r w:rsidR="0003566C"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15"/>
        <w:gridCol w:w="495"/>
        <w:gridCol w:w="731"/>
        <w:gridCol w:w="5473"/>
      </w:tblGrid>
      <w:tr w:rsidR="00337CDE" w:rsidRPr="00D5180B" w14:paraId="361B3A3A" w14:textId="77777777" w:rsidTr="00122A81">
        <w:tc>
          <w:tcPr>
            <w:tcW w:w="3235" w:type="dxa"/>
            <w:tcBorders>
              <w:top w:val="single" w:sz="4" w:space="0" w:color="auto"/>
              <w:left w:val="single" w:sz="4" w:space="0" w:color="auto"/>
              <w:bottom w:val="single" w:sz="4" w:space="0" w:color="auto"/>
              <w:right w:val="single" w:sz="4" w:space="0" w:color="auto"/>
            </w:tcBorders>
            <w:shd w:val="clear" w:color="auto" w:fill="4472C4"/>
          </w:tcPr>
          <w:p w14:paraId="66933610" w14:textId="77777777" w:rsidR="00906126" w:rsidRPr="005D38FC" w:rsidRDefault="00906126" w:rsidP="00906126">
            <w:pPr>
              <w:rPr>
                <w:b/>
                <w:color w:val="FFFFFF"/>
              </w:rPr>
            </w:pPr>
            <w:bookmarkStart w:id="589" w:name="_Hlk24997030"/>
            <w:r w:rsidRPr="005D38FC">
              <w:rPr>
                <w:b/>
                <w:color w:val="FFFFFF"/>
              </w:rPr>
              <w:t>Metric</w:t>
            </w:r>
          </w:p>
        </w:tc>
        <w:tc>
          <w:tcPr>
            <w:tcW w:w="6979" w:type="dxa"/>
            <w:gridSpan w:val="3"/>
            <w:tcBorders>
              <w:top w:val="single" w:sz="4" w:space="0" w:color="auto"/>
              <w:left w:val="single" w:sz="4" w:space="0" w:color="auto"/>
              <w:bottom w:val="single" w:sz="4" w:space="0" w:color="auto"/>
              <w:right w:val="single" w:sz="4" w:space="0" w:color="auto"/>
            </w:tcBorders>
            <w:shd w:val="clear" w:color="auto" w:fill="4472C4"/>
          </w:tcPr>
          <w:p w14:paraId="388DE1C6" w14:textId="77777777" w:rsidR="00906126" w:rsidRPr="005D38FC" w:rsidRDefault="00906126" w:rsidP="00906126">
            <w:pPr>
              <w:ind w:right="6"/>
              <w:rPr>
                <w:b/>
                <w:color w:val="FFFFFF"/>
              </w:rPr>
            </w:pPr>
            <w:r w:rsidRPr="005D38FC">
              <w:rPr>
                <w:b/>
                <w:color w:val="FFFFFF"/>
              </w:rPr>
              <w:t>Rationale /Remedial Actions</w:t>
            </w:r>
          </w:p>
        </w:tc>
      </w:tr>
      <w:tr w:rsidR="0004642F" w:rsidRPr="00D5180B" w14:paraId="22FDB483" w14:textId="77777777" w:rsidTr="005D38FC">
        <w:trPr>
          <w:trHeight w:val="1246"/>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4D959FFB" w14:textId="77777777" w:rsidR="00922C7A" w:rsidRPr="005D38FC" w:rsidRDefault="00906126" w:rsidP="00906126">
            <w:pPr>
              <w:rPr>
                <w:b/>
              </w:rPr>
            </w:pPr>
            <w:r w:rsidRPr="005D38FC">
              <w:rPr>
                <w:b/>
              </w:rPr>
              <w:t xml:space="preserve">Examples of water from Type A </w:t>
            </w:r>
            <w:r w:rsidRPr="00D5180B">
              <w:rPr>
                <w:rFonts w:cs="Calibri"/>
                <w:b/>
                <w:szCs w:val="22"/>
              </w:rPr>
              <w:t>ag</w:t>
            </w:r>
            <w:r w:rsidR="00DF4D63" w:rsidRPr="00D5180B">
              <w:rPr>
                <w:rFonts w:cs="Calibri"/>
                <w:b/>
                <w:szCs w:val="22"/>
              </w:rPr>
              <w:t>ricultural</w:t>
            </w:r>
            <w:r w:rsidRPr="005D38FC">
              <w:rPr>
                <w:b/>
              </w:rPr>
              <w:t xml:space="preserve"> water systems</w:t>
            </w:r>
            <w:r w:rsidR="00922C7A" w:rsidRPr="005D38FC">
              <w:rPr>
                <w:b/>
              </w:rPr>
              <w:t>:</w:t>
            </w:r>
            <w:r w:rsidRPr="005D38FC">
              <w:rPr>
                <w:b/>
              </w:rPr>
              <w:t xml:space="preserve"> </w:t>
            </w:r>
          </w:p>
          <w:p w14:paraId="00274305" w14:textId="77777777" w:rsidR="00922C7A" w:rsidRPr="005D38FC" w:rsidRDefault="00922C7A" w:rsidP="00922C7A">
            <w:pPr>
              <w:pStyle w:val="ListParagraph"/>
              <w:numPr>
                <w:ilvl w:val="0"/>
                <w:numId w:val="80"/>
              </w:numPr>
              <w:spacing w:after="60" w:line="240" w:lineRule="auto"/>
              <w:ind w:left="245" w:hanging="245"/>
              <w:contextualSpacing w:val="0"/>
            </w:pPr>
            <w:r w:rsidRPr="005D38FC">
              <w:t>Regulated recycled</w:t>
            </w:r>
            <w:r w:rsidR="001A07B6" w:rsidRPr="005D38FC">
              <w:t xml:space="preserve"> waste</w:t>
            </w:r>
            <w:r w:rsidRPr="005D38FC">
              <w:t>water</w:t>
            </w:r>
          </w:p>
          <w:p w14:paraId="7D42BA54" w14:textId="77777777" w:rsidR="00906126" w:rsidRPr="005D38FC" w:rsidRDefault="00922C7A" w:rsidP="00922C7A">
            <w:pPr>
              <w:pStyle w:val="ListParagraph"/>
              <w:numPr>
                <w:ilvl w:val="0"/>
                <w:numId w:val="80"/>
              </w:numPr>
              <w:spacing w:after="60" w:line="240" w:lineRule="auto"/>
              <w:ind w:left="245" w:hanging="245"/>
              <w:contextualSpacing w:val="0"/>
            </w:pPr>
            <w:r w:rsidRPr="005D38FC">
              <w:t xml:space="preserve">Water </w:t>
            </w:r>
            <w:r w:rsidR="00906126" w:rsidRPr="005D38FC">
              <w:t>sourced from a well</w:t>
            </w:r>
            <w:r w:rsidR="00906126" w:rsidRPr="005D38FC">
              <w:rPr>
                <w:b/>
              </w:rPr>
              <w:t xml:space="preserve"> – </w:t>
            </w:r>
            <w:r w:rsidR="00906126" w:rsidRPr="005D38FC">
              <w:t>well water is conveyed to the field in a closed delivery system and applied to the crop via overhead sprinklers.</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03F32C78" w14:textId="77777777" w:rsidR="00906126" w:rsidRPr="005D38FC" w:rsidRDefault="003D0A72" w:rsidP="00906126">
            <w:pPr>
              <w:autoSpaceDE w:val="0"/>
              <w:autoSpaceDN w:val="0"/>
              <w:adjustRightInd w:val="0"/>
              <w:spacing w:before="120" w:after="120"/>
            </w:pPr>
            <w:r w:rsidRPr="005D38FC">
              <w:t xml:space="preserve">Irrigation water from Type A </w:t>
            </w:r>
            <w:r w:rsidRPr="00D5180B">
              <w:rPr>
                <w:rFonts w:cs="Calibri"/>
                <w:szCs w:val="22"/>
              </w:rPr>
              <w:t>ag</w:t>
            </w:r>
            <w:r w:rsidR="00DF4D63" w:rsidRPr="00D5180B">
              <w:rPr>
                <w:rFonts w:cs="Calibri"/>
                <w:szCs w:val="22"/>
              </w:rPr>
              <w:t>ricultural</w:t>
            </w:r>
            <w:r w:rsidRPr="005D38FC">
              <w:t xml:space="preserve"> water systems with well source water would not be expected to contain generic </w:t>
            </w:r>
            <w:r w:rsidRPr="005D38FC">
              <w:rPr>
                <w:i/>
              </w:rPr>
              <w:t>E. coli</w:t>
            </w:r>
            <w:r w:rsidR="001455EB" w:rsidRPr="005D38FC">
              <w:t xml:space="preserve"> due to natural filtration as the water passes through the soil. </w:t>
            </w:r>
            <w:r w:rsidR="00061335" w:rsidRPr="005D38FC">
              <w:t xml:space="preserve">Water from regulated tertiary treated recycled water supplies may have low levels of generic </w:t>
            </w:r>
            <w:r w:rsidR="00061335" w:rsidRPr="005D38FC">
              <w:rPr>
                <w:i/>
              </w:rPr>
              <w:t>E. coli</w:t>
            </w:r>
            <w:r w:rsidR="00061335" w:rsidRPr="005D38FC">
              <w:t xml:space="preserve"> due to regulatory allowable limits</w:t>
            </w:r>
            <w:r w:rsidR="00906126" w:rsidRPr="005D38FC">
              <w:t>.</w:t>
            </w:r>
            <w:r w:rsidR="008762D5" w:rsidRPr="005D38FC">
              <w:t xml:space="preserve"> </w:t>
            </w:r>
            <w:r w:rsidR="00906126" w:rsidRPr="005D38FC">
              <w:t xml:space="preserve">Type A </w:t>
            </w:r>
            <w:r w:rsidR="00906126" w:rsidRPr="00D5180B">
              <w:rPr>
                <w:rFonts w:cs="Calibri"/>
                <w:szCs w:val="22"/>
              </w:rPr>
              <w:t>ag</w:t>
            </w:r>
            <w:r w:rsidR="00DF4D63" w:rsidRPr="00D5180B">
              <w:rPr>
                <w:rFonts w:cs="Calibri"/>
                <w:szCs w:val="22"/>
              </w:rPr>
              <w:t>ricultural</w:t>
            </w:r>
            <w:r w:rsidR="00906126" w:rsidRPr="005D38FC">
              <w:t xml:space="preserve"> water systems must be stored and conveyed in well-maintained, closed systems and tested for generic </w:t>
            </w:r>
            <w:r w:rsidR="00906126" w:rsidRPr="005D38FC">
              <w:rPr>
                <w:i/>
              </w:rPr>
              <w:t>E. coli</w:t>
            </w:r>
            <w:r w:rsidR="00906126" w:rsidRPr="005D38FC">
              <w:t>. Remedial actions vary depending on when the water is being used in relation to harvest.</w:t>
            </w:r>
          </w:p>
        </w:tc>
      </w:tr>
      <w:tr w:rsidR="00906126" w:rsidRPr="00D5180B" w14:paraId="5962463B" w14:textId="77777777" w:rsidTr="00906126">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7A02D2EA" w14:textId="77777777" w:rsidR="00906126" w:rsidRPr="005D38FC" w:rsidRDefault="00971563" w:rsidP="00906126">
            <w:pPr>
              <w:autoSpaceDE w:val="0"/>
              <w:autoSpaceDN w:val="0"/>
              <w:adjustRightInd w:val="0"/>
              <w:spacing w:before="120" w:after="120"/>
              <w:rPr>
                <w:b/>
              </w:rPr>
            </w:pPr>
            <w:r>
              <w:rPr>
                <w:b/>
              </w:rPr>
              <w:t>C</w:t>
            </w:r>
            <w:r w:rsidR="00906126" w:rsidRPr="005D38FC">
              <w:rPr>
                <w:b/>
              </w:rPr>
              <w:t xml:space="preserve">1. Baseline Microbial Assessment </w:t>
            </w:r>
          </w:p>
        </w:tc>
      </w:tr>
      <w:tr w:rsidR="00906126" w:rsidRPr="00D5180B" w14:paraId="1FAE16C2" w14:textId="77777777" w:rsidTr="00906126">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A2D1C94" w14:textId="77777777" w:rsidR="00906126" w:rsidRPr="005D38FC" w:rsidRDefault="00906126" w:rsidP="00906126">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04642F" w:rsidRPr="00D5180B" w14:paraId="16B6FBD1" w14:textId="77777777" w:rsidTr="00045E0D">
        <w:trPr>
          <w:trHeight w:val="1160"/>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74ABE4C5" w14:textId="77777777" w:rsidR="00906126" w:rsidRPr="005D38FC" w:rsidRDefault="003E672B" w:rsidP="00906126">
            <w:pPr>
              <w:rPr>
                <w:b/>
              </w:rPr>
            </w:pPr>
            <w:r>
              <w:rPr>
                <w:rFonts w:cs="Calibri"/>
                <w:b/>
                <w:szCs w:val="22"/>
              </w:rPr>
              <w:t xml:space="preserve">Baseline Assessment </w:t>
            </w:r>
            <w:r w:rsidR="00906126" w:rsidRPr="005D38FC">
              <w:rPr>
                <w:b/>
              </w:rPr>
              <w:t xml:space="preserve">Sampling Procedure: </w:t>
            </w:r>
          </w:p>
          <w:p w14:paraId="017440AC" w14:textId="77777777" w:rsidR="00906126" w:rsidRPr="005D38FC" w:rsidRDefault="003971CB" w:rsidP="00906126">
            <w:pPr>
              <w:ind w:left="144"/>
            </w:pPr>
            <w:r w:rsidRPr="005D38FC">
              <w:t xml:space="preserve">If historical water test data is not available, </w:t>
            </w:r>
            <w:r w:rsidR="00906126" w:rsidRPr="005D38FC">
              <w:t>aseptically collect</w:t>
            </w:r>
            <w:r w:rsidR="00E8759D" w:rsidRPr="005D38FC">
              <w:t xml:space="preserve"> at least</w:t>
            </w:r>
            <w:r w:rsidR="00906126" w:rsidRPr="005D38FC">
              <w:t xml:space="preserve"> </w:t>
            </w:r>
            <w:r w:rsidR="00EB25F1" w:rsidRPr="005D38FC">
              <w:t xml:space="preserve">three </w:t>
            </w:r>
            <w:r w:rsidR="00906126" w:rsidRPr="005D38FC">
              <w:t>(</w:t>
            </w:r>
            <w:r w:rsidR="00EB25F1" w:rsidRPr="005D38FC">
              <w:t>3</w:t>
            </w:r>
            <w:r w:rsidR="00906126" w:rsidRPr="005D38FC">
              <w:t>)-100 mL sample at the source.</w:t>
            </w:r>
          </w:p>
          <w:p w14:paraId="63E1B78F" w14:textId="77777777" w:rsidR="00906126" w:rsidRPr="005D38FC" w:rsidRDefault="003E672B" w:rsidP="00906126">
            <w:pPr>
              <w:spacing w:before="240"/>
              <w:rPr>
                <w:b/>
              </w:rPr>
            </w:pPr>
            <w:r>
              <w:rPr>
                <w:rFonts w:cs="Calibri"/>
                <w:b/>
                <w:szCs w:val="22"/>
              </w:rPr>
              <w:t xml:space="preserve">Baseline Assessment </w:t>
            </w:r>
            <w:r w:rsidR="00906126" w:rsidRPr="005D38FC">
              <w:rPr>
                <w:b/>
              </w:rPr>
              <w:t xml:space="preserve">Sampling Frequency: </w:t>
            </w:r>
          </w:p>
          <w:p w14:paraId="654BE82D" w14:textId="77777777" w:rsidR="00906126" w:rsidRPr="005D38FC" w:rsidRDefault="00A5299E" w:rsidP="00906126">
            <w:pPr>
              <w:spacing w:after="120"/>
              <w:ind w:left="144"/>
            </w:pPr>
            <w:r w:rsidRPr="005D38FC">
              <w:t xml:space="preserve">Sample and test </w:t>
            </w:r>
            <w:r w:rsidR="00EB7659" w:rsidRPr="005D38FC">
              <w:t xml:space="preserve">the </w:t>
            </w:r>
            <w:r w:rsidRPr="005D38FC">
              <w:t>water</w:t>
            </w:r>
            <w:r w:rsidR="00433428" w:rsidRPr="005D38FC">
              <w:t xml:space="preserve"> </w:t>
            </w:r>
            <w:r w:rsidR="00EB7659" w:rsidRPr="005D38FC">
              <w:t>two times</w:t>
            </w:r>
            <w:r w:rsidR="00433428" w:rsidRPr="005D38FC">
              <w:t xml:space="preserve"> </w:t>
            </w:r>
            <w:r w:rsidR="003F6CA2" w:rsidRPr="005D38FC">
              <w:t>(</w:t>
            </w:r>
            <w:r w:rsidR="000018ED" w:rsidRPr="005D38FC">
              <w:t xml:space="preserve">with sampling events </w:t>
            </w:r>
            <w:r w:rsidR="00EB7659" w:rsidRPr="005D38FC">
              <w:t>separated by</w:t>
            </w:r>
            <w:r w:rsidR="003F6CA2" w:rsidRPr="005D38FC">
              <w:t xml:space="preserve"> no less than</w:t>
            </w:r>
            <w:r w:rsidR="00061335" w:rsidRPr="005D38FC">
              <w:t xml:space="preserve"> </w:t>
            </w:r>
            <w:r w:rsidR="003F6CA2" w:rsidRPr="005D38FC">
              <w:t>7 days) before using the water within the 21 days-to-scheduled-harvest-window</w:t>
            </w:r>
            <w:r w:rsidRPr="005D38FC">
              <w:t>.</w:t>
            </w:r>
          </w:p>
          <w:p w14:paraId="2C16FBFD" w14:textId="77777777" w:rsidR="00941B0E" w:rsidRPr="005D38FC" w:rsidRDefault="0004642F" w:rsidP="00941B0E">
            <w:pPr>
              <w:spacing w:after="120"/>
            </w:pPr>
            <w:r>
              <w:rPr>
                <w:rFonts w:cs="Calibri"/>
                <w:b/>
                <w:szCs w:val="22"/>
              </w:rPr>
              <w:t xml:space="preserve">Baseline Assessment </w:t>
            </w:r>
            <w:r w:rsidR="00906126" w:rsidRPr="005D38FC">
              <w:rPr>
                <w:b/>
              </w:rPr>
              <w:t>Acceptance Criteri</w:t>
            </w:r>
            <w:r w:rsidR="004C5F44" w:rsidRPr="005D38FC">
              <w:rPr>
                <w:b/>
              </w:rPr>
              <w:t>a</w:t>
            </w:r>
            <w:r w:rsidR="00906126" w:rsidRPr="005D38FC">
              <w:t xml:space="preserve">: </w:t>
            </w:r>
          </w:p>
          <w:p w14:paraId="08CDD322" w14:textId="77777777" w:rsidR="00A51587" w:rsidRPr="005D38FC" w:rsidRDefault="000018ED" w:rsidP="00941B0E">
            <w:pPr>
              <w:spacing w:after="120"/>
              <w:ind w:left="150"/>
              <w:rPr>
                <w:b/>
              </w:rPr>
            </w:pPr>
            <w:r w:rsidRPr="005D38FC">
              <w:t>N</w:t>
            </w:r>
            <w:r w:rsidR="00686FF6" w:rsidRPr="005D38FC">
              <w:t>on-detectable</w:t>
            </w:r>
            <w:r w:rsidRPr="005D38FC">
              <w:t xml:space="preserve"> generic </w:t>
            </w:r>
            <w:r w:rsidRPr="005D38FC">
              <w:rPr>
                <w:i/>
              </w:rPr>
              <w:t>E. coli</w:t>
            </w:r>
            <w:r w:rsidRPr="005D38FC">
              <w:t xml:space="preserve"> in five (5) of six (6) 100 mL samples</w:t>
            </w:r>
            <w:r w:rsidR="00686FF6" w:rsidRPr="005D38FC">
              <w:t xml:space="preserve"> and</w:t>
            </w:r>
            <w:r w:rsidR="001D08A9" w:rsidRPr="005D38FC">
              <w:t xml:space="preserve"> </w:t>
            </w:r>
            <w:r w:rsidR="005D648F" w:rsidRPr="005D38FC">
              <w:rPr>
                <w:u w:val="single"/>
              </w:rPr>
              <w:t>&lt;</w:t>
            </w:r>
            <w:r w:rsidR="005D648F" w:rsidRPr="005D38FC">
              <w:t xml:space="preserve"> </w:t>
            </w:r>
            <w:r w:rsidR="00210B39" w:rsidRPr="005D38FC">
              <w:t>10</w:t>
            </w:r>
            <w:r w:rsidR="00906126" w:rsidRPr="005D38FC">
              <w:t xml:space="preserve"> MPN </w:t>
            </w:r>
            <w:r w:rsidR="00686FF6" w:rsidRPr="005D38FC">
              <w:t xml:space="preserve">as the </w:t>
            </w:r>
            <w:r w:rsidRPr="005D38FC">
              <w:t xml:space="preserve">single </w:t>
            </w:r>
            <w:r w:rsidR="00906126" w:rsidRPr="005D38FC">
              <w:t xml:space="preserve">sample maximum for </w:t>
            </w:r>
            <w:r w:rsidRPr="005D38FC">
              <w:t>one (1)</w:t>
            </w:r>
            <w:r w:rsidR="00906126" w:rsidRPr="005D38FC">
              <w:t xml:space="preserve"> sample</w:t>
            </w:r>
            <w:r w:rsidR="00F169A7" w:rsidRPr="005D38FC">
              <w:t>.</w:t>
            </w:r>
          </w:p>
          <w:p w14:paraId="5B2977FF" w14:textId="77777777" w:rsidR="00A51587" w:rsidRPr="005D38FC" w:rsidRDefault="00A51587" w:rsidP="00A51587">
            <w:pPr>
              <w:spacing w:after="120"/>
              <w:rPr>
                <w:b/>
              </w:rPr>
            </w:pPr>
            <w:r w:rsidRPr="005D38FC">
              <w:rPr>
                <w:b/>
              </w:rPr>
              <w:t>Note</w:t>
            </w:r>
            <w:r w:rsidRPr="005D38FC">
              <w:t xml:space="preserve">: For the purposes of water testing, MPN and CFU </w:t>
            </w:r>
            <w:r w:rsidR="001E37CC" w:rsidRPr="005D38FC">
              <w:t>ar</w:t>
            </w:r>
            <w:r w:rsidRPr="005D38FC">
              <w:t>e considered equivalent.</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60ED57C3" w14:textId="77777777" w:rsidR="00906126" w:rsidRPr="005D38FC" w:rsidRDefault="0049163E" w:rsidP="00906126">
            <w:pPr>
              <w:autoSpaceDE w:val="0"/>
              <w:autoSpaceDN w:val="0"/>
              <w:adjustRightInd w:val="0"/>
              <w:spacing w:before="120" w:after="120"/>
            </w:pPr>
            <w:bookmarkStart w:id="590" w:name="_Hlk2256349"/>
            <w:r w:rsidRPr="005D38FC">
              <w:t>The purpose of a</w:t>
            </w:r>
            <w:r w:rsidR="00906126" w:rsidRPr="005D38FC">
              <w:t xml:space="preserve"> baseline assessment is to ensure </w:t>
            </w:r>
            <w:r w:rsidRPr="005D38FC">
              <w:t xml:space="preserve">your </w:t>
            </w:r>
            <w:r w:rsidR="00906126" w:rsidRPr="005D38FC">
              <w:t xml:space="preserve">water source </w:t>
            </w:r>
            <w:r w:rsidRPr="005D38FC">
              <w:t xml:space="preserve">(e.g., </w:t>
            </w:r>
            <w:r w:rsidR="00906126" w:rsidRPr="005D38FC">
              <w:t>a well</w:t>
            </w:r>
            <w:r w:rsidRPr="005D38FC">
              <w:t xml:space="preserve"> or </w:t>
            </w:r>
            <w:r w:rsidR="00847469" w:rsidRPr="005D38FC">
              <w:t xml:space="preserve">regulated </w:t>
            </w:r>
            <w:r w:rsidRPr="005D38FC">
              <w:t>tertiary treated recycled water)</w:t>
            </w:r>
            <w:r w:rsidR="00906126" w:rsidRPr="005D38FC">
              <w:t xml:space="preserve"> meets the microbial standards </w:t>
            </w:r>
            <w:r w:rsidRPr="005D38FC">
              <w:t xml:space="preserve">for </w:t>
            </w:r>
            <w:r w:rsidR="00906126" w:rsidRPr="005D38FC">
              <w:t xml:space="preserve">generic </w:t>
            </w:r>
            <w:r w:rsidR="00906126" w:rsidRPr="005D38FC">
              <w:rPr>
                <w:i/>
              </w:rPr>
              <w:t>E. coli</w:t>
            </w:r>
            <w:r w:rsidR="00906126" w:rsidRPr="005D38FC">
              <w:t xml:space="preserve">. </w:t>
            </w:r>
            <w:r w:rsidRPr="005D38FC">
              <w:t xml:space="preserve">This </w:t>
            </w:r>
            <w:r w:rsidR="0013061D" w:rsidRPr="005D38FC">
              <w:t xml:space="preserve">baseline microbial </w:t>
            </w:r>
            <w:r w:rsidRPr="005D38FC">
              <w:t>assessment must be conducted before these Type A water sources can be used for overhead irrigation within 21 days to scheduled harvest.</w:t>
            </w:r>
          </w:p>
          <w:bookmarkEnd w:id="590"/>
          <w:p w14:paraId="0C4CC3C9" w14:textId="77777777" w:rsidR="00906126" w:rsidRPr="005D38FC" w:rsidRDefault="00686FF6" w:rsidP="00906126">
            <w:pPr>
              <w:autoSpaceDE w:val="0"/>
              <w:autoSpaceDN w:val="0"/>
              <w:adjustRightInd w:val="0"/>
              <w:spacing w:before="120" w:after="120"/>
            </w:pPr>
            <w:r w:rsidRPr="005D38FC">
              <w:rPr>
                <w:u w:val="single"/>
              </w:rPr>
              <w:t xml:space="preserve">Self-certification with historical </w:t>
            </w:r>
            <w:r w:rsidR="006F50AB" w:rsidRPr="005D38FC">
              <w:rPr>
                <w:u w:val="single"/>
              </w:rPr>
              <w:t xml:space="preserve">water test </w:t>
            </w:r>
            <w:r w:rsidRPr="005D38FC">
              <w:rPr>
                <w:u w:val="single"/>
              </w:rPr>
              <w:t>data</w:t>
            </w:r>
            <w:r w:rsidR="007749F9" w:rsidRPr="005D38FC">
              <w:rPr>
                <w:u w:val="single"/>
              </w:rPr>
              <w:t>:</w:t>
            </w:r>
            <w:r w:rsidR="007749F9" w:rsidRPr="005D38FC">
              <w:t xml:space="preserve"> </w:t>
            </w:r>
            <w:r w:rsidR="00906126" w:rsidRPr="005D38FC">
              <w:t xml:space="preserve">If </w:t>
            </w:r>
            <w:r w:rsidR="004C5F44" w:rsidRPr="005D38FC">
              <w:t xml:space="preserve">at least </w:t>
            </w:r>
            <w:r w:rsidR="00906126" w:rsidRPr="005D38FC">
              <w:t xml:space="preserve">four </w:t>
            </w:r>
            <w:r w:rsidR="004C5F44" w:rsidRPr="005D38FC">
              <w:t xml:space="preserve">(4) </w:t>
            </w:r>
            <w:r w:rsidR="00906126" w:rsidRPr="005D38FC">
              <w:t xml:space="preserve">of the last five (5) consecutive historical water tests </w:t>
            </w:r>
            <w:r w:rsidR="005D648F" w:rsidRPr="005D38FC">
              <w:t xml:space="preserve">(80%) </w:t>
            </w:r>
            <w:r w:rsidR="004C5F44" w:rsidRPr="005D38FC">
              <w:t xml:space="preserve">have no detectable generic </w:t>
            </w:r>
            <w:r w:rsidR="004C5F44" w:rsidRPr="005D38FC">
              <w:rPr>
                <w:i/>
              </w:rPr>
              <w:t>E. coli</w:t>
            </w:r>
            <w:r w:rsidR="00906126" w:rsidRPr="005D38FC">
              <w:t>, the remaining one (1) sample</w:t>
            </w:r>
            <w:r w:rsidR="004C5F44" w:rsidRPr="005D38FC">
              <w:t xml:space="preserve"> does not exceed</w:t>
            </w:r>
            <w:r w:rsidR="00906126" w:rsidRPr="005D38FC">
              <w:t xml:space="preserve"> </w:t>
            </w:r>
            <w:r w:rsidR="005D648F" w:rsidRPr="005D38FC">
              <w:t>(</w:t>
            </w:r>
            <w:r w:rsidR="005D648F" w:rsidRPr="005D38FC">
              <w:rPr>
                <w:u w:val="single"/>
              </w:rPr>
              <w:t>&lt;</w:t>
            </w:r>
            <w:r w:rsidR="005D648F" w:rsidRPr="005D38FC">
              <w:t xml:space="preserve">) </w:t>
            </w:r>
            <w:r w:rsidR="00210B39" w:rsidRPr="005D38FC">
              <w:t>10</w:t>
            </w:r>
            <w:r w:rsidR="00906126" w:rsidRPr="005D38FC">
              <w:t xml:space="preserve"> MPN in 100 mL, and one (1) of those tests was taken within the last 6 months, then the well</w:t>
            </w:r>
            <w:r w:rsidR="0049163E" w:rsidRPr="005D38FC">
              <w:t xml:space="preserve">/regulated </w:t>
            </w:r>
            <w:r w:rsidR="00847469" w:rsidRPr="005D38FC">
              <w:t xml:space="preserve">tertiary treated </w:t>
            </w:r>
            <w:r w:rsidR="00EB25F1" w:rsidRPr="005D38FC">
              <w:t xml:space="preserve">recycled </w:t>
            </w:r>
            <w:r w:rsidR="0049163E" w:rsidRPr="005D38FC">
              <w:t>water supply</w:t>
            </w:r>
            <w:r w:rsidR="00906126" w:rsidRPr="005D38FC">
              <w:t xml:space="preserve"> is self-certified as a Type A </w:t>
            </w:r>
            <w:r w:rsidR="00906126" w:rsidRPr="00D5180B">
              <w:rPr>
                <w:rFonts w:cs="Calibri"/>
                <w:szCs w:val="22"/>
              </w:rPr>
              <w:t>ag</w:t>
            </w:r>
            <w:r w:rsidR="00DF4D63" w:rsidRPr="00D5180B">
              <w:rPr>
                <w:rFonts w:cs="Calibri"/>
                <w:szCs w:val="22"/>
              </w:rPr>
              <w:t>ricultural</w:t>
            </w:r>
            <w:r w:rsidR="00906126" w:rsidRPr="005D38FC">
              <w:t xml:space="preserve"> water source.</w:t>
            </w:r>
          </w:p>
          <w:p w14:paraId="77FFB7BB" w14:textId="77777777" w:rsidR="003D6F31" w:rsidRPr="005D38FC" w:rsidRDefault="00686FF6" w:rsidP="00906126">
            <w:pPr>
              <w:autoSpaceDE w:val="0"/>
              <w:autoSpaceDN w:val="0"/>
              <w:adjustRightInd w:val="0"/>
              <w:spacing w:before="120" w:after="120"/>
            </w:pPr>
            <w:r w:rsidRPr="005D38FC">
              <w:rPr>
                <w:u w:val="single"/>
              </w:rPr>
              <w:t>Self-certification process</w:t>
            </w:r>
            <w:r w:rsidR="003971CB" w:rsidRPr="005D38FC">
              <w:rPr>
                <w:u w:val="single"/>
              </w:rPr>
              <w:t xml:space="preserve"> when no historical data is available</w:t>
            </w:r>
            <w:r w:rsidRPr="005D38FC">
              <w:rPr>
                <w:u w:val="single"/>
              </w:rPr>
              <w:t>:</w:t>
            </w:r>
            <w:r w:rsidRPr="005D38FC">
              <w:t xml:space="preserve"> </w:t>
            </w:r>
            <w:r w:rsidR="00906126" w:rsidRPr="005D38FC">
              <w:t>If historical data is unavailable, test the well</w:t>
            </w:r>
            <w:r w:rsidR="009E5237" w:rsidRPr="005D38FC">
              <w:t xml:space="preserve"> or </w:t>
            </w:r>
            <w:r w:rsidR="00EB25F1" w:rsidRPr="005D38FC">
              <w:t>regulated recycled water</w:t>
            </w:r>
            <w:r w:rsidR="00906126" w:rsidRPr="005D38FC">
              <w:t xml:space="preserve"> </w:t>
            </w:r>
            <w:r w:rsidR="00574656" w:rsidRPr="005D38FC">
              <w:t>twice (separated by no less than</w:t>
            </w:r>
            <w:r w:rsidRPr="005D38FC">
              <w:t xml:space="preserve"> seven</w:t>
            </w:r>
            <w:r w:rsidR="00574656" w:rsidRPr="005D38FC">
              <w:t xml:space="preserve"> </w:t>
            </w:r>
            <w:r w:rsidRPr="005D38FC">
              <w:t>days</w:t>
            </w:r>
            <w:r w:rsidR="00574656" w:rsidRPr="005D38FC">
              <w:t>)</w:t>
            </w:r>
            <w:r w:rsidRPr="005D38FC">
              <w:t xml:space="preserve"> </w:t>
            </w:r>
            <w:r w:rsidR="00906126" w:rsidRPr="005D38FC">
              <w:t xml:space="preserve">prior to use as the source water for a Type A </w:t>
            </w:r>
            <w:r w:rsidR="00906126" w:rsidRPr="00D5180B">
              <w:rPr>
                <w:rFonts w:cs="Calibri"/>
                <w:szCs w:val="22"/>
              </w:rPr>
              <w:t>ag</w:t>
            </w:r>
            <w:r w:rsidR="00DF4D63" w:rsidRPr="00D5180B">
              <w:rPr>
                <w:rFonts w:cs="Calibri"/>
                <w:szCs w:val="22"/>
              </w:rPr>
              <w:t>ricultural</w:t>
            </w:r>
            <w:r w:rsidR="00906126" w:rsidRPr="005D38FC">
              <w:t xml:space="preserve"> water system. If at least f</w:t>
            </w:r>
            <w:r w:rsidR="00EB7659" w:rsidRPr="005D38FC">
              <w:t>ive</w:t>
            </w:r>
            <w:r w:rsidR="00906126" w:rsidRPr="005D38FC">
              <w:t xml:space="preserve"> (</w:t>
            </w:r>
            <w:r w:rsidR="00EB7659" w:rsidRPr="005D38FC">
              <w:t>5</w:t>
            </w:r>
            <w:r w:rsidR="00906126" w:rsidRPr="005D38FC">
              <w:t xml:space="preserve">) of the </w:t>
            </w:r>
            <w:r w:rsidR="00A5299E" w:rsidRPr="005D38FC">
              <w:t xml:space="preserve">six </w:t>
            </w:r>
            <w:r w:rsidR="00906126" w:rsidRPr="005D38FC">
              <w:t>(</w:t>
            </w:r>
            <w:r w:rsidR="00A5299E" w:rsidRPr="005D38FC">
              <w:t>6</w:t>
            </w:r>
            <w:r w:rsidR="00906126" w:rsidRPr="005D38FC">
              <w:t xml:space="preserve">) </w:t>
            </w:r>
            <w:r w:rsidR="001D08A9" w:rsidRPr="005D38FC">
              <w:t xml:space="preserve">total </w:t>
            </w:r>
            <w:r w:rsidR="00906126" w:rsidRPr="005D38FC">
              <w:t xml:space="preserve">samples </w:t>
            </w:r>
            <w:r w:rsidRPr="005D38FC">
              <w:t xml:space="preserve">have no detectable generic </w:t>
            </w:r>
            <w:r w:rsidRPr="005D38FC">
              <w:rPr>
                <w:i/>
              </w:rPr>
              <w:t>E. coli</w:t>
            </w:r>
            <w:r w:rsidR="00906126" w:rsidRPr="005D38FC">
              <w:t xml:space="preserve"> and </w:t>
            </w:r>
            <w:r w:rsidR="004C5F44" w:rsidRPr="005D38FC">
              <w:t>the remaining</w:t>
            </w:r>
            <w:r w:rsidR="00906126" w:rsidRPr="005D38FC">
              <w:t xml:space="preserve"> sample </w:t>
            </w:r>
            <w:r w:rsidR="001C352D" w:rsidRPr="005D38FC">
              <w:t>ha</w:t>
            </w:r>
            <w:r w:rsidR="00EB7659" w:rsidRPr="005D38FC">
              <w:t>s</w:t>
            </w:r>
            <w:r w:rsidR="001C352D" w:rsidRPr="005D38FC">
              <w:t xml:space="preserve"> </w:t>
            </w:r>
            <w:r w:rsidR="001C352D" w:rsidRPr="005D38FC">
              <w:rPr>
                <w:u w:val="single"/>
              </w:rPr>
              <w:t>&lt;</w:t>
            </w:r>
            <w:r w:rsidR="001C352D" w:rsidRPr="005D38FC">
              <w:t xml:space="preserve"> </w:t>
            </w:r>
            <w:r w:rsidR="00210B39" w:rsidRPr="005D38FC">
              <w:t>10</w:t>
            </w:r>
            <w:r w:rsidR="001C352D" w:rsidRPr="005D38FC">
              <w:t xml:space="preserve"> MPN in 100 mL, </w:t>
            </w:r>
            <w:r w:rsidR="00906126" w:rsidRPr="005D38FC">
              <w:t>then the w</w:t>
            </w:r>
            <w:r w:rsidR="000914A0" w:rsidRPr="005D38FC">
              <w:t>ater</w:t>
            </w:r>
            <w:r w:rsidR="005D648F" w:rsidRPr="005D38FC">
              <w:t>/well</w:t>
            </w:r>
            <w:r w:rsidR="00906126" w:rsidRPr="005D38FC">
              <w:t xml:space="preserve"> is self-certified as a Type A </w:t>
            </w:r>
            <w:r w:rsidR="00906126" w:rsidRPr="00D5180B">
              <w:rPr>
                <w:rFonts w:cs="Calibri"/>
                <w:szCs w:val="22"/>
              </w:rPr>
              <w:t>ag</w:t>
            </w:r>
            <w:r w:rsidR="00DF4D63" w:rsidRPr="00D5180B">
              <w:rPr>
                <w:rFonts w:cs="Calibri"/>
                <w:szCs w:val="22"/>
              </w:rPr>
              <w:t>ricultural</w:t>
            </w:r>
            <w:r w:rsidR="00906126" w:rsidRPr="005D38FC">
              <w:t xml:space="preserve"> water source. </w:t>
            </w:r>
            <w:r w:rsidR="001C352D" w:rsidRPr="005D38FC">
              <w:t xml:space="preserve"> </w:t>
            </w:r>
          </w:p>
          <w:p w14:paraId="2838663D" w14:textId="77777777" w:rsidR="00906126" w:rsidRPr="005D38FC" w:rsidRDefault="00D971C6" w:rsidP="00906126">
            <w:pPr>
              <w:autoSpaceDE w:val="0"/>
              <w:autoSpaceDN w:val="0"/>
              <w:adjustRightInd w:val="0"/>
              <w:spacing w:before="120" w:after="120"/>
            </w:pPr>
            <w:r w:rsidRPr="005D38FC">
              <w:rPr>
                <w:u w:val="single"/>
              </w:rPr>
              <w:t xml:space="preserve">Testing </w:t>
            </w:r>
            <w:r w:rsidR="007749F9" w:rsidRPr="005D38FC">
              <w:rPr>
                <w:u w:val="single"/>
              </w:rPr>
              <w:t>Fail</w:t>
            </w:r>
            <w:r w:rsidRPr="005D38FC">
              <w:rPr>
                <w:u w:val="single"/>
              </w:rPr>
              <w:t>ur</w:t>
            </w:r>
            <w:r w:rsidR="004C5F44" w:rsidRPr="005D38FC">
              <w:rPr>
                <w:u w:val="single"/>
              </w:rPr>
              <w:t>e</w:t>
            </w:r>
            <w:r w:rsidR="007749F9" w:rsidRPr="005D38FC">
              <w:t xml:space="preserve">: </w:t>
            </w:r>
            <w:bookmarkStart w:id="591" w:name="_Hlk4689511"/>
            <w:r w:rsidR="00906126" w:rsidRPr="005D38FC">
              <w:t xml:space="preserve">If test results do not meet the acceptance criteria, then the </w:t>
            </w:r>
            <w:r w:rsidR="000914A0" w:rsidRPr="005D38FC">
              <w:t>water</w:t>
            </w:r>
            <w:r w:rsidR="005D648F" w:rsidRPr="005D38FC">
              <w:t>/well</w:t>
            </w:r>
            <w:r w:rsidR="00906126" w:rsidRPr="005D38FC">
              <w:t xml:space="preserve"> cannot be considered a Type A </w:t>
            </w:r>
            <w:r w:rsidR="00906126" w:rsidRPr="00D5180B">
              <w:rPr>
                <w:rFonts w:cs="Calibri"/>
                <w:szCs w:val="22"/>
              </w:rPr>
              <w:t>ag</w:t>
            </w:r>
            <w:r w:rsidR="00DF4D63" w:rsidRPr="00D5180B">
              <w:rPr>
                <w:rFonts w:cs="Calibri"/>
                <w:szCs w:val="22"/>
              </w:rPr>
              <w:t>ricultural</w:t>
            </w:r>
            <w:r w:rsidR="00906126" w:rsidRPr="005D38FC">
              <w:t xml:space="preserve"> water source. Perform a root cause analysis and an </w:t>
            </w:r>
            <w:r w:rsidR="00906126" w:rsidRPr="00D5180B">
              <w:rPr>
                <w:rFonts w:cs="Calibri"/>
                <w:szCs w:val="22"/>
              </w:rPr>
              <w:t>ag</w:t>
            </w:r>
            <w:r w:rsidR="00DF4D63" w:rsidRPr="00D5180B">
              <w:rPr>
                <w:rFonts w:cs="Calibri"/>
                <w:szCs w:val="22"/>
              </w:rPr>
              <w:t>ricultural</w:t>
            </w:r>
            <w:r w:rsidR="00906126" w:rsidRPr="005D38FC">
              <w:t xml:space="preserve"> water system assessment as described in Appendix A to identify and correct the failure. In the interim, the water can be treated or used as a source for a Type B </w:t>
            </w:r>
            <w:r w:rsidR="00906126" w:rsidRPr="00D5180B">
              <w:rPr>
                <w:rFonts w:cs="Calibri"/>
                <w:szCs w:val="22"/>
              </w:rPr>
              <w:t>ag</w:t>
            </w:r>
            <w:r w:rsidR="00DF4D63" w:rsidRPr="00D5180B">
              <w:rPr>
                <w:rFonts w:cs="Calibri"/>
                <w:szCs w:val="22"/>
              </w:rPr>
              <w:t>ricultural</w:t>
            </w:r>
            <w:r w:rsidR="00906126" w:rsidRPr="005D38FC">
              <w:t xml:space="preserve"> water system</w:t>
            </w:r>
            <w:bookmarkEnd w:id="591"/>
            <w:r w:rsidR="00906126" w:rsidRPr="005D38FC">
              <w:t>.</w:t>
            </w:r>
            <w:r w:rsidR="000914A0" w:rsidRPr="005D38FC">
              <w:t xml:space="preserve"> </w:t>
            </w:r>
          </w:p>
        </w:tc>
      </w:tr>
      <w:tr w:rsidR="00906126" w:rsidRPr="00D5180B" w14:paraId="37FFA07E" w14:textId="77777777" w:rsidTr="00906126">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E7499C" w14:textId="77777777" w:rsidR="00906126" w:rsidRPr="005D38FC" w:rsidRDefault="00906126" w:rsidP="00906126">
            <w:pPr>
              <w:autoSpaceDE w:val="0"/>
              <w:autoSpaceDN w:val="0"/>
              <w:adjustRightInd w:val="0"/>
              <w:spacing w:before="120" w:after="120"/>
            </w:pPr>
            <w:r w:rsidRPr="005D38FC">
              <w:rPr>
                <w:b/>
              </w:rPr>
              <w:t>Test Method:</w:t>
            </w:r>
            <w:r w:rsidRPr="005D38FC">
              <w:t xml:space="preserve"> Any </w:t>
            </w:r>
            <w:r w:rsidR="008E6FC7" w:rsidRPr="005D38FC">
              <w:t>FDA-allowed</w:t>
            </w:r>
            <w:r w:rsidRPr="005D38FC">
              <w:t xml:space="preserve"> method</w:t>
            </w:r>
            <w:r w:rsidR="00F14773">
              <w:rPr>
                <w:rFonts w:cs="Calibri"/>
                <w:sz w:val="20"/>
                <w:szCs w:val="20"/>
              </w:rPr>
              <w:fldChar w:fldCharType="begin"/>
            </w:r>
            <w:r w:rsidR="00F14773">
              <w:rPr>
                <w:rFonts w:cs="Calibri"/>
                <w:sz w:val="20"/>
                <w:szCs w:val="20"/>
              </w:rPr>
              <w:instrText xml:space="preserve"> NOTEREF _Ref2255442 \f \h </w:instrText>
            </w:r>
            <w:r w:rsidR="00F14773">
              <w:rPr>
                <w:rFonts w:cs="Calibri"/>
                <w:sz w:val="20"/>
                <w:szCs w:val="20"/>
              </w:rPr>
            </w:r>
            <w:r w:rsidR="00F14773">
              <w:rPr>
                <w:rFonts w:cs="Calibri"/>
                <w:sz w:val="20"/>
                <w:szCs w:val="20"/>
              </w:rPr>
              <w:fldChar w:fldCharType="separate"/>
            </w:r>
            <w:r w:rsidR="00F21CD4" w:rsidRPr="00F21CD4">
              <w:rPr>
                <w:rStyle w:val="FootnoteReference"/>
              </w:rPr>
              <w:t>2</w:t>
            </w:r>
            <w:r w:rsidR="00F14773">
              <w:rPr>
                <w:rFonts w:cs="Calibri"/>
                <w:sz w:val="20"/>
                <w:szCs w:val="20"/>
              </w:rPr>
              <w:fldChar w:fldCharType="end"/>
            </w:r>
          </w:p>
        </w:tc>
      </w:tr>
      <w:tr w:rsidR="00906126" w:rsidRPr="00D5180B" w14:paraId="39E362FF" w14:textId="77777777" w:rsidTr="00906126">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4BCCBCD" w14:textId="77777777" w:rsidR="00906126" w:rsidRPr="005D38FC" w:rsidRDefault="00906126" w:rsidP="00906126">
            <w:pPr>
              <w:autoSpaceDE w:val="0"/>
              <w:autoSpaceDN w:val="0"/>
              <w:adjustRightInd w:val="0"/>
              <w:spacing w:before="120" w:after="120"/>
            </w:pPr>
            <w:r w:rsidRPr="005D38FC">
              <w:rPr>
                <w:b/>
              </w:rPr>
              <w:lastRenderedPageBreak/>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904FB8" w:rsidRPr="00FF0908">
              <w:rPr>
                <w:szCs w:val="22"/>
              </w:rPr>
              <w:t xml:space="preserve"> </w:t>
            </w:r>
            <w:r w:rsidRPr="005D38FC">
              <w:t>who is the responsible party for a period of two years.</w:t>
            </w:r>
          </w:p>
        </w:tc>
      </w:tr>
      <w:tr w:rsidR="00906126" w:rsidRPr="00D5180B" w14:paraId="7FF112E1" w14:textId="77777777" w:rsidTr="003971CB">
        <w:trPr>
          <w:trHeight w:val="713"/>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63599D36" w14:textId="77777777" w:rsidR="00906126" w:rsidRPr="005D38FC" w:rsidRDefault="00971563" w:rsidP="00906126">
            <w:pPr>
              <w:autoSpaceDE w:val="0"/>
              <w:autoSpaceDN w:val="0"/>
              <w:adjustRightInd w:val="0"/>
              <w:spacing w:before="120" w:after="120"/>
              <w:rPr>
                <w:b/>
              </w:rPr>
            </w:pPr>
            <w:bookmarkStart w:id="592" w:name="_Hlk4683294"/>
            <w:r>
              <w:rPr>
                <w:b/>
              </w:rPr>
              <w:t>C</w:t>
            </w:r>
            <w:r w:rsidR="00906126" w:rsidRPr="005D38FC">
              <w:rPr>
                <w:b/>
              </w:rPr>
              <w:t xml:space="preserve">2. </w:t>
            </w:r>
            <w:r w:rsidR="00407416" w:rsidRPr="005D38FC">
              <w:rPr>
                <w:b/>
              </w:rPr>
              <w:t xml:space="preserve">Initial Microbial Water Quality Assessment </w:t>
            </w:r>
            <w:r w:rsidR="00906126" w:rsidRPr="005D38FC">
              <w:rPr>
                <w:b/>
              </w:rPr>
              <w:t xml:space="preserve"> </w:t>
            </w:r>
          </w:p>
        </w:tc>
      </w:tr>
      <w:tr w:rsidR="00906126" w:rsidRPr="00D5180B" w14:paraId="46E76C18"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E6E4204" w14:textId="77777777" w:rsidR="00906126" w:rsidRPr="005D38FC" w:rsidRDefault="00CD1D67" w:rsidP="00906126">
            <w:pPr>
              <w:autoSpaceDE w:val="0"/>
              <w:autoSpaceDN w:val="0"/>
              <w:adjustRightInd w:val="0"/>
              <w:spacing w:before="120" w:after="120"/>
            </w:pPr>
            <w:r w:rsidRPr="005D38FC">
              <w:rPr>
                <w:b/>
              </w:rPr>
              <w:t xml:space="preserve">Target Organism: </w:t>
            </w:r>
            <w:r w:rsidRPr="005D38FC">
              <w:t xml:space="preserve">Generic </w:t>
            </w:r>
            <w:r w:rsidRPr="005D38FC">
              <w:rPr>
                <w:i/>
              </w:rPr>
              <w:t>E. coli</w:t>
            </w:r>
          </w:p>
        </w:tc>
      </w:tr>
      <w:tr w:rsidR="0004642F" w:rsidRPr="00D5180B" w14:paraId="6C5E1764" w14:textId="77777777" w:rsidTr="005D38FC">
        <w:trPr>
          <w:trHeight w:val="893"/>
        </w:trPr>
        <w:tc>
          <w:tcPr>
            <w:tcW w:w="3882" w:type="dxa"/>
            <w:gridSpan w:val="2"/>
            <w:tcBorders>
              <w:top w:val="single" w:sz="4" w:space="0" w:color="auto"/>
              <w:left w:val="single" w:sz="4" w:space="0" w:color="auto"/>
              <w:bottom w:val="single" w:sz="4" w:space="0" w:color="auto"/>
              <w:right w:val="single" w:sz="4" w:space="0" w:color="auto"/>
            </w:tcBorders>
            <w:shd w:val="clear" w:color="auto" w:fill="auto"/>
          </w:tcPr>
          <w:p w14:paraId="372AA9FD" w14:textId="77777777" w:rsidR="00B4716C" w:rsidRPr="00016D99" w:rsidRDefault="0004642F" w:rsidP="00B4716C">
            <w:pPr>
              <w:spacing w:before="120"/>
              <w:rPr>
                <w:b/>
              </w:rPr>
            </w:pPr>
            <w:r w:rsidRPr="00016D99">
              <w:rPr>
                <w:rFonts w:cs="Calibri"/>
                <w:b/>
                <w:szCs w:val="22"/>
              </w:rPr>
              <w:t xml:space="preserve">Initial Assessment </w:t>
            </w:r>
            <w:r w:rsidR="00B4716C" w:rsidRPr="00016D99">
              <w:rPr>
                <w:b/>
              </w:rPr>
              <w:t>Sampling Procedure:</w:t>
            </w:r>
          </w:p>
          <w:p w14:paraId="7AC81D82" w14:textId="77777777" w:rsidR="00B4716C" w:rsidRPr="00016D99" w:rsidRDefault="00B4716C" w:rsidP="00B4716C">
            <w:pPr>
              <w:ind w:left="150"/>
            </w:pPr>
            <w:r w:rsidRPr="00016D99">
              <w:t xml:space="preserve">Aseptically collect at least three (3)-100 mL during one irrigation event </w:t>
            </w:r>
            <w:r w:rsidRPr="004B7DEC">
              <w:t>at the end of the delivery system (e.g., last sprinkler head).</w:t>
            </w:r>
          </w:p>
          <w:p w14:paraId="6A20F2D2" w14:textId="77777777" w:rsidR="00B4716C" w:rsidRPr="00016D99" w:rsidRDefault="0004642F" w:rsidP="00B4716C">
            <w:pPr>
              <w:spacing w:before="240"/>
              <w:rPr>
                <w:b/>
              </w:rPr>
            </w:pPr>
            <w:r w:rsidRPr="00016D99">
              <w:rPr>
                <w:rFonts w:cs="Calibri"/>
                <w:b/>
                <w:szCs w:val="22"/>
              </w:rPr>
              <w:t xml:space="preserve">Initial Assessment </w:t>
            </w:r>
            <w:r w:rsidR="00B4716C" w:rsidRPr="00016D99">
              <w:rPr>
                <w:b/>
              </w:rPr>
              <w:t xml:space="preserve">Sampling Frequency: </w:t>
            </w:r>
          </w:p>
          <w:p w14:paraId="0D104007" w14:textId="77777777" w:rsidR="00B4716C" w:rsidRPr="00016D99" w:rsidRDefault="00B4716C" w:rsidP="00B4716C">
            <w:pPr>
              <w:ind w:left="150"/>
            </w:pPr>
            <w:r w:rsidRPr="00016D99">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437508EF" w14:textId="77777777" w:rsidR="00A33922" w:rsidRPr="00016D99" w:rsidRDefault="00A33922" w:rsidP="00A33922">
            <w:pPr>
              <w:spacing w:before="240" w:after="0"/>
            </w:pPr>
            <w:r w:rsidRPr="00016D99">
              <w:rPr>
                <w:b/>
              </w:rPr>
              <w:t>Initial Assessment</w:t>
            </w:r>
            <w:r w:rsidRPr="00016D99">
              <w:rPr>
                <w:rFonts w:cs="Calibri"/>
                <w:b/>
                <w:szCs w:val="22"/>
              </w:rPr>
              <w:t xml:space="preserve"> Acceptance Criteria</w:t>
            </w:r>
            <w:r w:rsidRPr="00016D99">
              <w:t xml:space="preserve">: </w:t>
            </w:r>
          </w:p>
          <w:p w14:paraId="7BE4A218" w14:textId="77777777" w:rsidR="00F1599D" w:rsidRPr="00016D99" w:rsidRDefault="00A33922" w:rsidP="00F1599D">
            <w:pPr>
              <w:spacing w:before="0" w:after="120"/>
              <w:ind w:left="150"/>
              <w:rPr>
                <w:u w:val="single"/>
              </w:rPr>
            </w:pPr>
            <w:r w:rsidRPr="00016D99">
              <w:t xml:space="preserve">Non-detectable generic </w:t>
            </w:r>
            <w:r w:rsidRPr="00016D99">
              <w:rPr>
                <w:i/>
              </w:rPr>
              <w:t>E. coli</w:t>
            </w:r>
            <w:r w:rsidRPr="00016D99">
              <w:t xml:space="preserve"> in two (2) of three (3)-100 mL samples and </w:t>
            </w:r>
            <w:r w:rsidRPr="00016D99">
              <w:rPr>
                <w:u w:val="single"/>
              </w:rPr>
              <w:t>&lt;</w:t>
            </w:r>
            <w:r w:rsidRPr="00016D99">
              <w:rPr>
                <w:i/>
              </w:rPr>
              <w:t xml:space="preserve"> </w:t>
            </w:r>
            <w:r w:rsidRPr="00016D99">
              <w:t>10 MPN as the single sample maximum for one (1) sample.</w:t>
            </w:r>
            <w:r w:rsidRPr="00016D99">
              <w:rPr>
                <w:u w:val="single"/>
              </w:rPr>
              <w:t xml:space="preserve"> </w:t>
            </w:r>
          </w:p>
          <w:p w14:paraId="0D2B7ACB" w14:textId="77777777" w:rsidR="00B4716C" w:rsidRPr="00016D99" w:rsidRDefault="00B8659B" w:rsidP="00B4716C">
            <w:pPr>
              <w:spacing w:after="120"/>
              <w:ind w:left="-30"/>
              <w:rPr>
                <w:b/>
              </w:rPr>
            </w:pPr>
            <w:r w:rsidRPr="00016D99">
              <w:rPr>
                <w:b/>
              </w:rPr>
              <w:t>Follow-</w:t>
            </w:r>
            <w:r w:rsidR="0004642F" w:rsidRPr="00016D99">
              <w:rPr>
                <w:b/>
              </w:rPr>
              <w:t>up Testing</w:t>
            </w:r>
            <w:r w:rsidR="0004642F" w:rsidRPr="00016D99">
              <w:rPr>
                <w:rFonts w:cs="Calibri"/>
                <w:b/>
                <w:szCs w:val="22"/>
              </w:rPr>
              <w:t xml:space="preserve"> </w:t>
            </w:r>
            <w:r w:rsidR="00B4716C" w:rsidRPr="00016D99">
              <w:rPr>
                <w:rFonts w:cs="Calibri"/>
                <w:b/>
                <w:szCs w:val="22"/>
              </w:rPr>
              <w:t xml:space="preserve">Acceptance </w:t>
            </w:r>
            <w:r w:rsidRPr="00016D99">
              <w:rPr>
                <w:rFonts w:cs="Calibri"/>
                <w:b/>
                <w:szCs w:val="22"/>
              </w:rPr>
              <w:t>Criteria</w:t>
            </w:r>
            <w:r w:rsidR="00B4716C" w:rsidRPr="00016D99">
              <w:rPr>
                <w:b/>
              </w:rPr>
              <w:t>:</w:t>
            </w:r>
          </w:p>
          <w:p w14:paraId="58126BD3" w14:textId="77777777" w:rsidR="00B4716C" w:rsidRPr="00016D99" w:rsidRDefault="00B4716C" w:rsidP="00B4716C">
            <w:pPr>
              <w:spacing w:before="0" w:after="120"/>
              <w:ind w:left="150"/>
            </w:pPr>
            <w:r w:rsidRPr="00016D99">
              <w:t xml:space="preserve">Non-detectable in four (4) of five (5)-100 mL samples and </w:t>
            </w:r>
            <w:r w:rsidR="00CA6374" w:rsidRPr="00016D99">
              <w:rPr>
                <w:u w:val="single"/>
              </w:rPr>
              <w:t>&lt;</w:t>
            </w:r>
            <w:r w:rsidR="00CA6374" w:rsidRPr="00016D99">
              <w:t xml:space="preserve"> </w:t>
            </w:r>
            <w:r w:rsidRPr="00016D99">
              <w:t>10 MPN as the single sample maximum for one (1) sample.</w:t>
            </w:r>
            <w:r w:rsidR="00A76E65" w:rsidRPr="00016D99">
              <w:t xml:space="preserve"> </w:t>
            </w:r>
          </w:p>
          <w:p w14:paraId="55BF72B0" w14:textId="77777777" w:rsidR="00B4716C" w:rsidRPr="00016D99" w:rsidRDefault="00B4716C" w:rsidP="00B4716C">
            <w:pPr>
              <w:spacing w:before="0" w:after="120"/>
              <w:rPr>
                <w:b/>
              </w:rPr>
            </w:pPr>
          </w:p>
          <w:p w14:paraId="2C9FBF80" w14:textId="77777777" w:rsidR="00B4716C" w:rsidRPr="00016D99" w:rsidRDefault="00B4716C" w:rsidP="00B4716C">
            <w:pPr>
              <w:spacing w:before="120"/>
              <w:rPr>
                <w:b/>
              </w:rPr>
            </w:pPr>
            <w:r w:rsidRPr="00016D99">
              <w:rPr>
                <w:b/>
              </w:rPr>
              <w:t>Note</w:t>
            </w:r>
            <w:r w:rsidRPr="00016D99">
              <w:t>: For the purposes of water testing, MPN and CFU are considered equivalent.</w:t>
            </w:r>
          </w:p>
        </w:tc>
        <w:tc>
          <w:tcPr>
            <w:tcW w:w="6332" w:type="dxa"/>
            <w:gridSpan w:val="2"/>
            <w:tcBorders>
              <w:top w:val="single" w:sz="4" w:space="0" w:color="auto"/>
              <w:left w:val="single" w:sz="4" w:space="0" w:color="auto"/>
              <w:bottom w:val="single" w:sz="4" w:space="0" w:color="auto"/>
              <w:right w:val="single" w:sz="4" w:space="0" w:color="auto"/>
            </w:tcBorders>
            <w:shd w:val="clear" w:color="auto" w:fill="auto"/>
          </w:tcPr>
          <w:p w14:paraId="07826B1E" w14:textId="77777777" w:rsidR="00061335" w:rsidRPr="00016D99" w:rsidRDefault="00B4716C" w:rsidP="00061335">
            <w:pPr>
              <w:autoSpaceDE w:val="0"/>
              <w:autoSpaceDN w:val="0"/>
              <w:adjustRightInd w:val="0"/>
              <w:spacing w:before="120" w:after="120"/>
            </w:pPr>
            <w:r w:rsidRPr="00016D99">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w:t>
            </w:r>
            <w:r w:rsidR="008B3BCB" w:rsidRPr="00016D99">
              <w:t xml:space="preserve"> source</w:t>
            </w:r>
            <w:r w:rsidRPr="00016D99">
              <w:t>.  Unless there is a material change to your system (e.g., change in equipment or type of water treatment), this is a one-time assessment for each irrigation system,</w:t>
            </w:r>
            <w:r w:rsidR="00061335" w:rsidRPr="00016D99">
              <w:t xml:space="preserve"> and it is not necessary to repeat system evaluations for each irrigation event.</w:t>
            </w:r>
          </w:p>
          <w:p w14:paraId="31541AAB" w14:textId="77777777" w:rsidR="00B4716C" w:rsidRPr="00016D99" w:rsidRDefault="00061335" w:rsidP="00061335">
            <w:pPr>
              <w:autoSpaceDE w:val="0"/>
              <w:autoSpaceDN w:val="0"/>
              <w:adjustRightInd w:val="0"/>
              <w:spacing w:before="120" w:after="120"/>
            </w:pPr>
            <w:r w:rsidRPr="00016D99">
              <w: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t>
            </w:r>
          </w:p>
          <w:p w14:paraId="028FD184" w14:textId="77777777" w:rsidR="00B4716C" w:rsidRPr="00016D99" w:rsidRDefault="00B4716C" w:rsidP="00B4716C">
            <w:pPr>
              <w:autoSpaceDE w:val="0"/>
              <w:autoSpaceDN w:val="0"/>
              <w:adjustRightInd w:val="0"/>
              <w:spacing w:before="120" w:after="120"/>
            </w:pPr>
            <w:r w:rsidRPr="00016D99">
              <w:rPr>
                <w:u w:val="single"/>
              </w:rPr>
              <w:t>Initial Assessment Testing</w:t>
            </w:r>
            <w:r w:rsidRPr="00016D99">
              <w:t xml:space="preserve"> </w:t>
            </w:r>
          </w:p>
          <w:p w14:paraId="62655BB0" w14:textId="77777777" w:rsidR="00B4716C" w:rsidRPr="00016D99" w:rsidRDefault="00B4716C" w:rsidP="00A33922">
            <w:pPr>
              <w:pStyle w:val="TableParagraph"/>
              <w:ind w:right="84"/>
            </w:pPr>
            <w:r w:rsidRPr="00016D99">
              <w:t>If at least two (2) in three (3) samples</w:t>
            </w:r>
            <w:r w:rsidR="00385E8F">
              <w:t xml:space="preserve"> </w:t>
            </w:r>
            <w:r w:rsidRPr="00016D99">
              <w:t xml:space="preserve">do not have detectable levels of generic </w:t>
            </w:r>
            <w:r w:rsidRPr="00016D99">
              <w:rPr>
                <w:i/>
              </w:rPr>
              <w:t>E. coli</w:t>
            </w:r>
            <w:r w:rsidRPr="00016D99">
              <w:t>, and the level in the one remaining sample is no greater than (</w:t>
            </w:r>
            <w:r w:rsidRPr="00016D99">
              <w:rPr>
                <w:u w:val="single"/>
              </w:rPr>
              <w:t>&lt;</w:t>
            </w:r>
            <w:r w:rsidRPr="00016D99">
              <w:t xml:space="preserve">) 10 MPN, then the water system maintains its Type A status. </w:t>
            </w:r>
          </w:p>
          <w:p w14:paraId="657B6B9E" w14:textId="77777777" w:rsidR="00961616" w:rsidRPr="00016D99" w:rsidRDefault="00961616" w:rsidP="00B563A5">
            <w:pPr>
              <w:pStyle w:val="TableParagraph"/>
              <w:ind w:right="84"/>
            </w:pPr>
          </w:p>
          <w:p w14:paraId="4ADC86D5" w14:textId="77777777" w:rsidR="00961616" w:rsidRDefault="00961616" w:rsidP="00B563A5">
            <w:pPr>
              <w:pStyle w:val="TableParagraph"/>
              <w:ind w:right="84"/>
            </w:pPr>
            <w:r w:rsidRPr="00016D99">
              <w:t>If water samples</w:t>
            </w:r>
            <w:r w:rsidR="00385E8F">
              <w:t xml:space="preserve"> </w:t>
            </w:r>
            <w:r w:rsidRPr="00016D99">
              <w:t xml:space="preserve">do not meet the acceptance criteria (i.e., if two (2) or more of the samples have  detectable levels of generic </w:t>
            </w:r>
            <w:r w:rsidRPr="00016D99">
              <w:rPr>
                <w:i/>
              </w:rPr>
              <w:t>E. coli</w:t>
            </w:r>
            <w:r w:rsidRPr="00016D99">
              <w:t xml:space="preserve"> </w:t>
            </w:r>
            <w:r w:rsidRPr="00016D99">
              <w:rPr>
                <w:u w:val="single"/>
              </w:rPr>
              <w:t>or</w:t>
            </w:r>
            <w:r w:rsidRPr="00016D99">
              <w:t xml:space="preserve"> the level in at least one sample is greater than (&gt;) 10 MPN), then conduct the follow-up testing</w:t>
            </w:r>
            <w:r w:rsidR="00385E8F">
              <w:t>:</w:t>
            </w:r>
          </w:p>
          <w:p w14:paraId="092D6B94" w14:textId="77777777" w:rsidR="00B4716C" w:rsidRPr="003B04AF" w:rsidRDefault="00B4716C" w:rsidP="00B4716C">
            <w:pPr>
              <w:autoSpaceDE w:val="0"/>
              <w:autoSpaceDN w:val="0"/>
              <w:adjustRightInd w:val="0"/>
              <w:spacing w:before="120" w:after="120"/>
            </w:pPr>
            <w:r w:rsidRPr="00016D99">
              <w:rPr>
                <w:u w:val="single"/>
              </w:rPr>
              <w:t>Follow-up Testing</w:t>
            </w:r>
          </w:p>
          <w:p w14:paraId="2E84CA35" w14:textId="77777777" w:rsidR="00996747" w:rsidRPr="00016D99" w:rsidRDefault="00E16D46" w:rsidP="00385E8F">
            <w:pPr>
              <w:pStyle w:val="ListParagraph"/>
              <w:numPr>
                <w:ilvl w:val="0"/>
                <w:numId w:val="134"/>
              </w:numPr>
              <w:autoSpaceDE w:val="0"/>
              <w:autoSpaceDN w:val="0"/>
              <w:adjustRightInd w:val="0"/>
              <w:spacing w:before="120" w:after="120"/>
              <w:ind w:left="481"/>
            </w:pPr>
            <w:r w:rsidRPr="00385E8F">
              <w:rPr>
                <w:rFonts w:cs="Calibri"/>
              </w:rPr>
              <w:t>Prior to the next</w:t>
            </w:r>
            <w:r w:rsidRPr="00016D99">
              <w:t xml:space="preserve"> </w:t>
            </w:r>
            <w:r w:rsidR="00996747" w:rsidRPr="00016D99">
              <w:t xml:space="preserve">irrigation </w:t>
            </w:r>
            <w:r w:rsidRPr="00385E8F">
              <w:rPr>
                <w:rFonts w:cs="Calibri"/>
              </w:rPr>
              <w:t>event</w:t>
            </w:r>
            <w:r w:rsidR="00996747" w:rsidRPr="00016D99">
              <w:t xml:space="preserve"> perform a root cause analysis and an </w:t>
            </w:r>
            <w:r w:rsidR="00996747" w:rsidRPr="00385E8F">
              <w:rPr>
                <w:rFonts w:cs="Calibri"/>
              </w:rPr>
              <w:t>ag</w:t>
            </w:r>
            <w:r w:rsidR="00DF4D63" w:rsidRPr="00385E8F">
              <w:rPr>
                <w:rFonts w:cs="Calibri"/>
              </w:rPr>
              <w:t>ricultural</w:t>
            </w:r>
            <w:r w:rsidR="00996747" w:rsidRPr="00016D99">
              <w:t xml:space="preserve"> water system assessment as described in Appendix A to identify and correct the failure. </w:t>
            </w:r>
          </w:p>
          <w:p w14:paraId="374E2AFF" w14:textId="77777777" w:rsidR="00996747" w:rsidRPr="00016D99" w:rsidRDefault="00996747" w:rsidP="00385E8F">
            <w:pPr>
              <w:pStyle w:val="ListParagraph"/>
              <w:numPr>
                <w:ilvl w:val="0"/>
                <w:numId w:val="134"/>
              </w:numPr>
              <w:autoSpaceDE w:val="0"/>
              <w:autoSpaceDN w:val="0"/>
              <w:adjustRightInd w:val="0"/>
              <w:spacing w:before="120" w:after="120"/>
              <w:ind w:left="481"/>
            </w:pPr>
            <w:r w:rsidRPr="00016D99">
              <w:t xml:space="preserve">After assessing the system, retest the system for generic </w:t>
            </w:r>
            <w:r w:rsidRPr="00385E8F">
              <w:rPr>
                <w:i/>
              </w:rPr>
              <w:t>E. coli</w:t>
            </w:r>
            <w:r w:rsidRPr="00016D99">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w:t>
            </w:r>
            <w:r w:rsidRPr="00016D99">
              <w:lastRenderedPageBreak/>
              <w:t xml:space="preserve">must have no detectable generic </w:t>
            </w:r>
            <w:r w:rsidRPr="00385E8F">
              <w:rPr>
                <w:i/>
              </w:rPr>
              <w:t>E. coli</w:t>
            </w:r>
            <w:r w:rsidRPr="00016D99">
              <w:t xml:space="preserve"> and the one (1) remaining sample must have levels no greater than (</w:t>
            </w:r>
            <w:r w:rsidRPr="00385E8F">
              <w:rPr>
                <w:u w:val="single"/>
              </w:rPr>
              <w:t>&lt;)</w:t>
            </w:r>
            <w:r w:rsidRPr="00016D99">
              <w:t xml:space="preserve"> 10 MPN / 100 mL. </w:t>
            </w:r>
          </w:p>
          <w:p w14:paraId="4CD44703" w14:textId="77777777" w:rsidR="00996747" w:rsidRDefault="00996747" w:rsidP="00385E8F">
            <w:pPr>
              <w:pStyle w:val="ListParagraph"/>
              <w:numPr>
                <w:ilvl w:val="0"/>
                <w:numId w:val="134"/>
              </w:numPr>
              <w:autoSpaceDE w:val="0"/>
              <w:autoSpaceDN w:val="0"/>
              <w:adjustRightInd w:val="0"/>
              <w:spacing w:before="120" w:after="120" w:line="240" w:lineRule="auto"/>
              <w:ind w:left="481"/>
              <w:contextualSpacing w:val="0"/>
            </w:pPr>
            <w:r w:rsidRPr="00016D99">
              <w:t xml:space="preserve">If test results meet the acceptance criterion for generic </w:t>
            </w:r>
            <w:r w:rsidRPr="00016D99">
              <w:rPr>
                <w:i/>
              </w:rPr>
              <w:t>E. coli</w:t>
            </w:r>
            <w:r w:rsidRPr="00016D99">
              <w:t>, the water system can be used as a Type A system.</w:t>
            </w:r>
          </w:p>
          <w:p w14:paraId="06B517C8" w14:textId="77777777" w:rsidR="00B4716C" w:rsidRPr="00016D99" w:rsidRDefault="00385E8F" w:rsidP="00385E8F">
            <w:pPr>
              <w:autoSpaceDE w:val="0"/>
              <w:autoSpaceDN w:val="0"/>
              <w:adjustRightInd w:val="0"/>
              <w:spacing w:before="120" w:after="120"/>
            </w:pPr>
            <w:r w:rsidRPr="005D38FC">
              <w:rPr>
                <w:u w:val="single"/>
              </w:rPr>
              <w:t>Testing Failure</w:t>
            </w:r>
            <w:r w:rsidRPr="005D38FC">
              <w:t xml:space="preserve">:  </w:t>
            </w:r>
            <w:r w:rsidRPr="00016D99">
              <w:t xml:space="preserve">When one sample has more than (&gt;) 10 MPN / 100 mL or more than one sample have detectable generic </w:t>
            </w:r>
            <w:r w:rsidRPr="00016D99">
              <w:rPr>
                <w:i/>
              </w:rPr>
              <w:t>E. coli</w:t>
            </w:r>
            <w:r w:rsidRPr="00016D99">
              <w:t>, the agricultural water system is disqualified for Type A usage. Perform a root cause analysis to identify and correct the failure (see Appendix A for mitigation measures). In the interim, the water can be used as a Type B agricultural water system.</w:t>
            </w:r>
          </w:p>
        </w:tc>
      </w:tr>
      <w:tr w:rsidR="00B4716C" w:rsidRPr="00D5180B" w14:paraId="4CFA02EB" w14:textId="77777777" w:rsidTr="00B4716C">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70B438F5" w14:textId="77777777" w:rsidR="00B4716C" w:rsidRPr="005D38FC" w:rsidRDefault="00B4716C" w:rsidP="00B4716C">
            <w:pPr>
              <w:autoSpaceDE w:val="0"/>
              <w:autoSpaceDN w:val="0"/>
              <w:adjustRightInd w:val="0"/>
              <w:spacing w:before="120" w:after="120"/>
            </w:pPr>
            <w:r w:rsidRPr="005D38FC">
              <w:rPr>
                <w:b/>
              </w:rPr>
              <w:lastRenderedPageBreak/>
              <w:t>Test Method:</w:t>
            </w:r>
            <w:r w:rsidRPr="005D38FC">
              <w:t xml:space="preserve"> Any FDA-allowed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5F2F2C" w:rsidRPr="005F2F2C">
              <w:rPr>
                <w:rStyle w:val="FootnoteReference"/>
              </w:rPr>
              <w:t>2</w:t>
            </w:r>
            <w:r w:rsidR="00F14773" w:rsidRPr="00D5180B">
              <w:rPr>
                <w:rFonts w:cs="Calibri"/>
                <w:szCs w:val="22"/>
              </w:rPr>
              <w:fldChar w:fldCharType="end"/>
            </w:r>
          </w:p>
        </w:tc>
      </w:tr>
      <w:tr w:rsidR="00B4716C" w:rsidRPr="00D5180B" w14:paraId="1FD6A84B" w14:textId="77777777" w:rsidTr="006761FC">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2E4ECB36" w14:textId="77777777" w:rsidR="00B4716C" w:rsidRPr="005D38FC" w:rsidRDefault="00B4716C" w:rsidP="00B4716C">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tr w:rsidR="00B4716C" w:rsidRPr="00D5180B" w14:paraId="51FB63A7" w14:textId="77777777" w:rsidTr="00B4716C">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02F847" w14:textId="77777777" w:rsidR="00B4716C" w:rsidRPr="005D38FC" w:rsidRDefault="00971563" w:rsidP="00B4716C">
            <w:pPr>
              <w:autoSpaceDE w:val="0"/>
              <w:autoSpaceDN w:val="0"/>
              <w:adjustRightInd w:val="0"/>
              <w:spacing w:before="120" w:after="120"/>
            </w:pPr>
            <w:r>
              <w:rPr>
                <w:b/>
              </w:rPr>
              <w:t>C</w:t>
            </w:r>
            <w:r w:rsidR="00B4716C" w:rsidRPr="005D38FC">
              <w:rPr>
                <w:b/>
              </w:rPr>
              <w:t>3. Routine Verification of Microbial Water Quality</w:t>
            </w:r>
          </w:p>
        </w:tc>
      </w:tr>
      <w:tr w:rsidR="00B4716C" w:rsidRPr="00D5180B" w14:paraId="6E3DBDFF" w14:textId="77777777" w:rsidTr="00B4716C">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342AEFC9" w14:textId="77777777" w:rsidR="00B4716C" w:rsidRPr="005D38FC" w:rsidRDefault="00B4716C" w:rsidP="00B4716C">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04642F" w:rsidRPr="00D5180B" w14:paraId="40F209D4" w14:textId="77777777" w:rsidTr="005D38FC">
        <w:trPr>
          <w:trHeight w:val="4586"/>
        </w:trPr>
        <w:tc>
          <w:tcPr>
            <w:tcW w:w="4732" w:type="dxa"/>
            <w:gridSpan w:val="3"/>
            <w:tcBorders>
              <w:top w:val="single" w:sz="4" w:space="0" w:color="auto"/>
              <w:left w:val="single" w:sz="4" w:space="0" w:color="auto"/>
              <w:bottom w:val="single" w:sz="4" w:space="0" w:color="auto"/>
              <w:right w:val="single" w:sz="4" w:space="0" w:color="auto"/>
            </w:tcBorders>
            <w:shd w:val="clear" w:color="auto" w:fill="auto"/>
          </w:tcPr>
          <w:p w14:paraId="51AEC085" w14:textId="77777777" w:rsidR="00B4716C" w:rsidRPr="005D38FC" w:rsidRDefault="00B4716C" w:rsidP="00B4716C">
            <w:pPr>
              <w:spacing w:before="120"/>
              <w:rPr>
                <w:b/>
              </w:rPr>
            </w:pPr>
            <w:r w:rsidRPr="005D38FC">
              <w:rPr>
                <w:b/>
              </w:rPr>
              <w:t>Sampling Procedure</w:t>
            </w:r>
          </w:p>
          <w:p w14:paraId="381C82E9" w14:textId="77777777" w:rsidR="00B4716C" w:rsidRPr="005D38FC" w:rsidRDefault="00B4716C" w:rsidP="00122A81">
            <w:pPr>
              <w:spacing w:after="120"/>
              <w:ind w:left="144"/>
            </w:pPr>
            <w:r w:rsidRPr="005D38FC">
              <w:t>Three (3)-100 mL sample aseptically collected at the end of the delivery system (e.g., the last sprinkler head).</w:t>
            </w:r>
          </w:p>
          <w:p w14:paraId="38D70142" w14:textId="77777777" w:rsidR="00B4716C" w:rsidRPr="005D38FC" w:rsidRDefault="00B4716C" w:rsidP="00122A81">
            <w:pPr>
              <w:spacing w:before="240"/>
              <w:rPr>
                <w:b/>
              </w:rPr>
            </w:pPr>
            <w:r w:rsidRPr="005D38FC">
              <w:rPr>
                <w:b/>
              </w:rPr>
              <w:t xml:space="preserve">Sampling Frequency </w:t>
            </w:r>
          </w:p>
          <w:p w14:paraId="2B5807EF" w14:textId="77777777" w:rsidR="00C631F7" w:rsidRPr="005D38FC" w:rsidRDefault="00C631F7" w:rsidP="00C631F7">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6B35362F" w14:textId="77777777" w:rsidR="00B4716C" w:rsidRPr="005D38FC" w:rsidRDefault="00B4716C" w:rsidP="00B4716C">
            <w:pPr>
              <w:spacing w:before="240" w:after="0"/>
            </w:pPr>
            <w:r w:rsidRPr="005D38FC">
              <w:rPr>
                <w:b/>
              </w:rPr>
              <w:t>Acceptance Criterion</w:t>
            </w:r>
            <w:r w:rsidRPr="005D38FC">
              <w:t xml:space="preserve"> </w:t>
            </w:r>
          </w:p>
          <w:p w14:paraId="736CAB86" w14:textId="77777777" w:rsidR="00B4716C" w:rsidRPr="005D38FC" w:rsidRDefault="00F413AE" w:rsidP="00122A81">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00CA6374" w:rsidRPr="005D38FC">
              <w:rPr>
                <w:color w:val="000000"/>
                <w:u w:val="single"/>
              </w:rPr>
              <w:t>&lt;</w:t>
            </w:r>
            <w:r w:rsidR="00CA6374" w:rsidRPr="005D38FC">
              <w:rPr>
                <w:color w:val="000000"/>
              </w:rPr>
              <w:t xml:space="preserve"> </w:t>
            </w:r>
            <w:r w:rsidRPr="005D38FC">
              <w:rPr>
                <w:color w:val="000000"/>
              </w:rPr>
              <w:t xml:space="preserve">10 </w:t>
            </w:r>
            <w:r w:rsidRPr="005D38FC">
              <w:t>MPN as the single sa</w:t>
            </w:r>
            <w:r w:rsidR="00971563">
              <w:t>mple maximum for one (1) in three (3</w:t>
            </w:r>
            <w:r w:rsidRPr="005D38FC">
              <w:t>) samples</w:t>
            </w:r>
            <w:r w:rsidRPr="005D38FC">
              <w:rPr>
                <w:u w:val="single"/>
              </w:rPr>
              <w:t xml:space="preserve"> </w:t>
            </w:r>
            <w:r w:rsidR="00B4716C" w:rsidRPr="005D38FC">
              <w:rPr>
                <w:u w:val="single"/>
              </w:rPr>
              <w:t xml:space="preserve"> </w:t>
            </w:r>
          </w:p>
          <w:p w14:paraId="2AFD16A9" w14:textId="77777777" w:rsidR="00B4716C" w:rsidRPr="005D38FC" w:rsidRDefault="00B4716C" w:rsidP="00122A81">
            <w:pPr>
              <w:spacing w:before="0" w:after="120"/>
            </w:pPr>
            <w:r w:rsidRPr="005D38FC">
              <w:rPr>
                <w:b/>
              </w:rPr>
              <w:t>Note</w:t>
            </w:r>
            <w:r w:rsidRPr="005D38FC">
              <w:t>: For the purposes of water testing, MPN and CFU are considered equivalent.</w:t>
            </w:r>
          </w:p>
        </w:tc>
        <w:tc>
          <w:tcPr>
            <w:tcW w:w="5482" w:type="dxa"/>
            <w:tcBorders>
              <w:top w:val="single" w:sz="4" w:space="0" w:color="auto"/>
              <w:left w:val="single" w:sz="4" w:space="0" w:color="auto"/>
              <w:bottom w:val="single" w:sz="4" w:space="0" w:color="auto"/>
              <w:right w:val="single" w:sz="4" w:space="0" w:color="auto"/>
            </w:tcBorders>
            <w:shd w:val="clear" w:color="auto" w:fill="auto"/>
          </w:tcPr>
          <w:p w14:paraId="4A5B2949" w14:textId="77777777" w:rsidR="00F413AE" w:rsidRPr="005D38FC" w:rsidRDefault="00F413AE" w:rsidP="00F413AE">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264BB1D5" w14:textId="77777777" w:rsidR="00B4716C" w:rsidRPr="005D38FC" w:rsidRDefault="00F413AE" w:rsidP="007B1690">
            <w:pPr>
              <w:autoSpaceDE w:val="0"/>
              <w:autoSpaceDN w:val="0"/>
              <w:adjustRightInd w:val="0"/>
              <w:spacing w:before="120" w:after="120"/>
            </w:pPr>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00E16D46" w:rsidRPr="007B1690">
              <w:rPr>
                <w:rFonts w:cs="Calibri"/>
                <w:szCs w:val="22"/>
              </w:rPr>
              <w:t>prior to the next</w:t>
            </w:r>
            <w:r w:rsidR="00E16D46" w:rsidRPr="005D38FC">
              <w:t xml:space="preserve"> </w:t>
            </w:r>
            <w:r w:rsidRPr="005D38FC">
              <w:t xml:space="preserve">irrigation </w:t>
            </w:r>
            <w:r w:rsidR="00E16D46" w:rsidRPr="007B1690">
              <w:rPr>
                <w:rFonts w:cs="Calibri"/>
                <w:szCs w:val="22"/>
              </w:rPr>
              <w:t>event</w:t>
            </w:r>
            <w:r w:rsidR="00E16D46" w:rsidRPr="005D38FC">
              <w:t xml:space="preserve"> </w:t>
            </w:r>
            <w:r w:rsidRPr="005D38FC">
              <w:t xml:space="preserve">perform a </w:t>
            </w:r>
            <w:r w:rsidRPr="005D38FC">
              <w:rPr>
                <w:b/>
              </w:rPr>
              <w:t xml:space="preserve">Level 1 Assessment </w:t>
            </w:r>
            <w:r w:rsidRPr="005D38FC">
              <w:t xml:space="preserve">as outlined in Table </w:t>
            </w:r>
            <w:r w:rsidRPr="00D5180B">
              <w:rPr>
                <w:rFonts w:cs="Calibri"/>
                <w:szCs w:val="22"/>
              </w:rPr>
              <w:t>2</w:t>
            </w:r>
            <w:r w:rsidR="00A32A83">
              <w:rPr>
                <w:rFonts w:cs="Calibri"/>
                <w:szCs w:val="22"/>
              </w:rPr>
              <w:t>F</w:t>
            </w:r>
            <w:r w:rsidRPr="005D38FC">
              <w:t>.</w:t>
            </w:r>
          </w:p>
        </w:tc>
      </w:tr>
      <w:tr w:rsidR="00B4716C" w:rsidRPr="00D5180B" w14:paraId="7C51DF16"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06FCE81" w14:textId="77777777" w:rsidR="00B4716C" w:rsidRPr="005D38FC" w:rsidRDefault="00B4716C" w:rsidP="00B4716C">
            <w:pPr>
              <w:autoSpaceDE w:val="0"/>
              <w:autoSpaceDN w:val="0"/>
              <w:adjustRightInd w:val="0"/>
              <w:spacing w:before="120" w:after="120"/>
            </w:pPr>
            <w:r w:rsidRPr="005D38FC">
              <w:rPr>
                <w:b/>
              </w:rPr>
              <w:t>Test Method:</w:t>
            </w:r>
            <w:r w:rsidRPr="005D38FC">
              <w:t xml:space="preserve"> Any FDA-allowed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5F2F2C" w:rsidRPr="005F2F2C">
              <w:rPr>
                <w:rStyle w:val="FootnoteReference"/>
              </w:rPr>
              <w:t>2</w:t>
            </w:r>
            <w:r w:rsidR="00F14773" w:rsidRPr="00D5180B">
              <w:rPr>
                <w:rFonts w:cs="Calibri"/>
                <w:szCs w:val="22"/>
              </w:rPr>
              <w:fldChar w:fldCharType="end"/>
            </w:r>
          </w:p>
        </w:tc>
      </w:tr>
      <w:tr w:rsidR="00B4716C" w:rsidRPr="00D5180B" w14:paraId="47EB7D17" w14:textId="77777777" w:rsidTr="00906126">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BE83FFB" w14:textId="77777777" w:rsidR="00B4716C" w:rsidRPr="005D38FC" w:rsidRDefault="00B4716C" w:rsidP="00B4716C">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5D38FC">
              <w:t>who is the responsible party for a period of two years.</w:t>
            </w:r>
          </w:p>
        </w:tc>
      </w:tr>
    </w:tbl>
    <w:p w14:paraId="302AAD67" w14:textId="77777777" w:rsidR="00341292" w:rsidRPr="00F31F04" w:rsidRDefault="000914A0" w:rsidP="00476F26">
      <w:pPr>
        <w:pStyle w:val="Heading2"/>
      </w:pPr>
      <w:bookmarkStart w:id="593" w:name="_Toc8374934"/>
      <w:bookmarkStart w:id="594" w:name="_Toc20839155"/>
      <w:bookmarkEnd w:id="589"/>
      <w:bookmarkEnd w:id="592"/>
      <w:r w:rsidRPr="00433A0B">
        <w:lastRenderedPageBreak/>
        <w:t xml:space="preserve">FIGURE </w:t>
      </w:r>
      <w:r w:rsidR="0057171E" w:rsidRPr="0004283C">
        <w:t>3</w:t>
      </w:r>
      <w:r w:rsidRPr="0004283C">
        <w:t>A</w:t>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or Regulated </w:t>
      </w:r>
      <w:r w:rsidR="00EE72F1" w:rsidRPr="00433A0B">
        <w:t>Tertiary Treated</w:t>
      </w:r>
      <w:r w:rsidR="00EE72F1" w:rsidRPr="005D38FC">
        <w:t xml:space="preserve"> Recycled Water Supplies</w:t>
      </w:r>
      <w:bookmarkEnd w:id="593"/>
      <w:r w:rsidR="00EB09B1" w:rsidRPr="0004283C">
        <w:t xml:space="preserve"> – </w:t>
      </w:r>
      <w:bookmarkEnd w:id="594"/>
      <w:r w:rsidR="003C672E" w:rsidRPr="00D5180B">
        <w:t xml:space="preserve">See </w:t>
      </w:r>
      <w:r w:rsidR="003C672E">
        <w:t>TABLE</w:t>
      </w:r>
      <w:r w:rsidR="003C672E" w:rsidRPr="00D5180B">
        <w:t xml:space="preserve"> 2C</w:t>
      </w:r>
    </w:p>
    <w:p w14:paraId="704B1E48" w14:textId="77777777" w:rsidR="000158FB" w:rsidRPr="00D5180B" w:rsidRDefault="00F028E9">
      <w:pPr>
        <w:spacing w:before="0" w:after="0"/>
        <w:rPr>
          <w:szCs w:val="22"/>
        </w:rPr>
      </w:pPr>
      <w:r w:rsidRPr="00E644F1">
        <w:rPr>
          <w:noProof/>
          <w:szCs w:val="23"/>
        </w:rPr>
        <mc:AlternateContent>
          <mc:Choice Requires="wpc">
            <w:drawing>
              <wp:inline distT="0" distB="0" distL="0" distR="0" wp14:anchorId="3A351C91" wp14:editId="2295B474">
                <wp:extent cx="6496050" cy="6362700"/>
                <wp:effectExtent l="0" t="0" r="76200" b="76200"/>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38525" y="4476749"/>
                            <a:ext cx="3028950" cy="186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E2FB721" w14:textId="77777777" w:rsidR="0049129D" w:rsidRPr="00AD16D8" w:rsidRDefault="0049129D" w:rsidP="00241EE0">
                              <w:pPr>
                                <w:spacing w:before="0" w:after="0"/>
                                <w:ind w:left="273" w:hanging="187"/>
                                <w:rPr>
                                  <w:rFonts w:cs="Calibri"/>
                                  <w:b/>
                                  <w:sz w:val="20"/>
                                  <w:szCs w:val="20"/>
                                </w:rPr>
                              </w:pPr>
                              <w:r>
                                <w:rPr>
                                  <w:rFonts w:cs="Calibri"/>
                                  <w:b/>
                                  <w:sz w:val="20"/>
                                  <w:szCs w:val="20"/>
                                </w:rPr>
                                <w:t>Remedial Action</w:t>
                              </w:r>
                            </w:p>
                            <w:p w14:paraId="47914B53" w14:textId="77777777" w:rsidR="0049129D" w:rsidRPr="0021400B" w:rsidRDefault="0049129D"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2C037CEE" w14:textId="77777777" w:rsidR="0049129D" w:rsidRPr="00BE3DF7" w:rsidRDefault="0049129D"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1CDC7EC5" w14:textId="77777777" w:rsidR="0049129D" w:rsidRPr="00BE3251" w:rsidRDefault="0049129D"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3876675"/>
                            <a:ext cx="3038857" cy="660316"/>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33A0E7EB" w14:textId="77777777" w:rsidR="0049129D" w:rsidRPr="005B5BE4" w:rsidRDefault="0049129D"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7903C37" w14:textId="77777777" w:rsidR="0049129D" w:rsidRPr="00570C7D" w:rsidRDefault="0049129D"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r>
                                <w:rPr>
                                  <w:rFonts w:cs="Calibri"/>
                                  <w:b/>
                                  <w:sz w:val="18"/>
                                  <w:szCs w:val="20"/>
                                </w:rPr>
                                <w:t>initial</w:t>
                              </w:r>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r>
                                <w:rPr>
                                  <w:rFonts w:cs="Calibri"/>
                                  <w:b/>
                                  <w:sz w:val="18"/>
                                  <w:szCs w:val="20"/>
                                </w:rPr>
                                <w:t>assessment</w:t>
                              </w:r>
                              <w:r w:rsidRPr="00570C7D">
                                <w:rPr>
                                  <w:rFonts w:cs="Calibri"/>
                                  <w:b/>
                                  <w:sz w:val="18"/>
                                  <w:szCs w:val="20"/>
                                </w:rPr>
                                <w:t xml:space="preserve">.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05A50BA0" w14:textId="77777777" w:rsidR="0049129D" w:rsidRPr="002779B7" w:rsidRDefault="0049129D"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75D7028" w14:textId="77777777" w:rsidR="0049129D" w:rsidRDefault="0049129D"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06A49B08" w14:textId="77777777" w:rsidR="0049129D" w:rsidRPr="00E81F20" w:rsidRDefault="0049129D"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73DC35FB" w14:textId="77777777" w:rsidR="0049129D" w:rsidRPr="00E81F20" w:rsidRDefault="0049129D"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620FC13D" w14:textId="77777777" w:rsidR="0049129D" w:rsidRPr="00015AF3" w:rsidRDefault="0049129D"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6" name="AutoShape 16"/>
                        <wps:cNvSpPr>
                          <a:spLocks noChangeArrowheads="1"/>
                        </wps:cNvSpPr>
                        <wps:spPr bwMode="auto">
                          <a:xfrm>
                            <a:off x="3466909" y="3000375"/>
                            <a:ext cx="3029141" cy="919733"/>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55D17E0" w14:textId="77777777" w:rsidR="0049129D" w:rsidRDefault="0049129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6F69E070" w14:textId="77777777" w:rsidR="0049129D" w:rsidRPr="001A46FD" w:rsidRDefault="0049129D"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w:t>
                              </w:r>
                              <w:r>
                                <w:rPr>
                                  <w:rFonts w:cs="Calibri"/>
                                  <w:b/>
                                  <w:sz w:val="20"/>
                                  <w:szCs w:val="20"/>
                                </w:rPr>
                                <w:t>10</w:t>
                              </w:r>
                              <w:r w:rsidRPr="009477DB">
                                <w:rPr>
                                  <w:rFonts w:cs="Calibri"/>
                                  <w:b/>
                                  <w:sz w:val="20"/>
                                  <w:szCs w:val="20"/>
                                </w:rPr>
                                <w:t xml:space="preserve"> MPN / 100 mL </w:t>
                              </w:r>
                            </w:p>
                            <w:p w14:paraId="4BD41063" w14:textId="77777777" w:rsidR="0049129D" w:rsidRDefault="0049129D" w:rsidP="00F028E9"/>
                          </w:txbxContent>
                        </wps:txbx>
                        <wps:bodyPr rot="0" vert="horz" wrap="square" lIns="86868" tIns="43434" rIns="86868" bIns="43434" anchor="ctr" anchorCtr="0" upright="1">
                          <a:noAutofit/>
                        </wps:bodyPr>
                      </wps:wsp>
                      <wps:wsp>
                        <wps:cNvPr id="237" name="AutoShape 15"/>
                        <wps:cNvSpPr>
                          <a:spLocks noChangeArrowheads="1"/>
                        </wps:cNvSpPr>
                        <wps:spPr bwMode="auto">
                          <a:xfrm>
                            <a:off x="3457193" y="352425"/>
                            <a:ext cx="3000757" cy="2628900"/>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1BC3B9A5" w14:textId="77777777" w:rsidR="0049129D" w:rsidRPr="00241EE0" w:rsidRDefault="0049129D" w:rsidP="00241EE0">
                              <w:pPr>
                                <w:pStyle w:val="NormalWeb"/>
                                <w:spacing w:before="0" w:beforeAutospacing="0" w:after="0" w:afterAutospacing="0"/>
                                <w:ind w:right="45"/>
                                <w:jc w:val="center"/>
                                <w:rPr>
                                  <w:b/>
                                  <w:color w:val="auto"/>
                                  <w:sz w:val="24"/>
                                </w:rPr>
                              </w:pPr>
                              <w:r w:rsidRPr="00241EE0">
                                <w:rPr>
                                  <w:rFonts w:cs="Calibri"/>
                                  <w:bCs/>
                                  <w:color w:val="auto"/>
                                  <w:sz w:val="20"/>
                                  <w:szCs w:val="20"/>
                                </w:rPr>
                                <w:t>If historical data is unavailable to self-certify,</w:t>
                              </w:r>
                              <w:r w:rsidRPr="00BF6203">
                                <w:rPr>
                                  <w:rFonts w:cs="Calibri"/>
                                  <w:b/>
                                  <w:color w:val="auto"/>
                                  <w:sz w:val="20"/>
                                  <w:szCs w:val="20"/>
                                </w:rPr>
                                <w:t xml:space="preserve"> </w:t>
                              </w:r>
                              <w:r w:rsidRPr="00241EE0">
                                <w:rPr>
                                  <w:rFonts w:cs="Calibri"/>
                                  <w:bCs/>
                                  <w:color w:val="auto"/>
                                  <w:sz w:val="20"/>
                                  <w:szCs w:val="20"/>
                                </w:rPr>
                                <w:t xml:space="preserve">take three (3)-100 mL samples at the water source on two sampling occasions separated by </w:t>
                              </w:r>
                              <w:r w:rsidRPr="00241EE0">
                                <w:rPr>
                                  <w:rFonts w:cs="Calibri"/>
                                  <w:bCs/>
                                  <w:color w:val="auto"/>
                                  <w:sz w:val="20"/>
                                  <w:szCs w:val="20"/>
                                  <w:u w:val="single"/>
                                </w:rPr>
                                <w:t>&gt;</w:t>
                              </w:r>
                              <w:r w:rsidRPr="00241EE0">
                                <w:rPr>
                                  <w:rFonts w:cs="Calibri"/>
                                  <w:bCs/>
                                  <w:color w:val="auto"/>
                                  <w:sz w:val="20"/>
                                  <w:szCs w:val="20"/>
                                </w:rPr>
                                <w:t xml:space="preserve"> 7 days.</w:t>
                              </w:r>
                              <w:r>
                                <w:rPr>
                                  <w:rFonts w:cs="Calibri"/>
                                  <w:b/>
                                  <w:color w:val="auto"/>
                                  <w:sz w:val="20"/>
                                  <w:szCs w:val="20"/>
                                </w:rPr>
                                <w:t xml:space="preserve"> </w:t>
                              </w:r>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77" y="342901"/>
                            <a:ext cx="2672532" cy="1691520"/>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5C0A532D" w14:textId="77777777" w:rsidR="0049129D" w:rsidRDefault="0049129D"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1325C9AE" w14:textId="77777777" w:rsidR="0049129D" w:rsidRPr="005D044F" w:rsidRDefault="0049129D"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698234"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g:wgp>
                        <wpg:cNvPr id="163" name="Group 163"/>
                        <wpg:cNvGrpSpPr/>
                        <wpg:grpSpPr>
                          <a:xfrm rot="10800000" flipV="1">
                            <a:off x="2981328" y="1157843"/>
                            <a:ext cx="904872" cy="2223531"/>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A351C91" id="Canvas 243" o:spid="_x0000_s1051" editas="canvas" style="width:511.5pt;height:501pt;mso-position-horizontal-relative:char;mso-position-vertical-relative:line" coordsize="64960,63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">
                <v:shape id="_x0000_s1052" type="#_x0000_t75" style="position:absolute;width:64960;height:63627;visibility:visible;mso-wrap-style:square" filled="t" fillcolor="#dbdbdb">
                  <v:fill o:detectmouseclick="t"/>
                  <v:path o:connecttype="none"/>
                </v:shape>
                <v:shape id="Text Box 17" o:spid="_x0000_s1053" type="#_x0000_t202" style="position:absolute;left:34385;top:44767;width:30289;height:18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fillcolor="#bdd6ee">
                  <v:shadow on="t" opacity=".5" offset="6pt,6pt"/>
                  <v:textbox inset="6.84pt,3.42pt,6.84pt,3.42pt">
                    <w:txbxContent>
                      <w:p w14:paraId="3E2FB721" w14:textId="77777777" w:rsidR="0049129D" w:rsidRPr="00AD16D8" w:rsidRDefault="0049129D" w:rsidP="00241EE0">
                        <w:pPr>
                          <w:spacing w:before="0" w:after="0"/>
                          <w:ind w:left="273" w:hanging="187"/>
                          <w:rPr>
                            <w:rFonts w:cs="Calibri"/>
                            <w:b/>
                            <w:sz w:val="20"/>
                            <w:szCs w:val="20"/>
                          </w:rPr>
                        </w:pPr>
                        <w:r>
                          <w:rPr>
                            <w:rFonts w:cs="Calibri"/>
                            <w:b/>
                            <w:sz w:val="20"/>
                            <w:szCs w:val="20"/>
                          </w:rPr>
                          <w:t>Remedial Action</w:t>
                        </w:r>
                      </w:p>
                      <w:p w14:paraId="47914B53" w14:textId="77777777" w:rsidR="0049129D" w:rsidRPr="0021400B" w:rsidRDefault="0049129D"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2C037CEE" w14:textId="77777777" w:rsidR="0049129D" w:rsidRPr="00BE3DF7" w:rsidRDefault="0049129D"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1CDC7EC5" w14:textId="77777777" w:rsidR="0049129D" w:rsidRPr="00BE3251" w:rsidRDefault="0049129D" w:rsidP="002733F3">
                        <w:pPr>
                          <w:pStyle w:val="ListParagraph"/>
                          <w:numPr>
                            <w:ilvl w:val="0"/>
                            <w:numId w:val="91"/>
                          </w:numPr>
                          <w:spacing w:after="0" w:line="240" w:lineRule="auto"/>
                          <w:ind w:left="187" w:hanging="187"/>
                          <w:contextualSpacing w:val="0"/>
                          <w:rPr>
                            <w:rFonts w:cs="Calibri"/>
                            <w:b/>
                            <w:sz w:val="19"/>
                            <w:szCs w:val="19"/>
                          </w:rPr>
                        </w:pPr>
                        <w:r>
                          <w:rPr>
                            <w:rFonts w:cs="Calibri"/>
                            <w:sz w:val="20"/>
                            <w:szCs w:val="20"/>
                          </w:rPr>
                          <w:t>See Appendix A for guidance on mitigation measures such as shock treatment for contaminated wells.</w:t>
                        </w:r>
                      </w:p>
                    </w:txbxContent>
                  </v:textbox>
                </v:shape>
                <v:shape id="_x0000_s1054" type="#_x0000_t177" style="position:absolute;left:34571;top:38766;width:30389;height:6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fillcolor="#fdafb1" strokecolor="windowText">
                  <v:shadow on="t" type="perspective" opacity=".5" origin=",.5" offset="0,0" matrix=",,,.5"/>
                  <v:textbox inset="6.84pt,3.42pt,6.84pt,3.42pt">
                    <w:txbxContent>
                      <w:p w14:paraId="33A0E7EB" w14:textId="77777777" w:rsidR="0049129D" w:rsidRPr="005B5BE4" w:rsidRDefault="0049129D"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o:spid="_x0000_s1055" type="#_x0000_t202" style="position:absolute;left:3091;top:32437;width:26722;height: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fillcolor="#c5e0b3">
                  <v:shadow on="t" opacity=".5" offset="6pt,6pt"/>
                  <v:textbox inset="6.84pt,3.42pt,6.84pt,3.42pt">
                    <w:txbxContent>
                      <w:p w14:paraId="47903C37" w14:textId="77777777" w:rsidR="0049129D" w:rsidRPr="00570C7D" w:rsidRDefault="0049129D"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r>
                          <w:rPr>
                            <w:rFonts w:cs="Calibri"/>
                            <w:b/>
                            <w:sz w:val="18"/>
                            <w:szCs w:val="20"/>
                          </w:rPr>
                          <w:t>initial</w:t>
                        </w:r>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r>
                          <w:rPr>
                            <w:rFonts w:cs="Calibri"/>
                            <w:b/>
                            <w:sz w:val="18"/>
                            <w:szCs w:val="20"/>
                          </w:rPr>
                          <w:t>assessment</w:t>
                        </w:r>
                        <w:r w:rsidRPr="00570C7D">
                          <w:rPr>
                            <w:rFonts w:cs="Calibri"/>
                            <w:b/>
                            <w:sz w:val="18"/>
                            <w:szCs w:val="20"/>
                          </w:rPr>
                          <w:t xml:space="preserve">. </w:t>
                        </w:r>
                      </w:p>
                    </w:txbxContent>
                  </v:textbox>
                </v:shape>
                <v:rect id="Rectangle 14" o:spid="_x0000_s1056" style="position:absolute;left:2340;top:190;width:57975;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fillcolor="#2f5496" stroked="f" strokecolor="#f2f2f2" strokeweight="3pt">
                  <v:shadow on="t" color="#1f3763" opacity=".5" offset="6pt,6pt"/>
                  <v:textbox inset="6.84pt,3.42pt,6.84pt,3.42pt">
                    <w:txbxContent>
                      <w:p w14:paraId="05A50BA0" w14:textId="77777777" w:rsidR="0049129D" w:rsidRPr="002779B7" w:rsidRDefault="0049129D"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o:spid="_x0000_s1057" type="#_x0000_t177" style="position:absolute;left:3087;top:20205;width:26724;height:13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fillcolor="#060" stroked="f" strokecolor="#f2f2f2" strokeweight="3pt">
                  <v:shadow on="t" type="perspective" color="#375623" opacity=".5" origin=",.5" offset="0,0" matrix=",,,.5"/>
                  <v:textbox inset="6.84pt,3.42pt,6.84pt,3.42pt">
                    <w:txbxContent>
                      <w:p w14:paraId="675D7028" w14:textId="77777777" w:rsidR="0049129D" w:rsidRDefault="0049129D"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06A49B08" w14:textId="77777777" w:rsidR="0049129D" w:rsidRPr="00E81F20" w:rsidRDefault="0049129D"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73DC35FB" w14:textId="77777777" w:rsidR="0049129D" w:rsidRPr="00E81F20" w:rsidRDefault="0049129D"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620FC13D" w14:textId="77777777" w:rsidR="0049129D" w:rsidRPr="00015AF3" w:rsidRDefault="0049129D" w:rsidP="00F028E9">
                        <w:pPr>
                          <w:spacing w:after="0"/>
                          <w:jc w:val="center"/>
                          <w:rPr>
                            <w:rFonts w:cs="Calibri"/>
                            <w:b/>
                            <w:color w:val="FFFFFF"/>
                            <w:sz w:val="19"/>
                            <w:szCs w:val="19"/>
                            <w:u w:val="single"/>
                          </w:rPr>
                        </w:pPr>
                      </w:p>
                    </w:txbxContent>
                  </v:textbox>
                </v:shape>
                <v:shape id="_x0000_s1058" type="#_x0000_t177" style="position:absolute;left:34669;top:30003;width:30291;height:9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" fillcolor="#c00000" stroked="f">
                  <v:shadow on="t" type="perspective" opacity=".5" origin=",.5" offset="0,0" matrix=",,,.5"/>
                  <v:textbox inset="6.84pt,3.42pt,6.84pt,3.42pt">
                    <w:txbxContent>
                      <w:p w14:paraId="555D17E0" w14:textId="77777777" w:rsidR="0049129D" w:rsidRDefault="0049129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6F69E070" w14:textId="77777777" w:rsidR="0049129D" w:rsidRPr="001A46FD" w:rsidRDefault="0049129D"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proofErr w:type="gramStart"/>
                        <w:r>
                          <w:rPr>
                            <w:rFonts w:cs="Calibri"/>
                            <w:b/>
                            <w:sz w:val="20"/>
                            <w:szCs w:val="20"/>
                          </w:rPr>
                          <w:t>above</w:t>
                        </w:r>
                        <w:r w:rsidRPr="009477DB">
                          <w:rPr>
                            <w:rFonts w:cs="Calibri"/>
                            <w:b/>
                            <w:sz w:val="20"/>
                            <w:szCs w:val="20"/>
                          </w:rPr>
                          <w:t xml:space="preserve">  </w:t>
                        </w:r>
                        <w:r>
                          <w:rPr>
                            <w:rFonts w:cs="Calibri"/>
                            <w:b/>
                            <w:sz w:val="20"/>
                            <w:szCs w:val="20"/>
                          </w:rPr>
                          <w:t>10</w:t>
                        </w:r>
                        <w:proofErr w:type="gramEnd"/>
                        <w:r w:rsidRPr="009477DB">
                          <w:rPr>
                            <w:rFonts w:cs="Calibri"/>
                            <w:b/>
                            <w:sz w:val="20"/>
                            <w:szCs w:val="20"/>
                          </w:rPr>
                          <w:t xml:space="preserve"> MPN / 100 mL </w:t>
                        </w:r>
                      </w:p>
                      <w:p w14:paraId="4BD41063" w14:textId="77777777" w:rsidR="0049129D" w:rsidRDefault="0049129D" w:rsidP="00F028E9"/>
                    </w:txbxContent>
                  </v:textbox>
                </v:shape>
                <v:shape id="AutoShape 15" o:spid="_x0000_s1059" type="#_x0000_t177" style="position:absolute;left:34571;top:3524;width:30008;height:26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fillcolor="#8faadc" strokecolor="windowText">
                  <v:shadow on="t" type="perspective" color="#375623" opacity=".5" origin=",.5" offset="0,0" matrix=",,,.5"/>
                  <v:textbox inset="6.84pt,3.42pt,6.84pt,3.42pt">
                    <w:txbxContent>
                      <w:p w14:paraId="1BC3B9A5" w14:textId="77777777" w:rsidR="0049129D" w:rsidRPr="00241EE0" w:rsidRDefault="0049129D" w:rsidP="00241EE0">
                        <w:pPr>
                          <w:pStyle w:val="NormalWeb"/>
                          <w:spacing w:before="0" w:beforeAutospacing="0" w:after="0" w:afterAutospacing="0"/>
                          <w:ind w:right="45"/>
                          <w:jc w:val="center"/>
                          <w:rPr>
                            <w:b/>
                            <w:color w:val="auto"/>
                            <w:sz w:val="24"/>
                          </w:rPr>
                        </w:pPr>
                        <w:r w:rsidRPr="00241EE0">
                          <w:rPr>
                            <w:rFonts w:cs="Calibri"/>
                            <w:bCs/>
                            <w:color w:val="auto"/>
                            <w:sz w:val="20"/>
                            <w:szCs w:val="20"/>
                          </w:rPr>
                          <w:t>If historical data is unavailable to self-certify,</w:t>
                        </w:r>
                        <w:r w:rsidRPr="00BF6203">
                          <w:rPr>
                            <w:rFonts w:cs="Calibri"/>
                            <w:b/>
                            <w:color w:val="auto"/>
                            <w:sz w:val="20"/>
                            <w:szCs w:val="20"/>
                          </w:rPr>
                          <w:t xml:space="preserve"> </w:t>
                        </w:r>
                        <w:r w:rsidRPr="00241EE0">
                          <w:rPr>
                            <w:rFonts w:cs="Calibri"/>
                            <w:bCs/>
                            <w:color w:val="auto"/>
                            <w:sz w:val="20"/>
                            <w:szCs w:val="20"/>
                          </w:rPr>
                          <w:t xml:space="preserve">take three (3)-100 mL samples at the water source on two sampling occasions separated by </w:t>
                        </w:r>
                        <w:r w:rsidRPr="00241EE0">
                          <w:rPr>
                            <w:rFonts w:cs="Calibri"/>
                            <w:bCs/>
                            <w:color w:val="auto"/>
                            <w:sz w:val="20"/>
                            <w:szCs w:val="20"/>
                            <w:u w:val="single"/>
                          </w:rPr>
                          <w:t>&gt;</w:t>
                        </w:r>
                        <w:r w:rsidRPr="00241EE0">
                          <w:rPr>
                            <w:rFonts w:cs="Calibri"/>
                            <w:bCs/>
                            <w:color w:val="auto"/>
                            <w:sz w:val="20"/>
                            <w:szCs w:val="20"/>
                          </w:rPr>
                          <w:t xml:space="preserve"> 7 days.</w:t>
                        </w:r>
                        <w:r>
                          <w:rPr>
                            <w:rFonts w:cs="Calibri"/>
                            <w:b/>
                            <w:color w:val="auto"/>
                            <w:sz w:val="20"/>
                            <w:szCs w:val="20"/>
                          </w:rPr>
                          <w:t xml:space="preserve"> </w:t>
                        </w:r>
                      </w:p>
                    </w:txbxContent>
                  </v:textbox>
                </v:shape>
                <v:shape id="AutoShape 15" o:spid="_x0000_s1060" type="#_x0000_t177" style="position:absolute;left:3087;top:3429;width:26726;height:16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fillcolor="#8faadc" strokecolor="windowText">
                  <v:shadow on="t" type="perspective" color="#375623" opacity=".5" origin=",.5" offset="0,0" matrix=",,,.5"/>
                  <v:textbox inset="6.84pt,3.42pt,6.84pt,3.42pt">
                    <w:txbxContent>
                      <w:p w14:paraId="5C0A532D" w14:textId="77777777" w:rsidR="0049129D" w:rsidRDefault="0049129D"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1325C9AE" w14:textId="77777777" w:rsidR="0049129D" w:rsidRPr="005D044F" w:rsidRDefault="0049129D"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v:textbox>
                </v:shape>
                <v:group id="Group 239" o:spid="_x0000_s1061" style="position:absolute;left:26982;top:6412;width:7513;height:22979" coordorigin="27551,13004" coordsize="6829,1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62" type="#_x0000_t13" style="position:absolute;left:27551;top:21953;width:4691;height:10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adj="17540" filled="f" stroked="f"/>
                  <v:rect id="Rectangle 241" o:spid="_x0000_s1063" style="position:absolute;left:31066;top:13004;width:1178;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filled="f" stroked="f" strokeweight="1pt"/>
                  <v:rect id="Rectangle 242" o:spid="_x0000_s1064" style="position:absolute;left:32619;top:11734;width:491;height:30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filled="f" stroked="f" strokeweight="1pt"/>
                </v:group>
                <v:group id="Group 163" o:spid="_x0000_s1065" style="position:absolute;left:29813;top:11578;width:9049;height:22235;rotation:180;flip:y" coordorigin="1318" coordsize="7485,1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o:spid="_x0000_s1066" type="#_x0000_t13" style="position:absolute;left:1318;top:8070;width:4458;height:220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adj="12732" fillcolor="#2f5496" stroked="f"/>
                  <v:rect id="Rectangle 165" o:spid="_x0000_s1067" style="position:absolute;left:4931;width:1021;height:9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fillcolor="#2f5597" strokecolor="#2f528f" strokeweight="1pt"/>
                  <v:rect id="Rectangle 166" o:spid="_x0000_s1068" style="position:absolute;left:6598;top:-1473;width:733;height:36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fillcolor="#2f5597" strokecolor="#2f528f" strokeweight="1pt"/>
                </v:group>
                <w10:anchorlock/>
              </v:group>
            </w:pict>
          </mc:Fallback>
        </mc:AlternateContent>
      </w:r>
      <w:r w:rsidR="000158FB" w:rsidRPr="00D5180B">
        <w:rPr>
          <w:szCs w:val="22"/>
        </w:rPr>
        <w:br w:type="page"/>
      </w:r>
    </w:p>
    <w:p w14:paraId="0CD5B682" w14:textId="77777777" w:rsidR="000158FB" w:rsidRPr="00D5180B" w:rsidRDefault="000158FB" w:rsidP="00476F26">
      <w:pPr>
        <w:pStyle w:val="Heading2"/>
      </w:pPr>
      <w:bookmarkStart w:id="595" w:name="_Toc8374935"/>
      <w:bookmarkStart w:id="596" w:name="_Toc20839156"/>
      <w:r w:rsidRPr="00D5180B">
        <w:lastRenderedPageBreak/>
        <w:t xml:space="preserve">FIGURE </w:t>
      </w:r>
      <w:r w:rsidR="0057171E" w:rsidRPr="00D5180B">
        <w:t>3</w:t>
      </w:r>
      <w:r w:rsidRPr="00D5180B">
        <w:t>B. Irrigation Water from Type A Ag</w:t>
      </w:r>
      <w:r w:rsidR="00DF4D63" w:rsidRPr="00D5180B">
        <w:t>ricultural</w:t>
      </w:r>
      <w:r w:rsidRPr="00D5180B">
        <w:t xml:space="preserve"> Water Systems Sourced from Private Wells or Regulated Tertiary Treated Recycled Water Supplies</w:t>
      </w:r>
      <w:bookmarkEnd w:id="595"/>
      <w:r w:rsidR="00E42282">
        <w:t xml:space="preserve"> </w:t>
      </w:r>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596"/>
    </w:p>
    <w:p w14:paraId="7DC7408F" w14:textId="77777777" w:rsidR="00701623" w:rsidRPr="00D5180B" w:rsidRDefault="00F028E9">
      <w:pPr>
        <w:spacing w:before="0" w:after="0"/>
        <w:rPr>
          <w:szCs w:val="22"/>
        </w:rPr>
      </w:pPr>
      <w:r w:rsidRPr="00E644F1">
        <w:rPr>
          <w:noProof/>
        </w:rPr>
        <mc:AlternateContent>
          <mc:Choice Requires="wpc">
            <w:drawing>
              <wp:inline distT="0" distB="0" distL="0" distR="0" wp14:anchorId="64388E72" wp14:editId="68BD901E">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152400" y="2133600"/>
                            <a:ext cx="2847975" cy="7048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FF00242" w14:textId="77777777" w:rsidR="0049129D" w:rsidRPr="00F7528D" w:rsidRDefault="0049129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0077C8C" w14:textId="77777777" w:rsidR="0049129D" w:rsidRPr="000158FB" w:rsidRDefault="0049129D" w:rsidP="00F028E9">
                              <w:pPr>
                                <w:jc w:val="center"/>
                                <w:rPr>
                                  <w:b/>
                                  <w:caps/>
                                  <w:color w:val="FFFFFF" w:themeColor="background1"/>
                                </w:rPr>
                              </w:pPr>
                              <w:r w:rsidRPr="000158FB">
                                <w:rPr>
                                  <w:b/>
                                  <w:caps/>
                                  <w:color w:val="FFFFFF" w:themeColor="background1"/>
                                </w:rPr>
                                <w:t>Initial Microbial water quality Assessment</w:t>
                              </w:r>
                            </w:p>
                            <w:p w14:paraId="0A41CB59" w14:textId="77777777" w:rsidR="0049129D" w:rsidRPr="00FC3DEC" w:rsidRDefault="0049129D"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28575" y="767443"/>
                            <a:ext cx="3038475" cy="1442357"/>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669B3D93" w14:textId="77777777" w:rsidR="0049129D" w:rsidRPr="009477DB" w:rsidRDefault="0049129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6C962D4E"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585501AB"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DBE3D73" w14:textId="77777777" w:rsidR="0049129D" w:rsidRPr="00AD16D8" w:rsidRDefault="0049129D" w:rsidP="00F028E9">
                              <w:pPr>
                                <w:spacing w:before="120" w:after="0"/>
                                <w:ind w:left="273" w:hanging="187"/>
                                <w:rPr>
                                  <w:rFonts w:cs="Calibri"/>
                                  <w:b/>
                                  <w:sz w:val="20"/>
                                  <w:szCs w:val="20"/>
                                </w:rPr>
                              </w:pPr>
                              <w:r>
                                <w:rPr>
                                  <w:rFonts w:cs="Calibri"/>
                                  <w:b/>
                                  <w:sz w:val="20"/>
                                  <w:szCs w:val="20"/>
                                </w:rPr>
                                <w:t>Follow-up Testing:</w:t>
                              </w:r>
                            </w:p>
                            <w:p w14:paraId="564829C9" w14:textId="77777777" w:rsidR="0049129D" w:rsidRPr="00BE3251"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2977E906" w14:textId="77777777" w:rsidR="0049129D" w:rsidRPr="002B36EA"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After conducting the analysis and assessment, retest the </w:t>
                              </w:r>
                              <w:r w:rsidRPr="00CB2C34">
                                <w:rPr>
                                  <w:rFonts w:cs="Calibri"/>
                                  <w:sz w:val="20"/>
                                  <w:szCs w:val="20"/>
                                </w:rPr>
                                <w:t>water</w:t>
                              </w:r>
                              <w:r>
                                <w:rPr>
                                  <w:rFonts w:cs="Calibri"/>
                                  <w:sz w:val="20"/>
                                  <w:szCs w:val="20"/>
                                </w:rPr>
                                <w:t xml:space="preserve">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E3596A">
                                <w:rPr>
                                  <w:rFonts w:cs="Calibri"/>
                                  <w:sz w:val="20"/>
                                  <w:szCs w:val="20"/>
                                </w:rPr>
                                <w:t xml:space="preserve">(sampling locations can be at </w:t>
                              </w:r>
                              <w:r>
                                <w:rPr>
                                  <w:rFonts w:cs="Calibri"/>
                                  <w:sz w:val="20"/>
                                  <w:szCs w:val="20"/>
                                </w:rPr>
                                <w:t xml:space="preserve">the end of </w:t>
                              </w:r>
                              <w:r w:rsidRPr="00E3596A">
                                <w:rPr>
                                  <w:rFonts w:cs="Calibri"/>
                                  <w:sz w:val="20"/>
                                  <w:szCs w:val="20"/>
                                </w:rPr>
                                <w:t xml:space="preserve">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515961" cy="3090182"/>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65DCCC51" w14:textId="77777777" w:rsidR="0049129D" w:rsidRDefault="0049129D" w:rsidP="00F028E9">
                              <w:pPr>
                                <w:spacing w:before="0" w:after="0"/>
                                <w:jc w:val="center"/>
                                <w:rPr>
                                  <w:rFonts w:cs="Calibri"/>
                                  <w:b/>
                                  <w:sz w:val="19"/>
                                  <w:szCs w:val="19"/>
                                  <w:u w:val="single"/>
                                </w:rPr>
                              </w:pPr>
                            </w:p>
                            <w:p w14:paraId="62971F42" w14:textId="77777777" w:rsidR="0049129D" w:rsidRDefault="0049129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A970D07" w14:textId="77777777" w:rsidR="0049129D" w:rsidRDefault="0049129D" w:rsidP="00F42A9D">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 </w:t>
                              </w:r>
                              <w:r w:rsidRPr="001148F4">
                                <w:rPr>
                                  <w:rFonts w:cs="Calibri"/>
                                  <w:b/>
                                  <w:sz w:val="20"/>
                                  <w:szCs w:val="20"/>
                                  <w:u w:val="single"/>
                                </w:rPr>
                                <w:t>or</w:t>
                              </w:r>
                              <w:r w:rsidRPr="00F42A9D">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sample</w:t>
                              </w:r>
                            </w:p>
                            <w:p w14:paraId="6FDBAE84" w14:textId="77777777" w:rsidR="0049129D" w:rsidRPr="005D6BF1" w:rsidRDefault="0049129D" w:rsidP="00F42A9D">
                              <w:pPr>
                                <w:pStyle w:val="TableParagraph"/>
                                <w:spacing w:before="1"/>
                                <w:ind w:left="154" w:right="141" w:hanging="1"/>
                                <w:jc w:val="center"/>
                                <w:rPr>
                                  <w:b/>
                                  <w:bCs/>
                                  <w:sz w:val="20"/>
                                  <w:szCs w:val="20"/>
                                </w:rPr>
                              </w:pPr>
                              <w:r>
                                <w:rPr>
                                  <w:b/>
                                  <w:bCs/>
                                  <w:sz w:val="20"/>
                                  <w:szCs w:val="20"/>
                                </w:rPr>
                                <w:t xml:space="preserve"> </w:t>
                              </w:r>
                              <w:r w:rsidRPr="005D6BF1">
                                <w:rPr>
                                  <w:b/>
                                  <w:bCs/>
                                  <w:sz w:val="20"/>
                                  <w:szCs w:val="20"/>
                                </w:rPr>
                                <w:t xml:space="preserve"> </w:t>
                              </w:r>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59D98BC" w14:textId="77777777" w:rsidR="0049129D" w:rsidRPr="00E81F20" w:rsidRDefault="0049129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29F9317A" w14:textId="77777777" w:rsidR="0049129D" w:rsidRDefault="0049129D"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C0745D6" w14:textId="77777777" w:rsidR="0049129D" w:rsidRPr="00E81F20" w:rsidRDefault="0049129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E0ED805" w14:textId="77777777" w:rsidR="0049129D" w:rsidRPr="000C17ED" w:rsidRDefault="0049129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200025" y="2724147"/>
                            <a:ext cx="2828924" cy="93345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16040439" w14:textId="77777777" w:rsidR="0049129D" w:rsidRPr="00E81F20" w:rsidRDefault="0049129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3322AF90" w14:textId="77777777" w:rsidR="0049129D" w:rsidRPr="00E81F20" w:rsidRDefault="0049129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4388E72" id="Canvas 272" o:spid="_x0000_s1069"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">
                <v:shape id="_x0000_s1070" type="#_x0000_t75" style="position:absolute;width:59436;height:63341;visibility:visible;mso-wrap-style:square" filled="t" fillcolor="#dbdbdb">
                  <v:fill o:detectmouseclick="t"/>
                  <v:path o:connecttype="none"/>
                </v:shape>
                <v:shape id="Text Box 13" o:spid="_x0000_s1071" type="#_x0000_t202" style="position:absolute;left:1524;top:21336;width:28479;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fillcolor="#c5e0b3">
                  <v:shadow on="t" opacity=".5" offset="6pt,6pt"/>
                  <v:textbox inset="6.84pt,3.42pt,6.84pt,3.42pt">
                    <w:txbxContent>
                      <w:p w14:paraId="1FF00242" w14:textId="77777777" w:rsidR="0049129D" w:rsidRPr="00F7528D" w:rsidRDefault="0049129D"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72"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fillcolor="#2f5496" stroked="f" strokecolor="#f2f2f2" strokeweight="3pt">
                  <v:shadow on="t" color="#1f3763" opacity=".5" offset="6pt,6pt"/>
                  <v:textbox inset="6.84pt,3.42pt,6.84pt,3.42pt">
                    <w:txbxContent>
                      <w:p w14:paraId="10077C8C" w14:textId="77777777" w:rsidR="0049129D" w:rsidRPr="000158FB" w:rsidRDefault="0049129D" w:rsidP="00F028E9">
                        <w:pPr>
                          <w:jc w:val="center"/>
                          <w:rPr>
                            <w:b/>
                            <w:caps/>
                            <w:color w:val="FFFFFF" w:themeColor="background1"/>
                          </w:rPr>
                        </w:pPr>
                        <w:r w:rsidRPr="000158FB">
                          <w:rPr>
                            <w:b/>
                            <w:caps/>
                            <w:color w:val="FFFFFF" w:themeColor="background1"/>
                          </w:rPr>
                          <w:t>Initial Microbial water quality Assessment</w:t>
                        </w:r>
                      </w:p>
                      <w:p w14:paraId="0A41CB59" w14:textId="77777777" w:rsidR="0049129D" w:rsidRPr="00FC3DEC" w:rsidRDefault="0049129D"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w:t>
                        </w:r>
                        <w:proofErr w:type="gramStart"/>
                        <w:r w:rsidRPr="00FC3DEC">
                          <w:rPr>
                            <w:color w:val="FFFFFF"/>
                            <w:sz w:val="18"/>
                            <w:szCs w:val="19"/>
                          </w:rPr>
                          <w:t>a</w:t>
                        </w:r>
                        <w:proofErr w:type="gramEnd"/>
                        <w:r w:rsidRPr="00FC3DEC">
                          <w:rPr>
                            <w:color w:val="FFFFFF"/>
                            <w:sz w:val="18"/>
                            <w:szCs w:val="19"/>
                          </w:rPr>
                          <w:t xml:space="preserve"> </w:t>
                        </w:r>
                        <w:r>
                          <w:rPr>
                            <w:color w:val="FFFFFF"/>
                            <w:sz w:val="18"/>
                            <w:szCs w:val="19"/>
                          </w:rPr>
                          <w:t>FDA-allowed</w:t>
                        </w:r>
                        <w:r w:rsidRPr="00FC3DEC">
                          <w:rPr>
                            <w:color w:val="FFFFFF"/>
                            <w:sz w:val="18"/>
                            <w:szCs w:val="19"/>
                          </w:rPr>
                          <w:t xml:space="preserve"> method</w:t>
                        </w:r>
                        <w:r w:rsidRPr="00FC3DEC">
                          <w:rPr>
                            <w:sz w:val="20"/>
                            <w:szCs w:val="20"/>
                          </w:rPr>
                          <w:t>.</w:t>
                        </w:r>
                      </w:p>
                    </w:txbxContent>
                  </v:textbox>
                </v:rect>
                <v:shape id="AutoShape 15" o:spid="_x0000_s1073" type="#_x0000_t177" style="position:absolute;left:285;top:7674;width:30385;height:14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fillcolor="#548235" stroked="f">
                  <v:shadow on="t" type="perspective" color="#375623" opacity=".5" origin=",.5" offset="0,0" matrix=",,,.5"/>
                  <v:textbox inset="6.84pt,3.42pt,6.84pt,3.42pt">
                    <w:txbxContent>
                      <w:p w14:paraId="669B3D93" w14:textId="77777777" w:rsidR="0049129D" w:rsidRPr="009477DB" w:rsidRDefault="0049129D"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6C962D4E"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585501AB" w14:textId="77777777" w:rsidR="0049129D" w:rsidRPr="009477DB" w:rsidRDefault="0049129D"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txbxContent>
                  </v:textbox>
                </v:shape>
                <v:shape id="Text Box 17" o:spid="_x0000_s1074"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fillcolor="#bdd6ee">
                  <v:shadow on="t" opacity=".5" offset="6pt,6pt"/>
                  <v:textbox inset="6.84pt,3.42pt,6.84pt,3.42pt">
                    <w:txbxContent>
                      <w:p w14:paraId="0DBE3D73" w14:textId="77777777" w:rsidR="0049129D" w:rsidRPr="00AD16D8" w:rsidRDefault="0049129D" w:rsidP="00F028E9">
                        <w:pPr>
                          <w:spacing w:before="120" w:after="0"/>
                          <w:ind w:left="273" w:hanging="187"/>
                          <w:rPr>
                            <w:rFonts w:cs="Calibri"/>
                            <w:b/>
                            <w:sz w:val="20"/>
                            <w:szCs w:val="20"/>
                          </w:rPr>
                        </w:pPr>
                        <w:r>
                          <w:rPr>
                            <w:rFonts w:cs="Calibri"/>
                            <w:b/>
                            <w:sz w:val="20"/>
                            <w:szCs w:val="20"/>
                          </w:rPr>
                          <w:t>Follow-up Testing:</w:t>
                        </w:r>
                      </w:p>
                      <w:p w14:paraId="564829C9" w14:textId="77777777" w:rsidR="0049129D" w:rsidRPr="00BE3251"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2977E906" w14:textId="77777777" w:rsidR="0049129D" w:rsidRPr="002B36EA" w:rsidRDefault="0049129D"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After conducting the analysis and assessment, retest the </w:t>
                        </w:r>
                        <w:r w:rsidRPr="00CB2C34">
                          <w:rPr>
                            <w:rFonts w:cs="Calibri"/>
                            <w:sz w:val="20"/>
                            <w:szCs w:val="20"/>
                          </w:rPr>
                          <w:t>water</w:t>
                        </w:r>
                        <w:r>
                          <w:rPr>
                            <w:rFonts w:cs="Calibri"/>
                            <w:sz w:val="20"/>
                            <w:szCs w:val="20"/>
                          </w:rPr>
                          <w:t xml:space="preserve">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E3596A">
                          <w:rPr>
                            <w:rFonts w:cs="Calibri"/>
                            <w:sz w:val="20"/>
                            <w:szCs w:val="20"/>
                          </w:rPr>
                          <w:t xml:space="preserve">(sampling locations can be at </w:t>
                        </w:r>
                        <w:r>
                          <w:rPr>
                            <w:rFonts w:cs="Calibri"/>
                            <w:sz w:val="20"/>
                            <w:szCs w:val="20"/>
                          </w:rPr>
                          <w:t xml:space="preserve">the end of </w:t>
                        </w:r>
                        <w:r w:rsidRPr="00E3596A">
                          <w:rPr>
                            <w:rFonts w:cs="Calibri"/>
                            <w:sz w:val="20"/>
                            <w:szCs w:val="20"/>
                          </w:rPr>
                          <w:t xml:space="preserve">any segment or node/branch within the irrigation system of concern). </w:t>
                        </w:r>
                      </w:p>
                    </w:txbxContent>
                  </v:textbox>
                </v:shape>
                <v:shape id="_x0000_s1075" type="#_x0000_t177" style="position:absolute;left:32657;top:7674;width:25159;height:30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fillcolor="#c00000" stroked="f">
                  <v:shadow on="t" type="perspective" opacity=".5" origin=",.5" offset="0,0" matrix=",,,.5"/>
                  <v:textbox inset="6.84pt,3.42pt,6.84pt,3.42pt">
                    <w:txbxContent>
                      <w:p w14:paraId="65DCCC51" w14:textId="77777777" w:rsidR="0049129D" w:rsidRDefault="0049129D" w:rsidP="00F028E9">
                        <w:pPr>
                          <w:spacing w:before="0" w:after="0"/>
                          <w:jc w:val="center"/>
                          <w:rPr>
                            <w:rFonts w:cs="Calibri"/>
                            <w:b/>
                            <w:sz w:val="19"/>
                            <w:szCs w:val="19"/>
                            <w:u w:val="single"/>
                          </w:rPr>
                        </w:pPr>
                      </w:p>
                      <w:p w14:paraId="62971F42" w14:textId="77777777" w:rsidR="0049129D" w:rsidRDefault="0049129D"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A970D07" w14:textId="77777777" w:rsidR="0049129D" w:rsidRDefault="0049129D" w:rsidP="00F42A9D">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 </w:t>
                        </w:r>
                        <w:r w:rsidRPr="001148F4">
                          <w:rPr>
                            <w:rFonts w:cs="Calibri"/>
                            <w:b/>
                            <w:sz w:val="20"/>
                            <w:szCs w:val="20"/>
                            <w:u w:val="single"/>
                          </w:rPr>
                          <w:t>or</w:t>
                        </w:r>
                        <w:r w:rsidRPr="00F42A9D">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sample</w:t>
                        </w:r>
                      </w:p>
                      <w:p w14:paraId="6FDBAE84" w14:textId="77777777" w:rsidR="0049129D" w:rsidRPr="005D6BF1" w:rsidRDefault="0049129D" w:rsidP="00F42A9D">
                        <w:pPr>
                          <w:pStyle w:val="TableParagraph"/>
                          <w:spacing w:before="1"/>
                          <w:ind w:left="154" w:right="141" w:hanging="1"/>
                          <w:jc w:val="center"/>
                          <w:rPr>
                            <w:b/>
                            <w:bCs/>
                            <w:sz w:val="20"/>
                            <w:szCs w:val="20"/>
                          </w:rPr>
                        </w:pPr>
                        <w:r>
                          <w:rPr>
                            <w:b/>
                            <w:bCs/>
                            <w:sz w:val="20"/>
                            <w:szCs w:val="20"/>
                          </w:rPr>
                          <w:t xml:space="preserve"> </w:t>
                        </w:r>
                        <w:r w:rsidRPr="005D6BF1">
                          <w:rPr>
                            <w:b/>
                            <w:bCs/>
                            <w:sz w:val="20"/>
                            <w:szCs w:val="20"/>
                          </w:rPr>
                          <w:t xml:space="preserve"> </w:t>
                        </w:r>
                      </w:p>
                    </w:txbxContent>
                  </v:textbox>
                </v:shape>
                <v:shape id="Text Box 17" o:spid="_x0000_s1076"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fillcolor="#fdafb1">
                  <v:shadow on="t" opacity=".5" offset="6pt,6pt"/>
                  <v:textbox inset="6.84pt,3.42pt,6.84pt,3.42pt">
                    <w:txbxContent>
                      <w:p w14:paraId="259D98BC" w14:textId="77777777" w:rsidR="0049129D" w:rsidRPr="00E81F20" w:rsidRDefault="0049129D"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29F9317A" w14:textId="77777777" w:rsidR="0049129D" w:rsidRDefault="0049129D" w:rsidP="00F028E9">
                        <w:pPr>
                          <w:pStyle w:val="NormalWeb"/>
                          <w:spacing w:before="60" w:beforeAutospacing="0" w:after="60" w:afterAutospacing="0"/>
                        </w:pPr>
                        <w:r>
                          <w:rPr>
                            <w:sz w:val="23"/>
                            <w:szCs w:val="23"/>
                          </w:rPr>
                          <w:t> </w:t>
                        </w:r>
                      </w:p>
                    </w:txbxContent>
                  </v:textbox>
                </v:shape>
                <v:shape id="_x0000_s1077"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fillcolor="#c00000" stroked="f">
                  <v:shadow on="t" type="perspective" opacity=".5" origin=",.5" offset="0,0" matrix=",,,.5"/>
                  <v:textbox inset="6.84pt,3.42pt,6.84pt,3.42pt">
                    <w:txbxContent>
                      <w:p w14:paraId="0C0745D6" w14:textId="77777777" w:rsidR="0049129D" w:rsidRPr="00E81F20" w:rsidRDefault="0049129D"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E0ED805" w14:textId="77777777" w:rsidR="0049129D" w:rsidRPr="000C17ED" w:rsidRDefault="0049129D"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v:textbox>
                </v:shape>
                <v:shape id="AutoShape 15" o:spid="_x0000_s1078" type="#_x0000_t177" style="position:absolute;left:2000;top:27241;width:28289;height:933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fillcolor="#548235" stroked="f">
                  <v:shadow on="t" type="perspective" color="#375623" opacity=".5" origin=",.5" offset="0,0" matrix=",,,.5"/>
                  <v:textbox inset="6.84pt,3.42pt,6.84pt,3.42pt">
                    <w:txbxContent>
                      <w:p w14:paraId="16040439" w14:textId="77777777" w:rsidR="0049129D" w:rsidRPr="00E81F20" w:rsidRDefault="0049129D"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3322AF90" w14:textId="77777777" w:rsidR="0049129D" w:rsidRPr="00E81F20" w:rsidRDefault="0049129D"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r w:rsidR="00701623" w:rsidRPr="00D5180B">
        <w:rPr>
          <w:szCs w:val="22"/>
        </w:rPr>
        <w:br w:type="page"/>
      </w:r>
    </w:p>
    <w:p w14:paraId="6004BC03" w14:textId="77777777" w:rsidR="00701623" w:rsidRPr="00D5180B" w:rsidRDefault="00701623" w:rsidP="00476F26">
      <w:pPr>
        <w:pStyle w:val="Heading2"/>
        <w:rPr>
          <w:noProof/>
        </w:rPr>
      </w:pPr>
      <w:bookmarkStart w:id="597" w:name="_Toc8374936"/>
      <w:bookmarkStart w:id="598" w:name="_Toc20839157"/>
      <w:r w:rsidRPr="00D5180B">
        <w:lastRenderedPageBreak/>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597"/>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598"/>
    </w:p>
    <w:p w14:paraId="30ADA7EA" w14:textId="77777777" w:rsidR="006F24B5" w:rsidRPr="00D5180B" w:rsidRDefault="005F5A33" w:rsidP="00F0189B">
      <w:pPr>
        <w:spacing w:before="120" w:after="0"/>
        <w:rPr>
          <w:szCs w:val="22"/>
        </w:rPr>
      </w:pPr>
      <w:r w:rsidRPr="00E644F1">
        <w:rPr>
          <w:rFonts w:cs="Calibri"/>
          <w:noProof/>
          <w:szCs w:val="23"/>
        </w:rPr>
        <mc:AlternateContent>
          <mc:Choice Requires="wpc">
            <w:drawing>
              <wp:inline distT="0" distB="0" distL="0" distR="0" wp14:anchorId="4B4EAD88" wp14:editId="2464240F">
                <wp:extent cx="6096000" cy="7191004"/>
                <wp:effectExtent l="0" t="0" r="57150" b="8636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20FAC9A" w14:textId="77777777" w:rsidR="0049129D" w:rsidRPr="007A1B7B" w:rsidRDefault="0049129D"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2BB3E28" w14:textId="77777777" w:rsidR="0049129D" w:rsidRDefault="0049129D"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44C48CA" w14:textId="77777777" w:rsidR="0049129D" w:rsidRPr="000C17ED" w:rsidRDefault="0049129D"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0D91596F" w14:textId="77777777" w:rsidR="0049129D" w:rsidRPr="007A1B7B" w:rsidRDefault="0049129D"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1C20A7F5" w14:textId="77777777" w:rsidR="0049129D" w:rsidRPr="007A1B7B" w:rsidRDefault="0049129D"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2BD8110F" w14:textId="77777777" w:rsidR="0049129D" w:rsidRPr="007A1B7B" w:rsidRDefault="0049129D"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1B1348FD" w14:textId="77777777" w:rsidR="0049129D" w:rsidRPr="007A1B7B" w:rsidRDefault="0049129D" w:rsidP="00454674">
                              <w:pPr>
                                <w:rPr>
                                  <w:rFonts w:cs="Calibri"/>
                                  <w:color w:val="FFFFFF"/>
                                  <w:sz w:val="20"/>
                                  <w:szCs w:val="20"/>
                                </w:rPr>
                              </w:pP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925"/>
                            <a:ext cx="4029075" cy="43529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7F8430A" w14:textId="77777777" w:rsidR="0049129D" w:rsidRDefault="0049129D" w:rsidP="005F5A33">
                              <w:pPr>
                                <w:rPr>
                                  <w:rFonts w:cs="Calibri"/>
                                  <w:b/>
                                  <w:sz w:val="19"/>
                                  <w:szCs w:val="19"/>
                                </w:rPr>
                              </w:pPr>
                              <w:r>
                                <w:rPr>
                                  <w:rFonts w:cs="Calibri"/>
                                  <w:b/>
                                  <w:sz w:val="19"/>
                                  <w:szCs w:val="19"/>
                                </w:rPr>
                                <w:t>CONDUCT A LEVEL 1 ASSESSMENT</w:t>
                              </w:r>
                              <w:r w:rsidRPr="00284D9C">
                                <w:rPr>
                                  <w:rFonts w:cs="Calibri"/>
                                  <w:b/>
                                  <w:sz w:val="19"/>
                                  <w:szCs w:val="19"/>
                                </w:rPr>
                                <w:t>:</w:t>
                              </w:r>
                            </w:p>
                            <w:p w14:paraId="4A30B258" w14:textId="77777777" w:rsidR="0049129D" w:rsidRPr="00C571C5" w:rsidRDefault="0049129D"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4936C065" w14:textId="77777777" w:rsidR="0049129D" w:rsidRPr="00C571C5" w:rsidRDefault="0049129D"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547FC825" w14:textId="77777777" w:rsidR="0049129D" w:rsidRDefault="0049129D"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26A18B6" w14:textId="77777777" w:rsidR="0049129D" w:rsidRPr="006F24B5" w:rsidRDefault="0049129D"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0B42B9B0" w14:textId="77777777" w:rsidR="0049129D" w:rsidRPr="00EE78F3" w:rsidRDefault="0049129D"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686BE168" w14:textId="77777777" w:rsidR="0049129D" w:rsidRDefault="0049129D" w:rsidP="005F5A33">
                              <w:pPr>
                                <w:pStyle w:val="NormalWeb"/>
                                <w:spacing w:before="60" w:beforeAutospacing="0" w:after="120" w:afterAutospacing="0"/>
                                <w:jc w:val="center"/>
                                <w:rPr>
                                  <w:sz w:val="24"/>
                                </w:rPr>
                              </w:pPr>
                              <w:r>
                                <w:rPr>
                                  <w:b/>
                                  <w:bCs/>
                                  <w:color w:val="FFFFFF"/>
                                  <w:sz w:val="20"/>
                                  <w:szCs w:val="20"/>
                                  <w:u w:val="single"/>
                                </w:rPr>
                                <w:t>ACCEPTANCE CRITERIA</w:t>
                              </w:r>
                            </w:p>
                            <w:p w14:paraId="0DB34979" w14:textId="77777777" w:rsidR="0049129D" w:rsidRPr="009477DB" w:rsidRDefault="0049129D"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2164FA5" w14:textId="77777777" w:rsidR="0049129D" w:rsidRPr="009477DB" w:rsidRDefault="0049129D"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1CFA389F" w14:textId="77777777" w:rsidR="0049129D" w:rsidRDefault="0049129D"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B4EAD88" id="Canvas 278" o:spid="_x0000_s1079" editas="canvas" style="width:480pt;height:566.2pt;mso-position-horizontal-relative:char;mso-position-vertical-relative:line" coordsize="60960,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">
                <v:shape id="_x0000_s1080" type="#_x0000_t75" style="position:absolute;width:60960;height:71907;visibility:visible;mso-wrap-style:square" filled="t" fillcolor="#dbdbdb">
                  <v:fill o:detectmouseclick="t"/>
                  <v:path o:connecttype="none"/>
                </v:shape>
                <v:shape id="Text Box 13" o:spid="_x0000_s1081" type="#_x0000_t202" style="position:absolute;top:31718;width:19392;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fillcolor="#c5e0b3">
                  <v:shadow on="t" opacity=".5" offset="6pt,6pt"/>
                  <v:textbox inset="6.84pt,3.42pt,6.84pt,3.42pt">
                    <w:txbxContent>
                      <w:p w14:paraId="620FAC9A" w14:textId="77777777" w:rsidR="0049129D" w:rsidRPr="007A1B7B" w:rsidRDefault="0049129D"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v:textbox>
                </v:shape>
                <v:rect id="Rectangle 14" o:spid="_x0000_s1082" style="position:absolute;left:127;top:268;width:57975;height:19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fillcolor="#2f5496" stroked="f" strokecolor="#f2f2f2" strokeweight="3pt">
                  <v:shadow on="t" color="#1f3763" opacity=".5" offset="6pt,6pt"/>
                  <v:textbox inset="6.84pt,3.42pt,6.84pt,3.42pt">
                    <w:txbxContent>
                      <w:p w14:paraId="32BB3E28" w14:textId="77777777" w:rsidR="0049129D" w:rsidRDefault="0049129D"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44C48CA" w14:textId="77777777" w:rsidR="0049129D" w:rsidRPr="000C17ED" w:rsidRDefault="0049129D"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 xml:space="preserve">When using </w:t>
                        </w:r>
                        <w:proofErr w:type="gramStart"/>
                        <w:r w:rsidRPr="007E7634">
                          <w:rPr>
                            <w:rFonts w:cs="Calibri"/>
                            <w:color w:val="FFFFFF" w:themeColor="background1"/>
                            <w:sz w:val="20"/>
                            <w:szCs w:val="20"/>
                          </w:rPr>
                          <w:t>Type</w:t>
                        </w:r>
                        <w:proofErr w:type="gramEnd"/>
                        <w:r w:rsidRPr="007E7634">
                          <w:rPr>
                            <w:rFonts w:cs="Calibri"/>
                            <w:color w:val="FFFFFF" w:themeColor="background1"/>
                            <w:sz w:val="20"/>
                            <w:szCs w:val="20"/>
                          </w:rPr>
                          <w:t xml:space="preserv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0D91596F" w14:textId="77777777" w:rsidR="0049129D" w:rsidRPr="007A1B7B" w:rsidRDefault="0049129D"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1C20A7F5" w14:textId="77777777" w:rsidR="0049129D" w:rsidRPr="007A1B7B" w:rsidRDefault="0049129D"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w:t>
                        </w:r>
                        <w:proofErr w:type="gramStart"/>
                        <w:r w:rsidRPr="007A1B7B">
                          <w:rPr>
                            <w:rFonts w:cs="Calibri"/>
                            <w:color w:val="FFFFFF"/>
                            <w:sz w:val="20"/>
                            <w:szCs w:val="20"/>
                          </w:rPr>
                          <w:t>a</w:t>
                        </w:r>
                        <w:proofErr w:type="gramEnd"/>
                        <w:r w:rsidRPr="007A1B7B">
                          <w:rPr>
                            <w:rFonts w:cs="Calibri"/>
                            <w:color w:val="FFFFFF"/>
                            <w:sz w:val="20"/>
                            <w:szCs w:val="20"/>
                          </w:rPr>
                          <w:t xml:space="preserve"> </w:t>
                        </w:r>
                        <w:r>
                          <w:rPr>
                            <w:rFonts w:cs="Calibri"/>
                            <w:color w:val="FFFFFF"/>
                            <w:sz w:val="20"/>
                            <w:szCs w:val="20"/>
                          </w:rPr>
                          <w:t>FDA-allowed</w:t>
                        </w:r>
                        <w:r w:rsidRPr="007A1B7B">
                          <w:rPr>
                            <w:rFonts w:cs="Calibri"/>
                            <w:color w:val="FFFFFF"/>
                            <w:sz w:val="20"/>
                            <w:szCs w:val="20"/>
                          </w:rPr>
                          <w:t xml:space="preserve"> method.</w:t>
                        </w:r>
                      </w:p>
                      <w:p w14:paraId="2BD8110F" w14:textId="77777777" w:rsidR="0049129D" w:rsidRPr="007A1B7B" w:rsidRDefault="0049129D"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1B1348FD" w14:textId="77777777" w:rsidR="0049129D" w:rsidRPr="007A1B7B" w:rsidRDefault="0049129D" w:rsidP="00454674">
                        <w:pPr>
                          <w:rPr>
                            <w:rFonts w:cs="Calibri"/>
                            <w:color w:val="FFFFFF"/>
                            <w:sz w:val="20"/>
                            <w:szCs w:val="20"/>
                          </w:rPr>
                        </w:pPr>
                      </w:p>
                    </w:txbxContent>
                  </v:textbox>
                </v:rect>
                <v:shape id="Text Box 17" o:spid="_x0000_s1083" type="#_x0000_t202" style="position:absolute;left:20288;top:28289;width:40291;height:43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fillcolor="#bdd6ee">
                  <v:shadow on="t" opacity=".5" offset="6pt,6pt"/>
                  <v:textbox inset="6.84pt,3.42pt,6.84pt,3.42pt">
                    <w:txbxContent>
                      <w:p w14:paraId="37F8430A" w14:textId="77777777" w:rsidR="0049129D" w:rsidRDefault="0049129D" w:rsidP="005F5A33">
                        <w:pPr>
                          <w:rPr>
                            <w:rFonts w:cs="Calibri"/>
                            <w:b/>
                            <w:sz w:val="19"/>
                            <w:szCs w:val="19"/>
                          </w:rPr>
                        </w:pPr>
                        <w:r>
                          <w:rPr>
                            <w:rFonts w:cs="Calibri"/>
                            <w:b/>
                            <w:sz w:val="19"/>
                            <w:szCs w:val="19"/>
                          </w:rPr>
                          <w:t>CONDUCT A LEVEL 1 ASSESSMENT</w:t>
                        </w:r>
                        <w:r w:rsidRPr="00284D9C">
                          <w:rPr>
                            <w:rFonts w:cs="Calibri"/>
                            <w:b/>
                            <w:sz w:val="19"/>
                            <w:szCs w:val="19"/>
                          </w:rPr>
                          <w:t>:</w:t>
                        </w:r>
                      </w:p>
                      <w:p w14:paraId="4A30B258" w14:textId="77777777" w:rsidR="0049129D" w:rsidRPr="00C571C5" w:rsidRDefault="0049129D"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4936C065" w14:textId="77777777" w:rsidR="0049129D" w:rsidRPr="00C571C5" w:rsidRDefault="0049129D"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547FC825" w14:textId="77777777" w:rsidR="0049129D" w:rsidRDefault="0049129D"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v:textbox>
                </v:shape>
                <v:shape id="_x0000_s1084" type="#_x0000_t177" style="position:absolute;left:32766;top:19526;width:2533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fillcolor="#c00000" stroked="f">
                  <v:shadow on="t" type="perspective" opacity=".5" origin=",.5" offset="0,0" matrix=",,,.5"/>
                  <v:textbox inset="6.84pt,3.42pt,6.84pt,3.42pt">
                    <w:txbxContent>
                      <w:p w14:paraId="126A18B6" w14:textId="77777777" w:rsidR="0049129D" w:rsidRPr="006F24B5" w:rsidRDefault="0049129D"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0B42B9B0" w14:textId="77777777" w:rsidR="0049129D" w:rsidRPr="00EE78F3" w:rsidRDefault="0049129D"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v:textbox>
                </v:shape>
                <v:shape id="AutoShape 15" o:spid="_x0000_s1085" type="#_x0000_t177" style="position:absolute;left:127;top:19526;width:19392;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fillcolor="#538135 [2409]" stroked="f">
                  <v:shadow on="t" type="perspective" color="#375623" opacity=".5" origin=",.5" offset="0,0" matrix=",,,.5"/>
                  <v:textbox inset="6.84pt,3.42pt,6.84pt,3.42pt">
                    <w:txbxContent>
                      <w:p w14:paraId="686BE168" w14:textId="77777777" w:rsidR="0049129D" w:rsidRDefault="0049129D" w:rsidP="005F5A33">
                        <w:pPr>
                          <w:pStyle w:val="NormalWeb"/>
                          <w:spacing w:before="60" w:beforeAutospacing="0" w:after="120" w:afterAutospacing="0"/>
                          <w:jc w:val="center"/>
                          <w:rPr>
                            <w:sz w:val="24"/>
                          </w:rPr>
                        </w:pPr>
                        <w:r>
                          <w:rPr>
                            <w:b/>
                            <w:bCs/>
                            <w:color w:val="FFFFFF"/>
                            <w:sz w:val="20"/>
                            <w:szCs w:val="20"/>
                            <w:u w:val="single"/>
                          </w:rPr>
                          <w:t>ACCEPTANCE CRITERIA</w:t>
                        </w:r>
                      </w:p>
                      <w:p w14:paraId="0DB34979" w14:textId="77777777" w:rsidR="0049129D" w:rsidRPr="009477DB" w:rsidRDefault="0049129D"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32164FA5" w14:textId="77777777" w:rsidR="0049129D" w:rsidRPr="009477DB" w:rsidRDefault="0049129D"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1CFA389F" w14:textId="77777777" w:rsidR="0049129D" w:rsidRDefault="0049129D" w:rsidP="005F5A33">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110F9A45" w14:textId="77777777" w:rsidR="00906126" w:rsidRPr="007D61FC" w:rsidRDefault="00906126" w:rsidP="00476F26">
      <w:pPr>
        <w:pStyle w:val="Heading2"/>
      </w:pPr>
      <w:bookmarkStart w:id="599" w:name="_Toc8374937"/>
      <w:bookmarkStart w:id="600" w:name="_Toc20839158"/>
      <w:r w:rsidRPr="007D61FC">
        <w:lastRenderedPageBreak/>
        <w:t>TABLE 2</w:t>
      </w:r>
      <w:r w:rsidR="00DB4150" w:rsidRPr="007D61FC">
        <w:t>D</w:t>
      </w:r>
      <w:r w:rsidRPr="007D61FC">
        <w:t xml:space="preserve">. </w:t>
      </w:r>
      <w:r w:rsidR="0006140F" w:rsidRPr="007D61FC">
        <w:t xml:space="preserve">Irrigation Water from Treated Type </w:t>
      </w:r>
      <w:r w:rsidR="0006140F" w:rsidRPr="007D61FC">
        <w:rPr>
          <w:color w:val="000000"/>
        </w:rPr>
        <w:t>B→A</w:t>
      </w:r>
      <w:r w:rsidR="0006140F" w:rsidRPr="007D61FC">
        <w:t xml:space="preserve"> Agricultural </w:t>
      </w:r>
      <w:r w:rsidRPr="007D61FC">
        <w:t>Water Systems</w:t>
      </w:r>
      <w:bookmarkEnd w:id="599"/>
      <w:r w:rsidR="00E42282" w:rsidRPr="007D61FC">
        <w:t xml:space="preserve"> –</w:t>
      </w:r>
      <w:r w:rsidR="00EB09B1" w:rsidRPr="007D61FC">
        <w:t xml:space="preserve"> </w:t>
      </w:r>
      <w:r w:rsidR="00E42282" w:rsidRPr="007D61FC">
        <w:t xml:space="preserve">See FIGURE </w:t>
      </w:r>
      <w:r w:rsidR="0057171E" w:rsidRPr="007D61FC">
        <w:t>4</w:t>
      </w:r>
      <w:bookmarkEnd w:id="600"/>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84"/>
        <w:gridCol w:w="5630"/>
      </w:tblGrid>
      <w:tr w:rsidR="00337CDE" w:rsidRPr="007D61FC" w14:paraId="48FE2CCD" w14:textId="77777777" w:rsidTr="00122A81">
        <w:tc>
          <w:tcPr>
            <w:tcW w:w="2244" w:type="pct"/>
            <w:tcBorders>
              <w:top w:val="single" w:sz="4" w:space="0" w:color="auto"/>
              <w:left w:val="single" w:sz="4" w:space="0" w:color="auto"/>
              <w:bottom w:val="single" w:sz="4" w:space="0" w:color="auto"/>
              <w:right w:val="single" w:sz="4" w:space="0" w:color="auto"/>
            </w:tcBorders>
            <w:shd w:val="clear" w:color="auto" w:fill="2F5496"/>
          </w:tcPr>
          <w:p w14:paraId="1E9E0FE0" w14:textId="77777777" w:rsidR="00906126" w:rsidRPr="002B793C" w:rsidRDefault="00906126" w:rsidP="00E3596A">
            <w:pPr>
              <w:rPr>
                <w:b/>
              </w:rPr>
            </w:pPr>
            <w:bookmarkStart w:id="601" w:name="_Hlk4486414"/>
            <w:bookmarkStart w:id="602" w:name="_Hlk5689093"/>
            <w:r w:rsidRPr="002B793C">
              <w:rPr>
                <w:b/>
                <w:color w:val="FFFFFF"/>
              </w:rPr>
              <w:t>Metric</w:t>
            </w:r>
          </w:p>
        </w:tc>
        <w:tc>
          <w:tcPr>
            <w:tcW w:w="2756" w:type="pct"/>
            <w:tcBorders>
              <w:top w:val="single" w:sz="4" w:space="0" w:color="auto"/>
              <w:left w:val="single" w:sz="4" w:space="0" w:color="auto"/>
              <w:bottom w:val="single" w:sz="4" w:space="0" w:color="auto"/>
              <w:right w:val="single" w:sz="4" w:space="0" w:color="auto"/>
            </w:tcBorders>
            <w:shd w:val="clear" w:color="auto" w:fill="2F5496"/>
          </w:tcPr>
          <w:p w14:paraId="30D3D0CE" w14:textId="77777777" w:rsidR="00906126" w:rsidRPr="002B793C" w:rsidRDefault="00906126" w:rsidP="00E3596A">
            <w:pPr>
              <w:autoSpaceDE w:val="0"/>
              <w:autoSpaceDN w:val="0"/>
              <w:adjustRightInd w:val="0"/>
            </w:pPr>
            <w:r w:rsidRPr="002B793C">
              <w:rPr>
                <w:b/>
                <w:color w:val="FFFFFF"/>
              </w:rPr>
              <w:t>Rationale /Remedial Actions</w:t>
            </w:r>
          </w:p>
        </w:tc>
      </w:tr>
      <w:tr w:rsidR="00906126" w:rsidRPr="00E3596A" w14:paraId="0705FA83" w14:textId="77777777" w:rsidTr="00045E0D">
        <w:trPr>
          <w:trHeight w:val="710"/>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5A0996A1" w14:textId="77777777" w:rsidR="00906126" w:rsidRPr="003F773A" w:rsidRDefault="00906126" w:rsidP="00E3596A">
            <w:pPr>
              <w:rPr>
                <w:rFonts w:cs="Calibri"/>
                <w:szCs w:val="22"/>
              </w:rPr>
            </w:pPr>
            <w:r w:rsidRPr="003F773A">
              <w:rPr>
                <w:rFonts w:cs="Calibri"/>
                <w:b/>
                <w:szCs w:val="22"/>
              </w:rPr>
              <w:t xml:space="preserve">Example of treated water from a Type </w:t>
            </w:r>
            <w:r w:rsidRPr="003F773A">
              <w:rPr>
                <w:rFonts w:cs="Calibri"/>
                <w:b/>
                <w:bCs/>
                <w:color w:val="000000"/>
                <w:szCs w:val="22"/>
              </w:rPr>
              <w:t>B→A</w:t>
            </w:r>
            <w:r w:rsidRPr="003F773A">
              <w:rPr>
                <w:rFonts w:cs="Calibri"/>
                <w:b/>
                <w:szCs w:val="22"/>
              </w:rPr>
              <w:t xml:space="preserve"> ag</w:t>
            </w:r>
            <w:r w:rsidR="0069199C" w:rsidRPr="003F773A">
              <w:rPr>
                <w:rFonts w:cs="Calibri"/>
                <w:b/>
                <w:szCs w:val="22"/>
              </w:rPr>
              <w:t>ricultural</w:t>
            </w:r>
            <w:r w:rsidRPr="003F773A">
              <w:rPr>
                <w:rFonts w:cs="Calibri"/>
                <w:b/>
                <w:szCs w:val="22"/>
              </w:rPr>
              <w:t xml:space="preserve"> water system:  </w:t>
            </w:r>
            <w:r w:rsidRPr="003F773A">
              <w:rPr>
                <w:rFonts w:cs="Calibri"/>
                <w:szCs w:val="22"/>
              </w:rPr>
              <w:t>Water may arrive at the production area in an irrigation district canal or lateral from which it is pumped and treated before being used in overhead sprinkler irrigation.</w:t>
            </w:r>
          </w:p>
          <w:p w14:paraId="3CE47661" w14:textId="77777777" w:rsidR="00906126" w:rsidRPr="00E3596A" w:rsidRDefault="00906126" w:rsidP="00E3596A">
            <w:pPr>
              <w:rPr>
                <w:rFonts w:cs="Calibri"/>
                <w:sz w:val="20"/>
                <w:szCs w:val="20"/>
              </w:rPr>
            </w:pPr>
          </w:p>
          <w:p w14:paraId="239E438D" w14:textId="77777777" w:rsidR="00906126" w:rsidRPr="00E3596A" w:rsidRDefault="00906126" w:rsidP="00E3596A">
            <w:pPr>
              <w:rPr>
                <w:rFonts w:cs="Calibri"/>
                <w:sz w:val="20"/>
                <w:szCs w:val="20"/>
              </w:rPr>
            </w:pPr>
          </w:p>
          <w:p w14:paraId="099249AC" w14:textId="77777777" w:rsidR="00906126" w:rsidRPr="00E3596A" w:rsidRDefault="00906126" w:rsidP="00E3596A">
            <w:pPr>
              <w:rPr>
                <w:rFonts w:cs="Calibri"/>
                <w:sz w:val="20"/>
                <w:szCs w:val="20"/>
              </w:rPr>
            </w:pPr>
          </w:p>
          <w:p w14:paraId="4C210FF8" w14:textId="77777777" w:rsidR="00906126" w:rsidRPr="00E3596A" w:rsidRDefault="00906126" w:rsidP="00E3596A">
            <w:pPr>
              <w:rPr>
                <w:rFonts w:cs="Calibri"/>
                <w:sz w:val="20"/>
                <w:szCs w:val="20"/>
              </w:rPr>
            </w:pPr>
          </w:p>
          <w:p w14:paraId="2B6E77AF" w14:textId="77777777" w:rsidR="00906126" w:rsidRPr="00E3596A" w:rsidRDefault="00906126" w:rsidP="00E3596A">
            <w:pPr>
              <w:rPr>
                <w:rFonts w:cs="Calibri"/>
                <w:b/>
                <w:sz w:val="20"/>
                <w:szCs w:val="20"/>
              </w:rPr>
            </w:pP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47F23F34" w14:textId="77777777" w:rsidR="00906126" w:rsidRPr="002850D5" w:rsidRDefault="00906126" w:rsidP="00E3596A">
            <w:pPr>
              <w:autoSpaceDE w:val="0"/>
              <w:autoSpaceDN w:val="0"/>
              <w:adjustRightInd w:val="0"/>
              <w:spacing w:after="120"/>
              <w:rPr>
                <w:rFonts w:cs="Calibri"/>
                <w:szCs w:val="22"/>
              </w:rPr>
            </w:pPr>
            <w:r w:rsidRPr="002850D5">
              <w:rPr>
                <w:rFonts w:cs="Calibri"/>
                <w:szCs w:val="22"/>
              </w:rPr>
              <w:t>When water from a Type B ag</w:t>
            </w:r>
            <w:r w:rsidR="0069199C" w:rsidRPr="002850D5">
              <w:rPr>
                <w:rFonts w:cs="Calibri"/>
                <w:szCs w:val="22"/>
              </w:rPr>
              <w:t>ricultural</w:t>
            </w:r>
            <w:r w:rsidRPr="002850D5">
              <w:rPr>
                <w:rFonts w:cs="Calibri"/>
                <w:szCs w:val="22"/>
              </w:rPr>
              <w:t xml:space="preserve"> water system is used in an overhead application within (</w:t>
            </w:r>
            <w:r w:rsidRPr="002850D5">
              <w:rPr>
                <w:rFonts w:cs="Calibri"/>
                <w:szCs w:val="22"/>
                <w:u w:val="single"/>
              </w:rPr>
              <w:t>&lt;</w:t>
            </w:r>
            <w:r w:rsidRPr="002850D5">
              <w:rPr>
                <w:rFonts w:cs="Calibri"/>
                <w:szCs w:val="22"/>
              </w:rPr>
              <w:t>)</w:t>
            </w:r>
            <w:del w:id="603" w:author="Susan" w:date="2020-05-11T15:53:00Z">
              <w:r w:rsidRPr="002850D5" w:rsidDel="00367D24">
                <w:rPr>
                  <w:rFonts w:cs="Calibri"/>
                  <w:szCs w:val="22"/>
                </w:rPr>
                <w:delText xml:space="preserve"> 21 </w:delText>
              </w:r>
            </w:del>
            <w:commentRangeStart w:id="604"/>
            <w:ins w:id="605" w:author="Susan" w:date="2020-05-11T15:53:00Z">
              <w:r w:rsidR="00367D24" w:rsidRPr="002850D5">
                <w:rPr>
                  <w:rFonts w:cs="Calibri"/>
                  <w:szCs w:val="22"/>
                </w:rPr>
                <w:t>7</w:t>
              </w:r>
              <w:commentRangeEnd w:id="604"/>
              <w:r w:rsidR="00367D24" w:rsidRPr="002850D5">
                <w:rPr>
                  <w:rStyle w:val="CommentReference"/>
                  <w:rFonts w:ascii="Tahoma" w:hAnsi="Tahoma" w:cs="Tahoma"/>
                  <w:lang w:eastAsia="x-none"/>
                </w:rPr>
                <w:commentReference w:id="604"/>
              </w:r>
              <w:r w:rsidR="00367D24" w:rsidRPr="002850D5">
                <w:rPr>
                  <w:rFonts w:cs="Calibri"/>
                  <w:szCs w:val="22"/>
                </w:rPr>
                <w:t xml:space="preserve"> </w:t>
              </w:r>
            </w:ins>
            <w:r w:rsidRPr="002850D5">
              <w:rPr>
                <w:rFonts w:cs="Calibri"/>
                <w:szCs w:val="22"/>
              </w:rPr>
              <w:t>days to the scheduled harvest date, it must be treated to move it from a Type B ag</w:t>
            </w:r>
            <w:r w:rsidR="00D4169E" w:rsidRPr="002850D5">
              <w:rPr>
                <w:rFonts w:cs="Calibri"/>
                <w:szCs w:val="22"/>
              </w:rPr>
              <w:t>ricultural</w:t>
            </w:r>
            <w:r w:rsidRPr="002850D5">
              <w:rPr>
                <w:rFonts w:cs="Calibri"/>
                <w:szCs w:val="22"/>
              </w:rPr>
              <w:t xml:space="preserve"> water system to a Type A system (B→A) </w:t>
            </w:r>
            <w:r w:rsidR="00BC6DFF" w:rsidRPr="002850D5">
              <w:rPr>
                <w:rFonts w:cs="Calibri"/>
                <w:szCs w:val="22"/>
              </w:rPr>
              <w:t>by a</w:t>
            </w:r>
            <w:r w:rsidR="008F10BE" w:rsidRPr="002850D5">
              <w:rPr>
                <w:rFonts w:cs="Calibri"/>
                <w:szCs w:val="22"/>
              </w:rPr>
              <w:t xml:space="preserve"> scientifically</w:t>
            </w:r>
            <w:r w:rsidR="00BC6DFF" w:rsidRPr="002850D5">
              <w:rPr>
                <w:rFonts w:cs="Calibri"/>
                <w:szCs w:val="22"/>
              </w:rPr>
              <w:t xml:space="preserve"> valid antimicrobial </w:t>
            </w:r>
            <w:r w:rsidRPr="002850D5">
              <w:rPr>
                <w:rFonts w:cs="Calibri"/>
                <w:szCs w:val="22"/>
              </w:rPr>
              <w:t xml:space="preserve">treatment - i.e., </w:t>
            </w:r>
            <w:commentRangeStart w:id="606"/>
            <w:del w:id="607" w:author="Susan" w:date="2020-05-11T16:03:00Z">
              <w:r w:rsidRPr="002850D5" w:rsidDel="00367D24">
                <w:rPr>
                  <w:rFonts w:cs="Calibri"/>
                  <w:szCs w:val="22"/>
                </w:rPr>
                <w:delText xml:space="preserve">contain </w:delText>
              </w:r>
            </w:del>
            <w:ins w:id="608" w:author="Susan" w:date="2020-05-11T16:03:00Z">
              <w:r w:rsidR="00367D24" w:rsidRPr="002850D5">
                <w:rPr>
                  <w:rFonts w:cs="Calibri"/>
                  <w:szCs w:val="22"/>
                </w:rPr>
                <w:t xml:space="preserve">utilize </w:t>
              </w:r>
            </w:ins>
            <w:r w:rsidRPr="002850D5">
              <w:rPr>
                <w:rFonts w:cs="Calibri"/>
                <w:szCs w:val="22"/>
              </w:rPr>
              <w:t>an approved</w:t>
            </w:r>
            <w:r w:rsidR="00557206" w:rsidRPr="002850D5">
              <w:rPr>
                <w:rFonts w:cs="Calibri"/>
                <w:szCs w:val="22"/>
              </w:rPr>
              <w:t xml:space="preserve"> </w:t>
            </w:r>
            <w:ins w:id="609" w:author="Susan" w:date="2020-05-11T16:03:00Z">
              <w:r w:rsidR="0059402D" w:rsidRPr="002850D5">
                <w:rPr>
                  <w:rFonts w:cs="Calibri"/>
                  <w:szCs w:val="22"/>
                </w:rPr>
                <w:t xml:space="preserve">or scientifically supported </w:t>
              </w:r>
            </w:ins>
            <w:r w:rsidRPr="002850D5">
              <w:rPr>
                <w:rFonts w:cs="Calibri"/>
                <w:szCs w:val="22"/>
              </w:rPr>
              <w:t xml:space="preserve">antimicrobial </w:t>
            </w:r>
            <w:ins w:id="610" w:author="Susan" w:date="2020-05-12T08:50:00Z">
              <w:r w:rsidR="00587422" w:rsidRPr="002850D5">
                <w:rPr>
                  <w:rFonts w:cs="Calibri"/>
                  <w:szCs w:val="22"/>
                </w:rPr>
                <w:t xml:space="preserve">method to reduce </w:t>
              </w:r>
            </w:ins>
            <w:del w:id="611" w:author="Susan" w:date="2020-05-11T16:04:00Z">
              <w:r w:rsidRPr="002850D5" w:rsidDel="0059402D">
                <w:rPr>
                  <w:rFonts w:cs="Calibri"/>
                  <w:szCs w:val="22"/>
                </w:rPr>
                <w:delText>treatment at sufficient concentration</w:delText>
              </w:r>
              <w:r w:rsidR="003F773A" w:rsidRPr="002850D5" w:rsidDel="0059402D">
                <w:rPr>
                  <w:rFonts w:cs="Calibri"/>
                  <w:szCs w:val="22"/>
                </w:rPr>
                <w:delText xml:space="preserve"> or wavelength</w:delText>
              </w:r>
              <w:r w:rsidRPr="002850D5" w:rsidDel="0059402D">
                <w:rPr>
                  <w:rFonts w:cs="Calibri"/>
                  <w:szCs w:val="22"/>
                </w:rPr>
                <w:delText xml:space="preserve"> to prevent potential </w:delText>
              </w:r>
            </w:del>
            <w:r w:rsidRPr="002850D5">
              <w:rPr>
                <w:rFonts w:cs="Calibri"/>
                <w:szCs w:val="22"/>
              </w:rPr>
              <w:t xml:space="preserve">contamination </w:t>
            </w:r>
            <w:commentRangeEnd w:id="606"/>
            <w:r w:rsidR="00E95045" w:rsidRPr="002850D5">
              <w:rPr>
                <w:rStyle w:val="CommentReference"/>
                <w:rFonts w:ascii="Tahoma" w:hAnsi="Tahoma" w:cs="Tahoma"/>
                <w:lang w:eastAsia="x-none"/>
              </w:rPr>
              <w:commentReference w:id="606"/>
            </w:r>
            <w:r w:rsidRPr="002850D5">
              <w:rPr>
                <w:rFonts w:cs="Calibri"/>
                <w:szCs w:val="22"/>
              </w:rPr>
              <w:t>risk during overhead applications.</w:t>
            </w:r>
            <w:ins w:id="612" w:author="Susan" w:date="2020-05-12T08:48:00Z">
              <w:r w:rsidR="00587422" w:rsidRPr="002850D5">
                <w:rPr>
                  <w:sz w:val="20"/>
                </w:rPr>
                <w:t xml:space="preserve"> </w:t>
              </w:r>
              <w:commentRangeStart w:id="613"/>
              <w:r w:rsidR="00587422" w:rsidRPr="002850D5">
                <w:rPr>
                  <w:szCs w:val="22"/>
                </w:rPr>
                <w:t xml:space="preserve">Building a treatment program should be based off the collected data from Table 2E </w:t>
              </w:r>
              <w:r w:rsidR="00587422" w:rsidRPr="002850D5">
                <w:rPr>
                  <w:i/>
                  <w:iCs/>
                  <w:szCs w:val="22"/>
                </w:rPr>
                <w:t>Establishing a Water Quality Profile</w:t>
              </w:r>
            </w:ins>
            <w:commentRangeEnd w:id="613"/>
            <w:r w:rsidR="00A56FAC" w:rsidRPr="002850D5">
              <w:rPr>
                <w:rFonts w:cs="Calibri"/>
                <w:szCs w:val="22"/>
              </w:rPr>
              <w:t xml:space="preserve">. </w:t>
            </w:r>
            <w:r w:rsidR="00587422" w:rsidRPr="002850D5">
              <w:rPr>
                <w:rStyle w:val="CommentReference"/>
                <w:rFonts w:ascii="Tahoma" w:hAnsi="Tahoma" w:cs="Tahoma"/>
                <w:lang w:eastAsia="x-none"/>
              </w:rPr>
              <w:commentReference w:id="613"/>
            </w:r>
            <w:commentRangeStart w:id="614"/>
            <w:ins w:id="615" w:author="Susan" w:date="2020-05-08T13:07:00Z">
              <w:r w:rsidR="000E12F2" w:rsidRPr="002850D5">
                <w:rPr>
                  <w:szCs w:val="22"/>
                </w:rPr>
                <w:t>A window for application(s) of nutrients and/or crop protection chemicals is allowable within the 21 days-to-harvest window provided the application occurs at the beginning of the irrigation event and is followed by an antimicrobial water treatment of sufficient concentration and duration to prevent potential contamination risk during the remainder of the overhead</w:t>
              </w:r>
              <w:commentRangeEnd w:id="614"/>
              <w:r w:rsidR="000E12F2" w:rsidRPr="002850D5">
                <w:rPr>
                  <w:rStyle w:val="CommentReference"/>
                  <w:rFonts w:ascii="Tahoma" w:hAnsi="Tahoma" w:cs="Tahoma"/>
                  <w:lang w:eastAsia="x-none"/>
                </w:rPr>
                <w:commentReference w:id="614"/>
              </w:r>
            </w:ins>
            <w:ins w:id="616" w:author="Susan" w:date="2020-05-13T08:08:00Z">
              <w:r w:rsidR="002850D5" w:rsidRPr="002850D5">
                <w:rPr>
                  <w:szCs w:val="22"/>
                </w:rPr>
                <w:t xml:space="preserve"> irrigation event.</w:t>
              </w:r>
            </w:ins>
          </w:p>
          <w:p w14:paraId="336F846F" w14:textId="77777777" w:rsidR="00906126" w:rsidRPr="003F773A" w:rsidRDefault="00906126" w:rsidP="00E3596A">
            <w:pPr>
              <w:autoSpaceDE w:val="0"/>
              <w:autoSpaceDN w:val="0"/>
              <w:adjustRightInd w:val="0"/>
              <w:spacing w:after="120"/>
              <w:rPr>
                <w:rFonts w:cs="Calibri"/>
                <w:szCs w:val="22"/>
              </w:rPr>
            </w:pPr>
            <w:commentRangeStart w:id="617"/>
            <w:del w:id="618" w:author="Susan" w:date="2020-05-12T09:00:00Z">
              <w:r w:rsidRPr="003F773A" w:rsidDel="00216651">
                <w:rPr>
                  <w:rFonts w:cs="Calibri"/>
                  <w:szCs w:val="22"/>
                </w:rPr>
                <w:delText xml:space="preserve">Physical/chemical </w:delText>
              </w:r>
            </w:del>
            <w:ins w:id="619" w:author="Susan" w:date="2020-05-12T09:00:00Z">
              <w:r w:rsidR="00216651">
                <w:rPr>
                  <w:rFonts w:cs="Calibri"/>
                  <w:szCs w:val="22"/>
                </w:rPr>
                <w:t xml:space="preserve">Microbiological </w:t>
              </w:r>
              <w:commentRangeEnd w:id="617"/>
              <w:r w:rsidR="00216651">
                <w:rPr>
                  <w:rStyle w:val="CommentReference"/>
                  <w:rFonts w:ascii="Tahoma" w:hAnsi="Tahoma" w:cs="Tahoma"/>
                  <w:lang w:eastAsia="x-none"/>
                </w:rPr>
                <w:commentReference w:id="617"/>
              </w:r>
            </w:ins>
            <w:r w:rsidRPr="003F773A">
              <w:rPr>
                <w:rFonts w:cs="Calibri"/>
                <w:szCs w:val="22"/>
              </w:rPr>
              <w:t>testing of the source and system must be performed, as appropriate to the specific operation, to demonstrate that performance criteria have been met before use within (</w:t>
            </w:r>
            <w:r w:rsidRPr="003F773A">
              <w:rPr>
                <w:rFonts w:cs="Calibri"/>
                <w:szCs w:val="22"/>
                <w:u w:val="single"/>
              </w:rPr>
              <w:t>&lt;</w:t>
            </w:r>
            <w:r w:rsidRPr="003F773A">
              <w:rPr>
                <w:rFonts w:cs="Calibri"/>
                <w:szCs w:val="22"/>
              </w:rPr>
              <w:t xml:space="preserve">) </w:t>
            </w:r>
            <w:commentRangeStart w:id="620"/>
            <w:del w:id="621" w:author="Susan" w:date="2020-05-12T09:30:00Z">
              <w:r w:rsidRPr="003F773A" w:rsidDel="00C733E5">
                <w:rPr>
                  <w:rFonts w:cs="Calibri"/>
                  <w:szCs w:val="22"/>
                </w:rPr>
                <w:delText xml:space="preserve">21 </w:delText>
              </w:r>
            </w:del>
            <w:ins w:id="622" w:author="Susan" w:date="2020-05-12T09:30:00Z">
              <w:r w:rsidR="00C733E5">
                <w:rPr>
                  <w:rFonts w:cs="Calibri"/>
                  <w:szCs w:val="22"/>
                </w:rPr>
                <w:t>7</w:t>
              </w:r>
              <w:r w:rsidR="00C733E5" w:rsidRPr="003F773A">
                <w:rPr>
                  <w:rFonts w:cs="Calibri"/>
                  <w:szCs w:val="22"/>
                </w:rPr>
                <w:t xml:space="preserve"> </w:t>
              </w:r>
              <w:commentRangeEnd w:id="620"/>
              <w:r w:rsidR="00C733E5">
                <w:rPr>
                  <w:rStyle w:val="CommentReference"/>
                  <w:rFonts w:ascii="Tahoma" w:hAnsi="Tahoma" w:cs="Tahoma"/>
                  <w:lang w:eastAsia="x-none"/>
                </w:rPr>
                <w:commentReference w:id="620"/>
              </w:r>
            </w:ins>
            <w:r w:rsidRPr="003F773A">
              <w:rPr>
                <w:rFonts w:cs="Calibri"/>
                <w:szCs w:val="22"/>
              </w:rPr>
              <w:t>days to the scheduled harvest date and continu</w:t>
            </w:r>
            <w:r w:rsidR="008F10BE" w:rsidRPr="003F773A">
              <w:rPr>
                <w:rFonts w:cs="Calibri"/>
                <w:szCs w:val="22"/>
              </w:rPr>
              <w:t>es</w:t>
            </w:r>
            <w:r w:rsidRPr="003F773A">
              <w:rPr>
                <w:rFonts w:cs="Calibri"/>
                <w:szCs w:val="22"/>
              </w:rPr>
              <w:t xml:space="preserve"> to be met throughout its use. </w:t>
            </w:r>
            <w:ins w:id="623" w:author="Susan" w:date="2020-05-13T15:02:00Z">
              <w:r w:rsidR="00316E06" w:rsidRPr="005A7FD4">
                <w:rPr>
                  <w:color w:val="FF0000"/>
                  <w:sz w:val="20"/>
                </w:rPr>
                <w:t xml:space="preserve"> </w:t>
              </w:r>
              <w:commentRangeStart w:id="624"/>
              <w:r w:rsidR="00316E06" w:rsidRPr="00316E06">
                <w:rPr>
                  <w:szCs w:val="22"/>
                </w:rPr>
                <w:t xml:space="preserve">This time </w:t>
              </w:r>
            </w:ins>
            <w:commentRangeEnd w:id="624"/>
            <w:r w:rsidR="00316E06">
              <w:rPr>
                <w:rStyle w:val="CommentReference"/>
                <w:rFonts w:ascii="Tahoma" w:hAnsi="Tahoma" w:cs="Tahoma"/>
                <w:lang w:eastAsia="x-none"/>
              </w:rPr>
              <w:commentReference w:id="624"/>
            </w:r>
            <w:ins w:id="625" w:author="Susan" w:date="2020-05-13T15:02:00Z">
              <w:r w:rsidR="00316E06" w:rsidRPr="00316E06">
                <w:rPr>
                  <w:szCs w:val="22"/>
                </w:rPr>
                <w:t>frame and microbial criteria is appropriate due to several corrective measures included in the FSMA Produce Safety Rule. One of these is detailed in § 112.45(b)(1)(i)(A) and allows calculation of microbial die-off between the last water application and harvest at a rate of 0.5 log per day, for up to four days.</w:t>
              </w:r>
            </w:ins>
            <w:ins w:id="626" w:author="Susan" w:date="2020-05-12T09:30:00Z">
              <w:r w:rsidR="00C733E5" w:rsidRPr="00316E06">
                <w:rPr>
                  <w:sz w:val="20"/>
                </w:rPr>
                <w:t xml:space="preserve"> </w:t>
              </w:r>
            </w:ins>
          </w:p>
          <w:p w14:paraId="5838684B" w14:textId="77777777" w:rsidR="00906126" w:rsidRPr="00E3596A" w:rsidRDefault="00906126" w:rsidP="00E3596A">
            <w:pPr>
              <w:autoSpaceDE w:val="0"/>
              <w:autoSpaceDN w:val="0"/>
              <w:adjustRightInd w:val="0"/>
              <w:spacing w:after="120"/>
              <w:rPr>
                <w:rFonts w:cs="Calibri"/>
                <w:sz w:val="20"/>
                <w:szCs w:val="20"/>
              </w:rPr>
            </w:pPr>
            <w:r w:rsidRPr="003F773A">
              <w:rPr>
                <w:rFonts w:cs="Calibri"/>
                <w:szCs w:val="22"/>
              </w:rPr>
              <w:t xml:space="preserve">Water in open delivery systems (e.g., reservoirs and ponds) may be used in overhead applications within </w:t>
            </w:r>
            <w:commentRangeStart w:id="627"/>
            <w:del w:id="628" w:author="Susan" w:date="2020-05-12T09:33:00Z">
              <w:r w:rsidRPr="003F773A" w:rsidDel="009D3874">
                <w:rPr>
                  <w:rFonts w:cs="Calibri"/>
                  <w:szCs w:val="22"/>
                </w:rPr>
                <w:delText xml:space="preserve">21 </w:delText>
              </w:r>
            </w:del>
            <w:ins w:id="629" w:author="Susan" w:date="2020-05-12T09:33:00Z">
              <w:r w:rsidR="009D3874">
                <w:rPr>
                  <w:rFonts w:cs="Calibri"/>
                  <w:szCs w:val="22"/>
                </w:rPr>
                <w:t xml:space="preserve">7 </w:t>
              </w:r>
              <w:commentRangeEnd w:id="627"/>
              <w:r w:rsidR="009D3874">
                <w:rPr>
                  <w:rStyle w:val="CommentReference"/>
                  <w:rFonts w:ascii="Tahoma" w:hAnsi="Tahoma" w:cs="Tahoma"/>
                  <w:lang w:eastAsia="x-none"/>
                </w:rPr>
                <w:commentReference w:id="627"/>
              </w:r>
            </w:ins>
            <w:r w:rsidRPr="003F773A">
              <w:rPr>
                <w:rFonts w:cs="Calibri"/>
                <w:szCs w:val="22"/>
              </w:rPr>
              <w:t>days to the scheduled harvest if it is treated at the same time it is applied to crops.</w:t>
            </w:r>
            <w:r w:rsidRPr="00E3596A">
              <w:rPr>
                <w:rFonts w:cs="Calibri"/>
                <w:sz w:val="20"/>
                <w:szCs w:val="20"/>
              </w:rPr>
              <w:t xml:space="preserve"> </w:t>
            </w:r>
          </w:p>
        </w:tc>
      </w:tr>
      <w:tr w:rsidR="00E84B6B" w:rsidRPr="00D5180B" w14:paraId="37395721" w14:textId="77777777" w:rsidTr="00E84B6B">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683156" w14:textId="77777777" w:rsidR="00E84B6B" w:rsidRDefault="00E84B6B" w:rsidP="00D33518">
            <w:pPr>
              <w:spacing w:before="120" w:after="120"/>
              <w:rPr>
                <w:rFonts w:cs="Calibri"/>
                <w:b/>
                <w:szCs w:val="22"/>
              </w:rPr>
            </w:pPr>
            <w:r>
              <w:rPr>
                <w:rFonts w:cs="Calibri"/>
                <w:b/>
                <w:szCs w:val="22"/>
              </w:rPr>
              <w:t>D</w:t>
            </w:r>
            <w:r w:rsidR="00616C76">
              <w:rPr>
                <w:rFonts w:cs="Calibri"/>
                <w:b/>
                <w:szCs w:val="22"/>
              </w:rPr>
              <w:t>1</w:t>
            </w:r>
            <w:r w:rsidRPr="005D38FC">
              <w:rPr>
                <w:b/>
              </w:rPr>
              <w:t>. Routine Verification of Microbial Water Quality</w:t>
            </w:r>
          </w:p>
        </w:tc>
      </w:tr>
      <w:tr w:rsidR="00D33518" w:rsidRPr="00D5180B" w14:paraId="06C069EE" w14:textId="77777777" w:rsidTr="00906126">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DD0713E" w14:textId="77777777" w:rsidR="00D33518" w:rsidRPr="005D38FC" w:rsidRDefault="00D33518" w:rsidP="00D33518">
            <w:pPr>
              <w:spacing w:before="120"/>
              <w:rPr>
                <w:b/>
              </w:rPr>
            </w:pPr>
            <w:r w:rsidRPr="005D38FC">
              <w:rPr>
                <w:b/>
              </w:rPr>
              <w:t xml:space="preserve">Target Organisms: </w:t>
            </w:r>
          </w:p>
          <w:p w14:paraId="309532B6" w14:textId="77777777" w:rsidR="00D33518" w:rsidRPr="005D38FC" w:rsidDel="00ED4884" w:rsidRDefault="00D33518" w:rsidP="00D33518">
            <w:pPr>
              <w:pStyle w:val="ListParagraph"/>
              <w:numPr>
                <w:ilvl w:val="0"/>
                <w:numId w:val="65"/>
              </w:numPr>
              <w:spacing w:after="0" w:line="240" w:lineRule="auto"/>
              <w:ind w:left="245" w:hanging="187"/>
              <w:contextualSpacing w:val="0"/>
              <w:rPr>
                <w:del w:id="630" w:author="Susan" w:date="2020-05-12T09:35:00Z"/>
              </w:rPr>
            </w:pPr>
            <w:commentRangeStart w:id="631"/>
            <w:del w:id="632" w:author="Susan" w:date="2020-05-12T09:35:00Z">
              <w:r w:rsidRPr="005D38FC" w:rsidDel="00ED4884">
                <w:delText xml:space="preserve">Total coliforms </w:delText>
              </w:r>
            </w:del>
            <w:commentRangeEnd w:id="631"/>
            <w:r w:rsidR="00ED4884">
              <w:rPr>
                <w:rStyle w:val="CommentReference"/>
                <w:rFonts w:ascii="Tahoma" w:eastAsia="Times New Roman" w:hAnsi="Tahoma" w:cs="Tahoma"/>
                <w:lang w:eastAsia="x-none"/>
              </w:rPr>
              <w:commentReference w:id="631"/>
            </w:r>
            <w:del w:id="633" w:author="Susan" w:date="2020-05-12T09:35:00Z">
              <w:r w:rsidRPr="005D38FC" w:rsidDel="00ED4884">
                <w:delText>(TC)</w:delText>
              </w:r>
            </w:del>
          </w:p>
          <w:p w14:paraId="66C74C21" w14:textId="77777777" w:rsidR="00D33518" w:rsidRPr="005D38FC" w:rsidRDefault="00D33518" w:rsidP="00D33518">
            <w:pPr>
              <w:pStyle w:val="ListParagraph"/>
              <w:numPr>
                <w:ilvl w:val="0"/>
                <w:numId w:val="65"/>
              </w:numPr>
              <w:spacing w:after="0" w:line="240" w:lineRule="auto"/>
              <w:ind w:left="245" w:hanging="187"/>
              <w:contextualSpacing w:val="0"/>
            </w:pPr>
            <w:r w:rsidRPr="005D38FC">
              <w:t xml:space="preserve">Generic </w:t>
            </w:r>
            <w:r w:rsidRPr="005D38FC">
              <w:rPr>
                <w:i/>
              </w:rPr>
              <w:t>E. coli</w:t>
            </w:r>
          </w:p>
        </w:tc>
      </w:tr>
      <w:tr w:rsidR="00D33518" w:rsidRPr="00D5180B" w14:paraId="58557EAA" w14:textId="77777777" w:rsidTr="005D38FC">
        <w:trPr>
          <w:trHeight w:val="3137"/>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1EAC7E12" w14:textId="77777777" w:rsidR="00D33518" w:rsidRPr="005D38FC" w:rsidRDefault="00D33518" w:rsidP="00D33518">
            <w:pPr>
              <w:spacing w:before="0" w:afterLines="40" w:after="96"/>
              <w:rPr>
                <w:b/>
              </w:rPr>
            </w:pPr>
            <w:bookmarkStart w:id="634" w:name="_Hlk6482020"/>
            <w:r w:rsidRPr="00D5180B">
              <w:rPr>
                <w:rFonts w:cs="Calibri"/>
                <w:b/>
                <w:szCs w:val="22"/>
              </w:rPr>
              <w:lastRenderedPageBreak/>
              <w:t xml:space="preserve">Routine Verification </w:t>
            </w:r>
            <w:r w:rsidRPr="005D38FC">
              <w:rPr>
                <w:b/>
              </w:rPr>
              <w:t>Sampling Procedure:</w:t>
            </w:r>
            <w:r w:rsidRPr="00D5180B">
              <w:rPr>
                <w:rFonts w:cs="Calibri"/>
                <w:b/>
                <w:szCs w:val="22"/>
              </w:rPr>
              <w:t xml:space="preserve"> </w:t>
            </w:r>
          </w:p>
          <w:p w14:paraId="5A6D2B44" w14:textId="77777777" w:rsidR="00D33518" w:rsidRPr="005D38FC" w:rsidRDefault="00D33518" w:rsidP="00D33518">
            <w:pPr>
              <w:spacing w:before="0" w:afterLines="40" w:after="96"/>
              <w:ind w:left="150"/>
            </w:pPr>
            <w:r w:rsidRPr="007B1690">
              <w:rPr>
                <w:rFonts w:cs="Calibri"/>
                <w:szCs w:val="22"/>
              </w:rPr>
              <w:t>Collect</w:t>
            </w:r>
            <w:r w:rsidRPr="005D38FC">
              <w:t xml:space="preserve"> at least three (3)-100 mL </w:t>
            </w:r>
            <w:commentRangeStart w:id="635"/>
            <w:r w:rsidRPr="005D38FC">
              <w:t xml:space="preserve">samples </w:t>
            </w:r>
            <w:del w:id="636" w:author="Susan" w:date="2020-05-13T13:08:00Z">
              <w:r w:rsidRPr="005D38FC" w:rsidDel="005A61F3">
                <w:delText xml:space="preserve">at the </w:delText>
              </w:r>
              <w:r w:rsidRPr="007B1690" w:rsidDel="005A61F3">
                <w:rPr>
                  <w:rFonts w:cs="Calibri"/>
                  <w:szCs w:val="22"/>
                </w:rPr>
                <w:delText>end of</w:delText>
              </w:r>
            </w:del>
            <w:ins w:id="637" w:author="Susan" w:date="2020-05-13T15:09:00Z">
              <w:r w:rsidR="005E0C32">
                <w:rPr>
                  <w:rFonts w:cs="Calibri"/>
                  <w:szCs w:val="22"/>
                </w:rPr>
                <w:t xml:space="preserve"> </w:t>
              </w:r>
            </w:ins>
            <w:ins w:id="638" w:author="Susan" w:date="2020-05-13T15:08:00Z">
              <w:r w:rsidR="005E0C32">
                <w:rPr>
                  <w:rFonts w:cs="Calibri"/>
                  <w:szCs w:val="22"/>
                </w:rPr>
                <w:t>throughout</w:t>
              </w:r>
            </w:ins>
            <w:r w:rsidRPr="005D38FC">
              <w:t xml:space="preserve"> the </w:t>
            </w:r>
            <w:r w:rsidRPr="007B1690">
              <w:rPr>
                <w:rFonts w:cs="Calibri"/>
                <w:szCs w:val="22"/>
              </w:rPr>
              <w:t>distribution</w:t>
            </w:r>
            <w:r w:rsidRPr="005D38FC">
              <w:t xml:space="preserve"> system (e.g., </w:t>
            </w:r>
            <w:ins w:id="639" w:author="Susan" w:date="2020-05-13T15:08:00Z">
              <w:r w:rsidR="005E0C32">
                <w:t xml:space="preserve">source, first riser, </w:t>
              </w:r>
            </w:ins>
            <w:r w:rsidRPr="005D38FC">
              <w:t>last sprinkler head</w:t>
            </w:r>
            <w:commentRangeEnd w:id="635"/>
            <w:ins w:id="640" w:author="Susan" w:date="2020-05-13T15:09:00Z">
              <w:r w:rsidR="005E0C32">
                <w:t>, etc.</w:t>
              </w:r>
            </w:ins>
            <w:r w:rsidR="005A61F3">
              <w:rPr>
                <w:rStyle w:val="CommentReference"/>
                <w:rFonts w:ascii="Tahoma" w:hAnsi="Tahoma" w:cs="Tahoma"/>
                <w:lang w:eastAsia="x-none"/>
              </w:rPr>
              <w:commentReference w:id="635"/>
            </w:r>
            <w:r w:rsidRPr="005D38FC">
              <w:t xml:space="preserve">). </w:t>
            </w:r>
            <w:bookmarkStart w:id="641" w:name="_Hlk6482063"/>
          </w:p>
          <w:p w14:paraId="2921A86C" w14:textId="77777777" w:rsidR="00D33518" w:rsidRPr="005D38FC" w:rsidRDefault="00D33518" w:rsidP="00D33518">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0B46ED1D" w14:textId="77777777" w:rsidR="00D33518" w:rsidRPr="005D38FC" w:rsidRDefault="00D33518" w:rsidP="00D33518">
            <w:pPr>
              <w:spacing w:before="0" w:afterLines="40" w:after="96"/>
              <w:ind w:left="144"/>
            </w:pPr>
            <w:r w:rsidRPr="005D38FC">
              <w:t xml:space="preserve">Sampling is conducted monthly. </w:t>
            </w:r>
          </w:p>
          <w:p w14:paraId="3B0315A7" w14:textId="77777777" w:rsidR="00D33518" w:rsidRPr="005D38FC" w:rsidRDefault="00D33518" w:rsidP="00D33518">
            <w:pPr>
              <w:spacing w:before="0" w:afterLines="40" w:after="96"/>
              <w:ind w:left="144"/>
            </w:pPr>
            <w:bookmarkStart w:id="642" w:name="_Hlk7102206"/>
            <w:r w:rsidRPr="005D38FC">
              <w:t>If the irrigation</w:t>
            </w:r>
            <w:r w:rsidRPr="00D5180B">
              <w:rPr>
                <w:rFonts w:cs="Calibri"/>
                <w:szCs w:val="22"/>
              </w:rPr>
              <w:t xml:space="preserve"> treatment</w:t>
            </w:r>
            <w:r w:rsidRPr="005D38FC">
              <w:t xml:space="preserve"> system is being used prior to the </w:t>
            </w:r>
            <w:commentRangeStart w:id="643"/>
            <w:del w:id="644" w:author="Susan" w:date="2020-05-13T15:09:00Z">
              <w:r w:rsidRPr="005D38FC" w:rsidDel="005E0C32">
                <w:delText>21</w:delText>
              </w:r>
            </w:del>
            <w:ins w:id="645" w:author="Susan" w:date="2020-05-13T15:09:00Z">
              <w:r w:rsidR="005E0C32">
                <w:t>7</w:t>
              </w:r>
            </w:ins>
            <w:commentRangeEnd w:id="643"/>
            <w:ins w:id="646" w:author="Susan" w:date="2020-05-13T15:16:00Z">
              <w:r w:rsidR="007635ED">
                <w:rPr>
                  <w:rStyle w:val="CommentReference"/>
                  <w:rFonts w:ascii="Tahoma" w:hAnsi="Tahoma" w:cs="Tahoma"/>
                  <w:lang w:eastAsia="x-none"/>
                </w:rPr>
                <w:commentReference w:id="643"/>
              </w:r>
            </w:ins>
            <w:r w:rsidRPr="005D38FC">
              <w:t xml:space="preserve">-days-to-harvest-window, </w:t>
            </w:r>
            <w:commentRangeStart w:id="647"/>
            <w:ins w:id="648" w:author="Susan" w:date="2020-05-13T15:10:00Z">
              <w:r w:rsidR="005E0C32">
                <w:t xml:space="preserve">the grower is able to </w:t>
              </w:r>
            </w:ins>
            <w:r w:rsidRPr="005D38FC">
              <w:t xml:space="preserve">sample and test each distinct irrigation </w:t>
            </w:r>
            <w:r w:rsidRPr="00D5180B">
              <w:rPr>
                <w:rFonts w:cs="Calibri"/>
                <w:szCs w:val="22"/>
              </w:rPr>
              <w:t xml:space="preserve">treatment </w:t>
            </w:r>
            <w:r w:rsidRPr="005D38FC">
              <w:t>system on at least one occasion</w:t>
            </w:r>
            <w:ins w:id="649" w:author="Susan" w:date="2020-05-13T15:10:00Z">
              <w:r w:rsidR="007635ED">
                <w:t xml:space="preserve"> per month to establish treatment efficacy</w:t>
              </w:r>
            </w:ins>
            <w:r w:rsidRPr="005D38FC">
              <w:t>.</w:t>
            </w:r>
            <w:bookmarkEnd w:id="642"/>
            <w:r w:rsidRPr="005D38FC">
              <w:t xml:space="preserve"> </w:t>
            </w:r>
          </w:p>
          <w:p w14:paraId="00627047" w14:textId="77777777" w:rsidR="00D33518" w:rsidRPr="005D38FC" w:rsidDel="007635ED" w:rsidRDefault="00D33518" w:rsidP="00D33518">
            <w:pPr>
              <w:spacing w:before="0" w:afterLines="40" w:after="96"/>
              <w:ind w:left="144"/>
              <w:rPr>
                <w:del w:id="650" w:author="Susan" w:date="2020-05-13T15:10:00Z"/>
              </w:rPr>
            </w:pPr>
            <w:bookmarkStart w:id="651" w:name="_Hlk7102329"/>
            <w:del w:id="652" w:author="Susan" w:date="2020-05-13T15:10:00Z">
              <w:r w:rsidRPr="005D38FC" w:rsidDel="007635ED">
                <w:delText xml:space="preserve">If the irrigation </w:delText>
              </w:r>
              <w:r w:rsidRPr="00D5180B" w:rsidDel="007635ED">
                <w:rPr>
                  <w:rFonts w:cs="Calibri"/>
                  <w:szCs w:val="22"/>
                </w:rPr>
                <w:delText xml:space="preserve">treatment </w:delText>
              </w:r>
              <w:r w:rsidRPr="005D38FC" w:rsidDel="007635ED">
                <w:delText xml:space="preserve">system is being used within the 21-days-to-harvest-window, sample each distinct irrigation </w:delText>
              </w:r>
              <w:r w:rsidRPr="00D5180B" w:rsidDel="007635ED">
                <w:rPr>
                  <w:rFonts w:cs="Calibri"/>
                  <w:szCs w:val="22"/>
                </w:rPr>
                <w:delText xml:space="preserve">treatment </w:delText>
              </w:r>
              <w:r w:rsidRPr="005D38FC" w:rsidDel="007635ED">
                <w:delText>system on at least two occasions separated by at least three (3) days</w:delText>
              </w:r>
              <w:bookmarkEnd w:id="651"/>
              <w:r w:rsidRPr="005D38FC" w:rsidDel="007635ED">
                <w:delText>.</w:delText>
              </w:r>
            </w:del>
            <w:commentRangeEnd w:id="647"/>
            <w:r w:rsidR="007969F5">
              <w:rPr>
                <w:rStyle w:val="CommentReference"/>
                <w:rFonts w:ascii="Tahoma" w:hAnsi="Tahoma" w:cs="Tahoma"/>
                <w:lang w:eastAsia="x-none"/>
              </w:rPr>
              <w:commentReference w:id="647"/>
            </w:r>
          </w:p>
          <w:bookmarkEnd w:id="634"/>
          <w:bookmarkEnd w:id="641"/>
          <w:p w14:paraId="5B7A07A4" w14:textId="77777777" w:rsidR="00D33518" w:rsidRPr="005D38FC" w:rsidRDefault="00D33518" w:rsidP="00D33518">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73841317" w14:textId="77777777" w:rsidR="00D33518" w:rsidRPr="007B1690" w:rsidRDefault="00D33518" w:rsidP="00D33518">
            <w:pPr>
              <w:spacing w:before="0" w:afterLines="40" w:after="96"/>
              <w:ind w:left="144"/>
              <w:rPr>
                <w:rFonts w:cs="Calibri"/>
                <w:szCs w:val="22"/>
              </w:rPr>
            </w:pPr>
            <w:commentRangeStart w:id="653"/>
            <w:r w:rsidRPr="007B1690">
              <w:rPr>
                <w:rFonts w:cs="Calibri"/>
                <w:szCs w:val="22"/>
                <w:u w:val="single"/>
              </w:rPr>
              <w:t xml:space="preserve">Generic </w:t>
            </w:r>
            <w:r w:rsidRPr="007B1690">
              <w:rPr>
                <w:rFonts w:cs="Calibri"/>
                <w:i/>
                <w:szCs w:val="22"/>
                <w:u w:val="single"/>
              </w:rPr>
              <w:t>E. coli</w:t>
            </w:r>
            <w:r w:rsidRPr="007B1690">
              <w:rPr>
                <w:rFonts w:cs="Calibri"/>
                <w:szCs w:val="22"/>
              </w:rPr>
              <w:t xml:space="preserve">: </w:t>
            </w:r>
            <w:del w:id="654" w:author="Susan" w:date="2020-05-13T15:18:00Z">
              <w:r w:rsidRPr="007B1690" w:rsidDel="007635ED">
                <w:rPr>
                  <w:rFonts w:cs="Calibri"/>
                  <w:szCs w:val="22"/>
                </w:rPr>
                <w:delText>No detection in two (2) of the last three (3) water samples with a</w:delText>
              </w:r>
            </w:del>
            <w:ins w:id="655" w:author="Susan" w:date="2020-05-13T15:18:00Z">
              <w:r w:rsidR="007635ED">
                <w:rPr>
                  <w:rFonts w:cs="Calibri"/>
                  <w:szCs w:val="22"/>
                </w:rPr>
                <w:t>A</w:t>
              </w:r>
            </w:ins>
            <w:r w:rsidRPr="007B1690">
              <w:rPr>
                <w:rFonts w:cs="Calibri"/>
                <w:szCs w:val="22"/>
              </w:rPr>
              <w:t xml:space="preserve"> maximum level of (</w:t>
            </w:r>
            <w:r w:rsidRPr="007B1690">
              <w:rPr>
                <w:rFonts w:cs="Calibri"/>
                <w:szCs w:val="22"/>
                <w:u w:val="single"/>
              </w:rPr>
              <w:t>&lt;)</w:t>
            </w:r>
            <w:r w:rsidRPr="007B1690">
              <w:rPr>
                <w:rFonts w:cs="Calibri"/>
                <w:szCs w:val="22"/>
              </w:rPr>
              <w:t xml:space="preserve"> 10 MPN allowed </w:t>
            </w:r>
            <w:del w:id="656" w:author="Susan" w:date="2020-05-13T15:18:00Z">
              <w:r w:rsidRPr="007B1690" w:rsidDel="007635ED">
                <w:rPr>
                  <w:rFonts w:cs="Calibri"/>
                  <w:szCs w:val="22"/>
                </w:rPr>
                <w:delText>in one (1)</w:delText>
              </w:r>
            </w:del>
            <w:ins w:id="657" w:author="Susan" w:date="2020-05-13T15:18:00Z">
              <w:r w:rsidR="007635ED">
                <w:rPr>
                  <w:rFonts w:cs="Calibri"/>
                  <w:szCs w:val="22"/>
                </w:rPr>
                <w:t>per 100 mL</w:t>
              </w:r>
            </w:ins>
            <w:r w:rsidRPr="007B1690">
              <w:rPr>
                <w:rFonts w:cs="Calibri"/>
                <w:szCs w:val="22"/>
              </w:rPr>
              <w:t xml:space="preserve"> sample</w:t>
            </w:r>
            <w:del w:id="658" w:author="Susan" w:date="2020-05-13T15:18:00Z">
              <w:r w:rsidRPr="007B1690" w:rsidDel="007635ED">
                <w:rPr>
                  <w:rFonts w:cs="Calibri"/>
                  <w:szCs w:val="22"/>
                </w:rPr>
                <w:delText xml:space="preserve"> [consecutive values]</w:delText>
              </w:r>
            </w:del>
            <w:commentRangeEnd w:id="653"/>
            <w:r w:rsidR="007969F5">
              <w:rPr>
                <w:rStyle w:val="CommentReference"/>
                <w:rFonts w:ascii="Tahoma" w:hAnsi="Tahoma" w:cs="Tahoma"/>
                <w:lang w:eastAsia="x-none"/>
              </w:rPr>
              <w:commentReference w:id="653"/>
            </w:r>
          </w:p>
          <w:p w14:paraId="2CDD52E4" w14:textId="77777777" w:rsidR="00D33518" w:rsidRDefault="00D33518" w:rsidP="00D33518">
            <w:pPr>
              <w:spacing w:before="0" w:afterLines="40" w:after="96"/>
              <w:ind w:left="144"/>
              <w:rPr>
                <w:rFonts w:cs="Calibri"/>
                <w:szCs w:val="22"/>
                <w:u w:val="single"/>
              </w:rPr>
            </w:pPr>
          </w:p>
          <w:p w14:paraId="41C1C048" w14:textId="77777777" w:rsidR="00D33518" w:rsidRPr="00D5180B" w:rsidDel="00315228" w:rsidRDefault="00D33518" w:rsidP="00D33518">
            <w:pPr>
              <w:spacing w:before="0" w:afterLines="40" w:after="96"/>
              <w:rPr>
                <w:del w:id="659" w:author="Susan" w:date="2020-05-13T15:22:00Z"/>
                <w:rFonts w:cs="Calibri"/>
                <w:b/>
                <w:szCs w:val="22"/>
              </w:rPr>
            </w:pPr>
            <w:commentRangeStart w:id="660"/>
            <w:del w:id="661" w:author="Susan" w:date="2020-05-13T15:22:00Z">
              <w:r w:rsidRPr="00D5180B" w:rsidDel="00315228">
                <w:rPr>
                  <w:rFonts w:cs="Calibri"/>
                  <w:b/>
                  <w:szCs w:val="22"/>
                </w:rPr>
                <w:delText>Routine Verification Data Monitoring Criteria</w:delText>
              </w:r>
              <w:r w:rsidDel="00315228">
                <w:rPr>
                  <w:rFonts w:cs="Calibri"/>
                  <w:b/>
                  <w:szCs w:val="22"/>
                </w:rPr>
                <w:delText>:</w:delText>
              </w:r>
              <w:r w:rsidRPr="00D5180B" w:rsidDel="00315228">
                <w:rPr>
                  <w:rFonts w:cs="Calibri"/>
                  <w:b/>
                  <w:szCs w:val="22"/>
                </w:rPr>
                <w:delText xml:space="preserve">  </w:delText>
              </w:r>
            </w:del>
          </w:p>
          <w:p w14:paraId="40FA60A0" w14:textId="77777777" w:rsidR="00D33518" w:rsidRPr="005D38FC" w:rsidDel="00315228" w:rsidRDefault="00D33518" w:rsidP="00D33518">
            <w:pPr>
              <w:spacing w:before="0" w:afterLines="40" w:after="96"/>
              <w:ind w:left="144"/>
              <w:rPr>
                <w:del w:id="662" w:author="Susan" w:date="2020-05-13T15:22:00Z"/>
              </w:rPr>
            </w:pPr>
            <w:del w:id="663" w:author="Susan" w:date="2020-05-13T15:22:00Z">
              <w:r w:rsidRPr="005D38FC" w:rsidDel="00315228">
                <w:rPr>
                  <w:u w:val="single"/>
                </w:rPr>
                <w:delText>Total coliform</w:delText>
              </w:r>
              <w:r w:rsidR="00193F74" w:rsidDel="00315228">
                <w:rPr>
                  <w:u w:val="single"/>
                </w:rPr>
                <w:delText>s</w:delText>
              </w:r>
              <w:r w:rsidRPr="005D38FC" w:rsidDel="00315228">
                <w:delText xml:space="preserve">: A maximum level of </w:delText>
              </w:r>
              <w:r w:rsidRPr="005D38FC" w:rsidDel="00315228">
                <w:rPr>
                  <w:u w:val="single"/>
                </w:rPr>
                <w:delText>&lt;</w:delText>
              </w:r>
              <w:r w:rsidRPr="005D38FC" w:rsidDel="00315228">
                <w:delText xml:space="preserve"> 99 MPN in 100 mL in all water samples or an adequate log reduction based on the untreated water’s baseline total coliform</w:delText>
              </w:r>
              <w:r w:rsidR="00BD7074" w:rsidDel="00315228">
                <w:delText>s</w:delText>
              </w:r>
              <w:r w:rsidRPr="005D38FC" w:rsidDel="00315228">
                <w:delText xml:space="preserve"> levels* </w:delText>
              </w:r>
            </w:del>
            <w:commentRangeEnd w:id="660"/>
            <w:r w:rsidR="007969F5">
              <w:rPr>
                <w:rStyle w:val="CommentReference"/>
                <w:rFonts w:ascii="Tahoma" w:hAnsi="Tahoma" w:cs="Tahoma"/>
                <w:lang w:eastAsia="x-none"/>
              </w:rPr>
              <w:commentReference w:id="660"/>
            </w:r>
          </w:p>
          <w:p w14:paraId="6059A520" w14:textId="77777777" w:rsidR="00D33518" w:rsidRPr="00134BAD" w:rsidRDefault="00D33518" w:rsidP="00D33518">
            <w:pPr>
              <w:spacing w:before="0" w:afterLines="40" w:after="96"/>
            </w:pPr>
            <w:r w:rsidRPr="00134BAD">
              <w:rPr>
                <w:b/>
              </w:rPr>
              <w:t>Note</w:t>
            </w:r>
            <w:r w:rsidRPr="00134BAD">
              <w:t>: For the purposes of water testing, MPN and CFU are considered equivalent.</w:t>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6A20B602" w14:textId="77777777" w:rsidR="00D33518" w:rsidRPr="00134BAD" w:rsidRDefault="00D33518" w:rsidP="00D33518">
            <w:pPr>
              <w:spacing w:before="0" w:afterLines="40" w:after="96"/>
            </w:pPr>
            <w:r w:rsidRPr="00134BAD">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03F34E76" w14:textId="77777777" w:rsidR="00CA463D" w:rsidRPr="005D38FC" w:rsidDel="007635ED" w:rsidRDefault="00CA463D" w:rsidP="00CA463D">
            <w:pPr>
              <w:autoSpaceDE w:val="0"/>
              <w:autoSpaceDN w:val="0"/>
              <w:adjustRightInd w:val="0"/>
              <w:spacing w:before="0" w:afterLines="40" w:after="96"/>
              <w:rPr>
                <w:del w:id="664" w:author="Susan" w:date="2020-05-13T15:13:00Z"/>
              </w:rPr>
            </w:pPr>
            <w:r>
              <w:rPr>
                <w:rFonts w:cs="Calibri"/>
                <w:szCs w:val="22"/>
              </w:rPr>
              <w:t>S</w:t>
            </w:r>
            <w:r w:rsidRPr="00D5180B">
              <w:rPr>
                <w:rFonts w:cs="Calibri"/>
                <w:szCs w:val="22"/>
              </w:rPr>
              <w:t>ample and test</w:t>
            </w:r>
            <w:r w:rsidRPr="005D38FC">
              <w:t xml:space="preserve"> the </w:t>
            </w:r>
            <w:r w:rsidRPr="00D5180B">
              <w:rPr>
                <w:rFonts w:cs="Calibri"/>
                <w:szCs w:val="22"/>
              </w:rPr>
              <w:t xml:space="preserve">system for </w:t>
            </w:r>
            <w:commentRangeStart w:id="665"/>
            <w:del w:id="666" w:author="Susan" w:date="2020-05-13T15:12:00Z">
              <w:r w:rsidRPr="00D5180B" w:rsidDel="007635ED">
                <w:rPr>
                  <w:rFonts w:cs="Calibri"/>
                  <w:szCs w:val="22"/>
                </w:rPr>
                <w:delText>total coliform</w:delText>
              </w:r>
              <w:r w:rsidR="008A0897" w:rsidDel="007635ED">
                <w:rPr>
                  <w:rFonts w:cs="Calibri"/>
                  <w:szCs w:val="22"/>
                </w:rPr>
                <w:delText>s</w:delText>
              </w:r>
              <w:r w:rsidRPr="00D5180B" w:rsidDel="007635ED">
                <w:rPr>
                  <w:rFonts w:cs="Calibri"/>
                  <w:szCs w:val="22"/>
                </w:rPr>
                <w:delText xml:space="preserve"> and </w:delText>
              </w:r>
            </w:del>
            <w:commentRangeEnd w:id="665"/>
            <w:r w:rsidR="007635ED">
              <w:rPr>
                <w:rStyle w:val="CommentReference"/>
                <w:rFonts w:ascii="Tahoma" w:hAnsi="Tahoma" w:cs="Tahoma"/>
                <w:lang w:eastAsia="x-none"/>
              </w:rPr>
              <w:commentReference w:id="665"/>
            </w:r>
            <w:r w:rsidRPr="00D5180B">
              <w:rPr>
                <w:rFonts w:cs="Calibri"/>
                <w:szCs w:val="22"/>
              </w:rPr>
              <w:t xml:space="preserve">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w:t>
            </w:r>
            <w:del w:id="667" w:author="Susan" w:date="2020-05-13T15:13:00Z">
              <w:r w:rsidRPr="005D38FC" w:rsidDel="007635ED">
                <w:delText xml:space="preserve">: </w:delText>
              </w:r>
            </w:del>
          </w:p>
          <w:p w14:paraId="2815AF47" w14:textId="77777777" w:rsidR="00D33518" w:rsidRPr="005D38FC" w:rsidDel="007635ED" w:rsidRDefault="007635ED" w:rsidP="00D33518">
            <w:pPr>
              <w:pStyle w:val="ListParagraph"/>
              <w:numPr>
                <w:ilvl w:val="0"/>
                <w:numId w:val="89"/>
              </w:numPr>
              <w:autoSpaceDE w:val="0"/>
              <w:autoSpaceDN w:val="0"/>
              <w:adjustRightInd w:val="0"/>
              <w:spacing w:afterLines="40" w:after="96" w:line="240" w:lineRule="auto"/>
              <w:ind w:left="346" w:hanging="274"/>
              <w:contextualSpacing w:val="0"/>
              <w:rPr>
                <w:del w:id="668" w:author="Susan" w:date="2020-05-13T15:12:00Z"/>
              </w:rPr>
            </w:pPr>
            <w:ins w:id="669" w:author="Susan" w:date="2020-05-13T15:13:00Z">
              <w:r>
                <w:t xml:space="preserve"> </w:t>
              </w:r>
            </w:ins>
            <w:commentRangeStart w:id="670"/>
            <w:del w:id="671" w:author="Susan" w:date="2020-05-13T15:12:00Z">
              <w:r w:rsidR="00D33518" w:rsidRPr="005D38FC" w:rsidDel="007635ED">
                <w:delText xml:space="preserve">no detectable generic </w:delText>
              </w:r>
              <w:r w:rsidR="00D33518" w:rsidRPr="005D38FC" w:rsidDel="007635ED">
                <w:rPr>
                  <w:i/>
                </w:rPr>
                <w:delText xml:space="preserve">E. </w:delText>
              </w:r>
              <w:r w:rsidR="00D33518" w:rsidRPr="00D5180B" w:rsidDel="007635ED">
                <w:rPr>
                  <w:rFonts w:cs="Calibri"/>
                  <w:i/>
                </w:rPr>
                <w:delText xml:space="preserve">coli </w:delText>
              </w:r>
              <w:r w:rsidR="00D33518" w:rsidRPr="00D5180B" w:rsidDel="007635ED">
                <w:rPr>
                  <w:rFonts w:cs="Calibri"/>
                </w:rPr>
                <w:delText xml:space="preserve">in at least two (2) of the three (3) samples </w:delText>
              </w:r>
              <w:r w:rsidR="00D33518" w:rsidRPr="005D38FC" w:rsidDel="007635ED">
                <w:delText xml:space="preserve">with </w:delText>
              </w:r>
            </w:del>
            <w:r w:rsidR="00D33518" w:rsidRPr="005D38FC">
              <w:t>a maximum level no greater than (</w:t>
            </w:r>
            <w:r w:rsidR="00D33518" w:rsidRPr="005D38FC">
              <w:rPr>
                <w:u w:val="single"/>
              </w:rPr>
              <w:t>&lt;</w:t>
            </w:r>
            <w:r w:rsidR="00D33518" w:rsidRPr="005D38FC">
              <w:t>) 10 MPN</w:t>
            </w:r>
            <w:ins w:id="672" w:author="Susan" w:date="2020-05-13T15:13:00Z">
              <w:r>
                <w:t xml:space="preserve"> per 100 mL</w:t>
              </w:r>
            </w:ins>
            <w:r w:rsidR="00D33518" w:rsidRPr="005D38FC">
              <w:t xml:space="preserve"> </w:t>
            </w:r>
            <w:del w:id="673" w:author="Susan" w:date="2020-05-13T15:14:00Z">
              <w:r w:rsidR="00D33518" w:rsidRPr="005D38FC" w:rsidDel="007635ED">
                <w:delText xml:space="preserve">in the remaining </w:delText>
              </w:r>
            </w:del>
            <w:r w:rsidR="00D33518" w:rsidRPr="005D38FC">
              <w:t>sample</w:t>
            </w:r>
            <w:del w:id="674" w:author="Susan" w:date="2020-05-13T15:12:00Z">
              <w:r w:rsidR="00D33518" w:rsidDel="007635ED">
                <w:rPr>
                  <w:rFonts w:cs="Calibri"/>
                </w:rPr>
                <w:delText>, and</w:delText>
              </w:r>
              <w:r w:rsidR="00D33518" w:rsidRPr="005D38FC" w:rsidDel="007635ED">
                <w:delText xml:space="preserve"> </w:delText>
              </w:r>
            </w:del>
          </w:p>
          <w:p w14:paraId="62F2094A" w14:textId="77777777" w:rsidR="00D33518" w:rsidRPr="00D5180B" w:rsidDel="007635ED" w:rsidRDefault="00D33518" w:rsidP="00D33518">
            <w:pPr>
              <w:pStyle w:val="ListParagraph"/>
              <w:numPr>
                <w:ilvl w:val="0"/>
                <w:numId w:val="89"/>
              </w:numPr>
              <w:autoSpaceDE w:val="0"/>
              <w:autoSpaceDN w:val="0"/>
              <w:adjustRightInd w:val="0"/>
              <w:spacing w:afterLines="40" w:after="96" w:line="240" w:lineRule="auto"/>
              <w:ind w:left="346" w:hanging="274"/>
              <w:contextualSpacing w:val="0"/>
              <w:rPr>
                <w:del w:id="675" w:author="Susan" w:date="2020-05-13T15:12:00Z"/>
                <w:rFonts w:cs="Calibri"/>
              </w:rPr>
            </w:pPr>
            <w:del w:id="676" w:author="Susan" w:date="2020-05-13T15:12:00Z">
              <w:r w:rsidDel="007635ED">
                <w:rPr>
                  <w:rFonts w:cs="Calibri"/>
                </w:rPr>
                <w:delText xml:space="preserve">data monitoring for </w:delText>
              </w:r>
              <w:r w:rsidRPr="00D5180B" w:rsidDel="007635ED">
                <w:rPr>
                  <w:rFonts w:cs="Calibri"/>
                </w:rPr>
                <w:delText>total coliform</w:delText>
              </w:r>
              <w:r w:rsidR="008A0897" w:rsidDel="007635ED">
                <w:rPr>
                  <w:rFonts w:cs="Calibri"/>
                </w:rPr>
                <w:delText>s</w:delText>
              </w:r>
              <w:r w:rsidRPr="00D5180B" w:rsidDel="007635ED">
                <w:rPr>
                  <w:rFonts w:cs="Calibri"/>
                </w:rPr>
                <w:delText xml:space="preserve"> at a level no greater than (</w:delText>
              </w:r>
              <w:r w:rsidRPr="00D5180B" w:rsidDel="007635ED">
                <w:rPr>
                  <w:rFonts w:cs="Calibri"/>
                  <w:u w:val="single"/>
                </w:rPr>
                <w:delText>&lt;)</w:delText>
              </w:r>
              <w:r w:rsidRPr="00D5180B" w:rsidDel="007635ED">
                <w:rPr>
                  <w:rFonts w:cs="Calibri"/>
                </w:rPr>
                <w:delText xml:space="preserve"> 99 MPN in 100 mL *, and</w:delText>
              </w:r>
            </w:del>
          </w:p>
          <w:p w14:paraId="7A5B3532" w14:textId="77777777" w:rsidR="007635ED" w:rsidRDefault="007635ED" w:rsidP="007635ED">
            <w:pPr>
              <w:autoSpaceDE w:val="0"/>
              <w:autoSpaceDN w:val="0"/>
              <w:adjustRightInd w:val="0"/>
              <w:spacing w:before="0" w:afterLines="40" w:after="96"/>
              <w:rPr>
                <w:ins w:id="677" w:author="Susan" w:date="2020-05-13T15:14:00Z"/>
                <w:rFonts w:cs="Calibri"/>
                <w:color w:val="000000"/>
                <w:szCs w:val="22"/>
              </w:rPr>
            </w:pPr>
            <w:ins w:id="678" w:author="Susan" w:date="2020-05-13T15:14:00Z">
              <w:r>
                <w:rPr>
                  <w:rFonts w:cs="Calibri"/>
                  <w:szCs w:val="22"/>
                </w:rPr>
                <w:t>.</w:t>
              </w:r>
            </w:ins>
            <w:del w:id="679" w:author="Susan" w:date="2020-05-13T15:12:00Z">
              <w:r w:rsidR="00794B39" w:rsidRPr="00D5180B" w:rsidDel="007635ED">
                <w:rPr>
                  <w:rFonts w:cs="Calibri"/>
                  <w:szCs w:val="22"/>
                </w:rPr>
                <w:delText>* As an alternative to the threshold approach for total coliform</w:delText>
              </w:r>
              <w:r w:rsidR="008A0897" w:rsidDel="007635ED">
                <w:rPr>
                  <w:rFonts w:cs="Calibri"/>
                  <w:szCs w:val="22"/>
                </w:rPr>
                <w:delText>s</w:delText>
              </w:r>
              <w:r w:rsidR="00794B39" w:rsidRPr="00D5180B" w:rsidDel="007635ED">
                <w:rPr>
                  <w:rFonts w:cs="Calibri"/>
                  <w:szCs w:val="22"/>
                </w:rPr>
                <w:delText xml:space="preserve"> (</w:delText>
              </w:r>
              <w:r w:rsidR="00794B39" w:rsidRPr="00D5180B" w:rsidDel="007635ED">
                <w:rPr>
                  <w:rFonts w:cs="Calibri"/>
                  <w:szCs w:val="22"/>
                  <w:u w:val="single"/>
                </w:rPr>
                <w:delText>&lt;</w:delText>
              </w:r>
              <w:r w:rsidR="00794B39" w:rsidRPr="00D5180B" w:rsidDel="007635ED">
                <w:rPr>
                  <w:rFonts w:cs="Calibri"/>
                  <w:szCs w:val="22"/>
                </w:rPr>
                <w:delText xml:space="preserve"> 99 MPN / 100 mL), operators can verify their irrigation treatment system by conducting paired</w:delText>
              </w:r>
              <w:r w:rsidR="00794B39" w:rsidRPr="00D5180B" w:rsidDel="007635ED">
                <w:rPr>
                  <w:rFonts w:cs="Calibri"/>
                  <w:color w:val="000000"/>
                  <w:szCs w:val="22"/>
                </w:rPr>
                <w:delText xml:space="preserve"> pre- and post-treatment microbial testing of water distribution system (see Appendix A for additional guidance on </w:delText>
              </w:r>
            </w:del>
            <w:del w:id="680" w:author="Susan" w:date="2020-05-13T15:14:00Z">
              <w:r w:rsidR="00794B39" w:rsidRPr="00D5180B" w:rsidDel="007635ED">
                <w:rPr>
                  <w:rFonts w:cs="Calibri"/>
                  <w:color w:val="000000"/>
                  <w:szCs w:val="22"/>
                </w:rPr>
                <w:delText>conducting a log reduction assessment)</w:delText>
              </w:r>
              <w:r w:rsidR="00794B39" w:rsidDel="007635ED">
                <w:rPr>
                  <w:rFonts w:cs="Calibri"/>
                  <w:color w:val="000000"/>
                  <w:szCs w:val="22"/>
                </w:rPr>
                <w:delText>.</w:delText>
              </w:r>
            </w:del>
          </w:p>
          <w:p w14:paraId="1814ACC9" w14:textId="77777777" w:rsidR="00D33518" w:rsidRDefault="00794B39" w:rsidP="007635ED">
            <w:pPr>
              <w:autoSpaceDE w:val="0"/>
              <w:autoSpaceDN w:val="0"/>
              <w:adjustRightInd w:val="0"/>
              <w:spacing w:before="0" w:afterLines="40" w:after="96"/>
              <w:rPr>
                <w:ins w:id="681" w:author="Susan" w:date="2020-05-13T15:21:00Z"/>
                <w:rFonts w:cs="Calibri"/>
                <w:szCs w:val="22"/>
              </w:rPr>
            </w:pPr>
            <w:r w:rsidRPr="005A7CF9">
              <w:t xml:space="preserve">If </w:t>
            </w:r>
            <w:del w:id="682" w:author="Susan" w:date="2020-05-13T15:19:00Z">
              <w:r w:rsidRPr="005A7CF9" w:rsidDel="007635ED">
                <w:delText xml:space="preserve">two (2) or more of </w:delText>
              </w:r>
            </w:del>
            <w:r w:rsidRPr="005A7CF9">
              <w:t xml:space="preserve">the </w:t>
            </w:r>
            <w:r w:rsidRPr="005A7CF9">
              <w:rPr>
                <w:rFonts w:cs="Calibri"/>
                <w:szCs w:val="22"/>
              </w:rPr>
              <w:t>three</w:t>
            </w:r>
            <w:r w:rsidRPr="005A7CF9">
              <w:t xml:space="preserve"> samples do not meet the acceptance criteria for generic </w:t>
            </w:r>
            <w:r w:rsidRPr="005A7CF9">
              <w:rPr>
                <w:i/>
              </w:rPr>
              <w:t>E. coli</w:t>
            </w:r>
            <w:r w:rsidRPr="005A7CF9">
              <w:t xml:space="preserve"> </w:t>
            </w:r>
            <w:del w:id="683" w:author="Susan" w:date="2020-05-13T15:19:00Z">
              <w:r w:rsidRPr="005A7CF9" w:rsidDel="007635ED">
                <w:rPr>
                  <w:rFonts w:cs="Calibri"/>
                  <w:szCs w:val="22"/>
                </w:rPr>
                <w:delText>and</w:delText>
              </w:r>
              <w:r w:rsidRPr="005A7CF9" w:rsidDel="007635ED">
                <w:delText xml:space="preserve"> </w:delText>
              </w:r>
            </w:del>
            <w:del w:id="684" w:author="Susan" w:date="2020-05-13T15:20:00Z">
              <w:r w:rsidRPr="005A7CF9" w:rsidDel="007635ED">
                <w:delText>at least one sample is</w:delText>
              </w:r>
              <w:r w:rsidRPr="005A7CF9" w:rsidDel="00315228">
                <w:delText xml:space="preserve"> </w:delText>
              </w:r>
            </w:del>
            <w:ins w:id="685" w:author="Susan" w:date="2020-05-13T15:20:00Z">
              <w:r w:rsidR="00315228">
                <w:t>(</w:t>
              </w:r>
            </w:ins>
            <w:r w:rsidRPr="005A7CF9">
              <w:t>greater than (&gt;) 10 MPN</w:t>
            </w:r>
            <w:ins w:id="686" w:author="Susan" w:date="2020-05-13T15:20:00Z">
              <w:r w:rsidR="00315228">
                <w:t>)</w:t>
              </w:r>
            </w:ins>
            <w:r w:rsidRPr="005A7CF9">
              <w:t xml:space="preserve"> </w:t>
            </w:r>
            <w:del w:id="687" w:author="Susan" w:date="2020-05-13T15:20:00Z">
              <w:r w:rsidRPr="005A7CF9" w:rsidDel="00315228">
                <w:delText xml:space="preserve">and one (1) or more of the </w:delText>
              </w:r>
              <w:r w:rsidR="00193F74" w:rsidDel="00315228">
                <w:delText>t</w:delText>
              </w:r>
              <w:r w:rsidRPr="005A7CF9" w:rsidDel="00315228">
                <w:delText xml:space="preserve">otal </w:delText>
              </w:r>
              <w:r w:rsidR="00193F74" w:rsidDel="00315228">
                <w:delText>c</w:delText>
              </w:r>
              <w:r w:rsidRPr="005A7CF9" w:rsidDel="00315228">
                <w:delText xml:space="preserve">oliforms results do not meet the monitoring criteria, </w:delText>
              </w:r>
            </w:del>
            <w:r w:rsidRPr="005A7CF9">
              <w:rPr>
                <w:rFonts w:cs="Calibri"/>
                <w:szCs w:val="22"/>
              </w:rPr>
              <w:t>prior to the next</w:t>
            </w:r>
            <w:r w:rsidRPr="005A7CF9">
              <w:t xml:space="preserve"> irrigation </w:t>
            </w:r>
            <w:r w:rsidRPr="005A7CF9">
              <w:rPr>
                <w:rFonts w:cs="Calibri"/>
                <w:szCs w:val="22"/>
              </w:rPr>
              <w:t>event</w:t>
            </w:r>
            <w:r w:rsidRPr="005A7CF9">
              <w:t xml:space="preserve"> perform an Agricultural Water System Assessment</w:t>
            </w:r>
            <w:r w:rsidRPr="005A7CF9">
              <w:rPr>
                <w:b/>
              </w:rPr>
              <w:t xml:space="preserve"> </w:t>
            </w:r>
            <w:r w:rsidRPr="005A7CF9">
              <w:t xml:space="preserve">(see Appendix A) </w:t>
            </w:r>
            <w:del w:id="688" w:author="Susan" w:date="2020-05-13T15:21:00Z">
              <w:r w:rsidRPr="005A7CF9" w:rsidDel="00315228">
                <w:delText>and take remedial actions outlined in</w:delText>
              </w:r>
            </w:del>
            <w:ins w:id="689" w:author="Susan" w:date="2020-05-13T15:21:00Z">
              <w:r w:rsidR="00315228">
                <w:t>then repeat</w:t>
              </w:r>
            </w:ins>
            <w:r w:rsidRPr="005A7CF9">
              <w:t xml:space="preserve"> Table </w:t>
            </w:r>
            <w:r w:rsidRPr="005A7CF9">
              <w:rPr>
                <w:rFonts w:cs="Calibri"/>
                <w:szCs w:val="22"/>
              </w:rPr>
              <w:t>2</w:t>
            </w:r>
            <w:ins w:id="690" w:author="Susan" w:date="2020-05-13T15:21:00Z">
              <w:r w:rsidR="00315228">
                <w:rPr>
                  <w:rFonts w:cs="Calibri"/>
                  <w:szCs w:val="22"/>
                </w:rPr>
                <w:t>D</w:t>
              </w:r>
            </w:ins>
            <w:del w:id="691" w:author="Susan" w:date="2020-05-13T15:21:00Z">
              <w:r w:rsidRPr="005A7CF9" w:rsidDel="00315228">
                <w:rPr>
                  <w:rFonts w:cs="Calibri"/>
                  <w:szCs w:val="22"/>
                </w:rPr>
                <w:delText>F</w:delText>
              </w:r>
            </w:del>
            <w:r w:rsidRPr="005A7CF9">
              <w:rPr>
                <w:rFonts w:cs="Calibri"/>
                <w:szCs w:val="22"/>
              </w:rPr>
              <w:t xml:space="preserve">. </w:t>
            </w:r>
          </w:p>
          <w:p w14:paraId="6C356AF7" w14:textId="77777777" w:rsidR="00315228" w:rsidRPr="00794B39" w:rsidRDefault="00315228" w:rsidP="007635ED">
            <w:pPr>
              <w:autoSpaceDE w:val="0"/>
              <w:autoSpaceDN w:val="0"/>
              <w:adjustRightInd w:val="0"/>
              <w:spacing w:before="0" w:afterLines="40" w:after="96"/>
              <w:rPr>
                <w:rFonts w:cs="Calibri"/>
                <w:szCs w:val="22"/>
              </w:rPr>
            </w:pPr>
            <w:ins w:id="692" w:author="Susan" w:date="2020-05-13T15:21:00Z">
              <w:r>
                <w:rPr>
                  <w:rFonts w:cs="Calibri"/>
                  <w:szCs w:val="22"/>
                </w:rPr>
                <w:t>If microbial criteria are unable to be met, then conduct a pre-harvest tissue test after the last irrigation even</w:t>
              </w:r>
            </w:ins>
            <w:ins w:id="693" w:author="Susan" w:date="2020-05-13T15:22:00Z">
              <w:r>
                <w:rPr>
                  <w:rFonts w:cs="Calibri"/>
                  <w:szCs w:val="22"/>
                </w:rPr>
                <w:t>t and do not use water until treatment is adequate with target microbial criteria met.</w:t>
              </w:r>
            </w:ins>
            <w:commentRangeEnd w:id="670"/>
            <w:ins w:id="694" w:author="Susan" w:date="2020-05-13T16:41:00Z">
              <w:r w:rsidR="004E6568">
                <w:rPr>
                  <w:rStyle w:val="CommentReference"/>
                  <w:rFonts w:ascii="Tahoma" w:hAnsi="Tahoma" w:cs="Tahoma"/>
                  <w:lang w:eastAsia="x-none"/>
                </w:rPr>
                <w:commentReference w:id="670"/>
              </w:r>
            </w:ins>
          </w:p>
        </w:tc>
      </w:tr>
      <w:tr w:rsidR="00D33518" w:rsidRPr="00D5180B" w14:paraId="2484C8E0" w14:textId="77777777" w:rsidTr="005D38FC">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2E92030" w14:textId="77777777" w:rsidR="00D33518" w:rsidRPr="00134BAD" w:rsidRDefault="00D33518" w:rsidP="00D33518">
            <w:pPr>
              <w:autoSpaceDE w:val="0"/>
              <w:autoSpaceDN w:val="0"/>
              <w:adjustRightInd w:val="0"/>
              <w:spacing w:before="120" w:after="120"/>
            </w:pPr>
            <w:r w:rsidRPr="00134BAD">
              <w:rPr>
                <w:b/>
              </w:rPr>
              <w:t>Test Method:</w:t>
            </w:r>
            <w:r w:rsidRPr="00134BAD">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00F21CD4" w:rsidRPr="00F21CD4">
              <w:rPr>
                <w:rStyle w:val="FootnoteReference"/>
              </w:rPr>
              <w:t>2</w:t>
            </w:r>
            <w:r w:rsidRPr="00D5180B">
              <w:rPr>
                <w:rFonts w:cs="Calibri"/>
                <w:szCs w:val="22"/>
              </w:rPr>
              <w:fldChar w:fldCharType="end"/>
            </w:r>
          </w:p>
        </w:tc>
      </w:tr>
      <w:tr w:rsidR="00D33518" w:rsidRPr="00D5180B" w14:paraId="4810D56F" w14:textId="77777777" w:rsidTr="00906126">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51B0162" w14:textId="77777777" w:rsidR="00D33518" w:rsidRPr="00134BAD" w:rsidRDefault="00D33518" w:rsidP="00D33518">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D33518" w:rsidRPr="00D5180B" w14:paraId="401A036B"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48D8CC14" w14:textId="77777777" w:rsidR="00D33518" w:rsidRPr="00134BAD" w:rsidRDefault="00D33518" w:rsidP="00D33518">
            <w:pPr>
              <w:autoSpaceDE w:val="0"/>
              <w:autoSpaceDN w:val="0"/>
              <w:adjustRightInd w:val="0"/>
              <w:spacing w:before="120" w:after="120"/>
              <w:rPr>
                <w:b/>
              </w:rPr>
            </w:pPr>
            <w:r>
              <w:rPr>
                <w:rFonts w:cs="Calibri"/>
                <w:b/>
                <w:szCs w:val="22"/>
              </w:rPr>
              <w:t>D2</w:t>
            </w:r>
            <w:r w:rsidRPr="00134BAD">
              <w:rPr>
                <w:b/>
              </w:rPr>
              <w:t xml:space="preserve">. </w:t>
            </w:r>
            <w:r w:rsidR="004C4E66" w:rsidRPr="00134BAD">
              <w:rPr>
                <w:b/>
              </w:rPr>
              <w:t xml:space="preserve"> Routine </w:t>
            </w:r>
            <w:r w:rsidR="004C4E66" w:rsidRPr="00D5180B">
              <w:rPr>
                <w:rFonts w:cs="Calibri"/>
                <w:b/>
                <w:szCs w:val="22"/>
              </w:rPr>
              <w:t xml:space="preserve">Water </w:t>
            </w:r>
            <w:r w:rsidR="004C4E66" w:rsidRPr="00134BAD">
              <w:rPr>
                <w:b/>
              </w:rPr>
              <w:t>Treatment Monitoring</w:t>
            </w:r>
          </w:p>
        </w:tc>
      </w:tr>
      <w:tr w:rsidR="00D33518" w:rsidRPr="00D5180B" w14:paraId="1D5CF3DC" w14:textId="77777777" w:rsidTr="00EE3C9A">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4101E5C8" w14:textId="77777777" w:rsidR="00D33518" w:rsidRPr="00134BAD" w:rsidRDefault="00D33518" w:rsidP="00D33518">
            <w:pPr>
              <w:spacing w:before="120"/>
            </w:pPr>
            <w:r w:rsidRPr="00134BAD">
              <w:rPr>
                <w:b/>
              </w:rPr>
              <w:lastRenderedPageBreak/>
              <w:t xml:space="preserve">Antimicrobial </w:t>
            </w:r>
            <w:r w:rsidRPr="00D5180B">
              <w:rPr>
                <w:rFonts w:cs="Calibri"/>
                <w:b/>
                <w:szCs w:val="22"/>
              </w:rPr>
              <w:t xml:space="preserve">water </w:t>
            </w:r>
            <w:r w:rsidRPr="00134BAD">
              <w:rPr>
                <w:b/>
              </w:rPr>
              <w:t>treatments</w:t>
            </w:r>
            <w:r w:rsidRPr="00134BAD">
              <w:t xml:space="preserve"> - USEPA-approved </w:t>
            </w:r>
            <w:commentRangeStart w:id="695"/>
            <w:ins w:id="696" w:author="Susan" w:date="2020-05-13T15:23:00Z">
              <w:r w:rsidR="00315228">
                <w:t xml:space="preserve">or scientifically supported, </w:t>
              </w:r>
            </w:ins>
            <w:r w:rsidRPr="00134BAD">
              <w:t xml:space="preserve">for use in </w:t>
            </w:r>
            <w:del w:id="697" w:author="Susan" w:date="2020-05-13T15:23:00Z">
              <w:r w:rsidRPr="00134BAD" w:rsidDel="00315228">
                <w:delText xml:space="preserve">agricultural </w:delText>
              </w:r>
            </w:del>
            <w:r w:rsidRPr="00134BAD">
              <w:t>water</w:t>
            </w:r>
            <w:ins w:id="698" w:author="Susan" w:date="2020-05-13T15:23:00Z">
              <w:r w:rsidR="00315228">
                <w:t xml:space="preserve"> treatment</w:t>
              </w:r>
            </w:ins>
            <w:r w:rsidRPr="00134BAD">
              <w:t xml:space="preserve">. </w:t>
            </w:r>
            <w:commentRangeEnd w:id="695"/>
            <w:r w:rsidR="004E6568">
              <w:rPr>
                <w:rStyle w:val="CommentReference"/>
                <w:rFonts w:ascii="Tahoma" w:hAnsi="Tahoma" w:cs="Tahoma"/>
                <w:lang w:eastAsia="x-none"/>
              </w:rPr>
              <w:commentReference w:id="695"/>
            </w:r>
          </w:p>
          <w:p w14:paraId="00D8EF32" w14:textId="77777777" w:rsidR="00D33518" w:rsidRPr="00134BAD" w:rsidRDefault="00D33518" w:rsidP="00D33518">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D33518" w:rsidRPr="00D5180B" w14:paraId="7FE6887F" w14:textId="77777777" w:rsidTr="00134BAD">
        <w:trPr>
          <w:trHeight w:val="432"/>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1203F639" w14:textId="77777777" w:rsidR="00D33518" w:rsidRPr="00134BAD" w:rsidRDefault="00D33518" w:rsidP="00D33518">
            <w:pPr>
              <w:spacing w:before="120"/>
              <w:rPr>
                <w:b/>
              </w:rPr>
            </w:pPr>
            <w:r w:rsidRPr="00134BAD">
              <w:rPr>
                <w:b/>
              </w:rPr>
              <w:t>Testing Procedure:</w:t>
            </w:r>
          </w:p>
          <w:p w14:paraId="3D09A9A2" w14:textId="77777777" w:rsidR="00D33518" w:rsidRPr="00134BAD" w:rsidRDefault="00D33518" w:rsidP="00D33518">
            <w:pPr>
              <w:numPr>
                <w:ilvl w:val="0"/>
                <w:numId w:val="12"/>
              </w:numPr>
              <w:tabs>
                <w:tab w:val="clear" w:pos="720"/>
              </w:tabs>
              <w:spacing w:before="0" w:after="0"/>
              <w:ind w:left="331" w:hanging="181"/>
            </w:pPr>
            <w:r w:rsidRPr="00134BAD">
              <w:t>Chemical reaction-based colorimetric test, or</w:t>
            </w:r>
          </w:p>
          <w:p w14:paraId="36BD8188" w14:textId="77777777" w:rsidR="00D33518" w:rsidRPr="00134BAD" w:rsidRDefault="00D33518" w:rsidP="00D33518">
            <w:pPr>
              <w:numPr>
                <w:ilvl w:val="0"/>
                <w:numId w:val="12"/>
              </w:numPr>
              <w:tabs>
                <w:tab w:val="clear" w:pos="720"/>
              </w:tabs>
              <w:spacing w:before="0" w:after="0"/>
              <w:ind w:left="331" w:hanging="181"/>
            </w:pPr>
            <w:r w:rsidRPr="00134BAD">
              <w:t>Ion-specific probe, or</w:t>
            </w:r>
          </w:p>
          <w:p w14:paraId="1F1F201D" w14:textId="77777777" w:rsidR="00D33518" w:rsidRPr="00134BAD" w:rsidRDefault="00D33518" w:rsidP="00D33518">
            <w:pPr>
              <w:numPr>
                <w:ilvl w:val="0"/>
                <w:numId w:val="12"/>
              </w:numPr>
              <w:tabs>
                <w:tab w:val="clear" w:pos="720"/>
              </w:tabs>
              <w:spacing w:before="0" w:after="0"/>
              <w:ind w:left="331" w:hanging="181"/>
            </w:pPr>
            <w:r w:rsidRPr="00134BAD">
              <w:t xml:space="preserve">Other as </w:t>
            </w:r>
            <w:commentRangeStart w:id="699"/>
            <w:del w:id="700" w:author="Susan" w:date="2020-05-13T15:23:00Z">
              <w:r w:rsidRPr="00134BAD" w:rsidDel="00315228">
                <w:delText xml:space="preserve">recommended by antimicrobial </w:delText>
              </w:r>
              <w:r w:rsidRPr="00D5180B" w:rsidDel="00315228">
                <w:rPr>
                  <w:rFonts w:cs="Calibri"/>
                  <w:szCs w:val="22"/>
                </w:rPr>
                <w:delText xml:space="preserve">water </w:delText>
              </w:r>
              <w:r w:rsidRPr="00134BAD" w:rsidDel="00315228">
                <w:delText>treatment supplier</w:delText>
              </w:r>
              <w:r w:rsidRPr="00D5180B" w:rsidDel="00315228">
                <w:rPr>
                  <w:rFonts w:cs="Calibri"/>
                  <w:szCs w:val="22"/>
                </w:rPr>
                <w:delText xml:space="preserve"> or manufacturer’s specifications</w:delText>
              </w:r>
            </w:del>
            <w:ins w:id="701" w:author="Susan" w:date="2020-05-13T15:23:00Z">
              <w:r w:rsidR="00315228">
                <w:t>sup</w:t>
              </w:r>
            </w:ins>
            <w:ins w:id="702" w:author="Susan" w:date="2020-05-13T15:24:00Z">
              <w:r w:rsidR="00315228">
                <w:t>p</w:t>
              </w:r>
            </w:ins>
            <w:ins w:id="703" w:author="Susan" w:date="2020-05-13T15:23:00Z">
              <w:r w:rsidR="00315228">
                <w:t>o</w:t>
              </w:r>
            </w:ins>
            <w:ins w:id="704" w:author="Susan" w:date="2020-05-13T15:24:00Z">
              <w:r w:rsidR="00315228">
                <w:t>rted by treatment methodology</w:t>
              </w:r>
            </w:ins>
            <w:r w:rsidRPr="00134BAD">
              <w:t>.</w:t>
            </w:r>
            <w:commentRangeEnd w:id="699"/>
            <w:r w:rsidR="004E6568">
              <w:rPr>
                <w:rStyle w:val="CommentReference"/>
                <w:rFonts w:ascii="Tahoma" w:hAnsi="Tahoma" w:cs="Tahoma"/>
                <w:lang w:eastAsia="x-none"/>
              </w:rPr>
              <w:commentReference w:id="699"/>
            </w:r>
          </w:p>
          <w:p w14:paraId="081FCCFC" w14:textId="77777777" w:rsidR="00D33518" w:rsidRPr="00134BAD" w:rsidRDefault="00D33518" w:rsidP="00D33518">
            <w:pPr>
              <w:spacing w:before="240"/>
              <w:rPr>
                <w:b/>
              </w:rPr>
            </w:pPr>
            <w:r w:rsidRPr="00134BAD">
              <w:rPr>
                <w:b/>
              </w:rPr>
              <w:t xml:space="preserve">Testing Frequency: </w:t>
            </w:r>
          </w:p>
          <w:p w14:paraId="470787DC" w14:textId="77777777" w:rsidR="00D33518" w:rsidRPr="00134BAD" w:rsidRDefault="00D33518" w:rsidP="00D33518">
            <w:pPr>
              <w:ind w:left="150"/>
            </w:pPr>
            <w:commentRangeStart w:id="705"/>
            <w:r w:rsidRPr="00134BAD">
              <w:t xml:space="preserve">Monitoring must be conducted whenever the irrigation </w:t>
            </w:r>
            <w:r w:rsidRPr="00D5180B">
              <w:rPr>
                <w:rFonts w:cs="Calibri"/>
                <w:szCs w:val="22"/>
              </w:rPr>
              <w:t xml:space="preserve">treatment </w:t>
            </w:r>
            <w:r w:rsidRPr="00134BAD">
              <w:t>system is in use</w:t>
            </w:r>
            <w:ins w:id="706" w:author="Susan" w:date="2020-05-13T15:27:00Z">
              <w:r w:rsidR="00315228">
                <w:t xml:space="preserve"> which can be</w:t>
              </w:r>
            </w:ins>
            <w:del w:id="707" w:author="Susan" w:date="2020-05-13T15:27:00Z">
              <w:r w:rsidRPr="00134BAD" w:rsidDel="00315228">
                <w:delText>. C</w:delText>
              </w:r>
            </w:del>
            <w:ins w:id="708" w:author="Susan" w:date="2020-05-13T15:27:00Z">
              <w:r w:rsidR="00315228">
                <w:t xml:space="preserve"> c</w:t>
              </w:r>
            </w:ins>
            <w:r w:rsidRPr="00134BAD">
              <w:t xml:space="preserve">ontinuous </w:t>
            </w:r>
            <w:del w:id="709" w:author="Susan" w:date="2020-05-13T15:27:00Z">
              <w:r w:rsidRPr="00134BAD" w:rsidDel="00315228">
                <w:delText xml:space="preserve">monitoring with </w:delText>
              </w:r>
            </w:del>
            <w:ins w:id="710" w:author="Susan" w:date="2020-05-13T15:27:00Z">
              <w:r w:rsidR="00315228">
                <w:t xml:space="preserve">or </w:t>
              </w:r>
            </w:ins>
            <w:r w:rsidRPr="00134BAD">
              <w:t>periodic</w:t>
            </w:r>
            <w:del w:id="711" w:author="Susan" w:date="2020-05-13T15:27:00Z">
              <w:r w:rsidRPr="00134BAD" w:rsidDel="00315228">
                <w:delText xml:space="preserve"> verification by titration </w:delText>
              </w:r>
              <w:r w:rsidRPr="00134BAD" w:rsidDel="00315228">
                <w:rPr>
                  <w:b/>
                </w:rPr>
                <w:delText xml:space="preserve">OR </w:delText>
              </w:r>
              <w:r w:rsidRPr="00134BAD" w:rsidDel="00315228">
                <w:delText>routine monitoring if the system can be shown to have a low degree of variation</w:delText>
              </w:r>
            </w:del>
            <w:r w:rsidRPr="00134BAD">
              <w:t>.</w:t>
            </w:r>
            <w:commentRangeEnd w:id="705"/>
            <w:r w:rsidR="004E6568">
              <w:rPr>
                <w:rStyle w:val="CommentReference"/>
                <w:rFonts w:ascii="Tahoma" w:hAnsi="Tahoma" w:cs="Tahoma"/>
                <w:lang w:eastAsia="x-none"/>
              </w:rPr>
              <w:commentReference w:id="705"/>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06F3D220" w14:textId="77777777" w:rsidR="00D33518" w:rsidRPr="00134BAD" w:rsidRDefault="00D33518" w:rsidP="00D33518">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ins w:id="712" w:author="Susan" w:date="2020-05-13T15:24:00Z">
              <w:r w:rsidR="00315228">
                <w:t xml:space="preserve"> </w:t>
              </w:r>
              <w:commentRangeStart w:id="713"/>
              <w:r w:rsidR="00315228">
                <w:t>(treatment methodology)</w:t>
              </w:r>
            </w:ins>
            <w:r w:rsidRPr="00134BAD">
              <w:t>.</w:t>
            </w:r>
            <w:commentRangeEnd w:id="713"/>
            <w:r w:rsidR="004E6568">
              <w:rPr>
                <w:rStyle w:val="CommentReference"/>
                <w:rFonts w:ascii="Tahoma" w:hAnsi="Tahoma" w:cs="Tahoma"/>
                <w:lang w:eastAsia="x-none"/>
              </w:rPr>
              <w:commentReference w:id="713"/>
            </w:r>
          </w:p>
          <w:p w14:paraId="52D0C8E0" w14:textId="77777777" w:rsidR="00D33518" w:rsidRPr="00134BAD" w:rsidDel="00315228" w:rsidRDefault="00D33518" w:rsidP="003C6DA1">
            <w:pPr>
              <w:autoSpaceDE w:val="0"/>
              <w:autoSpaceDN w:val="0"/>
              <w:adjustRightInd w:val="0"/>
              <w:spacing w:before="240"/>
              <w:rPr>
                <w:del w:id="714" w:author="Susan" w:date="2020-05-13T15:25:00Z"/>
              </w:rPr>
            </w:pPr>
            <w:commentRangeStart w:id="715"/>
            <w:r w:rsidRPr="00134BAD">
              <w:t xml:space="preserve">To </w:t>
            </w:r>
            <w:ins w:id="716" w:author="Susan" w:date="2020-05-13T15:24:00Z">
              <w:r w:rsidR="00315228">
                <w:t>ensure</w:t>
              </w:r>
            </w:ins>
            <w:del w:id="717" w:author="Susan" w:date="2020-05-13T15:24:00Z">
              <w:r w:rsidRPr="00134BAD" w:rsidDel="00315228">
                <w:delText>demonstrate</w:delText>
              </w:r>
            </w:del>
            <w:r w:rsidRPr="00134BAD">
              <w:t xml:space="preserve"> the </w:t>
            </w:r>
            <w:r w:rsidRPr="00D5180B">
              <w:rPr>
                <w:rFonts w:cs="Calibri"/>
                <w:szCs w:val="22"/>
              </w:rPr>
              <w:t xml:space="preserve">irrigation </w:t>
            </w:r>
            <w:r w:rsidRPr="00134BAD">
              <w:t>system is performing as intended</w:t>
            </w:r>
            <w:ins w:id="718" w:author="Susan" w:date="2020-05-13T15:24:00Z">
              <w:r w:rsidR="00315228">
                <w:t xml:space="preserve"> </w:t>
              </w:r>
            </w:ins>
            <w:del w:id="719" w:author="Susan" w:date="2020-05-13T15:25:00Z">
              <w:r w:rsidRPr="00134BAD" w:rsidDel="00315228">
                <w:rPr>
                  <w:u w:val="single"/>
                </w:rPr>
                <w:delText xml:space="preserve">during each </w:delText>
              </w:r>
              <w:r w:rsidRPr="00D5180B" w:rsidDel="00315228">
                <w:rPr>
                  <w:rFonts w:cs="Calibri"/>
                  <w:szCs w:val="22"/>
                  <w:u w:val="single"/>
                </w:rPr>
                <w:delText xml:space="preserve">water treatment </w:delText>
              </w:r>
              <w:r w:rsidRPr="00134BAD" w:rsidDel="00315228">
                <w:rPr>
                  <w:u w:val="single"/>
                </w:rPr>
                <w:delText>irrigation event</w:delText>
              </w:r>
              <w:r w:rsidRPr="00134BAD" w:rsidDel="00315228">
                <w:delText>, document</w:delText>
              </w:r>
            </w:del>
            <w:ins w:id="720" w:author="Susan" w:date="2020-05-13T15:24:00Z">
              <w:r w:rsidR="003C6DA1">
                <w:t>consider documenting treatment parameters such as</w:t>
              </w:r>
            </w:ins>
            <w:r w:rsidRPr="00134BAD">
              <w:t xml:space="preserve">: </w:t>
            </w:r>
            <w:ins w:id="721" w:author="Susan" w:date="2020-05-13T15:25:00Z">
              <w:r w:rsidR="00315228">
                <w:t xml:space="preserve"> </w:t>
              </w:r>
            </w:ins>
          </w:p>
          <w:p w14:paraId="2EB71C82" w14:textId="77777777" w:rsidR="00D33518" w:rsidRPr="00134BAD" w:rsidRDefault="00D33518" w:rsidP="00B90FCF">
            <w:pPr>
              <w:numPr>
                <w:ilvl w:val="0"/>
                <w:numId w:val="82"/>
              </w:numPr>
              <w:autoSpaceDE w:val="0"/>
              <w:autoSpaceDN w:val="0"/>
              <w:adjustRightInd w:val="0"/>
              <w:spacing w:before="0"/>
              <w:ind w:left="329" w:hanging="180"/>
            </w:pPr>
            <w:del w:id="722" w:author="Susan" w:date="2020-05-13T15:25:00Z">
              <w:r w:rsidRPr="00134BAD" w:rsidDel="00315228">
                <w:delText xml:space="preserve">Treatment-related parameters such as </w:delText>
              </w:r>
            </w:del>
            <w:r w:rsidR="003C6DA1" w:rsidRPr="00134BAD">
              <w:t xml:space="preserve"> Flow rates</w:t>
            </w:r>
            <w:r w:rsidR="003C6DA1">
              <w:t>,</w:t>
            </w:r>
            <w:r w:rsidR="003C6DA1" w:rsidRPr="00315228">
              <w:rPr>
                <w:rFonts w:cs="Calibri"/>
                <w:szCs w:val="22"/>
              </w:rPr>
              <w:t xml:space="preserve"> </w:t>
            </w:r>
            <w:r w:rsidRPr="00315228">
              <w:rPr>
                <w:rFonts w:cs="Calibri"/>
                <w:szCs w:val="22"/>
              </w:rPr>
              <w:t xml:space="preserve">residual </w:t>
            </w:r>
            <w:r w:rsidRPr="00134BAD">
              <w:t xml:space="preserve">antimicrobial levels, pH, dose settings, </w:t>
            </w:r>
            <w:r w:rsidRPr="00315228">
              <w:rPr>
                <w:rFonts w:cs="Calibri"/>
                <w:szCs w:val="22"/>
              </w:rPr>
              <w:t>UVT</w:t>
            </w:r>
            <w:r w:rsidR="00315228">
              <w:rPr>
                <w:rFonts w:cs="Calibri"/>
                <w:szCs w:val="22"/>
              </w:rPr>
              <w:t>,</w:t>
            </w:r>
            <w:r w:rsidRPr="00315228">
              <w:rPr>
                <w:rFonts w:cs="Calibri"/>
                <w:szCs w:val="22"/>
              </w:rPr>
              <w:t xml:space="preserve"> </w:t>
            </w:r>
            <w:r w:rsidRPr="00134BAD">
              <w:t>etc.</w:t>
            </w:r>
          </w:p>
          <w:p w14:paraId="41CD669E" w14:textId="77777777" w:rsidR="00D33518" w:rsidRPr="00134BAD" w:rsidRDefault="00D33518" w:rsidP="002E652A">
            <w:pPr>
              <w:autoSpaceDE w:val="0"/>
              <w:autoSpaceDN w:val="0"/>
              <w:adjustRightInd w:val="0"/>
              <w:spacing w:before="240" w:after="120"/>
            </w:pPr>
            <w:r w:rsidRPr="00134BAD">
              <w:t xml:space="preserve">If </w:t>
            </w:r>
            <w:del w:id="723" w:author="Susan" w:date="2020-05-13T15:26:00Z">
              <w:r w:rsidRPr="00134BAD" w:rsidDel="00315228">
                <w:delText xml:space="preserve">water </w:delText>
              </w:r>
            </w:del>
            <w:r w:rsidRPr="00134BAD">
              <w:t>quality falls outside the acceptable</w:t>
            </w:r>
            <w:ins w:id="724" w:author="Susan" w:date="2020-05-13T15:29:00Z">
              <w:r w:rsidR="00315228">
                <w:t xml:space="preserve"> levels</w:t>
              </w:r>
            </w:ins>
            <w:del w:id="725" w:author="Susan" w:date="2020-05-13T15:26:00Z">
              <w:r w:rsidRPr="00134BAD" w:rsidDel="00315228">
                <w:delText xml:space="preserve"> </w:delText>
              </w:r>
              <w:r w:rsidRPr="00D5180B" w:rsidDel="00315228">
                <w:rPr>
                  <w:rFonts w:cs="Calibri"/>
                  <w:szCs w:val="22"/>
                </w:rPr>
                <w:delText xml:space="preserve">monitoring </w:delText>
              </w:r>
              <w:r w:rsidRPr="00134BAD" w:rsidDel="00315228">
                <w:delText>parameters</w:delText>
              </w:r>
            </w:del>
            <w:r w:rsidRPr="00134BAD">
              <w:t>,</w:t>
            </w:r>
            <w:ins w:id="726" w:author="Susan" w:date="2020-05-13T15:26:00Z">
              <w:r w:rsidR="00315228">
                <w:t xml:space="preserve"> then review treatment parameters</w:t>
              </w:r>
            </w:ins>
            <w:ins w:id="727" w:author="Susan" w:date="2020-05-13T15:27:00Z">
              <w:r w:rsidR="00315228">
                <w:t xml:space="preserve"> and</w:t>
              </w:r>
            </w:ins>
            <w:r w:rsidRPr="00134BAD">
              <w:t xml:space="preserve"> conduct a microbial </w:t>
            </w:r>
            <w:r w:rsidRPr="00D5180B">
              <w:rPr>
                <w:rFonts w:cs="Calibri"/>
                <w:szCs w:val="22"/>
              </w:rPr>
              <w:t>testing</w:t>
            </w:r>
            <w:r w:rsidRPr="00134BAD">
              <w:t xml:space="preserve"> per </w:t>
            </w:r>
            <w:r w:rsidR="002E652A">
              <w:t>D1</w:t>
            </w:r>
            <w:r w:rsidRPr="00134BAD">
              <w:t>.</w:t>
            </w:r>
            <w:r w:rsidRPr="00D5180B">
              <w:rPr>
                <w:rFonts w:cs="Calibri"/>
                <w:b/>
                <w:szCs w:val="22"/>
              </w:rPr>
              <w:t xml:space="preserve"> </w:t>
            </w:r>
            <w:r w:rsidRPr="007B1690">
              <w:rPr>
                <w:rFonts w:cs="Calibri"/>
                <w:szCs w:val="22"/>
              </w:rPr>
              <w:t>Routine Verification of Microbial Water Quality</w:t>
            </w:r>
            <w:commentRangeEnd w:id="715"/>
            <w:r w:rsidR="004E6568">
              <w:rPr>
                <w:rStyle w:val="CommentReference"/>
                <w:rFonts w:ascii="Tahoma" w:hAnsi="Tahoma" w:cs="Tahoma"/>
                <w:lang w:eastAsia="x-none"/>
              </w:rPr>
              <w:commentReference w:id="715"/>
            </w:r>
          </w:p>
        </w:tc>
      </w:tr>
      <w:tr w:rsidR="00D33518" w:rsidRPr="00D5180B" w14:paraId="4CCE715B"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4A0F6CD1" w14:textId="77777777" w:rsidR="00D33518" w:rsidRPr="00134BAD" w:rsidRDefault="00D33518" w:rsidP="00D33518">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D33518" w:rsidRPr="00D5180B" w14:paraId="68F0ABC4" w14:textId="77777777" w:rsidTr="00906126">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6DF8B53" w14:textId="77777777" w:rsidR="00D33518" w:rsidRPr="00134BAD" w:rsidRDefault="00D33518" w:rsidP="00D33518">
            <w:pPr>
              <w:autoSpaceDE w:val="0"/>
              <w:autoSpaceDN w:val="0"/>
              <w:adjustRightInd w:val="0"/>
              <w:spacing w:before="0" w:after="120"/>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bookmarkEnd w:id="601"/>
      <w:bookmarkEnd w:id="602"/>
    </w:tbl>
    <w:p w14:paraId="73FA7C61" w14:textId="77777777" w:rsidR="005D0E53" w:rsidRDefault="005D0E53" w:rsidP="00134BAD">
      <w:pPr>
        <w:shd w:val="clear" w:color="auto" w:fill="FFFFFF" w:themeFill="background1"/>
        <w:spacing w:before="0" w:after="0"/>
        <w:rPr>
          <w:szCs w:val="22"/>
        </w:rPr>
      </w:pPr>
    </w:p>
    <w:p w14:paraId="6B8290F1" w14:textId="77777777" w:rsidR="00082EC8" w:rsidRPr="00D5180B" w:rsidRDefault="00082EC8" w:rsidP="00082EC8">
      <w:pPr>
        <w:rPr>
          <w:rFonts w:cs="Times New Roman"/>
          <w:szCs w:val="22"/>
        </w:rPr>
        <w:sectPr w:rsidR="00082EC8" w:rsidRPr="00D5180B" w:rsidSect="00122A81">
          <w:headerReference w:type="even" r:id="rId16"/>
          <w:headerReference w:type="default" r:id="rId17"/>
          <w:headerReference w:type="first" r:id="rId18"/>
          <w:pgSz w:w="12240" w:h="15840"/>
          <w:pgMar w:top="1440" w:right="1008" w:bottom="1008" w:left="1008" w:header="360" w:footer="546" w:gutter="0"/>
          <w:lnNumType w:countBy="1" w:restart="continuous"/>
          <w:cols w:space="720"/>
          <w:docGrid w:linePitch="360"/>
        </w:sectPr>
      </w:pPr>
      <w:bookmarkStart w:id="731" w:name="_Toc8374939"/>
    </w:p>
    <w:p w14:paraId="0AFF6990" w14:textId="77777777" w:rsidR="002B5265" w:rsidRDefault="002B5265" w:rsidP="00476F26">
      <w:pPr>
        <w:pStyle w:val="Heading2"/>
      </w:pPr>
      <w:bookmarkStart w:id="732" w:name="_Toc20839159"/>
      <w:commentRangeStart w:id="733"/>
      <w:r>
        <w:lastRenderedPageBreak/>
        <w:t>FIGURE 4</w:t>
      </w:r>
      <w:commentRangeEnd w:id="733"/>
      <w:r w:rsidR="00B53F6B">
        <w:rPr>
          <w:rStyle w:val="CommentReference"/>
          <w:rFonts w:ascii="Tahoma" w:hAnsi="Tahoma" w:cs="Tahoma"/>
          <w:b w:val="0"/>
          <w:bCs w:val="0"/>
          <w:iCs w:val="0"/>
          <w:lang w:eastAsia="x-none"/>
        </w:rPr>
        <w:commentReference w:id="733"/>
      </w:r>
      <w:r>
        <w:t>.</w:t>
      </w:r>
      <w:r w:rsidRPr="00D5180B">
        <w:t xml:space="preserve"> Irrigation Water from Type </w:t>
      </w:r>
      <w:r w:rsidRPr="00134BAD">
        <w:rPr>
          <w:color w:val="000000"/>
        </w:rPr>
        <w:t>B</w:t>
      </w:r>
      <w:r w:rsidRPr="00757E9B">
        <w:rPr>
          <w:color w:val="000000"/>
        </w:rPr>
        <w:t xml:space="preserve">→A </w:t>
      </w:r>
      <w:r>
        <w:rPr>
          <w:color w:val="000000"/>
        </w:rPr>
        <w:t xml:space="preserve">(Treated) </w:t>
      </w:r>
      <w:r w:rsidRPr="00D5180B">
        <w:t>Agricultural Water Systems</w:t>
      </w:r>
      <w:r>
        <w:t xml:space="preserve"> </w:t>
      </w:r>
      <w:bookmarkEnd w:id="732"/>
      <w:r w:rsidR="0090551C">
        <w:t>– See TABLE 2D</w:t>
      </w:r>
    </w:p>
    <w:p w14:paraId="03815E1B" w14:textId="77777777" w:rsidR="002B714B" w:rsidRPr="002B714B" w:rsidRDefault="00075A4A" w:rsidP="002B714B">
      <w:r w:rsidRPr="00E644F1">
        <w:rPr>
          <w:rFonts w:cs="Calibri"/>
          <w:noProof/>
          <w:szCs w:val="23"/>
        </w:rPr>
        <mc:AlternateContent>
          <mc:Choice Requires="wpc">
            <w:drawing>
              <wp:inline distT="0" distB="0" distL="0" distR="0" wp14:anchorId="30C80B46" wp14:editId="05653C46">
                <wp:extent cx="5943600" cy="7015523"/>
                <wp:effectExtent l="0" t="0" r="95250" b="7112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5" y="3940895"/>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9D39A92" w14:textId="77777777" w:rsidR="0049129D" w:rsidRPr="007A1B7B" w:rsidRDefault="0049129D"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611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3638F3E" w14:textId="77777777" w:rsidR="0049129D" w:rsidRDefault="0049129D"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D7AF6D7" w14:textId="77777777" w:rsidR="0049129D" w:rsidRPr="0087445B" w:rsidRDefault="0049129D"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215C9496" w14:textId="77777777" w:rsidR="0049129D" w:rsidRPr="0087445B" w:rsidRDefault="0049129D"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w:t>
                              </w:r>
                              <w:ins w:id="734" w:author="Susan" w:date="2020-05-05T09:24:00Z">
                                <w:r w:rsidRPr="009B27C7">
                                  <w:rPr>
                                    <w:w w:val="105"/>
                                    <w:sz w:val="20"/>
                                    <w:szCs w:val="20"/>
                                  </w:rPr>
                                  <w:t>(or</w:t>
                                </w:r>
                                <w:r w:rsidRPr="009B27C7">
                                  <w:rPr>
                                    <w:spacing w:val="-9"/>
                                    <w:w w:val="105"/>
                                    <w:sz w:val="20"/>
                                    <w:szCs w:val="20"/>
                                  </w:rPr>
                                  <w:t xml:space="preserve"> </w:t>
                                </w:r>
                                <w:r w:rsidRPr="009B27C7">
                                  <w:rPr>
                                    <w:w w:val="105"/>
                                    <w:sz w:val="20"/>
                                    <w:szCs w:val="20"/>
                                  </w:rPr>
                                  <w:t>at</w:t>
                                </w:r>
                                <w:r w:rsidRPr="009B27C7">
                                  <w:rPr>
                                    <w:spacing w:val="-11"/>
                                    <w:w w:val="105"/>
                                    <w:sz w:val="20"/>
                                    <w:szCs w:val="20"/>
                                  </w:rPr>
                                  <w:t xml:space="preserve"> </w:t>
                                </w:r>
                                <w:r w:rsidRPr="009B27C7">
                                  <w:rPr>
                                    <w:w w:val="105"/>
                                    <w:sz w:val="20"/>
                                    <w:szCs w:val="20"/>
                                  </w:rPr>
                                  <w:t>the</w:t>
                                </w:r>
                                <w:r w:rsidRPr="009B27C7">
                                  <w:rPr>
                                    <w:spacing w:val="-10"/>
                                    <w:w w:val="105"/>
                                    <w:sz w:val="20"/>
                                    <w:szCs w:val="20"/>
                                  </w:rPr>
                                  <w:t xml:space="preserve"> </w:t>
                                </w:r>
                                <w:r w:rsidRPr="009B27C7">
                                  <w:rPr>
                                    <w:w w:val="105"/>
                                    <w:sz w:val="20"/>
                                    <w:szCs w:val="20"/>
                                  </w:rPr>
                                  <w:t>next</w:t>
                                </w:r>
                                <w:r w:rsidRPr="009B27C7">
                                  <w:rPr>
                                    <w:spacing w:val="-10"/>
                                    <w:w w:val="105"/>
                                    <w:sz w:val="20"/>
                                    <w:szCs w:val="20"/>
                                  </w:rPr>
                                  <w:t xml:space="preserve"> </w:t>
                                </w:r>
                                <w:r w:rsidRPr="009B27C7">
                                  <w:rPr>
                                    <w:w w:val="105"/>
                                    <w:sz w:val="20"/>
                                    <w:szCs w:val="20"/>
                                  </w:rPr>
                                  <w:t>irrigation</w:t>
                                </w:r>
                                <w:r w:rsidRPr="009B27C7">
                                  <w:rPr>
                                    <w:spacing w:val="-9"/>
                                    <w:w w:val="105"/>
                                    <w:sz w:val="20"/>
                                    <w:szCs w:val="20"/>
                                  </w:rPr>
                                  <w:t xml:space="preserve"> </w:t>
                                </w:r>
                                <w:r w:rsidRPr="009B27C7">
                                  <w:rPr>
                                    <w:w w:val="105"/>
                                    <w:sz w:val="20"/>
                                    <w:szCs w:val="20"/>
                                  </w:rPr>
                                  <w:t>event</w:t>
                                </w:r>
                                <w:r w:rsidRPr="009B27C7">
                                  <w:rPr>
                                    <w:spacing w:val="19"/>
                                    <w:w w:val="105"/>
                                    <w:sz w:val="20"/>
                                    <w:szCs w:val="20"/>
                                  </w:rPr>
                                  <w:t xml:space="preserve"> </w:t>
                                </w:r>
                                <w:r w:rsidRPr="009B27C7">
                                  <w:rPr>
                                    <w:w w:val="105"/>
                                    <w:sz w:val="20"/>
                                    <w:szCs w:val="20"/>
                                  </w:rPr>
                                  <w:t>if</w:t>
                                </w:r>
                                <w:r w:rsidRPr="009B27C7">
                                  <w:rPr>
                                    <w:spacing w:val="-11"/>
                                    <w:w w:val="105"/>
                                    <w:sz w:val="20"/>
                                    <w:szCs w:val="20"/>
                                  </w:rPr>
                                  <w:t xml:space="preserve"> </w:t>
                                </w:r>
                                <w:r w:rsidRPr="009B27C7">
                                  <w:rPr>
                                    <w:w w:val="105"/>
                                    <w:sz w:val="20"/>
                                    <w:szCs w:val="20"/>
                                  </w:rPr>
                                  <w:t>greater</w:t>
                                </w:r>
                                <w:r w:rsidRPr="009B27C7">
                                  <w:rPr>
                                    <w:spacing w:val="-9"/>
                                    <w:w w:val="105"/>
                                    <w:sz w:val="20"/>
                                    <w:szCs w:val="20"/>
                                  </w:rPr>
                                  <w:t xml:space="preserve"> </w:t>
                                </w:r>
                                <w:r w:rsidRPr="009B27C7">
                                  <w:rPr>
                                    <w:w w:val="105"/>
                                    <w:sz w:val="20"/>
                                    <w:szCs w:val="20"/>
                                  </w:rPr>
                                  <w:t>than</w:t>
                                </w:r>
                                <w:r w:rsidRPr="009B27C7">
                                  <w:rPr>
                                    <w:spacing w:val="-11"/>
                                    <w:w w:val="105"/>
                                    <w:sz w:val="20"/>
                                    <w:szCs w:val="20"/>
                                  </w:rPr>
                                  <w:t xml:space="preserve"> </w:t>
                                </w:r>
                                <w:r w:rsidRPr="009B27C7">
                                  <w:rPr>
                                    <w:w w:val="105"/>
                                    <w:sz w:val="20"/>
                                    <w:szCs w:val="20"/>
                                  </w:rPr>
                                  <w:t>monthly)</w:t>
                                </w:r>
                                <w:r>
                                  <w:rPr>
                                    <w:spacing w:val="-7"/>
                                    <w:w w:val="105"/>
                                    <w:sz w:val="16"/>
                                  </w:rPr>
                                  <w:t xml:space="preserve"> </w:t>
                                </w:r>
                              </w:ins>
                              <w:r w:rsidRPr="0087445B">
                                <w:rPr>
                                  <w:rFonts w:cs="Calibri"/>
                                  <w:color w:val="FFFFFF"/>
                                  <w:sz w:val="20"/>
                                  <w:szCs w:val="20"/>
                                </w:rPr>
                                <w:t xml:space="preserve">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r>
                                <w:rPr>
                                  <w:rFonts w:cs="Calibri"/>
                                  <w:color w:val="FFFFFF"/>
                                  <w:sz w:val="20"/>
                                  <w:szCs w:val="20"/>
                                </w:rPr>
                                <w:t>s</w:t>
                              </w:r>
                              <w:r w:rsidRPr="0087445B">
                                <w:rPr>
                                  <w:rFonts w:cs="Calibri"/>
                                  <w:color w:val="FFFFFF"/>
                                  <w:sz w:val="20"/>
                                  <w:szCs w:val="20"/>
                                </w:rPr>
                                <w:t xml:space="preserve"> using a FDA-allowed method.</w:t>
                              </w:r>
                            </w:p>
                            <w:p w14:paraId="77BD0958" w14:textId="77777777" w:rsidR="0049129D" w:rsidRPr="0087445B" w:rsidRDefault="0049129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735" w:author="Susan" w:date="2019-11-18T19:50:00Z">
                                <w:r>
                                  <w:rPr>
                                    <w:rFonts w:cs="Calibri"/>
                                    <w:color w:val="FFFFFF" w:themeColor="background1"/>
                                    <w:sz w:val="20"/>
                                    <w:szCs w:val="20"/>
                                  </w:rPr>
                                  <w:t>E</w:t>
                                </w:r>
                              </w:ins>
                              <w:del w:id="736"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737" w:author="Susan" w:date="2019-11-18T19:50:00Z">
                                <w:r>
                                  <w:rPr>
                                    <w:rFonts w:cs="Calibri"/>
                                    <w:color w:val="FFFFFF" w:themeColor="background1"/>
                                    <w:sz w:val="20"/>
                                    <w:szCs w:val="20"/>
                                  </w:rPr>
                                  <w:t>5</w:t>
                                </w:r>
                              </w:ins>
                              <w:del w:id="738"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2A1C606B" w14:textId="77777777" w:rsidR="0049129D" w:rsidRPr="0087445B" w:rsidRDefault="0049129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2051637" y="2486025"/>
                            <a:ext cx="3891963" cy="4506361"/>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5E573472" w14:textId="77777777" w:rsidR="0049129D" w:rsidRDefault="0049129D" w:rsidP="00BE198C">
                              <w:pPr>
                                <w:rPr>
                                  <w:rFonts w:cs="Calibri"/>
                                  <w:b/>
                                  <w:sz w:val="19"/>
                                  <w:szCs w:val="19"/>
                                </w:rPr>
                              </w:pPr>
                              <w:r>
                                <w:rPr>
                                  <w:rFonts w:cs="Calibri"/>
                                  <w:b/>
                                  <w:sz w:val="19"/>
                                  <w:szCs w:val="19"/>
                                </w:rPr>
                                <w:t>CONDUCT A LEVEL 1 ASSESSMENT</w:t>
                              </w:r>
                              <w:r w:rsidRPr="00284D9C">
                                <w:rPr>
                                  <w:rFonts w:cs="Calibri"/>
                                  <w:b/>
                                  <w:sz w:val="19"/>
                                  <w:szCs w:val="19"/>
                                </w:rPr>
                                <w:t>:</w:t>
                              </w:r>
                            </w:p>
                            <w:p w14:paraId="5283F113" w14:textId="77777777" w:rsidR="0049129D" w:rsidRPr="00CE6EF1" w:rsidRDefault="0049129D"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2AC442D1" w14:textId="77777777" w:rsidR="0049129D" w:rsidRPr="00CE6EF1" w:rsidRDefault="0049129D"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w:t>
                              </w:r>
                              <w:r>
                                <w:rPr>
                                  <w:rFonts w:asciiTheme="minorHAnsi" w:hAnsiTheme="minorHAnsi" w:cstheme="minorHAnsi"/>
                                  <w:sz w:val="18"/>
                                  <w:szCs w:val="18"/>
                                </w:rPr>
                                <w:t>s</w:t>
                              </w:r>
                              <w:r w:rsidRPr="006C0C84">
                                <w:rPr>
                                  <w:rFonts w:asciiTheme="minorHAnsi" w:hAnsiTheme="minorHAnsi" w:cstheme="minorHAnsi"/>
                                  <w:sz w:val="18"/>
                                  <w:szCs w:val="18"/>
                                </w:rPr>
                                <w:t xml:space="preserve">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46440865" w14:textId="77777777" w:rsidR="0049129D" w:rsidRPr="00CE6EF1" w:rsidRDefault="0049129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r>
                                <w:rPr>
                                  <w:rFonts w:cs="Calibri"/>
                                  <w:sz w:val="18"/>
                                  <w:szCs w:val="18"/>
                                </w:rPr>
                                <w:t>s</w:t>
                              </w:r>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3B02D492" w14:textId="77777777" w:rsidR="0049129D" w:rsidRPr="00CE6EF1" w:rsidRDefault="0049129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619238"/>
                            <a:ext cx="3707825" cy="963003"/>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36B448F2" w14:textId="77777777" w:rsidR="0049129D" w:rsidRDefault="0049129D" w:rsidP="00075A4A">
                              <w:pPr>
                                <w:pStyle w:val="NormalWeb"/>
                                <w:spacing w:before="0" w:beforeAutospacing="0" w:after="60" w:afterAutospacing="0"/>
                                <w:jc w:val="center"/>
                                <w:rPr>
                                  <w:b/>
                                  <w:bCs/>
                                  <w:color w:val="FFFFFF" w:themeColor="background1"/>
                                  <w:sz w:val="19"/>
                                  <w:szCs w:val="19"/>
                                  <w:u w:val="single"/>
                                </w:rPr>
                              </w:pPr>
                            </w:p>
                            <w:p w14:paraId="3D5F3711" w14:textId="77777777" w:rsidR="0049129D" w:rsidRPr="006F24B5" w:rsidRDefault="0049129D"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08D06823" w14:textId="77777777" w:rsidR="0049129D" w:rsidRDefault="0049129D"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3E37BBD7" w14:textId="77777777" w:rsidR="0049129D" w:rsidRPr="006F24B5" w:rsidRDefault="0049129D"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619228"/>
                            <a:ext cx="1867875" cy="2407963"/>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DA803F1" w14:textId="77777777" w:rsidR="0049129D" w:rsidRDefault="0049129D" w:rsidP="00075A4A">
                              <w:pPr>
                                <w:pStyle w:val="NormalWeb"/>
                                <w:spacing w:before="60" w:beforeAutospacing="0" w:after="120" w:afterAutospacing="0"/>
                                <w:jc w:val="center"/>
                                <w:rPr>
                                  <w:sz w:val="24"/>
                                </w:rPr>
                              </w:pPr>
                              <w:r>
                                <w:rPr>
                                  <w:b/>
                                  <w:bCs/>
                                  <w:color w:val="FFFFFF"/>
                                  <w:sz w:val="19"/>
                                  <w:szCs w:val="19"/>
                                  <w:u w:val="single"/>
                                </w:rPr>
                                <w:t>ACCEPTANCE CRITERIA</w:t>
                              </w:r>
                            </w:p>
                            <w:p w14:paraId="21AC0B18" w14:textId="77777777" w:rsidR="0049129D" w:rsidRDefault="0049129D"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603269B0" w14:textId="77777777" w:rsidR="0049129D" w:rsidRDefault="0049129D"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090D7A34" w14:textId="77777777" w:rsidR="0049129D" w:rsidRPr="00075A4A" w:rsidRDefault="0049129D"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6515DAA1" w14:textId="77777777" w:rsidR="0049129D" w:rsidRDefault="0049129D"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s levels</w:t>
                              </w: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0C80B46" id="Canvas 284" o:spid="_x0000_s1086" editas="canvas" style="width:468pt;height:552.4pt;mso-position-horizontal-relative:char;mso-position-vertical-relative:line" coordsize="59436,7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">
                <v:shape id="_x0000_s1087" type="#_x0000_t75" style="position:absolute;width:59436;height:70154;visibility:visible;mso-wrap-style:square" filled="t" fillcolor="#dbdbdb">
                  <v:fill o:detectmouseclick="t"/>
                  <v:path o:connecttype="none"/>
                </v:shape>
                <v:shape id="Text Box 13" o:spid="_x0000_s1088" type="#_x0000_t202" style="position:absolute;left:841;top:39408;width:19393;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fillcolor="#c5e0b3">
                  <v:shadow on="t" opacity=".5" offset="6pt,6pt"/>
                  <v:textbox inset="6.84pt,3.42pt,6.84pt,3.42pt">
                    <w:txbxContent>
                      <w:p w14:paraId="29D39A92" w14:textId="77777777" w:rsidR="0049129D" w:rsidRPr="007A1B7B" w:rsidRDefault="0049129D"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v:textbox>
                </v:shape>
                <v:rect id="Rectangle 14" o:spid="_x0000_s1089" style="position:absolute;left:127;top:77;width:59308;height:1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fillcolor="#2f5496" stroked="f" strokecolor="#f2f2f2" strokeweight="3pt">
                  <v:shadow on="t" color="#1f3763" opacity=".5" offset="6pt,6pt"/>
                  <v:textbox inset="6.84pt,3.42pt,6.84pt,3.42pt">
                    <w:txbxContent>
                      <w:p w14:paraId="13638F3E" w14:textId="77777777" w:rsidR="0049129D" w:rsidRDefault="0049129D"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D7AF6D7" w14:textId="77777777" w:rsidR="0049129D" w:rsidRPr="0087445B" w:rsidRDefault="0049129D"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215C9496" w14:textId="77777777" w:rsidR="0049129D" w:rsidRPr="0087445B" w:rsidRDefault="0049129D"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w:t>
                        </w:r>
                        <w:ins w:id="742" w:author="Susan" w:date="2020-05-05T09:24:00Z">
                          <w:r w:rsidRPr="009B27C7">
                            <w:rPr>
                              <w:w w:val="105"/>
                              <w:sz w:val="20"/>
                              <w:szCs w:val="20"/>
                            </w:rPr>
                            <w:t>(or</w:t>
                          </w:r>
                          <w:r w:rsidRPr="009B27C7">
                            <w:rPr>
                              <w:spacing w:val="-9"/>
                              <w:w w:val="105"/>
                              <w:sz w:val="20"/>
                              <w:szCs w:val="20"/>
                            </w:rPr>
                            <w:t xml:space="preserve"> </w:t>
                          </w:r>
                          <w:r w:rsidRPr="009B27C7">
                            <w:rPr>
                              <w:w w:val="105"/>
                              <w:sz w:val="20"/>
                              <w:szCs w:val="20"/>
                            </w:rPr>
                            <w:t>at</w:t>
                          </w:r>
                          <w:r w:rsidRPr="009B27C7">
                            <w:rPr>
                              <w:spacing w:val="-11"/>
                              <w:w w:val="105"/>
                              <w:sz w:val="20"/>
                              <w:szCs w:val="20"/>
                            </w:rPr>
                            <w:t xml:space="preserve"> </w:t>
                          </w:r>
                          <w:r w:rsidRPr="009B27C7">
                            <w:rPr>
                              <w:w w:val="105"/>
                              <w:sz w:val="20"/>
                              <w:szCs w:val="20"/>
                            </w:rPr>
                            <w:t>the</w:t>
                          </w:r>
                          <w:r w:rsidRPr="009B27C7">
                            <w:rPr>
                              <w:spacing w:val="-10"/>
                              <w:w w:val="105"/>
                              <w:sz w:val="20"/>
                              <w:szCs w:val="20"/>
                            </w:rPr>
                            <w:t xml:space="preserve"> </w:t>
                          </w:r>
                          <w:r w:rsidRPr="009B27C7">
                            <w:rPr>
                              <w:w w:val="105"/>
                              <w:sz w:val="20"/>
                              <w:szCs w:val="20"/>
                            </w:rPr>
                            <w:t>next</w:t>
                          </w:r>
                          <w:r w:rsidRPr="009B27C7">
                            <w:rPr>
                              <w:spacing w:val="-10"/>
                              <w:w w:val="105"/>
                              <w:sz w:val="20"/>
                              <w:szCs w:val="20"/>
                            </w:rPr>
                            <w:t xml:space="preserve"> </w:t>
                          </w:r>
                          <w:r w:rsidRPr="009B27C7">
                            <w:rPr>
                              <w:w w:val="105"/>
                              <w:sz w:val="20"/>
                              <w:szCs w:val="20"/>
                            </w:rPr>
                            <w:t>irrigation</w:t>
                          </w:r>
                          <w:r w:rsidRPr="009B27C7">
                            <w:rPr>
                              <w:spacing w:val="-9"/>
                              <w:w w:val="105"/>
                              <w:sz w:val="20"/>
                              <w:szCs w:val="20"/>
                            </w:rPr>
                            <w:t xml:space="preserve"> </w:t>
                          </w:r>
                          <w:r w:rsidRPr="009B27C7">
                            <w:rPr>
                              <w:w w:val="105"/>
                              <w:sz w:val="20"/>
                              <w:szCs w:val="20"/>
                            </w:rPr>
                            <w:t>event</w:t>
                          </w:r>
                          <w:r w:rsidRPr="009B27C7">
                            <w:rPr>
                              <w:spacing w:val="19"/>
                              <w:w w:val="105"/>
                              <w:sz w:val="20"/>
                              <w:szCs w:val="20"/>
                            </w:rPr>
                            <w:t xml:space="preserve"> </w:t>
                          </w:r>
                          <w:r w:rsidRPr="009B27C7">
                            <w:rPr>
                              <w:w w:val="105"/>
                              <w:sz w:val="20"/>
                              <w:szCs w:val="20"/>
                            </w:rPr>
                            <w:t>if</w:t>
                          </w:r>
                          <w:r w:rsidRPr="009B27C7">
                            <w:rPr>
                              <w:spacing w:val="-11"/>
                              <w:w w:val="105"/>
                              <w:sz w:val="20"/>
                              <w:szCs w:val="20"/>
                            </w:rPr>
                            <w:t xml:space="preserve"> </w:t>
                          </w:r>
                          <w:r w:rsidRPr="009B27C7">
                            <w:rPr>
                              <w:w w:val="105"/>
                              <w:sz w:val="20"/>
                              <w:szCs w:val="20"/>
                            </w:rPr>
                            <w:t>greater</w:t>
                          </w:r>
                          <w:r w:rsidRPr="009B27C7">
                            <w:rPr>
                              <w:spacing w:val="-9"/>
                              <w:w w:val="105"/>
                              <w:sz w:val="20"/>
                              <w:szCs w:val="20"/>
                            </w:rPr>
                            <w:t xml:space="preserve"> </w:t>
                          </w:r>
                          <w:r w:rsidRPr="009B27C7">
                            <w:rPr>
                              <w:w w:val="105"/>
                              <w:sz w:val="20"/>
                              <w:szCs w:val="20"/>
                            </w:rPr>
                            <w:t>than</w:t>
                          </w:r>
                          <w:r w:rsidRPr="009B27C7">
                            <w:rPr>
                              <w:spacing w:val="-11"/>
                              <w:w w:val="105"/>
                              <w:sz w:val="20"/>
                              <w:szCs w:val="20"/>
                            </w:rPr>
                            <w:t xml:space="preserve"> </w:t>
                          </w:r>
                          <w:r w:rsidRPr="009B27C7">
                            <w:rPr>
                              <w:w w:val="105"/>
                              <w:sz w:val="20"/>
                              <w:szCs w:val="20"/>
                            </w:rPr>
                            <w:t>monthly)</w:t>
                          </w:r>
                          <w:r>
                            <w:rPr>
                              <w:spacing w:val="-7"/>
                              <w:w w:val="105"/>
                              <w:sz w:val="16"/>
                            </w:rPr>
                            <w:t xml:space="preserve"> </w:t>
                          </w:r>
                        </w:ins>
                        <w:r w:rsidRPr="0087445B">
                          <w:rPr>
                            <w:rFonts w:cs="Calibri"/>
                            <w:color w:val="FFFFFF"/>
                            <w:sz w:val="20"/>
                            <w:szCs w:val="20"/>
                          </w:rPr>
                          <w:t xml:space="preserve">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r>
                          <w:rPr>
                            <w:rFonts w:cs="Calibri"/>
                            <w:color w:val="FFFFFF"/>
                            <w:sz w:val="20"/>
                            <w:szCs w:val="20"/>
                          </w:rPr>
                          <w:t>s</w:t>
                        </w:r>
                        <w:r w:rsidRPr="0087445B">
                          <w:rPr>
                            <w:rFonts w:cs="Calibri"/>
                            <w:color w:val="FFFFFF"/>
                            <w:sz w:val="20"/>
                            <w:szCs w:val="20"/>
                          </w:rPr>
                          <w:t xml:space="preserve"> using </w:t>
                        </w:r>
                        <w:proofErr w:type="gramStart"/>
                        <w:r w:rsidRPr="0087445B">
                          <w:rPr>
                            <w:rFonts w:cs="Calibri"/>
                            <w:color w:val="FFFFFF"/>
                            <w:sz w:val="20"/>
                            <w:szCs w:val="20"/>
                          </w:rPr>
                          <w:t>a</w:t>
                        </w:r>
                        <w:proofErr w:type="gramEnd"/>
                        <w:r w:rsidRPr="0087445B">
                          <w:rPr>
                            <w:rFonts w:cs="Calibri"/>
                            <w:color w:val="FFFFFF"/>
                            <w:sz w:val="20"/>
                            <w:szCs w:val="20"/>
                          </w:rPr>
                          <w:t xml:space="preserve"> FDA-allowed method.</w:t>
                        </w:r>
                      </w:p>
                      <w:p w14:paraId="77BD0958" w14:textId="77777777" w:rsidR="0049129D" w:rsidRPr="0087445B" w:rsidRDefault="0049129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743" w:author="Susan" w:date="2019-11-18T19:50:00Z">
                          <w:r>
                            <w:rPr>
                              <w:rFonts w:cs="Calibri"/>
                              <w:color w:val="FFFFFF" w:themeColor="background1"/>
                              <w:sz w:val="20"/>
                              <w:szCs w:val="20"/>
                            </w:rPr>
                            <w:t>E</w:t>
                          </w:r>
                        </w:ins>
                        <w:del w:id="744"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745" w:author="Susan" w:date="2019-11-18T19:50:00Z">
                          <w:r>
                            <w:rPr>
                              <w:rFonts w:cs="Calibri"/>
                              <w:color w:val="FFFFFF" w:themeColor="background1"/>
                              <w:sz w:val="20"/>
                              <w:szCs w:val="20"/>
                            </w:rPr>
                            <w:t>5</w:t>
                          </w:r>
                        </w:ins>
                        <w:del w:id="746"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2A1C606B" w14:textId="77777777" w:rsidR="0049129D" w:rsidRPr="0087445B" w:rsidRDefault="0049129D"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v:textbox>
                </v:rect>
                <v:shape id="Text Box 17" o:spid="_x0000_s1090" type="#_x0000_t202" style="position:absolute;left:20516;top:24860;width:38920;height:45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fillcolor="#bdd6ee">
                  <v:shadow on="t" opacity=".5" offset="6pt,6pt"/>
                  <v:textbox inset="6.84pt,3.42pt,6.84pt,3.42pt">
                    <w:txbxContent>
                      <w:p w14:paraId="5E573472" w14:textId="77777777" w:rsidR="0049129D" w:rsidRDefault="0049129D" w:rsidP="00BE198C">
                        <w:pPr>
                          <w:rPr>
                            <w:rFonts w:cs="Calibri"/>
                            <w:b/>
                            <w:sz w:val="19"/>
                            <w:szCs w:val="19"/>
                          </w:rPr>
                        </w:pPr>
                        <w:r>
                          <w:rPr>
                            <w:rFonts w:cs="Calibri"/>
                            <w:b/>
                            <w:sz w:val="19"/>
                            <w:szCs w:val="19"/>
                          </w:rPr>
                          <w:t>CONDUCT A LEVEL 1 ASSESSMENT</w:t>
                        </w:r>
                        <w:r w:rsidRPr="00284D9C">
                          <w:rPr>
                            <w:rFonts w:cs="Calibri"/>
                            <w:b/>
                            <w:sz w:val="19"/>
                            <w:szCs w:val="19"/>
                          </w:rPr>
                          <w:t>:</w:t>
                        </w:r>
                      </w:p>
                      <w:p w14:paraId="5283F113" w14:textId="77777777" w:rsidR="0049129D" w:rsidRPr="00CE6EF1" w:rsidRDefault="0049129D"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2AC442D1" w14:textId="77777777" w:rsidR="0049129D" w:rsidRPr="00CE6EF1" w:rsidRDefault="0049129D"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w:t>
                        </w:r>
                        <w:r>
                          <w:rPr>
                            <w:rFonts w:asciiTheme="minorHAnsi" w:hAnsiTheme="minorHAnsi" w:cstheme="minorHAnsi"/>
                            <w:sz w:val="18"/>
                            <w:szCs w:val="18"/>
                          </w:rPr>
                          <w:t>s</w:t>
                        </w:r>
                        <w:r w:rsidRPr="006C0C84">
                          <w:rPr>
                            <w:rFonts w:asciiTheme="minorHAnsi" w:hAnsiTheme="minorHAnsi" w:cstheme="minorHAnsi"/>
                            <w:sz w:val="18"/>
                            <w:szCs w:val="18"/>
                          </w:rPr>
                          <w:t xml:space="preserve">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46440865" w14:textId="77777777" w:rsidR="0049129D" w:rsidRPr="00CE6EF1" w:rsidRDefault="0049129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r>
                          <w:rPr>
                            <w:rFonts w:cs="Calibri"/>
                            <w:sz w:val="18"/>
                            <w:szCs w:val="18"/>
                          </w:rPr>
                          <w:t>s</w:t>
                        </w:r>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3B02D492" w14:textId="77777777" w:rsidR="0049129D" w:rsidRPr="00CE6EF1" w:rsidRDefault="0049129D"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type="#_x0000_t177" style="position:absolute;left:21024;top:16192;width:37078;height:9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fillcolor="#c00000" stroked="f">
                  <v:shadow on="t" type="perspective" opacity=".5" origin=",.5" offset="0,0" matrix=",,,.5"/>
                  <v:textbox inset="6.84pt,3.42pt,6.84pt,3.42pt">
                    <w:txbxContent>
                      <w:p w14:paraId="36B448F2" w14:textId="77777777" w:rsidR="0049129D" w:rsidRDefault="0049129D" w:rsidP="00075A4A">
                        <w:pPr>
                          <w:pStyle w:val="NormalWeb"/>
                          <w:spacing w:before="0" w:beforeAutospacing="0" w:after="60" w:afterAutospacing="0"/>
                          <w:jc w:val="center"/>
                          <w:rPr>
                            <w:b/>
                            <w:bCs/>
                            <w:color w:val="FFFFFF" w:themeColor="background1"/>
                            <w:sz w:val="19"/>
                            <w:szCs w:val="19"/>
                            <w:u w:val="single"/>
                          </w:rPr>
                        </w:pPr>
                      </w:p>
                      <w:p w14:paraId="3D5F3711" w14:textId="77777777" w:rsidR="0049129D" w:rsidRPr="006F24B5" w:rsidRDefault="0049129D"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08D06823" w14:textId="77777777" w:rsidR="0049129D" w:rsidRDefault="0049129D"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3E37BBD7" w14:textId="77777777" w:rsidR="0049129D" w:rsidRPr="006F24B5" w:rsidRDefault="0049129D" w:rsidP="00075A4A">
                        <w:pPr>
                          <w:pStyle w:val="NormalWeb"/>
                          <w:spacing w:before="0" w:beforeAutospacing="0" w:after="0" w:afterAutospacing="0"/>
                          <w:jc w:val="center"/>
                          <w:rPr>
                            <w:color w:val="FFFFFF" w:themeColor="background1"/>
                          </w:rPr>
                        </w:pPr>
                      </w:p>
                    </w:txbxContent>
                  </v:textbox>
                </v:shape>
                <v:shape id="AutoShape 15" o:spid="_x0000_s1092" type="#_x0000_t177" style="position:absolute;left:841;top:16192;width:18678;height:2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fillcolor="#060" stroked="f" strokecolor="#f2f2f2" strokeweight="3pt">
                  <v:shadow on="t" type="perspective" color="#375623" opacity=".5" origin=",.5" offset="0,0" matrix=",,,.5"/>
                  <v:textbox inset="6.84pt,3.42pt,6.84pt,3.42pt">
                    <w:txbxContent>
                      <w:p w14:paraId="2DA803F1" w14:textId="77777777" w:rsidR="0049129D" w:rsidRDefault="0049129D" w:rsidP="00075A4A">
                        <w:pPr>
                          <w:pStyle w:val="NormalWeb"/>
                          <w:spacing w:before="60" w:beforeAutospacing="0" w:after="120" w:afterAutospacing="0"/>
                          <w:jc w:val="center"/>
                          <w:rPr>
                            <w:sz w:val="24"/>
                          </w:rPr>
                        </w:pPr>
                        <w:r>
                          <w:rPr>
                            <w:b/>
                            <w:bCs/>
                            <w:color w:val="FFFFFF"/>
                            <w:sz w:val="19"/>
                            <w:szCs w:val="19"/>
                            <w:u w:val="single"/>
                          </w:rPr>
                          <w:t>ACCEPTANCE CRITERIA</w:t>
                        </w:r>
                      </w:p>
                      <w:p w14:paraId="21AC0B18" w14:textId="77777777" w:rsidR="0049129D" w:rsidRDefault="0049129D"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603269B0" w14:textId="77777777" w:rsidR="0049129D" w:rsidRDefault="0049129D"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090D7A34" w14:textId="77777777" w:rsidR="0049129D" w:rsidRPr="00075A4A" w:rsidRDefault="0049129D"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6515DAA1" w14:textId="77777777" w:rsidR="0049129D" w:rsidRDefault="0049129D"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s levels</w:t>
                        </w:r>
                      </w:p>
                    </w:txbxContent>
                  </v:textbox>
                </v:shape>
                <w10:anchorlock/>
              </v:group>
            </w:pict>
          </mc:Fallback>
        </mc:AlternateContent>
      </w:r>
    </w:p>
    <w:p w14:paraId="1503EC68" w14:textId="77777777" w:rsidR="00075A4A" w:rsidRDefault="00075A4A">
      <w:pPr>
        <w:spacing w:before="0" w:after="0"/>
        <w:rPr>
          <w:rFonts w:cs="Calibri"/>
          <w:b/>
          <w:bCs/>
          <w:iCs/>
          <w:sz w:val="24"/>
        </w:rPr>
      </w:pPr>
      <w:bookmarkStart w:id="739" w:name="_Toc8374940"/>
      <w:bookmarkEnd w:id="731"/>
      <w:r>
        <w:br w:type="page"/>
      </w:r>
    </w:p>
    <w:p w14:paraId="529106E8" w14:textId="77777777" w:rsidR="00906126" w:rsidRPr="00D5180B" w:rsidRDefault="00C240D2" w:rsidP="00476F26">
      <w:pPr>
        <w:pStyle w:val="Heading2"/>
      </w:pPr>
      <w:bookmarkStart w:id="740" w:name="_Toc20839160"/>
      <w:r>
        <w:lastRenderedPageBreak/>
        <w:t>T</w:t>
      </w:r>
      <w:r w:rsidR="00F17A3B">
        <w:t>ABLE</w:t>
      </w:r>
      <w:r>
        <w:t xml:space="preserve"> 2E. Irrigation Water from Type B Agricultural Water Systems </w:t>
      </w:r>
      <w:r w:rsidR="00D07FDE">
        <w:t xml:space="preserve">Intended </w:t>
      </w:r>
      <w:r w:rsidR="006C18E0" w:rsidRPr="00D5180B">
        <w:t>for Overhead Irrigation</w:t>
      </w:r>
      <w:r w:rsidR="0057171E" w:rsidRPr="00D5180B">
        <w:t xml:space="preserve"> </w:t>
      </w:r>
      <w:bookmarkEnd w:id="739"/>
      <w:r w:rsidR="00E923B5">
        <w:t xml:space="preserve">prior to </w:t>
      </w:r>
      <w:commentRangeStart w:id="741"/>
      <w:del w:id="742" w:author="Susan" w:date="2020-05-12T09:37:00Z">
        <w:r w:rsidR="00D07FDE" w:rsidDel="00F951F2">
          <w:delText xml:space="preserve">21 </w:delText>
        </w:r>
      </w:del>
      <w:ins w:id="743" w:author="Susan" w:date="2020-05-12T09:37:00Z">
        <w:r w:rsidR="00F951F2">
          <w:t xml:space="preserve">7 </w:t>
        </w:r>
      </w:ins>
      <w:r w:rsidR="00D07FDE">
        <w:t>days</w:t>
      </w:r>
      <w:r w:rsidR="005B62EF">
        <w:t xml:space="preserve"> </w:t>
      </w:r>
      <w:r w:rsidR="0057171E" w:rsidRPr="00D5180B">
        <w:t xml:space="preserve">– See </w:t>
      </w:r>
      <w:r w:rsidR="00FD15EC" w:rsidRPr="00D5180B">
        <w:t xml:space="preserve">FIGURE </w:t>
      </w:r>
      <w:r w:rsidR="00764A84" w:rsidRPr="00D5180B">
        <w:t>5</w:t>
      </w:r>
      <w:bookmarkEnd w:id="740"/>
    </w:p>
    <w:tbl>
      <w:tblPr>
        <w:tblpPr w:leftFromText="180" w:rightFromText="180" w:vertAnchor="text" w:tblpXSpec="center" w:tblpY="1"/>
        <w:tblOverlap w:val="never"/>
        <w:tblW w:w="52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4"/>
        <w:gridCol w:w="90"/>
        <w:gridCol w:w="7071"/>
      </w:tblGrid>
      <w:tr w:rsidR="00337CDE" w:rsidRPr="00D5180B" w14:paraId="7512CA59" w14:textId="77777777" w:rsidTr="007B1690">
        <w:tc>
          <w:tcPr>
            <w:tcW w:w="1643" w:type="pct"/>
            <w:tcBorders>
              <w:top w:val="single" w:sz="4" w:space="0" w:color="auto"/>
              <w:left w:val="single" w:sz="4" w:space="0" w:color="auto"/>
              <w:bottom w:val="single" w:sz="4" w:space="0" w:color="auto"/>
              <w:right w:val="single" w:sz="4" w:space="0" w:color="auto"/>
            </w:tcBorders>
            <w:shd w:val="clear" w:color="auto" w:fill="2F5496"/>
          </w:tcPr>
          <w:p w14:paraId="20C2C3CE" w14:textId="77777777" w:rsidR="00906126" w:rsidRPr="00134BAD" w:rsidRDefault="00906126" w:rsidP="00E3596A">
            <w:pPr>
              <w:rPr>
                <w:b/>
              </w:rPr>
            </w:pPr>
            <w:bookmarkStart w:id="744" w:name="_Hlk24999289"/>
            <w:r w:rsidRPr="00D5180B">
              <w:rPr>
                <w:rFonts w:cs="Calibri"/>
                <w:b/>
                <w:color w:val="FFFFFF"/>
                <w:szCs w:val="22"/>
              </w:rPr>
              <w:t>Metric</w:t>
            </w:r>
          </w:p>
        </w:tc>
        <w:tc>
          <w:tcPr>
            <w:tcW w:w="3357" w:type="pct"/>
            <w:gridSpan w:val="2"/>
            <w:tcBorders>
              <w:top w:val="single" w:sz="4" w:space="0" w:color="auto"/>
              <w:left w:val="single" w:sz="4" w:space="0" w:color="auto"/>
              <w:bottom w:val="single" w:sz="4" w:space="0" w:color="auto"/>
              <w:right w:val="single" w:sz="4" w:space="0" w:color="auto"/>
            </w:tcBorders>
            <w:shd w:val="clear" w:color="auto" w:fill="2F5496"/>
          </w:tcPr>
          <w:p w14:paraId="6ADE8149" w14:textId="77777777" w:rsidR="00906126" w:rsidRPr="00134BAD" w:rsidRDefault="00906126" w:rsidP="00E3596A">
            <w:pPr>
              <w:autoSpaceDE w:val="0"/>
              <w:autoSpaceDN w:val="0"/>
              <w:adjustRightInd w:val="0"/>
            </w:pPr>
            <w:r w:rsidRPr="00D5180B">
              <w:rPr>
                <w:rFonts w:cs="Calibri"/>
                <w:b/>
                <w:color w:val="FFFFFF"/>
                <w:szCs w:val="22"/>
              </w:rPr>
              <w:t>Rationale /Remedial Actions</w:t>
            </w:r>
          </w:p>
        </w:tc>
      </w:tr>
      <w:tr w:rsidR="00906126" w:rsidRPr="00D5180B" w14:paraId="2070EB51" w14:textId="77777777" w:rsidTr="00134BAD">
        <w:trPr>
          <w:trHeight w:val="1502"/>
        </w:trPr>
        <w:tc>
          <w:tcPr>
            <w:tcW w:w="1643" w:type="pct"/>
            <w:tcBorders>
              <w:top w:val="single" w:sz="4" w:space="0" w:color="auto"/>
              <w:left w:val="single" w:sz="4" w:space="0" w:color="auto"/>
              <w:bottom w:val="single" w:sz="4" w:space="0" w:color="auto"/>
              <w:right w:val="single" w:sz="4" w:space="0" w:color="auto"/>
            </w:tcBorders>
            <w:shd w:val="clear" w:color="auto" w:fill="auto"/>
          </w:tcPr>
          <w:p w14:paraId="6CE9A9D9" w14:textId="77777777" w:rsidR="00906126" w:rsidRPr="00134BAD" w:rsidRDefault="00906126" w:rsidP="007B1690">
            <w:pPr>
              <w:rPr>
                <w:b/>
              </w:rPr>
            </w:pPr>
            <w:r w:rsidRPr="00134BAD">
              <w:rPr>
                <w:b/>
              </w:rPr>
              <w:t xml:space="preserve">Example of water from a Type B </w:t>
            </w:r>
            <w:r w:rsidRPr="00D5180B">
              <w:rPr>
                <w:rFonts w:cs="Calibri"/>
                <w:b/>
                <w:szCs w:val="22"/>
              </w:rPr>
              <w:t>ag</w:t>
            </w:r>
            <w:r w:rsidR="008C3BB5" w:rsidRPr="00D5180B">
              <w:rPr>
                <w:rFonts w:cs="Calibri"/>
                <w:b/>
                <w:szCs w:val="22"/>
              </w:rPr>
              <w:t>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006C18E0" w:rsidRPr="00D5180B">
              <w:rPr>
                <w:rFonts w:cs="Calibri"/>
                <w:szCs w:val="22"/>
              </w:rPr>
              <w:t>prior to</w:t>
            </w:r>
            <w:r w:rsidR="006C18E0" w:rsidRPr="00134BAD">
              <w:t xml:space="preserve"> </w:t>
            </w:r>
            <w:del w:id="745" w:author="Susan" w:date="2020-05-12T09:40:00Z">
              <w:r w:rsidRPr="00134BAD" w:rsidDel="00977EE0">
                <w:delText xml:space="preserve">21 </w:delText>
              </w:r>
            </w:del>
            <w:ins w:id="746" w:author="Susan" w:date="2020-05-12T09:40:00Z">
              <w:r w:rsidR="00977EE0">
                <w:t>7</w:t>
              </w:r>
              <w:r w:rsidR="00977EE0" w:rsidRPr="00134BAD">
                <w:t xml:space="preserve"> </w:t>
              </w:r>
            </w:ins>
            <w:r w:rsidRPr="00134BAD">
              <w:t>days to the scheduled harvest date.</w:t>
            </w:r>
          </w:p>
        </w:tc>
        <w:tc>
          <w:tcPr>
            <w:tcW w:w="3357" w:type="pct"/>
            <w:gridSpan w:val="2"/>
            <w:tcBorders>
              <w:top w:val="single" w:sz="4" w:space="0" w:color="auto"/>
              <w:left w:val="single" w:sz="4" w:space="0" w:color="auto"/>
              <w:bottom w:val="single" w:sz="4" w:space="0" w:color="auto"/>
              <w:right w:val="single" w:sz="4" w:space="0" w:color="auto"/>
            </w:tcBorders>
            <w:shd w:val="clear" w:color="auto" w:fill="auto"/>
          </w:tcPr>
          <w:p w14:paraId="5B25CADD" w14:textId="77777777" w:rsidR="00FB7841" w:rsidRPr="00134BAD" w:rsidRDefault="00906126" w:rsidP="00FB7841">
            <w:pPr>
              <w:autoSpaceDE w:val="0"/>
              <w:autoSpaceDN w:val="0"/>
              <w:adjustRightInd w:val="0"/>
              <w:spacing w:before="120" w:after="120"/>
            </w:pPr>
            <w:r w:rsidRPr="00134BAD">
              <w:t xml:space="preserve">Water from Type B </w:t>
            </w:r>
            <w:r w:rsidRPr="00D5180B">
              <w:rPr>
                <w:rFonts w:cs="Calibri"/>
                <w:szCs w:val="22"/>
              </w:rPr>
              <w:t>ag</w:t>
            </w:r>
            <w:r w:rsidR="008C3BB5" w:rsidRPr="00D5180B">
              <w:rPr>
                <w:rFonts w:cs="Calibri"/>
                <w:szCs w:val="22"/>
              </w:rPr>
              <w:t>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006C18E0" w:rsidRPr="00D5180B">
              <w:rPr>
                <w:rFonts w:cs="Calibri"/>
                <w:szCs w:val="22"/>
              </w:rPr>
              <w:t xml:space="preserve">the </w:t>
            </w:r>
            <w:r w:rsidR="00D6548A" w:rsidRPr="00D5180B">
              <w:rPr>
                <w:rFonts w:cs="Calibri"/>
                <w:szCs w:val="22"/>
              </w:rPr>
              <w:t xml:space="preserve">scheduled </w:t>
            </w:r>
            <w:r w:rsidRPr="00134BAD">
              <w:t>harvest</w:t>
            </w:r>
            <w:r w:rsidR="006C18E0" w:rsidRPr="00D5180B">
              <w:rPr>
                <w:rFonts w:cs="Calibri"/>
                <w:szCs w:val="22"/>
              </w:rPr>
              <w:t xml:space="preserve"> date</w:t>
            </w:r>
            <w:r w:rsidRPr="00134BAD">
              <w:t xml:space="preserve">. Water from these systems is restricted to use in overhead irrigation when applied </w:t>
            </w:r>
            <w:r w:rsidR="006C18E0" w:rsidRPr="00D5180B">
              <w:rPr>
                <w:rFonts w:cs="Calibri"/>
                <w:szCs w:val="22"/>
              </w:rPr>
              <w:t>prior</w:t>
            </w:r>
            <w:r w:rsidR="006C18E0" w:rsidRPr="00134BAD">
              <w:t xml:space="preserve"> </w:t>
            </w:r>
            <w:r w:rsidRPr="00134BAD">
              <w:t xml:space="preserve">to (&gt;) 21 days to the scheduled </w:t>
            </w:r>
            <w:r w:rsidR="00FB7841" w:rsidRPr="00134BAD">
              <w:t>harvest date</w:t>
            </w:r>
            <w:r w:rsidR="00434EA3" w:rsidRPr="00134BAD">
              <w:t>.</w:t>
            </w:r>
          </w:p>
          <w:p w14:paraId="53E462D1" w14:textId="77777777" w:rsidR="009F69AC" w:rsidRDefault="009F69AC" w:rsidP="007B1690">
            <w:pPr>
              <w:autoSpaceDE w:val="0"/>
              <w:autoSpaceDN w:val="0"/>
              <w:adjustRightInd w:val="0"/>
              <w:spacing w:before="120" w:after="120"/>
              <w:rPr>
                <w:ins w:id="747" w:author="Susan" w:date="2020-05-12T09:37:00Z"/>
              </w:rPr>
            </w:pPr>
            <w:r w:rsidRPr="00134BAD">
              <w:t xml:space="preserve">Also, water from Type A </w:t>
            </w:r>
            <w:r w:rsidRPr="005B62EF">
              <w:rPr>
                <w:rFonts w:cs="Calibri"/>
                <w:szCs w:val="22"/>
              </w:rPr>
              <w:t>ag</w:t>
            </w:r>
            <w:r w:rsidR="008C3BB5" w:rsidRPr="005B62EF">
              <w:rPr>
                <w:rFonts w:cs="Calibri"/>
                <w:szCs w:val="22"/>
              </w:rPr>
              <w:t>ricultural</w:t>
            </w:r>
            <w:r w:rsidRPr="00134BAD">
              <w:t xml:space="preserve"> water systems can be sampled and tested under Type B </w:t>
            </w:r>
            <w:r w:rsidRPr="005B62EF">
              <w:rPr>
                <w:rFonts w:cs="Calibri"/>
                <w:szCs w:val="22"/>
              </w:rPr>
              <w:t>ag</w:t>
            </w:r>
            <w:r w:rsidR="008C3BB5" w:rsidRPr="005B62EF">
              <w:rPr>
                <w:rFonts w:cs="Calibri"/>
                <w:szCs w:val="22"/>
              </w:rPr>
              <w:t>ricultural</w:t>
            </w:r>
            <w:r w:rsidRPr="00134BAD">
              <w:t xml:space="preserve"> water system requirements when it is used for overhead irrigation </w:t>
            </w:r>
            <w:r w:rsidR="006C18E0" w:rsidRPr="005B62EF">
              <w:rPr>
                <w:rFonts w:cs="Calibri"/>
                <w:szCs w:val="22"/>
              </w:rPr>
              <w:t>prior to</w:t>
            </w:r>
            <w:r w:rsidRPr="00134BAD">
              <w:t xml:space="preserve"> 21 days before the scheduled harvest date.</w:t>
            </w:r>
          </w:p>
          <w:p w14:paraId="7BAFC04B" w14:textId="77777777" w:rsidR="00F951F2" w:rsidRPr="00134BAD" w:rsidRDefault="00F951F2" w:rsidP="007B1690">
            <w:pPr>
              <w:autoSpaceDE w:val="0"/>
              <w:autoSpaceDN w:val="0"/>
              <w:adjustRightInd w:val="0"/>
              <w:spacing w:before="120" w:after="120"/>
            </w:pPr>
            <w:ins w:id="748" w:author="Susan" w:date="2020-05-12T09:38:00Z">
              <w:r w:rsidRPr="00F951F2">
                <w:t>The objective of the of this section is to guide the grower in establishing a water quality norm that will model treatment within (</w:t>
              </w:r>
              <w:r w:rsidRPr="00F951F2">
                <w:rPr>
                  <w:u w:val="single"/>
                </w:rPr>
                <w:t>&lt;</w:t>
              </w:r>
              <w:r w:rsidRPr="00F951F2">
                <w:t>) 7 days to scheduled harvest.</w:t>
              </w:r>
            </w:ins>
          </w:p>
        </w:tc>
      </w:tr>
      <w:commentRangeEnd w:id="741"/>
      <w:tr w:rsidR="00906126" w:rsidRPr="00D5180B" w14:paraId="52E9397F" w14:textId="77777777" w:rsidTr="00134BAD">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270055D3" w14:textId="77777777" w:rsidR="00906126" w:rsidRPr="00134BAD" w:rsidRDefault="009A5104" w:rsidP="00E3596A">
            <w:pPr>
              <w:autoSpaceDE w:val="0"/>
              <w:autoSpaceDN w:val="0"/>
              <w:adjustRightInd w:val="0"/>
              <w:spacing w:before="120" w:after="120"/>
              <w:rPr>
                <w:b/>
              </w:rPr>
            </w:pPr>
            <w:r>
              <w:rPr>
                <w:rStyle w:val="CommentReference"/>
                <w:rFonts w:ascii="Tahoma" w:hAnsi="Tahoma" w:cs="Tahoma"/>
                <w:lang w:eastAsia="x-none"/>
              </w:rPr>
              <w:commentReference w:id="741"/>
            </w:r>
            <w:commentRangeStart w:id="749"/>
            <w:del w:id="750" w:author="Susan" w:date="2020-05-12T09:41:00Z">
              <w:r w:rsidR="00906126" w:rsidRPr="00134BAD" w:rsidDel="00F409A5">
                <w:rPr>
                  <w:b/>
                </w:rPr>
                <w:delText>Routine Verification of Microbial</w:delText>
              </w:r>
            </w:del>
            <w:ins w:id="751" w:author="Susan" w:date="2020-05-12T09:41:00Z">
              <w:r w:rsidR="00F409A5">
                <w:rPr>
                  <w:b/>
                </w:rPr>
                <w:t>Establishing</w:t>
              </w:r>
            </w:ins>
            <w:r w:rsidR="00906126" w:rsidRPr="00134BAD">
              <w:rPr>
                <w:b/>
              </w:rPr>
              <w:t xml:space="preserve"> Water Quality</w:t>
            </w:r>
            <w:ins w:id="752" w:author="Susan" w:date="2020-05-12T09:41:00Z">
              <w:r w:rsidR="00F409A5">
                <w:rPr>
                  <w:b/>
                </w:rPr>
                <w:t xml:space="preserve"> Profile</w:t>
              </w:r>
            </w:ins>
            <w:commentRangeEnd w:id="749"/>
            <w:ins w:id="753" w:author="Susan" w:date="2020-05-13T09:11:00Z">
              <w:r w:rsidR="007F6EB9">
                <w:rPr>
                  <w:rStyle w:val="CommentReference"/>
                  <w:rFonts w:ascii="Tahoma" w:hAnsi="Tahoma" w:cs="Tahoma"/>
                  <w:lang w:eastAsia="x-none"/>
                </w:rPr>
                <w:commentReference w:id="749"/>
              </w:r>
            </w:ins>
            <w:r w:rsidR="00906126" w:rsidRPr="00134BAD">
              <w:rPr>
                <w:b/>
              </w:rPr>
              <w:t xml:space="preserve"> </w:t>
            </w:r>
          </w:p>
        </w:tc>
      </w:tr>
      <w:tr w:rsidR="00906126" w:rsidRPr="00D5180B" w14:paraId="01AD377F" w14:textId="77777777" w:rsidTr="00134BAD">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584F9FAB" w14:textId="77777777" w:rsidR="00906126" w:rsidRPr="00134BAD" w:rsidRDefault="00906126" w:rsidP="00E3596A">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906126" w:rsidRPr="00D5180B" w14:paraId="61668332" w14:textId="77777777" w:rsidTr="00134BAD">
        <w:trPr>
          <w:trHeight w:val="587"/>
        </w:trPr>
        <w:tc>
          <w:tcPr>
            <w:tcW w:w="1685" w:type="pct"/>
            <w:gridSpan w:val="2"/>
            <w:tcBorders>
              <w:top w:val="single" w:sz="4" w:space="0" w:color="auto"/>
              <w:left w:val="single" w:sz="4" w:space="0" w:color="auto"/>
              <w:bottom w:val="single" w:sz="4" w:space="0" w:color="auto"/>
              <w:right w:val="single" w:sz="4" w:space="0" w:color="auto"/>
            </w:tcBorders>
            <w:shd w:val="clear" w:color="auto" w:fill="auto"/>
          </w:tcPr>
          <w:p w14:paraId="6D36A47A" w14:textId="77777777" w:rsidR="00906126" w:rsidRPr="00134BAD" w:rsidRDefault="005F40F5" w:rsidP="00E3596A">
            <w:pPr>
              <w:spacing w:before="120"/>
            </w:pPr>
            <w:r w:rsidRPr="00D5180B">
              <w:rPr>
                <w:rFonts w:cs="Calibri"/>
                <w:b/>
                <w:szCs w:val="22"/>
              </w:rPr>
              <w:t xml:space="preserve">Routine Verification </w:t>
            </w:r>
            <w:r w:rsidR="00906126" w:rsidRPr="00134BAD">
              <w:rPr>
                <w:b/>
              </w:rPr>
              <w:t>Sampling Procedure:</w:t>
            </w:r>
            <w:r w:rsidR="00906126" w:rsidRPr="00134BAD">
              <w:t xml:space="preserve"> </w:t>
            </w:r>
          </w:p>
          <w:p w14:paraId="6450D601" w14:textId="77777777" w:rsidR="00906126" w:rsidRPr="00134BAD" w:rsidRDefault="00F409A5" w:rsidP="00134BAD">
            <w:pPr>
              <w:ind w:left="150"/>
              <w:rPr>
                <w:u w:val="single"/>
              </w:rPr>
            </w:pPr>
            <w:commentRangeStart w:id="754"/>
            <w:ins w:id="755" w:author="Susan" w:date="2020-05-12T09:41:00Z">
              <w:r>
                <w:t>Collect five (5)-</w:t>
              </w:r>
            </w:ins>
            <w:r w:rsidR="00E03087" w:rsidRPr="00134BAD">
              <w:t xml:space="preserve">100 mL </w:t>
            </w:r>
            <w:r w:rsidR="00E03087" w:rsidRPr="007B1690">
              <w:rPr>
                <w:szCs w:val="22"/>
              </w:rPr>
              <w:t>sample</w:t>
            </w:r>
            <w:ins w:id="756" w:author="Susan" w:date="2020-05-12T09:42:00Z">
              <w:r>
                <w:rPr>
                  <w:szCs w:val="22"/>
                </w:rPr>
                <w:t>s</w:t>
              </w:r>
            </w:ins>
            <w:r w:rsidR="00E03087" w:rsidRPr="007B1690">
              <w:rPr>
                <w:szCs w:val="22"/>
              </w:rPr>
              <w:t xml:space="preserve"> </w:t>
            </w:r>
            <w:del w:id="757" w:author="Susan" w:date="2020-05-12T09:42:00Z">
              <w:r w:rsidR="00E03087" w:rsidRPr="007B1690" w:rsidDel="00F409A5">
                <w:rPr>
                  <w:szCs w:val="22"/>
                </w:rPr>
                <w:delText xml:space="preserve">collected </w:delText>
              </w:r>
            </w:del>
            <w:r w:rsidR="00E03087" w:rsidRPr="007B1690">
              <w:rPr>
                <w:szCs w:val="22"/>
              </w:rPr>
              <w:t>aseptically</w:t>
            </w:r>
            <w:ins w:id="758" w:author="Susan" w:date="2020-05-12T09:42:00Z">
              <w:r>
                <w:rPr>
                  <w:szCs w:val="22"/>
                </w:rPr>
                <w:t xml:space="preserve"> </w:t>
              </w:r>
            </w:ins>
            <w:commentRangeEnd w:id="754"/>
            <w:r w:rsidR="009A5104">
              <w:rPr>
                <w:rStyle w:val="CommentReference"/>
                <w:rFonts w:ascii="Tahoma" w:hAnsi="Tahoma" w:cs="Tahoma"/>
                <w:lang w:eastAsia="x-none"/>
              </w:rPr>
              <w:commentReference w:id="754"/>
            </w:r>
            <w:commentRangeStart w:id="759"/>
            <w:ins w:id="760" w:author="Susan" w:date="2020-05-12T09:42:00Z">
              <w:r>
                <w:rPr>
                  <w:szCs w:val="22"/>
                </w:rPr>
                <w:t>throughout the untreated distribution system (e.g., source, first riser, last sprinkler head)</w:t>
              </w:r>
            </w:ins>
            <w:del w:id="761" w:author="Susan" w:date="2020-05-12T09:43:00Z">
              <w:r w:rsidR="00E03087" w:rsidRPr="007B1690" w:rsidDel="00F409A5">
                <w:rPr>
                  <w:szCs w:val="22"/>
                </w:rPr>
                <w:delText xml:space="preserve"> </w:delText>
              </w:r>
              <w:r w:rsidR="00E03087" w:rsidRPr="00134BAD" w:rsidDel="00F409A5">
                <w:delText>at the point-of-use; i.e., one sprinkler head per water source for irrigation</w:delText>
              </w:r>
              <w:r w:rsidR="00E03E12" w:rsidRPr="00D5180B" w:rsidDel="00F409A5">
                <w:rPr>
                  <w:rFonts w:cs="Calibri"/>
                  <w:szCs w:val="22"/>
                </w:rPr>
                <w:delText xml:space="preserve">, water tap for pesticides, etc. preseason irrigation </w:delText>
              </w:r>
              <w:r w:rsidR="002B5D34" w:rsidRPr="00D5180B" w:rsidDel="00F409A5">
                <w:rPr>
                  <w:rFonts w:cs="Calibri"/>
                  <w:szCs w:val="22"/>
                </w:rPr>
                <w:delText xml:space="preserve">water </w:delText>
              </w:r>
              <w:r w:rsidR="00E03E12" w:rsidRPr="00D5180B" w:rsidDel="00F409A5">
                <w:rPr>
                  <w:rFonts w:cs="Calibri"/>
                  <w:szCs w:val="22"/>
                </w:rPr>
                <w:delText>may be tested and utilized</w:delText>
              </w:r>
            </w:del>
            <w:commentRangeEnd w:id="759"/>
            <w:r w:rsidR="009A5104">
              <w:rPr>
                <w:rStyle w:val="CommentReference"/>
                <w:rFonts w:ascii="Tahoma" w:hAnsi="Tahoma" w:cs="Tahoma"/>
                <w:lang w:eastAsia="x-none"/>
              </w:rPr>
              <w:commentReference w:id="759"/>
            </w:r>
            <w:r w:rsidR="00E03E12" w:rsidRPr="00D5180B">
              <w:rPr>
                <w:rFonts w:cs="Calibri"/>
                <w:szCs w:val="22"/>
              </w:rPr>
              <w:t>.</w:t>
            </w:r>
          </w:p>
          <w:p w14:paraId="0C2ED4AF" w14:textId="77777777" w:rsidR="00BE40AA" w:rsidRPr="00134BAD" w:rsidRDefault="005F40F5" w:rsidP="00BE40AA">
            <w:pPr>
              <w:spacing w:before="240"/>
              <w:rPr>
                <w:b/>
              </w:rPr>
            </w:pPr>
            <w:r w:rsidRPr="00D5180B">
              <w:rPr>
                <w:rFonts w:cs="Calibri"/>
                <w:b/>
                <w:szCs w:val="22"/>
              </w:rPr>
              <w:t xml:space="preserve">Routine Verification </w:t>
            </w:r>
            <w:r w:rsidR="00BE40AA" w:rsidRPr="00134BAD">
              <w:rPr>
                <w:b/>
              </w:rPr>
              <w:t xml:space="preserve">Sampling Frequency: </w:t>
            </w:r>
          </w:p>
          <w:p w14:paraId="7BA1FBC3" w14:textId="77777777" w:rsidR="00906126" w:rsidRPr="00134BAD" w:rsidRDefault="00E03E12" w:rsidP="00134BAD">
            <w:pPr>
              <w:spacing w:after="120"/>
              <w:ind w:left="150"/>
            </w:pPr>
            <w:commentRangeStart w:id="762"/>
            <w:del w:id="763" w:author="Susan" w:date="2020-05-12T09:46:00Z">
              <w:r w:rsidRPr="00D5180B" w:rsidDel="00F409A5">
                <w:rPr>
                  <w:rFonts w:cs="Calibri"/>
                  <w:szCs w:val="22"/>
                </w:rPr>
                <w:delText>One sample</w:delText>
              </w:r>
              <w:r w:rsidRPr="00134BAD" w:rsidDel="00F409A5">
                <w:delText xml:space="preserve"> per water source</w:delText>
              </w:r>
              <w:r w:rsidRPr="00D5180B" w:rsidDel="00F409A5">
                <w:rPr>
                  <w:rFonts w:cs="Calibri"/>
                  <w:szCs w:val="22"/>
                </w:rPr>
                <w:delText xml:space="preserve"> </w:delText>
              </w:r>
            </w:del>
            <w:ins w:id="764" w:author="Susan" w:date="2020-05-12T09:46:00Z">
              <w:r w:rsidR="00F409A5">
                <w:rPr>
                  <w:rFonts w:cs="Calibri"/>
                  <w:szCs w:val="22"/>
                </w:rPr>
                <w:t xml:space="preserve">Sample groups </w:t>
              </w:r>
            </w:ins>
            <w:ins w:id="765" w:author="Susan" w:date="2020-05-12T09:47:00Z">
              <w:r w:rsidR="00F409A5">
                <w:rPr>
                  <w:rFonts w:cs="Calibri"/>
                  <w:szCs w:val="22"/>
                </w:rPr>
                <w:t xml:space="preserve">should be collected at least once per 30 days (when feasible) and </w:t>
              </w:r>
            </w:ins>
            <w:r w:rsidRPr="00D5180B">
              <w:rPr>
                <w:rFonts w:cs="Calibri"/>
                <w:szCs w:val="22"/>
              </w:rPr>
              <w:t xml:space="preserve">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xml:space="preserve">. Additional samples </w:t>
            </w:r>
            <w:del w:id="766" w:author="Susan" w:date="2020-05-12T09:47:00Z">
              <w:r w:rsidRPr="00D5180B" w:rsidDel="00F409A5">
                <w:rPr>
                  <w:rFonts w:cs="Calibri"/>
                  <w:szCs w:val="22"/>
                </w:rPr>
                <w:delText xml:space="preserve">shall </w:delText>
              </w:r>
            </w:del>
            <w:ins w:id="767" w:author="Susan" w:date="2020-05-12T09:47:00Z">
              <w:r w:rsidR="00F409A5">
                <w:rPr>
                  <w:rFonts w:cs="Calibri"/>
                  <w:szCs w:val="22"/>
                </w:rPr>
                <w:t>can</w:t>
              </w:r>
              <w:r w:rsidR="00F409A5" w:rsidRPr="00D5180B">
                <w:rPr>
                  <w:rFonts w:cs="Calibri"/>
                  <w:szCs w:val="22"/>
                </w:rPr>
                <w:t xml:space="preserve"> </w:t>
              </w:r>
            </w:ins>
            <w:r w:rsidRPr="00D5180B">
              <w:rPr>
                <w:rFonts w:cs="Calibri"/>
                <w:szCs w:val="22"/>
              </w:rPr>
              <w:t xml:space="preserve">be collected </w:t>
            </w:r>
            <w:r w:rsidR="00A301CD">
              <w:rPr>
                <w:rFonts w:cs="Calibri"/>
                <w:szCs w:val="22"/>
              </w:rPr>
              <w:t xml:space="preserve">during use </w:t>
            </w:r>
            <w:del w:id="768" w:author="Susan" w:date="2020-05-12T09:51:00Z">
              <w:r w:rsidRPr="00D5180B" w:rsidDel="001B2E7D">
                <w:rPr>
                  <w:rFonts w:cs="Calibri"/>
                  <w:szCs w:val="22"/>
                </w:rPr>
                <w:delText>no less than 18 hrs. apart and at least monthly</w:delText>
              </w:r>
            </w:del>
            <w:commentRangeEnd w:id="762"/>
            <w:r w:rsidR="00B97088">
              <w:rPr>
                <w:rStyle w:val="CommentReference"/>
                <w:rFonts w:ascii="Tahoma" w:hAnsi="Tahoma" w:cs="Tahoma"/>
                <w:lang w:eastAsia="x-none"/>
              </w:rPr>
              <w:commentReference w:id="762"/>
            </w:r>
            <w:ins w:id="769" w:author="Susan" w:date="2020-05-05T09:30:00Z">
              <w:r w:rsidR="00A301CD" w:rsidRPr="007265B6">
                <w:rPr>
                  <w:w w:val="105"/>
                  <w:szCs w:val="22"/>
                </w:rPr>
                <w:t>(</w:t>
              </w:r>
              <w:commentRangeStart w:id="770"/>
              <w:r w:rsidR="00A301CD" w:rsidRPr="007265B6">
                <w:rPr>
                  <w:w w:val="105"/>
                  <w:szCs w:val="22"/>
                </w:rPr>
                <w:t>or</w:t>
              </w:r>
              <w:r w:rsidR="00A301CD" w:rsidRPr="007265B6">
                <w:rPr>
                  <w:spacing w:val="-10"/>
                  <w:w w:val="105"/>
                  <w:szCs w:val="22"/>
                </w:rPr>
                <w:t xml:space="preserve"> </w:t>
              </w:r>
              <w:r w:rsidR="00A301CD" w:rsidRPr="007265B6">
                <w:rPr>
                  <w:w w:val="105"/>
                  <w:szCs w:val="22"/>
                </w:rPr>
                <w:t>at</w:t>
              </w:r>
              <w:r w:rsidR="00A301CD" w:rsidRPr="007265B6">
                <w:rPr>
                  <w:spacing w:val="-11"/>
                  <w:w w:val="105"/>
                  <w:szCs w:val="22"/>
                </w:rPr>
                <w:t xml:space="preserve"> </w:t>
              </w:r>
              <w:r w:rsidR="00A301CD" w:rsidRPr="007265B6">
                <w:rPr>
                  <w:w w:val="105"/>
                  <w:szCs w:val="22"/>
                </w:rPr>
                <w:t>the</w:t>
              </w:r>
              <w:r w:rsidR="00A301CD" w:rsidRPr="007265B6">
                <w:rPr>
                  <w:spacing w:val="-11"/>
                  <w:w w:val="105"/>
                  <w:szCs w:val="22"/>
                </w:rPr>
                <w:t xml:space="preserve"> </w:t>
              </w:r>
              <w:r w:rsidR="00A301CD" w:rsidRPr="007265B6">
                <w:rPr>
                  <w:w w:val="105"/>
                  <w:szCs w:val="22"/>
                </w:rPr>
                <w:t>next</w:t>
              </w:r>
              <w:r w:rsidR="00A301CD" w:rsidRPr="007265B6">
                <w:rPr>
                  <w:spacing w:val="-10"/>
                  <w:w w:val="105"/>
                  <w:szCs w:val="22"/>
                </w:rPr>
                <w:t xml:space="preserve"> </w:t>
              </w:r>
              <w:r w:rsidR="00A301CD" w:rsidRPr="007265B6">
                <w:rPr>
                  <w:w w:val="105"/>
                  <w:szCs w:val="22"/>
                </w:rPr>
                <w:t>irrigation event</w:t>
              </w:r>
              <w:r w:rsidR="00A301CD" w:rsidRPr="007265B6">
                <w:rPr>
                  <w:spacing w:val="-4"/>
                  <w:w w:val="105"/>
                  <w:szCs w:val="22"/>
                </w:rPr>
                <w:t xml:space="preserve"> </w:t>
              </w:r>
              <w:r w:rsidR="00A301CD" w:rsidRPr="007265B6">
                <w:rPr>
                  <w:w w:val="105"/>
                  <w:szCs w:val="22"/>
                </w:rPr>
                <w:t>if</w:t>
              </w:r>
              <w:r w:rsidR="00A301CD" w:rsidRPr="007265B6">
                <w:rPr>
                  <w:spacing w:val="-4"/>
                  <w:w w:val="105"/>
                  <w:szCs w:val="22"/>
                </w:rPr>
                <w:t xml:space="preserve"> </w:t>
              </w:r>
              <w:r w:rsidR="00A301CD" w:rsidRPr="007265B6">
                <w:rPr>
                  <w:w w:val="105"/>
                  <w:szCs w:val="22"/>
                </w:rPr>
                <w:t>greater</w:t>
              </w:r>
              <w:r w:rsidR="00A301CD" w:rsidRPr="007265B6">
                <w:rPr>
                  <w:spacing w:val="-2"/>
                  <w:w w:val="105"/>
                  <w:szCs w:val="22"/>
                </w:rPr>
                <w:t xml:space="preserve"> </w:t>
              </w:r>
              <w:r w:rsidR="00A301CD" w:rsidRPr="007265B6">
                <w:rPr>
                  <w:w w:val="105"/>
                  <w:szCs w:val="22"/>
                </w:rPr>
                <w:t>than</w:t>
              </w:r>
              <w:r w:rsidR="00A301CD" w:rsidRPr="007265B6">
                <w:rPr>
                  <w:spacing w:val="-1"/>
                  <w:w w:val="105"/>
                  <w:szCs w:val="22"/>
                </w:rPr>
                <w:t xml:space="preserve"> </w:t>
              </w:r>
              <w:r w:rsidR="00A301CD" w:rsidRPr="007265B6">
                <w:rPr>
                  <w:w w:val="105"/>
                  <w:szCs w:val="22"/>
                </w:rPr>
                <w:t>monthly)</w:t>
              </w:r>
            </w:ins>
            <w:r w:rsidRPr="00D5180B">
              <w:rPr>
                <w:rFonts w:cs="Calibri"/>
                <w:szCs w:val="22"/>
              </w:rPr>
              <w:t xml:space="preserve"> </w:t>
            </w:r>
            <w:commentRangeEnd w:id="770"/>
            <w:r w:rsidR="001B2E7D">
              <w:rPr>
                <w:rStyle w:val="CommentReference"/>
                <w:rFonts w:ascii="Tahoma" w:hAnsi="Tahoma" w:cs="Tahoma"/>
                <w:lang w:eastAsia="x-none"/>
              </w:rPr>
              <w:commentReference w:id="770"/>
            </w:r>
            <w:r w:rsidRPr="00D5180B">
              <w:rPr>
                <w:rFonts w:cs="Calibri"/>
                <w:szCs w:val="22"/>
              </w:rPr>
              <w:t xml:space="preserve">from points </w:t>
            </w:r>
            <w:r w:rsidRPr="00D5180B">
              <w:rPr>
                <w:rFonts w:cs="Calibri"/>
                <w:szCs w:val="22"/>
              </w:rPr>
              <w:lastRenderedPageBreak/>
              <w:t xml:space="preserve">within the </w:t>
            </w:r>
            <w:r w:rsidR="002B5D34" w:rsidRPr="00D5180B">
              <w:rPr>
                <w:rFonts w:cs="Calibri"/>
                <w:szCs w:val="22"/>
              </w:rPr>
              <w:t xml:space="preserve">water </w:t>
            </w:r>
            <w:r w:rsidRPr="00D5180B">
              <w:rPr>
                <w:rFonts w:cs="Calibri"/>
                <w:szCs w:val="22"/>
              </w:rPr>
              <w:t>distribution system.</w:t>
            </w:r>
          </w:p>
          <w:p w14:paraId="10445EE7" w14:textId="77777777" w:rsidR="00BE40AA" w:rsidRPr="00134BAD" w:rsidRDefault="005F40F5" w:rsidP="00BE40AA">
            <w:pPr>
              <w:autoSpaceDE w:val="0"/>
              <w:autoSpaceDN w:val="0"/>
              <w:adjustRightInd w:val="0"/>
              <w:spacing w:before="240"/>
            </w:pPr>
            <w:r w:rsidRPr="00D5180B">
              <w:rPr>
                <w:rFonts w:cs="Calibri"/>
                <w:b/>
                <w:szCs w:val="22"/>
              </w:rPr>
              <w:t xml:space="preserve">Routine Verification </w:t>
            </w:r>
            <w:r w:rsidR="00BE40AA" w:rsidRPr="00134BAD">
              <w:rPr>
                <w:b/>
              </w:rPr>
              <w:t>Acceptance Criterion:</w:t>
            </w:r>
          </w:p>
          <w:p w14:paraId="29F98F86" w14:textId="77777777" w:rsidR="00906126" w:rsidRPr="00134BAD" w:rsidRDefault="00782C72" w:rsidP="00E3596A">
            <w:pPr>
              <w:autoSpaceDE w:val="0"/>
              <w:autoSpaceDN w:val="0"/>
              <w:adjustRightInd w:val="0"/>
              <w:spacing w:before="120" w:after="120"/>
              <w:ind w:left="150"/>
            </w:pPr>
            <w:r w:rsidRPr="00134BAD">
              <w:rPr>
                <w:b/>
              </w:rPr>
              <w:t xml:space="preserve">&lt; </w:t>
            </w:r>
            <w:r w:rsidR="00906126" w:rsidRPr="00134BAD">
              <w:rPr>
                <w:b/>
              </w:rPr>
              <w:t xml:space="preserve">126 MPN / 100 mL </w:t>
            </w:r>
            <w:r w:rsidR="00906126" w:rsidRPr="00134BAD">
              <w:t>(geometric mean) and</w:t>
            </w:r>
            <w:r w:rsidRPr="00134BAD">
              <w:t xml:space="preserve"> </w:t>
            </w:r>
            <w:r w:rsidRPr="00134BAD">
              <w:rPr>
                <w:u w:val="single"/>
              </w:rPr>
              <w:t>&lt;</w:t>
            </w:r>
            <w:r w:rsidRPr="00134BAD">
              <w:t xml:space="preserve"> </w:t>
            </w:r>
            <w:r w:rsidR="00906126" w:rsidRPr="00134BAD">
              <w:rPr>
                <w:b/>
              </w:rPr>
              <w:t>235 MPN/100mL</w:t>
            </w:r>
            <w:r w:rsidR="00906126" w:rsidRPr="00134BAD">
              <w:t xml:space="preserve"> for any single sample.</w:t>
            </w:r>
          </w:p>
          <w:p w14:paraId="6603C5B8" w14:textId="77777777" w:rsidR="006A039A" w:rsidRPr="00134BAD" w:rsidRDefault="006A039A" w:rsidP="00E3596A">
            <w:pPr>
              <w:autoSpaceDE w:val="0"/>
              <w:autoSpaceDN w:val="0"/>
              <w:adjustRightInd w:val="0"/>
              <w:spacing w:before="120" w:after="120"/>
              <w:ind w:left="150"/>
              <w:rPr>
                <w:b/>
              </w:rPr>
            </w:pPr>
          </w:p>
          <w:p w14:paraId="39C50CF8" w14:textId="77777777" w:rsidR="006A039A" w:rsidRPr="00134BAD" w:rsidRDefault="006A039A" w:rsidP="006A039A">
            <w:pPr>
              <w:autoSpaceDE w:val="0"/>
              <w:autoSpaceDN w:val="0"/>
              <w:adjustRightInd w:val="0"/>
              <w:spacing w:before="120" w:after="120"/>
              <w:rPr>
                <w:b/>
              </w:rPr>
            </w:pPr>
            <w:r w:rsidRPr="00134BAD">
              <w:rPr>
                <w:b/>
              </w:rPr>
              <w:t>Note</w:t>
            </w:r>
            <w:r w:rsidRPr="00134BAD">
              <w:t xml:space="preserve">: For the purposes of water testing, MPN and CFU </w:t>
            </w:r>
            <w:r w:rsidR="001E37CC" w:rsidRPr="00134BAD">
              <w:t>ar</w:t>
            </w:r>
            <w:r w:rsidRPr="00134BAD">
              <w:t>e considered equivalent.</w:t>
            </w:r>
          </w:p>
        </w:tc>
        <w:tc>
          <w:tcPr>
            <w:tcW w:w="3315" w:type="pct"/>
            <w:tcBorders>
              <w:top w:val="single" w:sz="4" w:space="0" w:color="auto"/>
              <w:left w:val="single" w:sz="4" w:space="0" w:color="auto"/>
              <w:bottom w:val="single" w:sz="4" w:space="0" w:color="auto"/>
              <w:right w:val="single" w:sz="4" w:space="0" w:color="auto"/>
            </w:tcBorders>
            <w:shd w:val="clear" w:color="auto" w:fill="auto"/>
          </w:tcPr>
          <w:p w14:paraId="578F59DD" w14:textId="77777777" w:rsidR="00906126" w:rsidRPr="00134BAD" w:rsidRDefault="00906126" w:rsidP="00E3596A">
            <w:pPr>
              <w:autoSpaceDE w:val="0"/>
              <w:autoSpaceDN w:val="0"/>
              <w:adjustRightInd w:val="0"/>
              <w:spacing w:after="120"/>
              <w:ind w:left="9"/>
            </w:pPr>
            <w:r w:rsidRPr="00134BAD">
              <w:lastRenderedPageBreak/>
              <w:t xml:space="preserve">When using water from Type B </w:t>
            </w:r>
            <w:r w:rsidRPr="00D5180B">
              <w:rPr>
                <w:rFonts w:cs="Calibri"/>
                <w:szCs w:val="22"/>
              </w:rPr>
              <w:t>ag</w:t>
            </w:r>
            <w:r w:rsidR="008C3BB5" w:rsidRPr="00D5180B">
              <w:rPr>
                <w:rFonts w:cs="Calibri"/>
                <w:szCs w:val="22"/>
              </w:rPr>
              <w:t>ricultural</w:t>
            </w:r>
            <w:r w:rsidRPr="00134BAD">
              <w:t xml:space="preserve"> water </w:t>
            </w:r>
            <w:r w:rsidR="002B5D34" w:rsidRPr="00D5180B">
              <w:rPr>
                <w:rFonts w:cs="Calibri"/>
                <w:szCs w:val="22"/>
              </w:rPr>
              <w:t xml:space="preserve">distribution </w:t>
            </w:r>
            <w:r w:rsidRPr="00134BAD">
              <w:t>systems for overhead applications</w:t>
            </w:r>
            <w:r w:rsidRPr="00134BAD">
              <w:rPr>
                <w:b/>
              </w:rPr>
              <w:t xml:space="preserve"> </w:t>
            </w:r>
            <w:r w:rsidR="002B5D34" w:rsidRPr="00D5180B">
              <w:rPr>
                <w:rFonts w:cs="Calibri"/>
                <w:b/>
                <w:szCs w:val="22"/>
              </w:rPr>
              <w:t>prior</w:t>
            </w:r>
            <w:r w:rsidR="002B5D34" w:rsidRPr="00134BAD">
              <w:rPr>
                <w:b/>
              </w:rPr>
              <w:t xml:space="preserve"> </w:t>
            </w:r>
            <w:r w:rsidRPr="00134BAD">
              <w:rPr>
                <w:b/>
              </w:rPr>
              <w:t xml:space="preserve">to (&gt;) </w:t>
            </w:r>
            <w:commentRangeStart w:id="771"/>
            <w:del w:id="772" w:author="Susan" w:date="2020-05-12T09:41:00Z">
              <w:r w:rsidRPr="00134BAD" w:rsidDel="00F409A5">
                <w:rPr>
                  <w:b/>
                </w:rPr>
                <w:delText xml:space="preserve">21 </w:delText>
              </w:r>
            </w:del>
            <w:ins w:id="773" w:author="Susan" w:date="2020-05-12T09:41:00Z">
              <w:r w:rsidR="00F409A5">
                <w:rPr>
                  <w:b/>
                </w:rPr>
                <w:t>7</w:t>
              </w:r>
              <w:r w:rsidR="00F409A5" w:rsidRPr="00134BAD">
                <w:rPr>
                  <w:b/>
                </w:rPr>
                <w:t xml:space="preserve"> </w:t>
              </w:r>
            </w:ins>
            <w:r w:rsidRPr="00134BAD">
              <w:rPr>
                <w:b/>
              </w:rPr>
              <w:t>days</w:t>
            </w:r>
            <w:r w:rsidRPr="00134BAD">
              <w:t xml:space="preserve"> </w:t>
            </w:r>
            <w:commentRangeEnd w:id="771"/>
            <w:r w:rsidR="007F6EB9">
              <w:rPr>
                <w:rStyle w:val="CommentReference"/>
                <w:rFonts w:ascii="Tahoma" w:hAnsi="Tahoma" w:cs="Tahoma"/>
                <w:lang w:eastAsia="x-none"/>
              </w:rPr>
              <w:commentReference w:id="771"/>
            </w:r>
            <w:r w:rsidRPr="00134BAD">
              <w:t xml:space="preserve">of the scheduled harvest date, samples for microbial testing shall be taken </w:t>
            </w:r>
            <w:commentRangeStart w:id="774"/>
            <w:ins w:id="775" w:author="Susan" w:date="2020-05-12T09:44:00Z">
              <w:r w:rsidR="00F409A5">
                <w:t>throughout the system to assess both the water source and the water distribution system</w:t>
              </w:r>
            </w:ins>
            <w:del w:id="776" w:author="Susan" w:date="2020-05-12T09:43:00Z">
              <w:r w:rsidR="002B5D34" w:rsidRPr="00D5180B" w:rsidDel="00F409A5">
                <w:rPr>
                  <w:rFonts w:cs="Calibri"/>
                  <w:szCs w:val="22"/>
                </w:rPr>
                <w:delText>as close as practicable to</w:delText>
              </w:r>
              <w:r w:rsidR="002B5D34" w:rsidRPr="00134BAD" w:rsidDel="00F409A5">
                <w:delText xml:space="preserve"> </w:delText>
              </w:r>
              <w:r w:rsidRPr="00134BAD" w:rsidDel="00F409A5">
                <w:delText>the point-of-use (</w:delText>
              </w:r>
              <w:r w:rsidR="007C36C1" w:rsidRPr="00134BAD" w:rsidDel="00F409A5">
                <w:delText>i.e., to be</w:delText>
              </w:r>
              <w:r w:rsidRPr="00134BAD" w:rsidDel="00F409A5">
                <w:delText xml:space="preserve"> determined by the sampler</w:delText>
              </w:r>
              <w:r w:rsidR="007C36C1" w:rsidRPr="00134BAD" w:rsidDel="00F409A5">
                <w:delText>,</w:delText>
              </w:r>
              <w:r w:rsidRPr="00134BAD" w:rsidDel="00F409A5">
                <w:delText xml:space="preserve"> to ensure the integrity of the sample, using sampling methods as prescribed in</w:delText>
              </w:r>
              <w:r w:rsidR="000C7179" w:rsidRPr="00134BAD" w:rsidDel="00F409A5">
                <w:delText xml:space="preserve"> Table 2D</w:delText>
              </w:r>
              <w:r w:rsidRPr="00134BAD" w:rsidDel="00F409A5">
                <w:delText>) so as to test both the water source and the water distribution system. In a closed water</w:delText>
              </w:r>
              <w:r w:rsidRPr="00D5180B" w:rsidDel="00F409A5">
                <w:rPr>
                  <w:rFonts w:cs="Calibri"/>
                  <w:szCs w:val="22"/>
                </w:rPr>
                <w:delText xml:space="preserve"> </w:delText>
              </w:r>
              <w:r w:rsidR="00DC161B" w:rsidRPr="00D5180B" w:rsidDel="00F409A5">
                <w:rPr>
                  <w:rFonts w:cs="Calibri"/>
                  <w:szCs w:val="22"/>
                </w:rPr>
                <w:delText>distribution</w:delText>
              </w:r>
              <w:r w:rsidR="00DC161B" w:rsidRPr="00134BAD" w:rsidDel="00F409A5">
                <w:delText xml:space="preserve"> </w:delText>
              </w:r>
              <w:r w:rsidRPr="00134BAD" w:rsidDel="00F409A5">
                <w:delText xml:space="preserve">system (meaning no connection to the outside) water samples may be collected from any point within the system but are still preferred </w:delText>
              </w:r>
              <w:r w:rsidR="007C36C1" w:rsidRPr="00134BAD" w:rsidDel="00F409A5">
                <w:delText>at the</w:delText>
              </w:r>
              <w:r w:rsidRPr="00134BAD" w:rsidDel="00F409A5">
                <w:delText xml:space="preserve"> point-of-use</w:delText>
              </w:r>
            </w:del>
            <w:r w:rsidRPr="00134BAD">
              <w:t xml:space="preserve">. </w:t>
            </w:r>
            <w:commentRangeEnd w:id="774"/>
            <w:r w:rsidR="00F11CD2">
              <w:rPr>
                <w:rStyle w:val="CommentReference"/>
                <w:rFonts w:ascii="Tahoma" w:hAnsi="Tahoma" w:cs="Tahoma"/>
                <w:lang w:eastAsia="x-none"/>
              </w:rPr>
              <w:commentReference w:id="774"/>
            </w:r>
            <w:commentRangeStart w:id="777"/>
            <w:r w:rsidRPr="00134BAD">
              <w:t xml:space="preserve">No less than one (1) sample </w:t>
            </w:r>
            <w:commentRangeStart w:id="778"/>
            <w:ins w:id="779" w:author="Susan" w:date="2020-05-12T09:44:00Z">
              <w:r w:rsidR="00F409A5">
                <w:t>group</w:t>
              </w:r>
            </w:ins>
            <w:commentRangeEnd w:id="778"/>
            <w:ins w:id="780" w:author="Susan" w:date="2020-05-12T09:45:00Z">
              <w:r w:rsidR="00F409A5">
                <w:rPr>
                  <w:rStyle w:val="CommentReference"/>
                  <w:rFonts w:ascii="Tahoma" w:hAnsi="Tahoma" w:cs="Tahoma"/>
                  <w:lang w:eastAsia="x-none"/>
                </w:rPr>
                <w:commentReference w:id="778"/>
              </w:r>
            </w:ins>
            <w:ins w:id="781" w:author="Susan" w:date="2020-05-12T09:44:00Z">
              <w:r w:rsidR="00F409A5">
                <w:t xml:space="preserve"> </w:t>
              </w:r>
            </w:ins>
            <w:r w:rsidRPr="00134BAD">
              <w:t xml:space="preserve">per month </w:t>
            </w:r>
            <w:ins w:id="782" w:author="Susan" w:date="2020-05-05T09:27:00Z">
              <w:r w:rsidR="00301C68" w:rsidRPr="007265B6">
                <w:rPr>
                  <w:w w:val="105"/>
                  <w:szCs w:val="22"/>
                </w:rPr>
                <w:t>(or</w:t>
              </w:r>
              <w:r w:rsidR="00301C68" w:rsidRPr="007265B6">
                <w:rPr>
                  <w:spacing w:val="-10"/>
                  <w:w w:val="105"/>
                  <w:szCs w:val="22"/>
                </w:rPr>
                <w:t xml:space="preserve"> </w:t>
              </w:r>
              <w:r w:rsidR="00301C68" w:rsidRPr="007265B6">
                <w:rPr>
                  <w:w w:val="105"/>
                  <w:szCs w:val="22"/>
                </w:rPr>
                <w:t>at</w:t>
              </w:r>
              <w:r w:rsidR="00301C68" w:rsidRPr="007265B6">
                <w:rPr>
                  <w:spacing w:val="-10"/>
                  <w:w w:val="105"/>
                  <w:szCs w:val="22"/>
                </w:rPr>
                <w:t xml:space="preserve"> </w:t>
              </w:r>
              <w:r w:rsidR="00301C68" w:rsidRPr="007265B6">
                <w:rPr>
                  <w:w w:val="105"/>
                  <w:szCs w:val="22"/>
                </w:rPr>
                <w:t>the</w:t>
              </w:r>
              <w:r w:rsidR="00301C68" w:rsidRPr="007265B6">
                <w:rPr>
                  <w:spacing w:val="-11"/>
                  <w:w w:val="105"/>
                  <w:szCs w:val="22"/>
                </w:rPr>
                <w:t xml:space="preserve"> </w:t>
              </w:r>
              <w:r w:rsidR="00301C68" w:rsidRPr="007265B6">
                <w:rPr>
                  <w:w w:val="105"/>
                  <w:szCs w:val="22"/>
                </w:rPr>
                <w:t>next</w:t>
              </w:r>
              <w:r w:rsidR="00301C68" w:rsidRPr="007265B6">
                <w:rPr>
                  <w:spacing w:val="-10"/>
                  <w:w w:val="105"/>
                  <w:szCs w:val="22"/>
                </w:rPr>
                <w:t xml:space="preserve"> </w:t>
              </w:r>
              <w:r w:rsidR="00301C68" w:rsidRPr="007265B6">
                <w:rPr>
                  <w:w w:val="105"/>
                  <w:szCs w:val="22"/>
                </w:rPr>
                <w:t>irrigation</w:t>
              </w:r>
              <w:r w:rsidR="00301C68" w:rsidRPr="007265B6">
                <w:rPr>
                  <w:spacing w:val="-9"/>
                  <w:w w:val="105"/>
                  <w:szCs w:val="22"/>
                </w:rPr>
                <w:t xml:space="preserve"> </w:t>
              </w:r>
              <w:r w:rsidR="00301C68" w:rsidRPr="007265B6">
                <w:rPr>
                  <w:w w:val="105"/>
                  <w:szCs w:val="22"/>
                </w:rPr>
                <w:t>event)</w:t>
              </w:r>
              <w:r w:rsidR="00301C68" w:rsidRPr="007265B6">
                <w:rPr>
                  <w:spacing w:val="-10"/>
                  <w:w w:val="105"/>
                  <w:szCs w:val="22"/>
                </w:rPr>
                <w:t xml:space="preserve"> </w:t>
              </w:r>
            </w:ins>
            <w:r w:rsidRPr="00134BAD">
              <w:t xml:space="preserve">per </w:t>
            </w:r>
            <w:r w:rsidR="00DC161B" w:rsidRPr="00D5180B">
              <w:rPr>
                <w:rFonts w:cs="Calibri"/>
                <w:szCs w:val="22"/>
              </w:rPr>
              <w:t xml:space="preserve">water </w:t>
            </w:r>
            <w:r w:rsidRPr="00134BAD">
              <w:t xml:space="preserve">distribution system is required under these metrics. If there are multiple potential point-of-use sampling points in a </w:t>
            </w:r>
            <w:r w:rsidR="00DC161B" w:rsidRPr="00D5180B">
              <w:rPr>
                <w:rFonts w:cs="Calibri"/>
                <w:szCs w:val="22"/>
              </w:rPr>
              <w:t xml:space="preserve">water </w:t>
            </w:r>
            <w:r w:rsidRPr="00134BAD">
              <w:t xml:space="preserve">distribution system, then samples shall be taken from different point-of-use locations each subsequent </w:t>
            </w:r>
            <w:ins w:id="783" w:author="Susan" w:date="2020-05-05T09:28:00Z">
              <w:r w:rsidR="00301C68">
                <w:t>sampling event</w:t>
              </w:r>
            </w:ins>
            <w:del w:id="784" w:author="Susan" w:date="2020-05-05T09:28:00Z">
              <w:r w:rsidRPr="00134BAD" w:rsidDel="00301C68">
                <w:delText>month</w:delText>
              </w:r>
            </w:del>
            <w:r w:rsidRPr="00134BAD">
              <w:t xml:space="preserve"> (randomize or rotate sample locations). </w:t>
            </w:r>
            <w:commentRangeEnd w:id="777"/>
            <w:r w:rsidR="00711B8D">
              <w:rPr>
                <w:rStyle w:val="CommentReference"/>
                <w:rFonts w:ascii="Tahoma" w:hAnsi="Tahoma" w:cs="Tahoma"/>
                <w:lang w:eastAsia="x-none"/>
              </w:rPr>
              <w:commentReference w:id="777"/>
            </w:r>
          </w:p>
          <w:p w14:paraId="31774FF9" w14:textId="77777777" w:rsidR="00906126" w:rsidRPr="00134BAD" w:rsidDel="00F409A5" w:rsidRDefault="00906126" w:rsidP="00F409A5">
            <w:pPr>
              <w:autoSpaceDE w:val="0"/>
              <w:autoSpaceDN w:val="0"/>
              <w:adjustRightInd w:val="0"/>
              <w:rPr>
                <w:del w:id="785" w:author="Susan" w:date="2020-05-12T09:45:00Z"/>
              </w:rPr>
            </w:pPr>
            <w:r w:rsidRPr="00134BAD">
              <w:t xml:space="preserve">Water for pre-harvest, direct edible portion contact </w:t>
            </w:r>
            <w:r w:rsidR="00DC161B" w:rsidRPr="00D5180B">
              <w:rPr>
                <w:rFonts w:cs="Calibri"/>
                <w:szCs w:val="22"/>
              </w:rPr>
              <w:t>prior</w:t>
            </w:r>
            <w:r w:rsidR="00DC161B" w:rsidRPr="00134BAD">
              <w:t xml:space="preserve"> </w:t>
            </w:r>
            <w:r w:rsidRPr="00134BAD">
              <w:t xml:space="preserve">to </w:t>
            </w:r>
            <w:r w:rsidR="00011FCB" w:rsidRPr="00134BAD">
              <w:t xml:space="preserve">(&gt;) </w:t>
            </w:r>
            <w:commentRangeStart w:id="786"/>
            <w:del w:id="787" w:author="Susan" w:date="2020-05-12T09:45:00Z">
              <w:r w:rsidRPr="00134BAD" w:rsidDel="00F409A5">
                <w:delText xml:space="preserve">21 </w:delText>
              </w:r>
            </w:del>
            <w:ins w:id="788" w:author="Susan" w:date="2020-05-12T09:45:00Z">
              <w:r w:rsidR="00F409A5">
                <w:t>7</w:t>
              </w:r>
              <w:r w:rsidR="00F409A5" w:rsidRPr="00134BAD">
                <w:t xml:space="preserve"> </w:t>
              </w:r>
            </w:ins>
            <w:commentRangeEnd w:id="786"/>
            <w:r w:rsidR="00C50F54">
              <w:rPr>
                <w:rStyle w:val="CommentReference"/>
                <w:rFonts w:ascii="Tahoma" w:hAnsi="Tahoma" w:cs="Tahoma"/>
                <w:lang w:eastAsia="x-none"/>
              </w:rPr>
              <w:commentReference w:id="786"/>
            </w:r>
            <w:r w:rsidRPr="00134BAD">
              <w:t xml:space="preserve">days before scheduled harvest shall meet or exceed </w:t>
            </w:r>
            <w:r w:rsidR="00DC161B" w:rsidRPr="00D5180B">
              <w:rPr>
                <w:rFonts w:cs="Calibri"/>
                <w:szCs w:val="22"/>
              </w:rPr>
              <w:t>anti</w:t>
            </w:r>
            <w:r w:rsidRPr="00D5180B">
              <w:rPr>
                <w:rFonts w:cs="Calibri"/>
                <w:szCs w:val="22"/>
              </w:rPr>
              <w:t>microbial</w:t>
            </w:r>
            <w:r w:rsidRPr="00134BAD">
              <w:t xml:space="preserve"> standards for recreational water, based on a rolling geometric mean of the five (5) most recent samples. </w:t>
            </w:r>
            <w:commentRangeStart w:id="789"/>
            <w:del w:id="790" w:author="Susan" w:date="2020-05-12T09:45:00Z">
              <w:r w:rsidRPr="00134BAD" w:rsidDel="00F409A5">
                <w:delText>However, a rolling geometric mean of five samples is not necessarily required prior to irrigation or harvest. If less than five (5) samples are collected prior to irrigation, the acceptance criteria depend on the number of samples taken. For example:</w:delText>
              </w:r>
            </w:del>
          </w:p>
          <w:p w14:paraId="4943D162" w14:textId="77777777" w:rsidR="00906126" w:rsidRPr="00134BAD" w:rsidDel="00F409A5" w:rsidRDefault="00906126" w:rsidP="00F409A5">
            <w:pPr>
              <w:numPr>
                <w:ilvl w:val="0"/>
                <w:numId w:val="84"/>
              </w:numPr>
              <w:autoSpaceDE w:val="0"/>
              <w:autoSpaceDN w:val="0"/>
              <w:adjustRightInd w:val="0"/>
              <w:ind w:left="374" w:hanging="187"/>
              <w:rPr>
                <w:del w:id="791" w:author="Susan" w:date="2020-05-12T09:45:00Z"/>
              </w:rPr>
            </w:pPr>
            <w:del w:id="792" w:author="Susan" w:date="2020-05-12T09:45:00Z">
              <w:r w:rsidRPr="00134BAD" w:rsidDel="00F409A5">
                <w:delText xml:space="preserve">If only one (1) sample has been taken, it must be below (&lt;) 126 </w:delText>
              </w:r>
              <w:r w:rsidR="00782C72" w:rsidRPr="00134BAD" w:rsidDel="00F409A5">
                <w:delText xml:space="preserve">MPN </w:delText>
              </w:r>
              <w:r w:rsidRPr="00134BAD" w:rsidDel="00F409A5">
                <w:delText xml:space="preserve">/100 mL. </w:delText>
              </w:r>
            </w:del>
          </w:p>
          <w:p w14:paraId="49C472D8" w14:textId="77777777" w:rsidR="00906126" w:rsidRPr="00134BAD" w:rsidRDefault="00906126" w:rsidP="00F409A5">
            <w:pPr>
              <w:numPr>
                <w:ilvl w:val="0"/>
                <w:numId w:val="84"/>
              </w:numPr>
              <w:autoSpaceDE w:val="0"/>
              <w:autoSpaceDN w:val="0"/>
              <w:adjustRightInd w:val="0"/>
              <w:spacing w:before="0"/>
              <w:ind w:left="374" w:hanging="187"/>
            </w:pPr>
            <w:del w:id="793" w:author="Susan" w:date="2020-05-12T09:45:00Z">
              <w:r w:rsidRPr="00134BAD" w:rsidDel="00F409A5">
                <w:delText xml:space="preserve">Once two (2) samples are taken, a geometric mean can be calculated, and the normal acceptance criteria apply. </w:delText>
              </w:r>
            </w:del>
            <w:commentRangeEnd w:id="789"/>
            <w:r w:rsidR="00F409A5">
              <w:rPr>
                <w:rStyle w:val="CommentReference"/>
                <w:rFonts w:ascii="Tahoma" w:hAnsi="Tahoma" w:cs="Tahoma"/>
                <w:lang w:eastAsia="x-none"/>
              </w:rPr>
              <w:commentReference w:id="789"/>
            </w:r>
          </w:p>
          <w:p w14:paraId="1076A4EF" w14:textId="77777777" w:rsidR="00906126" w:rsidRPr="00134BAD" w:rsidRDefault="00906126" w:rsidP="00E3596A">
            <w:pPr>
              <w:autoSpaceDE w:val="0"/>
              <w:autoSpaceDN w:val="0"/>
              <w:adjustRightInd w:val="0"/>
            </w:pPr>
            <w:r w:rsidRPr="00134BAD">
              <w:lastRenderedPageBreak/>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contaminated water source. After the first sample is shown to be within acceptance criteria, subsequent samples shall be collected no less frequently than monthly at points-of-use within the </w:t>
            </w:r>
            <w:r w:rsidR="00DC161B" w:rsidRPr="00D5180B">
              <w:rPr>
                <w:rFonts w:cs="Calibri"/>
                <w:szCs w:val="22"/>
              </w:rPr>
              <w:t xml:space="preserve">water </w:t>
            </w:r>
            <w:r w:rsidRPr="00134BAD">
              <w:t>distribution system.</w:t>
            </w:r>
          </w:p>
          <w:p w14:paraId="32A21DD9" w14:textId="77777777" w:rsidR="00906126" w:rsidRPr="00134BAD" w:rsidRDefault="00906126" w:rsidP="00E3596A">
            <w:r w:rsidRPr="00134BAD">
              <w:t xml:space="preserve">Ideally, pre-harvest water used </w:t>
            </w:r>
            <w:r w:rsidR="00DC161B" w:rsidRPr="00D5180B">
              <w:rPr>
                <w:rFonts w:cs="Calibri"/>
                <w:szCs w:val="22"/>
              </w:rPr>
              <w:t>prior</w:t>
            </w:r>
            <w:r w:rsidR="00DC161B" w:rsidRPr="00134BAD">
              <w:t xml:space="preserve"> </w:t>
            </w:r>
            <w:r w:rsidRPr="00134BAD">
              <w:t xml:space="preserve">to </w:t>
            </w:r>
            <w:commentRangeStart w:id="794"/>
            <w:del w:id="795" w:author="Susan" w:date="2020-05-12T09:57:00Z">
              <w:r w:rsidRPr="00134BAD" w:rsidDel="001B2E7D">
                <w:delText xml:space="preserve">21 </w:delText>
              </w:r>
            </w:del>
            <w:ins w:id="796" w:author="Susan" w:date="2020-05-12T09:57:00Z">
              <w:r w:rsidR="001B2E7D">
                <w:t>7</w:t>
              </w:r>
              <w:r w:rsidR="001B2E7D" w:rsidRPr="00134BAD">
                <w:t xml:space="preserve"> </w:t>
              </w:r>
            </w:ins>
            <w:r w:rsidRPr="00134BAD">
              <w:t xml:space="preserve">days </w:t>
            </w:r>
            <w:commentRangeEnd w:id="794"/>
            <w:r w:rsidR="001B2E7D">
              <w:rPr>
                <w:rStyle w:val="CommentReference"/>
                <w:rFonts w:ascii="Tahoma" w:hAnsi="Tahoma" w:cs="Tahoma"/>
                <w:lang w:eastAsia="x-none"/>
              </w:rPr>
              <w:commentReference w:id="794"/>
            </w:r>
            <w:r w:rsidRPr="00134BAD">
              <w:t xml:space="preserve">before harvest for overhead applications should not contain generic </w:t>
            </w:r>
            <w:r w:rsidRPr="00134BAD">
              <w:rPr>
                <w:i/>
              </w:rPr>
              <w:t>E. coli</w:t>
            </w:r>
            <w:r w:rsidRPr="00134BAD">
              <w:t xml:space="preserve">, but low levels do not necessarily indicate that the water is unsafe. Investigation and/or remedial action </w:t>
            </w:r>
            <w:commentRangeStart w:id="797"/>
            <w:ins w:id="798" w:author="Susan" w:date="2020-05-12T09:57:00Z">
              <w:r w:rsidR="001B2E7D">
                <w:t>should</w:t>
              </w:r>
            </w:ins>
            <w:del w:id="799" w:author="Susan" w:date="2020-05-12T09:57:00Z">
              <w:r w:rsidRPr="00134BAD" w:rsidDel="001B2E7D">
                <w:delText>SHOULD</w:delText>
              </w:r>
            </w:del>
            <w:r w:rsidRPr="00134BAD">
              <w:t xml:space="preserve"> be taken when test results are higher than normal or indicate an upward trend. Investigation and remedial action </w:t>
            </w:r>
            <w:ins w:id="800" w:author="Susan" w:date="2020-05-12T09:57:00Z">
              <w:r w:rsidR="001B2E7D">
                <w:t>shall</w:t>
              </w:r>
            </w:ins>
            <w:del w:id="801" w:author="Susan" w:date="2020-05-12T09:57:00Z">
              <w:r w:rsidRPr="00134BAD" w:rsidDel="001B2E7D">
                <w:delText>SHALL</w:delText>
              </w:r>
            </w:del>
            <w:r w:rsidRPr="00134BAD">
              <w:t xml:space="preserve"> be </w:t>
            </w:r>
            <w:commentRangeEnd w:id="797"/>
            <w:r w:rsidR="001B2E7D">
              <w:rPr>
                <w:rStyle w:val="CommentReference"/>
                <w:rFonts w:ascii="Tahoma" w:hAnsi="Tahoma" w:cs="Tahoma"/>
                <w:lang w:eastAsia="x-none"/>
              </w:rPr>
              <w:commentReference w:id="797"/>
            </w:r>
            <w:r w:rsidRPr="00134BAD">
              <w:t>taken when acceptance criteria are exceeded.</w:t>
            </w:r>
          </w:p>
          <w:p w14:paraId="105FCA14" w14:textId="77777777" w:rsidR="00906126" w:rsidRPr="00134BAD" w:rsidRDefault="00906126" w:rsidP="00E3596A">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45D8163D" w14:textId="77777777" w:rsidR="00B95961" w:rsidRPr="00134BAD" w:rsidRDefault="00B95961" w:rsidP="00F0393F">
            <w:pPr>
              <w:numPr>
                <w:ilvl w:val="0"/>
                <w:numId w:val="32"/>
              </w:numPr>
              <w:tabs>
                <w:tab w:val="clear" w:pos="360"/>
              </w:tabs>
              <w:spacing w:before="0"/>
              <w:ind w:left="374" w:hanging="187"/>
            </w:pPr>
            <w:r w:rsidRPr="00134BAD">
              <w:t xml:space="preserve">Conduct an </w:t>
            </w:r>
            <w:r w:rsidRPr="00D5180B">
              <w:rPr>
                <w:rFonts w:cs="Calibri"/>
                <w:szCs w:val="22"/>
              </w:rPr>
              <w:t>ag</w:t>
            </w:r>
            <w:r w:rsidR="008C3BB5" w:rsidRPr="00D5180B">
              <w:rPr>
                <w:rFonts w:cs="Calibri"/>
                <w:szCs w:val="22"/>
              </w:rPr>
              <w:t>ricultural</w:t>
            </w:r>
            <w:r w:rsidRPr="00134BAD">
              <w:t xml:space="preserve"> water system assessment of water source and</w:t>
            </w:r>
            <w:r w:rsidRPr="00D5180B">
              <w:rPr>
                <w:rFonts w:cs="Calibri"/>
                <w:szCs w:val="22"/>
              </w:rPr>
              <w:t xml:space="preserve"> </w:t>
            </w:r>
            <w:r w:rsidR="00DC161B" w:rsidRPr="00D5180B">
              <w:rPr>
                <w:rFonts w:cs="Calibri"/>
                <w:szCs w:val="22"/>
              </w:rPr>
              <w:t>water</w:t>
            </w:r>
            <w:r w:rsidR="00DC161B" w:rsidRPr="00134BAD">
              <w:t xml:space="preserve"> </w:t>
            </w:r>
            <w:r w:rsidRPr="00134BAD">
              <w:t>distribution system to determine if a contamination source is evident and can be eliminated. Eliminate identified contamination source(s).</w:t>
            </w:r>
          </w:p>
          <w:p w14:paraId="0DDA0C1D" w14:textId="77777777" w:rsidR="00B95961" w:rsidRPr="00134BAD" w:rsidRDefault="00B95961" w:rsidP="00F0393F">
            <w:pPr>
              <w:numPr>
                <w:ilvl w:val="0"/>
                <w:numId w:val="32"/>
              </w:numPr>
              <w:tabs>
                <w:tab w:val="clear" w:pos="360"/>
              </w:tabs>
              <w:spacing w:before="0"/>
              <w:ind w:left="374" w:hanging="187"/>
            </w:pPr>
            <w:r w:rsidRPr="00134BAD">
              <w:t xml:space="preserve">For wells, perform an </w:t>
            </w:r>
            <w:r w:rsidRPr="00D5180B">
              <w:rPr>
                <w:rFonts w:cs="Calibri"/>
                <w:szCs w:val="22"/>
              </w:rPr>
              <w:t>ag</w:t>
            </w:r>
            <w:r w:rsidR="008C3BB5" w:rsidRPr="00D5180B">
              <w:rPr>
                <w:rFonts w:cs="Calibri"/>
                <w:szCs w:val="22"/>
              </w:rPr>
              <w:t>ricultural</w:t>
            </w:r>
            <w:r w:rsidRPr="00134BAD">
              <w:t xml:space="preserve"> water system assessment and/or treat as described in Appendix </w:t>
            </w:r>
            <w:r w:rsidR="0009027F">
              <w:t>A</w:t>
            </w:r>
            <w:r w:rsidRPr="00134BAD">
              <w:t>.</w:t>
            </w:r>
          </w:p>
          <w:p w14:paraId="010F61DF" w14:textId="77777777" w:rsidR="005F4549" w:rsidRPr="00D5180B" w:rsidRDefault="005F4549" w:rsidP="00F0393F">
            <w:pPr>
              <w:numPr>
                <w:ilvl w:val="0"/>
                <w:numId w:val="32"/>
              </w:numPr>
              <w:tabs>
                <w:tab w:val="clear" w:pos="360"/>
              </w:tabs>
              <w:spacing w:before="0"/>
              <w:ind w:left="374" w:hanging="187"/>
              <w:rPr>
                <w:rFonts w:cs="Calibri"/>
                <w:szCs w:val="22"/>
              </w:rPr>
            </w:pPr>
            <w:r w:rsidRPr="00D5180B">
              <w:rPr>
                <w:rFonts w:cs="Calibri"/>
                <w:szCs w:val="22"/>
              </w:rPr>
              <w:t>Or begin water treatment</w:t>
            </w:r>
            <w:ins w:id="802" w:author="Susan" w:date="2020-05-12T09:58:00Z">
              <w:r w:rsidR="001B2E7D">
                <w:rPr>
                  <w:rFonts w:cs="Calibri"/>
                  <w:szCs w:val="22"/>
                </w:rPr>
                <w:t xml:space="preserve"> </w:t>
              </w:r>
              <w:commentRangeStart w:id="803"/>
              <w:r w:rsidR="001B2E7D">
                <w:rPr>
                  <w:rFonts w:cs="Calibri"/>
                  <w:szCs w:val="22"/>
                </w:rPr>
                <w:t>per table 2D earlier than 7 days to harvest to meet microbial criteria</w:t>
              </w:r>
              <w:commentRangeEnd w:id="803"/>
              <w:r w:rsidR="001B2E7D">
                <w:rPr>
                  <w:rStyle w:val="CommentReference"/>
                  <w:rFonts w:ascii="Tahoma" w:hAnsi="Tahoma" w:cs="Tahoma"/>
                  <w:lang w:eastAsia="x-none"/>
                </w:rPr>
                <w:commentReference w:id="803"/>
              </w:r>
            </w:ins>
          </w:p>
          <w:p w14:paraId="462A575E" w14:textId="77777777" w:rsidR="00906126" w:rsidRPr="00134BAD" w:rsidRDefault="00B95961" w:rsidP="007B1690">
            <w:pPr>
              <w:autoSpaceDE w:val="0"/>
              <w:autoSpaceDN w:val="0"/>
              <w:adjustRightInd w:val="0"/>
              <w:spacing w:after="120"/>
              <w:ind w:left="58"/>
            </w:pPr>
            <w:r w:rsidRPr="00134BAD">
              <w:t xml:space="preserve">Retest the water after conducting the </w:t>
            </w:r>
            <w:r w:rsidRPr="00D5180B">
              <w:rPr>
                <w:rFonts w:cs="Calibri"/>
                <w:szCs w:val="22"/>
              </w:rPr>
              <w:t>ag</w:t>
            </w:r>
            <w:r w:rsidR="008C3BB5" w:rsidRPr="00D5180B">
              <w:rPr>
                <w:rFonts w:cs="Calibri"/>
                <w:szCs w:val="22"/>
              </w:rPr>
              <w:t>ricultural</w:t>
            </w:r>
            <w:r w:rsidRPr="00134BAD">
              <w:t xml:space="preserve"> water system assessment and/or taking remedial actions to determine if it meets the outlined microbial acceptance criteria for this use. </w:t>
            </w:r>
            <w:commentRangeStart w:id="804"/>
            <w:r w:rsidR="005F4549" w:rsidRPr="00D5180B">
              <w:rPr>
                <w:rFonts w:cs="Calibri"/>
                <w:szCs w:val="22"/>
              </w:rPr>
              <w:t xml:space="preserve">Retest the water daily, take </w:t>
            </w:r>
            <w:ins w:id="805" w:author="Susan" w:date="2020-05-12T09:59:00Z">
              <w:r w:rsidR="001B2E7D">
                <w:rPr>
                  <w:rFonts w:cs="Calibri"/>
                  <w:szCs w:val="22"/>
                </w:rPr>
                <w:t>five</w:t>
              </w:r>
            </w:ins>
            <w:del w:id="806" w:author="Susan" w:date="2020-05-12T09:59:00Z">
              <w:r w:rsidR="005F4549" w:rsidRPr="00D5180B" w:rsidDel="001B2E7D">
                <w:rPr>
                  <w:rFonts w:cs="Calibri"/>
                  <w:szCs w:val="22"/>
                </w:rPr>
                <w:delText>three</w:delText>
              </w:r>
            </w:del>
            <w:r w:rsidR="005F4549" w:rsidRPr="00D5180B">
              <w:rPr>
                <w:rFonts w:cs="Calibri"/>
                <w:szCs w:val="22"/>
              </w:rPr>
              <w:t xml:space="preserve"> samples</w:t>
            </w:r>
            <w:ins w:id="807" w:author="Susan" w:date="2020-05-12T10:00:00Z">
              <w:r w:rsidR="001B2E7D">
                <w:rPr>
                  <w:rFonts w:cs="Calibri"/>
                  <w:szCs w:val="22"/>
                </w:rPr>
                <w:t xml:space="preserve"> throughout the water distribution system</w:t>
              </w:r>
            </w:ins>
            <w:del w:id="808" w:author="Susan" w:date="2020-05-12T09:59:00Z">
              <w:r w:rsidR="005F4549" w:rsidRPr="00D5180B" w:rsidDel="001B2E7D">
                <w:rPr>
                  <w:rFonts w:cs="Calibri"/>
                  <w:szCs w:val="22"/>
                </w:rPr>
                <w:delText>, no less than 18 hours apart at the point closest to use</w:delText>
              </w:r>
            </w:del>
            <w:r w:rsidR="005F4549" w:rsidRPr="00D5180B">
              <w:rPr>
                <w:rFonts w:cs="Calibri"/>
                <w:szCs w:val="22"/>
              </w:rPr>
              <w:t xml:space="preserve">. </w:t>
            </w:r>
            <w:commentRangeEnd w:id="804"/>
            <w:r w:rsidR="001B2E7D">
              <w:rPr>
                <w:rStyle w:val="CommentReference"/>
                <w:rFonts w:ascii="Tahoma" w:hAnsi="Tahoma" w:cs="Tahoma"/>
                <w:lang w:eastAsia="x-none"/>
              </w:rPr>
              <w:commentReference w:id="804"/>
            </w:r>
            <w:r w:rsidRPr="00134BAD">
              <w:t xml:space="preserve">This sample should represent the conditions of the original water system, if feasible this test should be </w:t>
            </w:r>
            <w:r w:rsidR="007C36C1" w:rsidRPr="00134BAD">
              <w:t>at</w:t>
            </w:r>
            <w:r w:rsidRPr="00134BAD">
              <w:t xml:space="preserve"> the original sampling point. A more aggressive sampling program (i.e., sampling once per week instead of once per month) </w:t>
            </w:r>
            <w:r w:rsidR="00B3311C"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906126" w:rsidRPr="00D5180B" w14:paraId="5CD43E1A" w14:textId="77777777" w:rsidTr="00134BAD">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34C3F67F" w14:textId="77777777" w:rsidR="00906126" w:rsidRPr="00134BAD" w:rsidRDefault="00906126" w:rsidP="00E3596A">
            <w:pPr>
              <w:autoSpaceDE w:val="0"/>
              <w:autoSpaceDN w:val="0"/>
              <w:adjustRightInd w:val="0"/>
              <w:spacing w:before="120" w:after="120"/>
            </w:pPr>
            <w:r w:rsidRPr="00134BAD">
              <w:rPr>
                <w:b/>
              </w:rPr>
              <w:lastRenderedPageBreak/>
              <w:t>Test Method:</w:t>
            </w:r>
            <w:r w:rsidRPr="00134BAD">
              <w:t xml:space="preserve"> Any </w:t>
            </w:r>
            <w:r w:rsidR="008E6FC7" w:rsidRPr="00134BAD">
              <w:t>FDA-allowed</w:t>
            </w:r>
            <w:r w:rsidRPr="00134BAD">
              <w:t xml:space="preserve">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F21CD4" w:rsidRPr="00F21CD4">
              <w:rPr>
                <w:rStyle w:val="FootnoteReference"/>
              </w:rPr>
              <w:t>2</w:t>
            </w:r>
            <w:r w:rsidR="00F14773" w:rsidRPr="00D5180B">
              <w:rPr>
                <w:rFonts w:cs="Calibri"/>
                <w:szCs w:val="22"/>
              </w:rPr>
              <w:fldChar w:fldCharType="end"/>
            </w:r>
          </w:p>
        </w:tc>
      </w:tr>
      <w:tr w:rsidR="00906126" w:rsidRPr="00D5180B" w14:paraId="445C02E5" w14:textId="77777777" w:rsidTr="00134BAD">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555F4EB9" w14:textId="77777777" w:rsidR="00906126" w:rsidRPr="00134BAD" w:rsidRDefault="00906126" w:rsidP="00E3596A">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134BAD">
              <w:t>who is the responsible party for a period of two years.</w:t>
            </w:r>
          </w:p>
        </w:tc>
      </w:tr>
    </w:tbl>
    <w:p w14:paraId="18E7F66B" w14:textId="77777777" w:rsidR="00075A4A" w:rsidRDefault="00075A4A">
      <w:pPr>
        <w:spacing w:before="0" w:after="0"/>
        <w:rPr>
          <w:rFonts w:cs="Calibri"/>
          <w:b/>
          <w:bCs/>
          <w:iCs/>
          <w:sz w:val="24"/>
        </w:rPr>
      </w:pPr>
      <w:bookmarkStart w:id="809" w:name="_Toc8374941"/>
      <w:bookmarkEnd w:id="744"/>
      <w:r>
        <w:br w:type="page"/>
      </w:r>
    </w:p>
    <w:p w14:paraId="15E51794" w14:textId="77777777" w:rsidR="00BF4B76" w:rsidRDefault="00B64A1C" w:rsidP="00476F26">
      <w:pPr>
        <w:pStyle w:val="Heading2"/>
      </w:pPr>
      <w:bookmarkStart w:id="810" w:name="_Toc20839161"/>
      <w:r w:rsidRPr="00D5180B">
        <w:lastRenderedPageBreak/>
        <w:t xml:space="preserve">FIGURE </w:t>
      </w:r>
      <w:r w:rsidR="00764A84" w:rsidRPr="00D5180B">
        <w:t>5</w:t>
      </w:r>
      <w:r w:rsidRPr="00D5180B">
        <w:t>. Irrigation Water from Type B Ag</w:t>
      </w:r>
      <w:r w:rsidR="008C3BB5" w:rsidRPr="00D5180B">
        <w:t>ricultural</w:t>
      </w:r>
      <w:r w:rsidRPr="00D5180B">
        <w:t xml:space="preserve"> Water Systems</w:t>
      </w:r>
      <w:bookmarkEnd w:id="809"/>
      <w:r w:rsidRPr="00D5180B">
        <w:t xml:space="preserve"> </w:t>
      </w:r>
      <w:r w:rsidR="00DC5F91">
        <w:t>intended for Overhead Irrigation – See TABLE 2E</w:t>
      </w:r>
      <w:bookmarkStart w:id="811" w:name="_Toc8374942"/>
      <w:bookmarkEnd w:id="810"/>
    </w:p>
    <w:p w14:paraId="10C63ECB" w14:textId="77777777" w:rsidR="00973520" w:rsidRDefault="00973520">
      <w:pPr>
        <w:spacing w:before="0" w:after="0"/>
        <w:rPr>
          <w:rFonts w:cs="Calibri"/>
          <w:sz w:val="20"/>
          <w:szCs w:val="20"/>
        </w:rPr>
      </w:pPr>
    </w:p>
    <w:p w14:paraId="2063A3CD" w14:textId="77777777" w:rsidR="00973520" w:rsidRDefault="00973520">
      <w:pPr>
        <w:spacing w:before="0" w:after="0"/>
        <w:rPr>
          <w:rFonts w:cs="Calibri"/>
          <w:sz w:val="20"/>
          <w:szCs w:val="20"/>
        </w:rPr>
      </w:pPr>
    </w:p>
    <w:p w14:paraId="298FAFD6" w14:textId="77777777" w:rsidR="00973520" w:rsidRDefault="00973520">
      <w:pPr>
        <w:spacing w:before="0" w:after="0"/>
      </w:pPr>
    </w:p>
    <w:p w14:paraId="08597FB5" w14:textId="77777777" w:rsidR="00075A4A" w:rsidRPr="006761C0" w:rsidRDefault="00973520">
      <w:pPr>
        <w:spacing w:before="0" w:after="0"/>
      </w:pPr>
      <w:r>
        <w:rPr>
          <w:noProof/>
        </w:rPr>
        <mc:AlternateContent>
          <mc:Choice Requires="wpc">
            <w:drawing>
              <wp:inline distT="0" distB="0" distL="0" distR="0" wp14:anchorId="17C5F39E" wp14:editId="201FB1FE">
                <wp:extent cx="6107430" cy="6882130"/>
                <wp:effectExtent l="0" t="0" r="102870" b="0"/>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14300" y="2505076"/>
                            <a:ext cx="2400300" cy="1466850"/>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1E9B37B4" w14:textId="77777777" w:rsidR="0049129D" w:rsidRPr="002615C4" w:rsidRDefault="0049129D"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04CC7EFF" w14:textId="77777777" w:rsidR="0049129D" w:rsidRPr="00284D9C" w:rsidRDefault="0049129D"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3430B236" w14:textId="77777777" w:rsidR="0049129D" w:rsidRPr="00B005EE" w:rsidRDefault="0049129D"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4B319696" w14:textId="77777777" w:rsidR="0049129D" w:rsidRPr="00B005EE" w:rsidRDefault="0049129D"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486AD195" w14:textId="77777777" w:rsidR="0049129D" w:rsidRPr="00B005EE" w:rsidRDefault="0049129D"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44F719D8" w14:textId="77777777" w:rsidR="0049129D" w:rsidRPr="00284D9C" w:rsidRDefault="0049129D"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BA99D3B" w14:textId="77777777" w:rsidR="0049129D" w:rsidRPr="002615C4" w:rsidRDefault="0049129D" w:rsidP="00973520">
                              <w:pPr>
                                <w:jc w:val="center"/>
                                <w:rPr>
                                  <w:rFonts w:cs="Calibri"/>
                                  <w:b/>
                                  <w:color w:val="FFFFFF"/>
                                  <w:sz w:val="20"/>
                                  <w:szCs w:val="20"/>
                                  <w:u w:val="single"/>
                                </w:rPr>
                              </w:pPr>
                              <w:r w:rsidRPr="002615C4">
                                <w:rPr>
                                  <w:rFonts w:cs="Calibri"/>
                                  <w:b/>
                                  <w:color w:val="FFFFFF"/>
                                  <w:sz w:val="20"/>
                                  <w:szCs w:val="20"/>
                                  <w:u w:val="single"/>
                                </w:rPr>
                                <w:t>ACCEPTANCE CRITERIA</w:t>
                              </w:r>
                            </w:p>
                            <w:p w14:paraId="6501CF67" w14:textId="77777777" w:rsidR="0049129D" w:rsidRPr="002615C4" w:rsidRDefault="0049129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117E7CB6" w14:textId="77777777" w:rsidR="0049129D" w:rsidRPr="002615C4" w:rsidRDefault="0049129D" w:rsidP="00973520">
                              <w:pPr>
                                <w:spacing w:before="0" w:after="0"/>
                                <w:jc w:val="center"/>
                                <w:rPr>
                                  <w:rFonts w:cs="Calibri"/>
                                  <w:color w:val="FFFFFF"/>
                                  <w:sz w:val="20"/>
                                  <w:szCs w:val="20"/>
                                </w:rPr>
                              </w:pPr>
                              <w:r w:rsidRPr="002615C4">
                                <w:rPr>
                                  <w:rFonts w:cs="Calibri"/>
                                  <w:color w:val="FFFFFF"/>
                                  <w:sz w:val="20"/>
                                  <w:szCs w:val="20"/>
                                </w:rPr>
                                <w:t>(Geometric mean)</w:t>
                              </w:r>
                            </w:p>
                            <w:p w14:paraId="3C8300DF" w14:textId="77777777" w:rsidR="0049129D" w:rsidRPr="002615C4" w:rsidRDefault="0049129D"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08C5520B" w14:textId="77777777" w:rsidR="0049129D" w:rsidRPr="002615C4" w:rsidRDefault="0049129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579731" y="2561239"/>
                            <a:ext cx="3527699" cy="3970189"/>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4D9B5ACB" w14:textId="77777777" w:rsidR="0049129D" w:rsidRPr="002615C4" w:rsidRDefault="0049129D" w:rsidP="00973520">
                              <w:pPr>
                                <w:rPr>
                                  <w:rFonts w:cs="Calibri"/>
                                  <w:b/>
                                  <w:sz w:val="20"/>
                                  <w:szCs w:val="20"/>
                                </w:rPr>
                              </w:pPr>
                              <w:r w:rsidRPr="002615C4">
                                <w:rPr>
                                  <w:rFonts w:cs="Calibri"/>
                                  <w:b/>
                                  <w:sz w:val="20"/>
                                  <w:szCs w:val="20"/>
                                </w:rPr>
                                <w:t>REMEDIAL ACTIONS:</w:t>
                              </w:r>
                            </w:p>
                            <w:p w14:paraId="5BF7078B" w14:textId="77777777" w:rsidR="0049129D" w:rsidRPr="002615C4" w:rsidRDefault="0049129D"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E94B9E" w14:textId="77777777" w:rsidR="0049129D" w:rsidRPr="002615C4" w:rsidRDefault="0049129D"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4706CA5C" w14:textId="77777777" w:rsidR="0049129D" w:rsidRPr="002615C4" w:rsidRDefault="0049129D"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6A8DFCB8" w14:textId="77777777" w:rsidR="0049129D" w:rsidRPr="002615C4" w:rsidRDefault="0049129D"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6424FBC1" w14:textId="77777777" w:rsidR="0049129D" w:rsidRPr="002615C4" w:rsidRDefault="0049129D"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9DAFDF1" w14:textId="77777777" w:rsidR="0049129D" w:rsidRPr="002615C4" w:rsidRDefault="0049129D"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60A4A77B" w14:textId="77777777" w:rsidR="0049129D" w:rsidRPr="002615C4" w:rsidRDefault="0049129D" w:rsidP="00973520">
                              <w:pPr>
                                <w:spacing w:before="0" w:after="120"/>
                                <w:jc w:val="center"/>
                                <w:rPr>
                                  <w:rFonts w:cs="Calibri"/>
                                  <w:b/>
                                  <w:sz w:val="20"/>
                                  <w:szCs w:val="20"/>
                                  <w:u w:val="single"/>
                                </w:rPr>
                              </w:pPr>
                              <w:r w:rsidRPr="002615C4">
                                <w:rPr>
                                  <w:rFonts w:cs="Calibri"/>
                                  <w:b/>
                                  <w:sz w:val="20"/>
                                  <w:szCs w:val="20"/>
                                  <w:u w:val="single"/>
                                </w:rPr>
                                <w:t>ACTION LEVEL</w:t>
                              </w:r>
                            </w:p>
                            <w:p w14:paraId="27B9FC71" w14:textId="77777777" w:rsidR="0049129D" w:rsidRPr="00B005EE" w:rsidRDefault="0049129D"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25163DF7" w14:textId="77777777" w:rsidR="0049129D" w:rsidRPr="00B005EE" w:rsidRDefault="0049129D" w:rsidP="00973520">
                              <w:pPr>
                                <w:spacing w:before="0" w:after="0"/>
                                <w:jc w:val="center"/>
                                <w:rPr>
                                  <w:rFonts w:cs="Calibri"/>
                                  <w:sz w:val="20"/>
                                  <w:szCs w:val="20"/>
                                </w:rPr>
                              </w:pPr>
                              <w:r w:rsidRPr="00B005EE">
                                <w:rPr>
                                  <w:rFonts w:cs="Calibri"/>
                                  <w:sz w:val="20"/>
                                  <w:szCs w:val="20"/>
                                </w:rPr>
                                <w:t>(Geometric mean)</w:t>
                              </w:r>
                            </w:p>
                            <w:p w14:paraId="6153E812" w14:textId="77777777" w:rsidR="0049129D" w:rsidRPr="00B005EE" w:rsidRDefault="0049129D"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6AFAF558" w14:textId="77777777" w:rsidR="0049129D" w:rsidRPr="00B005EE" w:rsidRDefault="0049129D"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0"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65F5EA13" w14:textId="77777777" w:rsidR="0049129D" w:rsidRPr="002615C4" w:rsidRDefault="0049129D" w:rsidP="00973520">
                              <w:pPr>
                                <w:rPr>
                                  <w:rFonts w:cs="Calibri"/>
                                  <w:b/>
                                  <w:sz w:val="20"/>
                                  <w:szCs w:val="20"/>
                                </w:rPr>
                              </w:pPr>
                              <w:r w:rsidRPr="002615C4">
                                <w:rPr>
                                  <w:rFonts w:cs="Calibri"/>
                                  <w:b/>
                                  <w:sz w:val="20"/>
                                  <w:szCs w:val="20"/>
                                </w:rPr>
                                <w:t xml:space="preserve">CROP TESTING:  </w:t>
                              </w:r>
                            </w:p>
                            <w:p w14:paraId="2621C275" w14:textId="77777777" w:rsidR="0049129D" w:rsidRDefault="0049129D"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812"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782DB707" w14:textId="77777777" w:rsidR="0049129D" w:rsidRPr="000559F7" w:rsidRDefault="0049129D"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0CD36E0C" w14:textId="77777777" w:rsidR="0049129D" w:rsidRPr="000559F7" w:rsidRDefault="0049129D"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234946" y="567630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7C5F39E" id="Canvas 113" o:spid="_x0000_s1093" editas="canvas" style="width:480.9pt;height:541.9pt;mso-position-horizontal-relative:char;mso-position-vertical-relative:line" coordsize="61074,68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">
                <v:shape id="_x0000_s1094" type="#_x0000_t75" style="position:absolute;width:61074;height:68821;visibility:visible;mso-wrap-style:square" filled="t" fillcolor="#dbdbdb">
                  <v:fill o:detectmouseclick="t"/>
                  <v:path o:connecttype="none"/>
                </v:shape>
                <v:shape id="Text Box 115" o:spid="_x0000_s1095" type="#_x0000_t202" style="position:absolute;left:1143;top:25050;width:24003;height:14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fillcolor="#c5e0b3">
                  <v:shadow on="t" opacity=".5" offset="6pt,6pt"/>
                  <v:textbox inset="6.84pt,3.42pt,6.84pt,3.42pt">
                    <w:txbxContent>
                      <w:p w14:paraId="1E9B37B4" w14:textId="77777777" w:rsidR="0049129D" w:rsidRPr="002615C4" w:rsidRDefault="0049129D"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o:spid="_x0000_s1096" style="position:absolute;left:1800;top:615;width:56874;height:1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fillcolor="#2f5496" stroked="f" strokecolor="#f2f2f2" strokeweight="3pt">
                  <v:shadow on="t" color="#1f3763" opacity=".5" offset="6pt,6pt"/>
                  <v:textbox inset="6.84pt,3.42pt,6.84pt,3.42pt">
                    <w:txbxContent>
                      <w:p w14:paraId="04CC7EFF" w14:textId="77777777" w:rsidR="0049129D" w:rsidRPr="00284D9C" w:rsidRDefault="0049129D"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3430B236" w14:textId="77777777" w:rsidR="0049129D" w:rsidRPr="00B005EE" w:rsidRDefault="0049129D"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4B319696" w14:textId="77777777" w:rsidR="0049129D" w:rsidRPr="00B005EE" w:rsidRDefault="0049129D"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w:t>
                        </w:r>
                        <w:proofErr w:type="gramStart"/>
                        <w:r w:rsidRPr="00B005EE">
                          <w:rPr>
                            <w:rFonts w:cs="Calibri"/>
                            <w:color w:val="FFFFFF"/>
                            <w:sz w:val="20"/>
                            <w:szCs w:val="20"/>
                          </w:rPr>
                          <w:t>a</w:t>
                        </w:r>
                        <w:proofErr w:type="gramEnd"/>
                        <w:r w:rsidRPr="00B005EE">
                          <w:rPr>
                            <w:rFonts w:cs="Calibri"/>
                            <w:color w:val="FFFFFF"/>
                            <w:sz w:val="20"/>
                            <w:szCs w:val="20"/>
                          </w:rPr>
                          <w:t xml:space="preserve"> FDA-allowable method.</w:t>
                        </w:r>
                      </w:p>
                      <w:p w14:paraId="486AD195" w14:textId="77777777" w:rsidR="0049129D" w:rsidRPr="00B005EE" w:rsidRDefault="0049129D"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44F719D8" w14:textId="77777777" w:rsidR="0049129D" w:rsidRPr="00284D9C" w:rsidRDefault="0049129D" w:rsidP="00973520">
                        <w:pPr>
                          <w:rPr>
                            <w:rFonts w:ascii="Arial" w:hAnsi="Arial"/>
                            <w:color w:val="FFFFFF"/>
                            <w:sz w:val="18"/>
                            <w:szCs w:val="19"/>
                          </w:rPr>
                        </w:pPr>
                      </w:p>
                    </w:txbxContent>
                  </v:textbox>
                </v:rect>
                <v:shape id="AutoShape 117" o:spid="_x0000_s1097" type="#_x0000_t177" style="position:absolute;left:3300;top:12001;width:20926;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fillcolor="#060" stroked="f" strokecolor="#f2f2f2" strokeweight="3pt">
                  <v:shadow on="t" type="perspective" color="#375623" opacity=".5" origin=",.5" offset="0,0" matrix=",,,.5"/>
                  <v:textbox inset="6.84pt,3.42pt,6.84pt,3.42pt">
                    <w:txbxContent>
                      <w:p w14:paraId="6BA99D3B" w14:textId="77777777" w:rsidR="0049129D" w:rsidRPr="002615C4" w:rsidRDefault="0049129D" w:rsidP="00973520">
                        <w:pPr>
                          <w:jc w:val="center"/>
                          <w:rPr>
                            <w:rFonts w:cs="Calibri"/>
                            <w:b/>
                            <w:color w:val="FFFFFF"/>
                            <w:sz w:val="20"/>
                            <w:szCs w:val="20"/>
                            <w:u w:val="single"/>
                          </w:rPr>
                        </w:pPr>
                        <w:r w:rsidRPr="002615C4">
                          <w:rPr>
                            <w:rFonts w:cs="Calibri"/>
                            <w:b/>
                            <w:color w:val="FFFFFF"/>
                            <w:sz w:val="20"/>
                            <w:szCs w:val="20"/>
                            <w:u w:val="single"/>
                          </w:rPr>
                          <w:t>ACCEPTANCE CRITERIA</w:t>
                        </w:r>
                      </w:p>
                      <w:p w14:paraId="6501CF67" w14:textId="77777777" w:rsidR="0049129D" w:rsidRPr="002615C4" w:rsidRDefault="0049129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117E7CB6" w14:textId="77777777" w:rsidR="0049129D" w:rsidRPr="002615C4" w:rsidRDefault="0049129D" w:rsidP="00973520">
                        <w:pPr>
                          <w:spacing w:before="0" w:after="0"/>
                          <w:jc w:val="center"/>
                          <w:rPr>
                            <w:rFonts w:cs="Calibri"/>
                            <w:color w:val="FFFFFF"/>
                            <w:sz w:val="20"/>
                            <w:szCs w:val="20"/>
                          </w:rPr>
                        </w:pPr>
                        <w:r w:rsidRPr="002615C4">
                          <w:rPr>
                            <w:rFonts w:cs="Calibri"/>
                            <w:color w:val="FFFFFF"/>
                            <w:sz w:val="20"/>
                            <w:szCs w:val="20"/>
                          </w:rPr>
                          <w:t>(Geometric mean)</w:t>
                        </w:r>
                      </w:p>
                      <w:p w14:paraId="3C8300DF" w14:textId="77777777" w:rsidR="0049129D" w:rsidRPr="002615C4" w:rsidRDefault="0049129D"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08C5520B" w14:textId="77777777" w:rsidR="0049129D" w:rsidRPr="002615C4" w:rsidRDefault="0049129D"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v:textbox>
                </v:shape>
                <v:shape id="Text Box 119" o:spid="_x0000_s1098" type="#_x0000_t202" style="position:absolute;left:25797;top:25612;width:35277;height:39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fillcolor="#bdd6ee">
                  <v:shadow on="t" opacity=".5" offset="6pt,6pt"/>
                  <v:textbox inset="6.84pt,3.42pt,6.84pt,3.42pt">
                    <w:txbxContent>
                      <w:p w14:paraId="4D9B5ACB" w14:textId="77777777" w:rsidR="0049129D" w:rsidRPr="002615C4" w:rsidRDefault="0049129D" w:rsidP="00973520">
                        <w:pPr>
                          <w:rPr>
                            <w:rFonts w:cs="Calibri"/>
                            <w:b/>
                            <w:sz w:val="20"/>
                            <w:szCs w:val="20"/>
                          </w:rPr>
                        </w:pPr>
                        <w:r w:rsidRPr="002615C4">
                          <w:rPr>
                            <w:rFonts w:cs="Calibri"/>
                            <w:b/>
                            <w:sz w:val="20"/>
                            <w:szCs w:val="20"/>
                          </w:rPr>
                          <w:t>REMEDIAL ACTIONS:</w:t>
                        </w:r>
                      </w:p>
                      <w:p w14:paraId="5BF7078B" w14:textId="77777777" w:rsidR="0049129D" w:rsidRPr="002615C4" w:rsidRDefault="0049129D"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E94B9E" w14:textId="77777777" w:rsidR="0049129D" w:rsidRPr="002615C4" w:rsidRDefault="0049129D"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4706CA5C" w14:textId="77777777" w:rsidR="0049129D" w:rsidRPr="002615C4" w:rsidRDefault="0049129D"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6A8DFCB8" w14:textId="77777777" w:rsidR="0049129D" w:rsidRPr="002615C4" w:rsidRDefault="0049129D"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6424FBC1" w14:textId="77777777" w:rsidR="0049129D" w:rsidRPr="002615C4" w:rsidRDefault="0049129D"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9DAFDF1" w14:textId="77777777" w:rsidR="0049129D" w:rsidRPr="002615C4" w:rsidRDefault="0049129D"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o:spid="_x0000_s1099" type="#_x0000_t177" style="position:absolute;left:31340;top:12001;width:24266;height:14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fillcolor="#c00000" stroked="f">
                  <v:shadow on="t" type="perspective" opacity=".5" origin=",.5" offset="0,0" matrix=",,,.5"/>
                  <v:textbox inset="6.84pt,3.42pt,6.84pt,3.42pt">
                    <w:txbxContent>
                      <w:p w14:paraId="60A4A77B" w14:textId="77777777" w:rsidR="0049129D" w:rsidRPr="002615C4" w:rsidRDefault="0049129D" w:rsidP="00973520">
                        <w:pPr>
                          <w:spacing w:before="0" w:after="120"/>
                          <w:jc w:val="center"/>
                          <w:rPr>
                            <w:rFonts w:cs="Calibri"/>
                            <w:b/>
                            <w:sz w:val="20"/>
                            <w:szCs w:val="20"/>
                            <w:u w:val="single"/>
                          </w:rPr>
                        </w:pPr>
                        <w:r w:rsidRPr="002615C4">
                          <w:rPr>
                            <w:rFonts w:cs="Calibri"/>
                            <w:b/>
                            <w:sz w:val="20"/>
                            <w:szCs w:val="20"/>
                            <w:u w:val="single"/>
                          </w:rPr>
                          <w:t>ACTION LEVEL</w:t>
                        </w:r>
                      </w:p>
                      <w:p w14:paraId="27B9FC71" w14:textId="77777777" w:rsidR="0049129D" w:rsidRPr="00B005EE" w:rsidRDefault="0049129D"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25163DF7" w14:textId="77777777" w:rsidR="0049129D" w:rsidRPr="00B005EE" w:rsidRDefault="0049129D" w:rsidP="00973520">
                        <w:pPr>
                          <w:spacing w:before="0" w:after="0"/>
                          <w:jc w:val="center"/>
                          <w:rPr>
                            <w:rFonts w:cs="Calibri"/>
                            <w:sz w:val="20"/>
                            <w:szCs w:val="20"/>
                          </w:rPr>
                        </w:pPr>
                        <w:r w:rsidRPr="00B005EE">
                          <w:rPr>
                            <w:rFonts w:cs="Calibri"/>
                            <w:sz w:val="20"/>
                            <w:szCs w:val="20"/>
                          </w:rPr>
                          <w:t>(Geometric mean)</w:t>
                        </w:r>
                      </w:p>
                      <w:p w14:paraId="6153E812" w14:textId="77777777" w:rsidR="0049129D" w:rsidRPr="00B005EE" w:rsidRDefault="0049129D"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6AFAF558" w14:textId="77777777" w:rsidR="0049129D" w:rsidRPr="00B005EE" w:rsidRDefault="0049129D"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120" o:spid="_x0000_s1100" type="#_x0000_t114" style="position:absolute;top:39975;width:25146;height:2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fillcolor="#bdd6ee">
                  <v:shadow on="t" opacity=".5" offset="6pt,6pt"/>
                  <v:textbox>
                    <w:txbxContent>
                      <w:p w14:paraId="65F5EA13" w14:textId="77777777" w:rsidR="0049129D" w:rsidRPr="002615C4" w:rsidRDefault="0049129D" w:rsidP="00973520">
                        <w:pPr>
                          <w:rPr>
                            <w:rFonts w:cs="Calibri"/>
                            <w:b/>
                            <w:sz w:val="20"/>
                            <w:szCs w:val="20"/>
                          </w:rPr>
                        </w:pPr>
                        <w:r w:rsidRPr="002615C4">
                          <w:rPr>
                            <w:rFonts w:cs="Calibri"/>
                            <w:b/>
                            <w:sz w:val="20"/>
                            <w:szCs w:val="20"/>
                          </w:rPr>
                          <w:t xml:space="preserve">CROP TESTING:  </w:t>
                        </w:r>
                      </w:p>
                      <w:p w14:paraId="2621C275" w14:textId="77777777" w:rsidR="0049129D" w:rsidRDefault="0049129D"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821"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782DB707" w14:textId="77777777" w:rsidR="0049129D" w:rsidRPr="000559F7" w:rsidRDefault="0049129D"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0CD36E0C" w14:textId="77777777" w:rsidR="0049129D" w:rsidRPr="000559F7" w:rsidRDefault="0049129D" w:rsidP="000559F7">
                        <w:pPr>
                          <w:rPr>
                            <w:rFonts w:cs="Calibri"/>
                            <w:sz w:val="20"/>
                            <w:szCs w:val="20"/>
                          </w:rPr>
                        </w:pPr>
                      </w:p>
                    </w:txbxContent>
                  </v:textbox>
                </v:shape>
                <v:shape id="AutoShape 121" o:spid="_x0000_s1101" type="#_x0000_t13" style="position:absolute;left:22349;top:56763;width:4961;height:2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adj="12806" fillcolor="#2f5496" stroked="f"/>
                <w10:anchorlock/>
              </v:group>
            </w:pict>
          </mc:Fallback>
        </mc:AlternateContent>
      </w:r>
    </w:p>
    <w:p w14:paraId="6C8509DC" w14:textId="77777777" w:rsidR="00207F60" w:rsidRDefault="00207F60">
      <w:pPr>
        <w:spacing w:before="0" w:after="0"/>
        <w:rPr>
          <w:rFonts w:cs="Calibri"/>
          <w:b/>
          <w:bCs/>
          <w:iCs/>
          <w:sz w:val="24"/>
        </w:rPr>
      </w:pPr>
      <w:bookmarkStart w:id="813" w:name="_Toc20839162"/>
      <w:r>
        <w:br w:type="page"/>
      </w:r>
    </w:p>
    <w:p w14:paraId="46D82539" w14:textId="77777777" w:rsidR="00BF4B76" w:rsidRPr="00D5180B" w:rsidRDefault="00BF4B76" w:rsidP="00476F26">
      <w:pPr>
        <w:pStyle w:val="Heading2"/>
      </w:pPr>
      <w:r w:rsidRPr="00D5180B">
        <w:lastRenderedPageBreak/>
        <w:t>TABLE</w:t>
      </w:r>
      <w:r w:rsidR="00DC5F91">
        <w:t>2F</w:t>
      </w:r>
      <w:r w:rsidRPr="00D5180B">
        <w:t>. Remedial Actions for Type A and B→A Ag</w:t>
      </w:r>
      <w:r w:rsidR="008C3BB5" w:rsidRPr="00D5180B">
        <w:t>ricultural</w:t>
      </w:r>
      <w:r w:rsidRPr="00D5180B">
        <w:t xml:space="preserve"> Water Systems</w:t>
      </w:r>
      <w:bookmarkEnd w:id="811"/>
      <w:r w:rsidR="00C73755" w:rsidRPr="00D5180B">
        <w:t xml:space="preserve"> – See FIGURE 4</w:t>
      </w:r>
      <w:bookmarkEnd w:id="813"/>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6BDF37E0"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6D18CF8D" w14:textId="77777777" w:rsidR="00EB4DDD" w:rsidRPr="00134BAD" w:rsidRDefault="00EB4DDD" w:rsidP="00207F60">
            <w:pPr>
              <w:keepNext/>
              <w:autoSpaceDE w:val="0"/>
              <w:autoSpaceDN w:val="0"/>
              <w:adjustRightInd w:val="0"/>
              <w:spacing w:before="120" w:after="120"/>
              <w:rPr>
                <w:b/>
                <w:sz w:val="28"/>
              </w:rPr>
            </w:pPr>
            <w:r w:rsidRPr="00134BAD">
              <w:rPr>
                <w:b/>
                <w:sz w:val="28"/>
              </w:rPr>
              <w:t xml:space="preserve">Level 1 Assessment </w:t>
            </w:r>
          </w:p>
        </w:tc>
      </w:tr>
      <w:tr w:rsidR="00EB4DDD" w:rsidRPr="00D5180B" w14:paraId="690F76ED"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D6F7CB1" w14:textId="77777777" w:rsidR="00EB4DDD" w:rsidRPr="005A7CF9" w:rsidRDefault="00EB4DDD" w:rsidP="00207F60">
            <w:pPr>
              <w:keepNext/>
              <w:spacing w:before="120"/>
              <w:rPr>
                <w:b/>
              </w:rPr>
            </w:pPr>
            <w:r w:rsidRPr="005A7CF9">
              <w:rPr>
                <w:b/>
              </w:rPr>
              <w:t xml:space="preserve">Target Organisms: </w:t>
            </w:r>
            <w:r w:rsidRPr="005A7CF9">
              <w:t xml:space="preserve"> Generic </w:t>
            </w:r>
            <w:r w:rsidRPr="005A7CF9">
              <w:rPr>
                <w:i/>
              </w:rPr>
              <w:t>E. coli</w:t>
            </w:r>
            <w:r w:rsidRPr="005A7CF9">
              <w:t xml:space="preserve"> </w:t>
            </w:r>
            <w:r w:rsidR="00251061" w:rsidRPr="005A7CF9">
              <w:t xml:space="preserve">and </w:t>
            </w:r>
            <w:r w:rsidR="00193F74">
              <w:t>t</w:t>
            </w:r>
            <w:r w:rsidR="00251061" w:rsidRPr="005A7CF9">
              <w:t xml:space="preserve">otal </w:t>
            </w:r>
            <w:r w:rsidR="00193F74">
              <w:t>c</w:t>
            </w:r>
            <w:r w:rsidR="00251061" w:rsidRPr="005A7CF9">
              <w:t>oliforms</w:t>
            </w:r>
          </w:p>
        </w:tc>
      </w:tr>
      <w:tr w:rsidR="00EB4DDD" w:rsidRPr="00D5180B" w14:paraId="3870AF01" w14:textId="77777777" w:rsidTr="00207F60">
        <w:trPr>
          <w:trHeight w:val="1430"/>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11526035" w14:textId="77777777" w:rsidR="00EB4DDD" w:rsidRPr="005A7CF9" w:rsidRDefault="00205CC1" w:rsidP="00207F60">
            <w:pPr>
              <w:keepNext/>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20417945" w14:textId="77777777" w:rsidR="00EB4DDD" w:rsidRPr="005A7CF9" w:rsidRDefault="00EB4DDD" w:rsidP="00207F60">
            <w:pPr>
              <w:keepNext/>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r w:rsidR="00250F3A" w:rsidRPr="005A7CF9">
              <w:rPr>
                <w:rFonts w:cs="Calibri"/>
                <w:szCs w:val="22"/>
              </w:rPr>
              <w:t xml:space="preserve"> with a minimum of one from the last sprinkler head</w:t>
            </w:r>
            <w:r w:rsidRPr="005A7CF9">
              <w:t xml:space="preserve">, i.e., at the last point of contact with the crop - last sprinkler head. </w:t>
            </w:r>
          </w:p>
          <w:p w14:paraId="0AD5FF65" w14:textId="77777777" w:rsidR="00B95961" w:rsidRPr="005A7CF9" w:rsidRDefault="00205CC1" w:rsidP="00207F60">
            <w:pPr>
              <w:keepNext/>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4EB3896D" w14:textId="77777777" w:rsidR="00B95961" w:rsidRPr="005A7CF9" w:rsidRDefault="00B95961" w:rsidP="00207F60">
            <w:pPr>
              <w:keepNext/>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58ABFC3A" w14:textId="77777777" w:rsidR="00EB4DDD" w:rsidRPr="005A7CF9" w:rsidRDefault="00205CC1" w:rsidP="00207F60">
            <w:pPr>
              <w:keepNext/>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w:t>
            </w:r>
            <w:r w:rsidR="00BD7074">
              <w:rPr>
                <w:b/>
              </w:rPr>
              <w:t>G</w:t>
            </w:r>
            <w:r w:rsidR="00251061" w:rsidRPr="005A7CF9">
              <w:rPr>
                <w:b/>
              </w:rPr>
              <w:t xml:space="preserve">eneric </w:t>
            </w:r>
            <w:r w:rsidR="00251061" w:rsidRPr="005A7CF9">
              <w:rPr>
                <w:b/>
                <w:i/>
              </w:rPr>
              <w:t>E. coli</w:t>
            </w:r>
            <w:r w:rsidR="00EB4DDD" w:rsidRPr="005A7CF9">
              <w:rPr>
                <w:b/>
              </w:rPr>
              <w:t>:</w:t>
            </w:r>
          </w:p>
          <w:p w14:paraId="58F830E9" w14:textId="77777777" w:rsidR="00EB4DDD" w:rsidRPr="005A7CF9" w:rsidRDefault="00383270" w:rsidP="00207F60">
            <w:pPr>
              <w:keepNext/>
              <w:spacing w:after="120"/>
              <w:ind w:left="150"/>
            </w:pPr>
            <w:r w:rsidRPr="005A7CF9">
              <w:t>80% non-detectable</w:t>
            </w:r>
            <w:r w:rsidR="00BF4D2F" w:rsidRPr="005A7CF9">
              <w:t xml:space="preserve"> g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single sample maximum for one (1) sample</w:t>
            </w:r>
          </w:p>
          <w:p w14:paraId="44792D71" w14:textId="77777777" w:rsidR="002F6897" w:rsidRPr="005A7CF9" w:rsidRDefault="002F6897" w:rsidP="00207F60">
            <w:pPr>
              <w:keepNext/>
              <w:autoSpaceDE w:val="0"/>
              <w:autoSpaceDN w:val="0"/>
              <w:adjustRightInd w:val="0"/>
              <w:spacing w:before="240"/>
              <w:rPr>
                <w:b/>
                <w:szCs w:val="22"/>
              </w:rPr>
            </w:pPr>
            <w:r w:rsidRPr="005A7CF9">
              <w:rPr>
                <w:b/>
                <w:szCs w:val="22"/>
              </w:rPr>
              <w:t>Remedial Actions</w:t>
            </w:r>
            <w:r w:rsidRPr="005A7CF9">
              <w:rPr>
                <w:szCs w:val="22"/>
              </w:rPr>
              <w:t xml:space="preserve"> </w:t>
            </w:r>
            <w:r w:rsidRPr="005A7CF9">
              <w:rPr>
                <w:b/>
                <w:szCs w:val="22"/>
              </w:rPr>
              <w:t xml:space="preserve">Monitoring Criterion for </w:t>
            </w:r>
            <w:r w:rsidR="00BD7074">
              <w:rPr>
                <w:b/>
                <w:szCs w:val="22"/>
              </w:rPr>
              <w:t>T</w:t>
            </w:r>
            <w:r w:rsidRPr="005A7CF9">
              <w:rPr>
                <w:b/>
                <w:szCs w:val="22"/>
              </w:rPr>
              <w:t xml:space="preserve">otal </w:t>
            </w:r>
            <w:r w:rsidR="00BD7074">
              <w:rPr>
                <w:b/>
                <w:szCs w:val="22"/>
              </w:rPr>
              <w:t>C</w:t>
            </w:r>
            <w:r w:rsidRPr="005A7CF9">
              <w:rPr>
                <w:b/>
                <w:szCs w:val="22"/>
              </w:rPr>
              <w:t>oliform</w:t>
            </w:r>
            <w:r w:rsidR="00BD7074">
              <w:rPr>
                <w:b/>
                <w:szCs w:val="22"/>
              </w:rPr>
              <w:t>s</w:t>
            </w:r>
            <w:r w:rsidRPr="005A7CF9">
              <w:rPr>
                <w:b/>
                <w:szCs w:val="22"/>
              </w:rPr>
              <w:t xml:space="preserve"> </w:t>
            </w:r>
            <w:r w:rsidR="00BD7074">
              <w:rPr>
                <w:b/>
                <w:szCs w:val="22"/>
              </w:rPr>
              <w:t>M</w:t>
            </w:r>
            <w:r w:rsidRPr="005A7CF9">
              <w:rPr>
                <w:b/>
                <w:szCs w:val="22"/>
              </w:rPr>
              <w:t xml:space="preserve">onitoring </w:t>
            </w:r>
            <w:r w:rsidR="00BD7074">
              <w:rPr>
                <w:b/>
                <w:szCs w:val="22"/>
              </w:rPr>
              <w:t>L</w:t>
            </w:r>
            <w:r w:rsidRPr="005A7CF9">
              <w:rPr>
                <w:b/>
                <w:szCs w:val="22"/>
              </w:rPr>
              <w:t xml:space="preserve">evel </w:t>
            </w:r>
            <w:r w:rsidR="00BD7074">
              <w:rPr>
                <w:b/>
                <w:szCs w:val="22"/>
              </w:rPr>
              <w:t>F</w:t>
            </w:r>
            <w:r w:rsidRPr="005A7CF9">
              <w:rPr>
                <w:b/>
                <w:szCs w:val="22"/>
              </w:rPr>
              <w:t>ailure:</w:t>
            </w:r>
          </w:p>
          <w:p w14:paraId="77D116DF" w14:textId="77777777" w:rsidR="002F6897" w:rsidRPr="005A7CF9" w:rsidRDefault="002F6897" w:rsidP="00207F60">
            <w:pPr>
              <w:keepNext/>
              <w:autoSpaceDE w:val="0"/>
              <w:autoSpaceDN w:val="0"/>
              <w:adjustRightInd w:val="0"/>
              <w:spacing w:before="240"/>
              <w:rPr>
                <w:b/>
                <w:szCs w:val="22"/>
              </w:rPr>
            </w:pPr>
            <w:r w:rsidRPr="005A7CF9">
              <w:rPr>
                <w:rFonts w:cstheme="minorHAnsi"/>
                <w:szCs w:val="22"/>
              </w:rPr>
              <w:t xml:space="preserve">5/5 samples with </w:t>
            </w:r>
            <w:r w:rsidRPr="005A7CF9">
              <w:rPr>
                <w:rFonts w:cs="Calibri"/>
                <w:szCs w:val="22"/>
              </w:rPr>
              <w:t>a maximum level of 99 MPN in 100 mL in all water samples or an adequate log reduction based on the untreated water’s baseline total coliform</w:t>
            </w:r>
            <w:r w:rsidR="00BD7074">
              <w:rPr>
                <w:rFonts w:cs="Calibri"/>
                <w:szCs w:val="22"/>
              </w:rPr>
              <w:t>s</w:t>
            </w:r>
            <w:r w:rsidRPr="005A7CF9">
              <w:rPr>
                <w:rFonts w:cs="Calibri"/>
                <w:szCs w:val="22"/>
              </w:rPr>
              <w:t xml:space="preserve"> levels (refer to Appendix A for log reduction guidance)</w:t>
            </w:r>
          </w:p>
          <w:p w14:paraId="2B676C83" w14:textId="77777777" w:rsidR="00684311" w:rsidRPr="005A7CF9" w:rsidRDefault="00684311" w:rsidP="00207F60">
            <w:pPr>
              <w:keepNext/>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39BAAF0A" w14:textId="77777777" w:rsidR="002465C1" w:rsidRPr="005A7CF9" w:rsidRDefault="002F6897" w:rsidP="00207F60">
            <w:pPr>
              <w:keepNext/>
              <w:autoSpaceDE w:val="0"/>
              <w:autoSpaceDN w:val="0"/>
              <w:adjustRightInd w:val="0"/>
              <w:spacing w:after="120"/>
              <w:ind w:left="16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21 days</w:t>
            </w:r>
            <w:r w:rsidRPr="005A7CF9">
              <w:t xml:space="preserve"> of the scheduled harvest date:</w:t>
            </w:r>
          </w:p>
          <w:p w14:paraId="49D9D71E" w14:textId="77777777" w:rsidR="002F6897" w:rsidRPr="005A7CF9" w:rsidRDefault="002F6897" w:rsidP="00207F60">
            <w:pPr>
              <w:pStyle w:val="ListParagraph"/>
              <w:keepNext/>
              <w:numPr>
                <w:ilvl w:val="0"/>
                <w:numId w:val="83"/>
              </w:numPr>
              <w:autoSpaceDE w:val="0"/>
              <w:autoSpaceDN w:val="0"/>
              <w:adjustRightInd w:val="0"/>
              <w:spacing w:after="120" w:line="240" w:lineRule="auto"/>
              <w:ind w:left="436" w:hanging="270"/>
            </w:pPr>
            <w:r w:rsidRPr="005A7CF9">
              <w:t xml:space="preserve">Follow water metrics in Table 2D for Type B </w:t>
            </w:r>
            <w:r w:rsidRPr="005A7CF9">
              <w:rPr>
                <w:rFonts w:cs="Calibri"/>
              </w:rPr>
              <w:t>agricultural</w:t>
            </w:r>
            <w:r w:rsidRPr="005A7CF9">
              <w:t xml:space="preserve"> water syste</w:t>
            </w:r>
            <w:r w:rsidR="00CD1E12" w:rsidRPr="005A7CF9">
              <w:t>ms</w:t>
            </w:r>
            <w:r w:rsidR="00A26DC3" w:rsidRPr="005A7CF9">
              <w:t>.</w:t>
            </w:r>
          </w:p>
          <w:p w14:paraId="451E747D" w14:textId="77777777" w:rsidR="00EB4DDD" w:rsidRPr="005A7CF9" w:rsidRDefault="00EB4DDD" w:rsidP="00207F60">
            <w:pPr>
              <w:keepNext/>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21 days </w:t>
            </w:r>
            <w:r w:rsidRPr="005A7CF9">
              <w:t>of the scheduled harvest date:</w:t>
            </w:r>
          </w:p>
          <w:p w14:paraId="3C67AA0A" w14:textId="77777777" w:rsidR="00251061" w:rsidRPr="005A7CF9" w:rsidRDefault="00251061" w:rsidP="00207F60">
            <w:pPr>
              <w:keepNext/>
              <w:autoSpaceDE w:val="0"/>
              <w:autoSpaceDN w:val="0"/>
              <w:adjustRightInd w:val="0"/>
              <w:spacing w:before="120" w:after="120"/>
              <w:ind w:left="58"/>
              <w:rPr>
                <w:b/>
              </w:rPr>
            </w:pPr>
            <w:r w:rsidRPr="005A7CF9">
              <w:rPr>
                <w:b/>
              </w:rPr>
              <w:t xml:space="preserve">Generic </w:t>
            </w:r>
            <w:r w:rsidRPr="005A7CF9">
              <w:rPr>
                <w:b/>
                <w:i/>
              </w:rPr>
              <w:t xml:space="preserve">E. </w:t>
            </w:r>
            <w:r w:rsidR="00207F60">
              <w:rPr>
                <w:b/>
                <w:i/>
              </w:rPr>
              <w:t>c</w:t>
            </w:r>
            <w:r w:rsidRPr="005A7CF9">
              <w:rPr>
                <w:b/>
                <w:i/>
              </w:rPr>
              <w:t>oli</w:t>
            </w:r>
          </w:p>
          <w:p w14:paraId="6FF3182C" w14:textId="77777777" w:rsidR="00B95961" w:rsidRPr="005A7CF9" w:rsidRDefault="00EB4DDD" w:rsidP="00207F60">
            <w:pPr>
              <w:pStyle w:val="ListParagraph"/>
              <w:keepNext/>
              <w:numPr>
                <w:ilvl w:val="0"/>
                <w:numId w:val="81"/>
              </w:numPr>
              <w:autoSpaceDE w:val="0"/>
              <w:autoSpaceDN w:val="0"/>
              <w:adjustRightInd w:val="0"/>
              <w:spacing w:after="120" w:line="240" w:lineRule="auto"/>
              <w:ind w:left="436" w:hanging="270"/>
              <w:contextualSpacing w:val="0"/>
              <w:rPr>
                <w:rFonts w:cs="Calibri"/>
                <w:sz w:val="20"/>
                <w:szCs w:val="20"/>
              </w:rPr>
            </w:pPr>
            <w:bookmarkStart w:id="814" w:name="_Hlk4680884"/>
            <w:r w:rsidRPr="005A7CF9">
              <w:t xml:space="preserve">If generic </w:t>
            </w:r>
            <w:r w:rsidRPr="005A7CF9">
              <w:rPr>
                <w:i/>
              </w:rPr>
              <w:t>E. coli</w:t>
            </w:r>
            <w:r w:rsidRPr="005A7CF9">
              <w:t xml:space="preserve"> levels in your water exceed the acceptance criterion, </w:t>
            </w:r>
            <w:r w:rsidR="00FD4F18" w:rsidRPr="005A7CF9">
              <w:rPr>
                <w:rFonts w:cs="Calibri"/>
              </w:rPr>
              <w:t>prior to the next</w:t>
            </w:r>
            <w:r w:rsidR="00FD4F18" w:rsidRPr="005A7CF9">
              <w:t xml:space="preserve"> </w:t>
            </w:r>
            <w:r w:rsidRPr="005A7CF9">
              <w:t>irrigation</w:t>
            </w:r>
            <w:r w:rsidR="00FD4F18" w:rsidRPr="005A7CF9">
              <w:t xml:space="preserve"> </w:t>
            </w:r>
            <w:r w:rsidR="00FD4F18" w:rsidRPr="005A7CF9">
              <w:rPr>
                <w:rFonts w:cs="Calibri"/>
              </w:rPr>
              <w:t>event</w:t>
            </w:r>
            <w:r w:rsidRPr="005A7CF9">
              <w:t xml:space="preserve"> conduct an </w:t>
            </w:r>
            <w:r w:rsidRPr="005A7CF9">
              <w:rPr>
                <w:rFonts w:cs="Calibri"/>
              </w:rPr>
              <w:t>ag</w:t>
            </w:r>
            <w:r w:rsidR="008C3BB5" w:rsidRPr="005A7CF9">
              <w:rPr>
                <w:rFonts w:cs="Calibri"/>
              </w:rPr>
              <w:t>ricultural</w:t>
            </w:r>
            <w:r w:rsidRPr="005A7CF9">
              <w:t xml:space="preserve"> water system assessment as described in Appendix A</w:t>
            </w:r>
            <w:ins w:id="815" w:author="Susan" w:date="2020-05-05T16:42:00Z">
              <w:r w:rsidR="00547264">
                <w:t>.</w:t>
              </w:r>
            </w:ins>
            <w:r w:rsidR="00E20A51" w:rsidRPr="005A7CF9">
              <w:rPr>
                <w:rFonts w:cs="Calibri"/>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w:t>
            </w:r>
            <w:r w:rsidR="00250F3A" w:rsidRPr="005A7CF9">
              <w:rPr>
                <w:rFonts w:cs="Calibri"/>
              </w:rPr>
              <w:t>point</w:t>
            </w:r>
            <w:r w:rsidR="00B95961" w:rsidRPr="005A7CF9">
              <w:rPr>
                <w:rFonts w:cs="Calibri"/>
              </w:rPr>
              <w:t xml:space="preserve"> </w:t>
            </w:r>
            <w:r w:rsidR="00281A95" w:rsidRPr="005A7CF9">
              <w:rPr>
                <w:rFonts w:cs="Calibri"/>
              </w:rPr>
              <w:t>in the delivery</w:t>
            </w:r>
            <w:r w:rsidR="00D6548A" w:rsidRPr="005A7CF9">
              <w:rPr>
                <w:rFonts w:cs="Calibri"/>
              </w:rPr>
              <w:t xml:space="preserve"> </w:t>
            </w:r>
            <w:r w:rsidR="00250F3A" w:rsidRPr="005A7CF9">
              <w:rPr>
                <w:rFonts w:cs="Calibri"/>
              </w:rPr>
              <w:t>systems</w:t>
            </w:r>
            <w:r w:rsidR="00250F3A" w:rsidRPr="005A7CF9">
              <w:t xml:space="preserve"> in the irrigation </w:t>
            </w:r>
            <w:r w:rsidR="00D6548A" w:rsidRPr="005A7CF9">
              <w:rPr>
                <w:rFonts w:cs="Calibri"/>
              </w:rPr>
              <w:t xml:space="preserve">treatment </w:t>
            </w:r>
            <w:r w:rsidR="00250F3A" w:rsidRPr="005A7CF9">
              <w:t>system of concern</w:t>
            </w:r>
            <w:r w:rsidR="00250F3A" w:rsidRPr="005A7CF9">
              <w:rPr>
                <w:rFonts w:cs="Calibri"/>
              </w:rPr>
              <w:t xml:space="preserve"> with at least one coming from the last sprinkler head</w:t>
            </w:r>
            <w:r w:rsidR="00250F3A" w:rsidRPr="005A7CF9">
              <w:t xml:space="preserve">.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rPr>
                <w:rFonts w:cs="Calibri"/>
              </w:rPr>
              <w:t>irrigation treatment</w:t>
            </w:r>
            <w:r w:rsidR="00D6548A" w:rsidRPr="005A7CF9">
              <w:t xml:space="preserve">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rPr>
                <w:rFonts w:cs="Calibri"/>
              </w:rPr>
              <w:t xml:space="preserve">treatment </w:t>
            </w:r>
            <w:r w:rsidR="00B95961" w:rsidRPr="005A7CF9">
              <w:t xml:space="preserve">system failures). </w:t>
            </w:r>
          </w:p>
          <w:p w14:paraId="5BF34851" w14:textId="77777777" w:rsidR="00EB4DDD" w:rsidRPr="005A7CF9" w:rsidRDefault="00EB4DDD" w:rsidP="00207F60">
            <w:pPr>
              <w:pStyle w:val="ListParagraph"/>
              <w:keepNext/>
              <w:numPr>
                <w:ilvl w:val="0"/>
                <w:numId w:val="81"/>
              </w:numPr>
              <w:spacing w:after="120" w:line="240" w:lineRule="auto"/>
              <w:ind w:left="436" w:hanging="270"/>
              <w:contextualSpacing w:val="0"/>
            </w:pPr>
            <w:bookmarkStart w:id="816" w:name="_Hlk7080724"/>
            <w:bookmarkStart w:id="817" w:name="_Hlk4681089"/>
            <w:bookmarkEnd w:id="814"/>
            <w:r w:rsidRPr="005A7CF9">
              <w:t xml:space="preserve">If this water (the water from the initial sampling to the last </w:t>
            </w:r>
            <w:r w:rsidR="005114B3" w:rsidRPr="005A7CF9">
              <w:t>round</w:t>
            </w:r>
            <w:r w:rsidR="00D21262" w:rsidRPr="005A7CF9">
              <w:t xml:space="preserve"> </w:t>
            </w:r>
            <w:r w:rsidR="00D21262" w:rsidRPr="005A7CF9">
              <w:rPr>
                <w:rFonts w:cs="Calibri"/>
              </w:rPr>
              <w:t>of</w:t>
            </w:r>
            <w:r w:rsidRPr="005A7CF9">
              <w:rPr>
                <w:rFonts w:cs="Calibri"/>
              </w:rPr>
              <w:t xml:space="preserve"> </w:t>
            </w:r>
            <w:r w:rsidRPr="005A7CF9">
              <w:t>sampling) ha</w:t>
            </w:r>
            <w:r w:rsidR="00856230" w:rsidRPr="005A7CF9">
              <w:t>s been applied to leafy greens,</w:t>
            </w:r>
            <w:r w:rsidRPr="005A7CF9">
              <w:t xml:space="preserve"> </w:t>
            </w:r>
            <w:r w:rsidR="008715D3" w:rsidRPr="005A7CF9">
              <w:t xml:space="preserve">test the crop from all affected lots (i.e., lots that have been irrigated with this water within the &lt;21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rPr>
                <w:rFonts w:cs="Calibri"/>
              </w:rPr>
              <w:t>The</w:t>
            </w:r>
            <w:r w:rsidR="004274C5" w:rsidRPr="005A7CF9">
              <w:rPr>
                <w:rFonts w:cs="Calibri"/>
              </w:rPr>
              <w:t xml:space="preserve"> crop</w:t>
            </w:r>
            <w:r w:rsidR="00281A95" w:rsidRPr="005A7CF9">
              <w:rPr>
                <w:rFonts w:cs="Calibri"/>
              </w:rPr>
              <w:t xml:space="preserve"> within that lot shall NOT be harvested for the fresh market </w:t>
            </w:r>
            <w:r w:rsidR="008715D3" w:rsidRPr="005A7CF9">
              <w:rPr>
                <w:rFonts w:cs="Calibri"/>
              </w:rPr>
              <w:t xml:space="preserve">if </w:t>
            </w:r>
            <w:r w:rsidR="00354191" w:rsidRPr="005A7CF9">
              <w:rPr>
                <w:rFonts w:cs="Calibri"/>
              </w:rPr>
              <w:t>either pathogen is present.</w:t>
            </w:r>
            <w:r w:rsidRPr="005A7CF9">
              <w:rPr>
                <w:rFonts w:cs="Calibri"/>
              </w:rPr>
              <w:t xml:space="preserve"> </w:t>
            </w:r>
            <w:r w:rsidRPr="005A7CF9">
              <w:t>Sample crop per the protocol described in Appendix C. If any individual sample tests positive for any of these human pathogens, the crop within that lot shall NOT be harvested for human consumption.</w:t>
            </w:r>
            <w:bookmarkEnd w:id="816"/>
          </w:p>
          <w:bookmarkEnd w:id="817"/>
          <w:p w14:paraId="1F2A40D7" w14:textId="77777777" w:rsidR="002F6897" w:rsidRPr="005A7CF9" w:rsidRDefault="002F6897" w:rsidP="00207F60">
            <w:pPr>
              <w:keepNext/>
              <w:autoSpaceDE w:val="0"/>
              <w:autoSpaceDN w:val="0"/>
              <w:adjustRightInd w:val="0"/>
              <w:spacing w:after="120"/>
              <w:ind w:left="166"/>
              <w:rPr>
                <w:b/>
                <w:u w:val="single"/>
              </w:rPr>
            </w:pPr>
            <w:r w:rsidRPr="005A7CF9">
              <w:rPr>
                <w:b/>
                <w:u w:val="single"/>
              </w:rPr>
              <w:t xml:space="preserve">Total </w:t>
            </w:r>
            <w:r w:rsidR="00193F74">
              <w:rPr>
                <w:b/>
                <w:u w:val="single"/>
              </w:rPr>
              <w:t>c</w:t>
            </w:r>
            <w:r w:rsidRPr="005A7CF9">
              <w:rPr>
                <w:b/>
                <w:u w:val="single"/>
              </w:rPr>
              <w:t>oliforms</w:t>
            </w:r>
          </w:p>
          <w:p w14:paraId="330643C9" w14:textId="77777777" w:rsidR="002F6897" w:rsidRPr="005A7CF9" w:rsidRDefault="002F6897" w:rsidP="00207F60">
            <w:pPr>
              <w:keepNext/>
              <w:autoSpaceDE w:val="0"/>
              <w:autoSpaceDN w:val="0"/>
              <w:adjustRightInd w:val="0"/>
              <w:spacing w:after="0"/>
              <w:ind w:left="166"/>
              <w:rPr>
                <w:rFonts w:cstheme="minorHAnsi"/>
                <w:color w:val="000000"/>
              </w:rPr>
            </w:pPr>
            <w:r w:rsidRPr="005A7CF9">
              <w:rPr>
                <w:rFonts w:cstheme="minorHAnsi"/>
                <w:color w:val="000000"/>
              </w:rPr>
              <w:t xml:space="preserve">1)  If these water samples fail to meet the monitoring criterion perform a root cause analysis and continue to evaluate your irrigation treatment system to identify and correct any failures and continuing to test as described in this step until the water is back in compliance (see Appendix A for guidance on troubleshooting irrigation treatment system failures). </w:t>
            </w:r>
          </w:p>
          <w:p w14:paraId="12633B08" w14:textId="77777777" w:rsidR="002F6897" w:rsidRPr="005A7CF9" w:rsidRDefault="002F6897" w:rsidP="00207F60">
            <w:pPr>
              <w:pStyle w:val="ListParagraph"/>
              <w:keepNext/>
              <w:autoSpaceDE w:val="0"/>
              <w:autoSpaceDN w:val="0"/>
              <w:adjustRightInd w:val="0"/>
              <w:spacing w:after="0"/>
              <w:ind w:left="796"/>
              <w:rPr>
                <w:rFonts w:cstheme="minorHAnsi"/>
                <w:color w:val="000000"/>
              </w:rPr>
            </w:pPr>
          </w:p>
          <w:p w14:paraId="03DC608D" w14:textId="77777777" w:rsidR="00251061" w:rsidRPr="005A7CF9" w:rsidRDefault="002F6897" w:rsidP="00207F60">
            <w:pPr>
              <w:keepNext/>
              <w:autoSpaceDE w:val="0"/>
              <w:autoSpaceDN w:val="0"/>
              <w:adjustRightInd w:val="0"/>
              <w:spacing w:after="0"/>
              <w:ind w:left="166"/>
            </w:pPr>
            <w:r w:rsidRPr="005A7CF9">
              <w:rPr>
                <w:rFonts w:cstheme="minorHAnsi"/>
                <w:color w:val="000000"/>
              </w:rPr>
              <w:t xml:space="preserve">2) Water can still be used as a Type A system and no pre-harvest pathogen testing is required as long as the generic </w:t>
            </w:r>
            <w:r w:rsidRPr="005A7CF9">
              <w:rPr>
                <w:rFonts w:cstheme="minorHAnsi"/>
                <w:i/>
                <w:iCs/>
                <w:color w:val="000000"/>
              </w:rPr>
              <w:t>E. coli</w:t>
            </w:r>
            <w:r w:rsidRPr="005A7CF9">
              <w:rPr>
                <w:rFonts w:cstheme="minorHAnsi"/>
                <w:color w:val="000000"/>
              </w:rPr>
              <w:t xml:space="preserve"> acceptance criterion is met. </w:t>
            </w:r>
          </w:p>
        </w:tc>
      </w:tr>
      <w:tr w:rsidR="00EB4DDD" w:rsidRPr="00D5180B" w14:paraId="6F6024B9"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5F69287" w14:textId="77777777" w:rsidR="00EB4DDD" w:rsidRPr="00856230" w:rsidRDefault="00EB4DDD" w:rsidP="00EB4DDD">
            <w:pPr>
              <w:autoSpaceDE w:val="0"/>
              <w:autoSpaceDN w:val="0"/>
              <w:adjustRightInd w:val="0"/>
              <w:spacing w:before="120" w:after="120"/>
              <w:ind w:left="58"/>
            </w:pPr>
            <w:r w:rsidRPr="00856230">
              <w:rPr>
                <w:b/>
              </w:rPr>
              <w:lastRenderedPageBreak/>
              <w:t>Test Method:</w:t>
            </w:r>
            <w:r w:rsidRPr="00856230">
              <w:t xml:space="preserve"> Any </w:t>
            </w:r>
            <w:r w:rsidR="008E6FC7" w:rsidRPr="00856230">
              <w:t>FDA-allowed</w:t>
            </w:r>
            <w:r w:rsidRPr="00856230">
              <w:t xml:space="preserve"> method</w:t>
            </w:r>
            <w:r w:rsidR="00F14773" w:rsidRPr="00856230">
              <w:rPr>
                <w:rFonts w:cs="Calibri"/>
                <w:szCs w:val="22"/>
              </w:rPr>
              <w:fldChar w:fldCharType="begin"/>
            </w:r>
            <w:r w:rsidR="00F14773" w:rsidRPr="00856230">
              <w:rPr>
                <w:rFonts w:cs="Calibri"/>
                <w:szCs w:val="22"/>
              </w:rPr>
              <w:instrText xml:space="preserve"> NOTEREF _Ref2255442 \f \h </w:instrText>
            </w:r>
            <w:r w:rsidR="00D5180B" w:rsidRPr="00856230">
              <w:rPr>
                <w:rFonts w:cs="Calibri"/>
                <w:szCs w:val="22"/>
              </w:rPr>
              <w:instrText xml:space="preserve"> \* MERGEFORMAT </w:instrText>
            </w:r>
            <w:r w:rsidR="00F14773" w:rsidRPr="00856230">
              <w:rPr>
                <w:rFonts w:cs="Calibri"/>
                <w:szCs w:val="22"/>
              </w:rPr>
            </w:r>
            <w:r w:rsidR="00F14773" w:rsidRPr="00856230">
              <w:rPr>
                <w:rFonts w:cs="Calibri"/>
                <w:szCs w:val="22"/>
              </w:rPr>
              <w:fldChar w:fldCharType="separate"/>
            </w:r>
            <w:r w:rsidR="00F21CD4" w:rsidRPr="00F21CD4">
              <w:rPr>
                <w:rStyle w:val="FootnoteReference"/>
              </w:rPr>
              <w:t>2</w:t>
            </w:r>
            <w:r w:rsidR="00F14773" w:rsidRPr="00856230">
              <w:rPr>
                <w:rFonts w:cs="Calibri"/>
                <w:szCs w:val="22"/>
              </w:rPr>
              <w:fldChar w:fldCharType="end"/>
            </w:r>
          </w:p>
        </w:tc>
      </w:tr>
      <w:tr w:rsidR="00EB4DDD" w:rsidRPr="00D5180B" w14:paraId="4D2BE9CA" w14:textId="77777777" w:rsidTr="00EB4DDD">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66DCBAF" w14:textId="77777777"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28B4D5D5" w14:textId="77777777" w:rsidR="00EB4DDD" w:rsidRPr="00D5180B" w:rsidRDefault="00EB4DDD" w:rsidP="003E2E2C">
      <w:pPr>
        <w:rPr>
          <w:rFonts w:cs="Times New Roman"/>
          <w:szCs w:val="22"/>
        </w:rPr>
        <w:sectPr w:rsidR="00EB4DDD" w:rsidRPr="00D5180B" w:rsidSect="00134BAD">
          <w:headerReference w:type="even" r:id="rId19"/>
          <w:headerReference w:type="default" r:id="rId20"/>
          <w:headerReference w:type="first" r:id="rId21"/>
          <w:pgSz w:w="12240" w:h="15840"/>
          <w:pgMar w:top="990" w:right="1008" w:bottom="1008" w:left="1008" w:header="360" w:footer="720" w:gutter="0"/>
          <w:lnNumType w:countBy="1" w:restart="continuous"/>
          <w:cols w:space="720"/>
          <w:docGrid w:linePitch="360"/>
        </w:sectPr>
      </w:pPr>
    </w:p>
    <w:p w14:paraId="3C7C11FD" w14:textId="77777777" w:rsidR="00CE592B" w:rsidRDefault="00D34A68" w:rsidP="00476F26">
      <w:pPr>
        <w:pStyle w:val="Heading2"/>
        <w:rPr>
          <w:ins w:id="821" w:author="Susan" w:date="2020-05-05T09:32:00Z"/>
        </w:rPr>
      </w:pPr>
      <w:bookmarkStart w:id="822" w:name="_Toc8374943"/>
      <w:bookmarkStart w:id="823" w:name="_Toc20839163"/>
      <w:bookmarkStart w:id="824" w:name="_Toc489362218"/>
      <w:r w:rsidRPr="00D5180B">
        <w:lastRenderedPageBreak/>
        <w:t>TABLE 2</w:t>
      </w:r>
      <w:r w:rsidR="00DB4150" w:rsidRPr="00D5180B">
        <w:t>G</w:t>
      </w:r>
      <w:r w:rsidRPr="00D5180B">
        <w:t xml:space="preserve">. </w:t>
      </w:r>
      <w:commentRangeStart w:id="825"/>
      <w:del w:id="826" w:author="Susan" w:date="2020-05-07T11:32:00Z">
        <w:r w:rsidRPr="00D5180B" w:rsidDel="005578CE">
          <w:delText>Post-</w:delText>
        </w:r>
      </w:del>
      <w:commentRangeEnd w:id="825"/>
      <w:r w:rsidR="005578CE">
        <w:rPr>
          <w:rStyle w:val="CommentReference"/>
          <w:rFonts w:ascii="Tahoma" w:hAnsi="Tahoma" w:cs="Tahoma"/>
          <w:b w:val="0"/>
          <w:bCs w:val="0"/>
          <w:iCs w:val="0"/>
          <w:lang w:eastAsia="x-none"/>
        </w:rPr>
        <w:commentReference w:id="825"/>
      </w:r>
      <w:ins w:id="827" w:author="Susan" w:date="2020-05-07T11:32:00Z">
        <w:r w:rsidR="005578CE">
          <w:t xml:space="preserve">During </w:t>
        </w:r>
      </w:ins>
      <w:r w:rsidRPr="00D5180B">
        <w:t>Harvest Direct Product Contact or Food-Contact Surfaces</w:t>
      </w:r>
      <w:bookmarkEnd w:id="822"/>
      <w:r w:rsidR="00764A84" w:rsidRPr="00D5180B">
        <w:t xml:space="preserve"> </w:t>
      </w:r>
      <w:r w:rsidR="00764A84" w:rsidRPr="00D5180B">
        <w:softHyphen/>
        <w:t xml:space="preserve"> </w:t>
      </w:r>
    </w:p>
    <w:p w14:paraId="7ECAE6EE" w14:textId="77777777" w:rsidR="00D34A68" w:rsidRPr="00D5180B" w:rsidRDefault="00CE592B" w:rsidP="00476F26">
      <w:pPr>
        <w:pStyle w:val="Heading2"/>
      </w:pPr>
      <w:commentRangeStart w:id="828"/>
      <w:ins w:id="829" w:author="Susan" w:date="2020-05-05T09:33:00Z">
        <w:r>
          <w:t>On</w:t>
        </w:r>
      </w:ins>
      <w:commentRangeEnd w:id="828"/>
      <w:ins w:id="830" w:author="Susan" w:date="2020-05-05T09:34:00Z">
        <w:r>
          <w:rPr>
            <w:rStyle w:val="CommentReference"/>
            <w:rFonts w:ascii="Tahoma" w:hAnsi="Tahoma" w:cs="Tahoma"/>
            <w:b w:val="0"/>
            <w:bCs w:val="0"/>
            <w:iCs w:val="0"/>
            <w:lang w:eastAsia="x-none"/>
          </w:rPr>
          <w:commentReference w:id="828"/>
        </w:r>
      </w:ins>
      <w:ins w:id="831" w:author="Susan" w:date="2020-05-05T09:33:00Z">
        <w:r>
          <w:t xml:space="preserve"> Farm Practices Only</w:t>
        </w:r>
      </w:ins>
      <w:r>
        <w:t xml:space="preserve"> (</w:t>
      </w:r>
      <w:r w:rsidR="00764A84" w:rsidRPr="00D5180B">
        <w:t>See</w:t>
      </w:r>
      <w:r w:rsidR="00FD15EC" w:rsidRPr="00D5180B">
        <w:t xml:space="preserve"> FIGURE </w:t>
      </w:r>
      <w:r w:rsidR="008800A8">
        <w:t>6</w:t>
      </w:r>
      <w:bookmarkEnd w:id="823"/>
      <w:r>
        <w:t>)</w:t>
      </w:r>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35"/>
        <w:gridCol w:w="5675"/>
      </w:tblGrid>
      <w:tr w:rsidR="00C05DC3" w:rsidRPr="00D5180B" w14:paraId="1A6FC4A9" w14:textId="77777777" w:rsidTr="00134BAD">
        <w:trPr>
          <w:jc w:val="center"/>
        </w:trPr>
        <w:tc>
          <w:tcPr>
            <w:tcW w:w="5035" w:type="dxa"/>
            <w:shd w:val="clear" w:color="auto" w:fill="4472C4"/>
          </w:tcPr>
          <w:p w14:paraId="490A385D"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28212406"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C05DC3" w:rsidRPr="00D5180B" w14:paraId="462B212C" w14:textId="77777777" w:rsidTr="00134BAD">
        <w:trPr>
          <w:trHeight w:val="576"/>
          <w:jc w:val="center"/>
        </w:trPr>
        <w:tc>
          <w:tcPr>
            <w:tcW w:w="5035" w:type="dxa"/>
          </w:tcPr>
          <w:p w14:paraId="4CD85000" w14:textId="77777777" w:rsidR="005B252C" w:rsidRDefault="005B252C" w:rsidP="001720D2">
            <w:pPr>
              <w:rPr>
                <w:ins w:id="832" w:author="Susan" w:date="2020-05-07T11:49:00Z"/>
                <w:b/>
                <w:u w:val="single"/>
              </w:rPr>
            </w:pPr>
            <w:commentRangeStart w:id="833"/>
            <w:ins w:id="834" w:author="Susan" w:date="2020-05-07T11:49:00Z">
              <w:r>
                <w:rPr>
                  <w:b/>
                  <w:u w:val="single"/>
                </w:rPr>
                <w:t>Water Type</w:t>
              </w:r>
            </w:ins>
            <w:commentRangeEnd w:id="833"/>
            <w:r w:rsidR="0049129D">
              <w:rPr>
                <w:rStyle w:val="CommentReference"/>
                <w:rFonts w:ascii="Tahoma" w:hAnsi="Tahoma" w:cs="Tahoma"/>
                <w:lang w:eastAsia="x-none"/>
              </w:rPr>
              <w:commentReference w:id="833"/>
            </w:r>
          </w:p>
          <w:p w14:paraId="10030E22" w14:textId="77777777" w:rsidR="00C05DC3" w:rsidRPr="00134BAD" w:rsidRDefault="00C05DC3" w:rsidP="001720D2">
            <w:pPr>
              <w:rPr>
                <w:b/>
                <w:u w:val="single"/>
              </w:rPr>
            </w:pPr>
            <w:r w:rsidRPr="00134BAD">
              <w:rPr>
                <w:b/>
                <w:u w:val="single"/>
              </w:rPr>
              <w:t>Microbial Testing</w:t>
            </w:r>
          </w:p>
          <w:p w14:paraId="6041F322" w14:textId="77777777" w:rsidR="00C05DC3" w:rsidRPr="00134BAD" w:rsidRDefault="00C05DC3" w:rsidP="00C05DC3">
            <w:r w:rsidRPr="00134BAD">
              <w:rPr>
                <w:b/>
              </w:rPr>
              <w:t xml:space="preserve">Target Organism: </w:t>
            </w:r>
            <w:r w:rsidR="005B252C">
              <w:t>G</w:t>
            </w:r>
            <w:r w:rsidRPr="00134BAD">
              <w:t xml:space="preserve">eneric </w:t>
            </w:r>
            <w:r w:rsidRPr="00134BAD">
              <w:rPr>
                <w:i/>
              </w:rPr>
              <w:t>E. coli</w:t>
            </w:r>
            <w:r w:rsidRPr="00134BAD">
              <w:t>.</w:t>
            </w:r>
          </w:p>
          <w:p w14:paraId="5D1955D0" w14:textId="77777777" w:rsidR="00C05DC3" w:rsidRPr="00C068BF" w:rsidRDefault="00C05DC3" w:rsidP="00C05DC3">
            <w:pPr>
              <w:spacing w:before="120"/>
            </w:pPr>
            <w:r w:rsidRPr="00C068BF">
              <w:rPr>
                <w:b/>
              </w:rPr>
              <w:t>Sampling Procedure:</w:t>
            </w:r>
            <w:r w:rsidRPr="00C068BF">
              <w:t xml:space="preserve"> </w:t>
            </w:r>
          </w:p>
          <w:p w14:paraId="2FFDED12" w14:textId="77777777" w:rsidR="000E0602" w:rsidRDefault="000E0602" w:rsidP="00C05DC3">
            <w:pPr>
              <w:rPr>
                <w:ins w:id="835" w:author="Susan" w:date="2020-05-07T11:59:00Z"/>
              </w:rPr>
            </w:pPr>
            <w:commentRangeStart w:id="836"/>
            <w:ins w:id="837" w:author="Susan" w:date="2020-05-07T12:01:00Z">
              <w:r>
                <w:t xml:space="preserve">Prior to use in harvest equipment, a </w:t>
              </w:r>
            </w:ins>
            <w:r w:rsidR="00C05DC3" w:rsidRPr="00C068BF">
              <w:t>100 mL sample collected aseptically at the</w:t>
            </w:r>
            <w:ins w:id="838" w:author="Susan" w:date="2020-05-07T12:02:00Z">
              <w:r>
                <w:t xml:space="preserve"> water source</w:t>
              </w:r>
            </w:ins>
            <w:del w:id="839" w:author="Susan" w:date="2020-05-06T09:35:00Z">
              <w:r w:rsidR="00C05DC3" w:rsidRPr="00C068BF" w:rsidDel="00C068BF">
                <w:delText xml:space="preserve"> point-of-use</w:delText>
              </w:r>
            </w:del>
            <w:commentRangeEnd w:id="836"/>
            <w:r>
              <w:rPr>
                <w:rStyle w:val="CommentReference"/>
                <w:rFonts w:ascii="Tahoma" w:hAnsi="Tahoma" w:cs="Tahoma"/>
                <w:lang w:eastAsia="x-none"/>
              </w:rPr>
              <w:commentReference w:id="836"/>
            </w:r>
            <w:r w:rsidR="00C05DC3" w:rsidRPr="00C068BF">
              <w:t>.</w:t>
            </w:r>
            <w:del w:id="840" w:author="Susan" w:date="2020-05-06T09:35:00Z">
              <w:r w:rsidR="00C05DC3" w:rsidRPr="00C068BF" w:rsidDel="00C068BF">
                <w:delText xml:space="preserve"> </w:delText>
              </w:r>
            </w:del>
          </w:p>
          <w:p w14:paraId="3B7CA395" w14:textId="77777777" w:rsidR="00C05DC3" w:rsidRPr="002B6C96" w:rsidRDefault="00C068BF" w:rsidP="00C05DC3">
            <w:pPr>
              <w:rPr>
                <w:highlight w:val="yellow"/>
              </w:rPr>
            </w:pPr>
            <w:commentRangeStart w:id="841"/>
            <w:ins w:id="842" w:author="Susan" w:date="2020-05-06T09:34:00Z">
              <w:r w:rsidRPr="005D38FC">
                <w:t>If historical water test data is not available, aseptically collect at least three (3)-100 mL sample at the source.</w:t>
              </w:r>
            </w:ins>
            <w:commentRangeEnd w:id="841"/>
            <w:ins w:id="843" w:author="Susan" w:date="2020-05-07T12:00:00Z">
              <w:r w:rsidR="000E0602">
                <w:rPr>
                  <w:rStyle w:val="CommentReference"/>
                  <w:rFonts w:ascii="Tahoma" w:hAnsi="Tahoma" w:cs="Tahoma"/>
                  <w:lang w:eastAsia="x-none"/>
                </w:rPr>
                <w:commentReference w:id="841"/>
              </w:r>
            </w:ins>
          </w:p>
          <w:p w14:paraId="379C4F04" w14:textId="77777777" w:rsidR="00C05DC3" w:rsidRPr="00C068BF" w:rsidRDefault="00C05DC3" w:rsidP="00C05DC3">
            <w:pPr>
              <w:spacing w:before="120"/>
              <w:rPr>
                <w:b/>
              </w:rPr>
            </w:pPr>
            <w:r w:rsidRPr="00C068BF">
              <w:rPr>
                <w:b/>
              </w:rPr>
              <w:t xml:space="preserve">Sampling Frequency: </w:t>
            </w:r>
          </w:p>
          <w:p w14:paraId="029015AA" w14:textId="434AE373" w:rsidR="00FC0BC5" w:rsidRPr="00134BAD" w:rsidRDefault="00FC0BC5" w:rsidP="00FC0BC5">
            <w:commentRangeStart w:id="844"/>
            <w:ins w:id="845" w:author="Susan" w:date="2020-05-06T09:37:00Z">
              <w:r w:rsidRPr="005D38FC">
                <w:t xml:space="preserve">Sample and test the water two times (with sampling events separated by no less than 7 days) </w:t>
              </w:r>
              <w:del w:id="846" w:author="Scott Nichols" w:date="2020-06-16T10:21:00Z">
                <w:r w:rsidRPr="005D38FC" w:rsidDel="0020766C">
                  <w:delText>before using the water within the 21 days-to-scheduled-harvest-window.</w:delText>
                </w:r>
              </w:del>
            </w:ins>
            <w:del w:id="847" w:author="Scott Nichols" w:date="2020-06-16T10:21:00Z">
              <w:r w:rsidRPr="00134BAD" w:rsidDel="0020766C">
                <w:delText xml:space="preserve">    </w:delText>
              </w:r>
              <w:commentRangeEnd w:id="844"/>
              <w:r w:rsidDel="0020766C">
                <w:rPr>
                  <w:rStyle w:val="CommentReference"/>
                  <w:rFonts w:ascii="Tahoma" w:hAnsi="Tahoma" w:cs="Tahoma"/>
                  <w:lang w:eastAsia="x-none"/>
                </w:rPr>
                <w:commentReference w:id="844"/>
              </w:r>
            </w:del>
            <w:r w:rsidR="0049129D">
              <w:t>62</w:t>
            </w:r>
          </w:p>
          <w:p w14:paraId="6C9BB9A0" w14:textId="77777777" w:rsidR="00603645" w:rsidRDefault="00C05DC3" w:rsidP="001720D2">
            <w:pPr>
              <w:rPr>
                <w:ins w:id="848" w:author="Susan" w:date="2020-05-07T12:14:00Z"/>
              </w:rPr>
            </w:pPr>
            <w:commentRangeStart w:id="849"/>
            <w:r w:rsidRPr="00C068BF">
              <w:t>One sample per water source shall be collected and tested prior to use if &gt;60 days since last test of the water source. Additional samples shall be collected at intervals of no less than 18 hrs. and at least monthly during use</w:t>
            </w:r>
            <w:commentRangeEnd w:id="849"/>
            <w:r w:rsidR="00603645">
              <w:rPr>
                <w:rStyle w:val="CommentReference"/>
                <w:rFonts w:ascii="Tahoma" w:hAnsi="Tahoma" w:cs="Tahoma"/>
                <w:lang w:eastAsia="x-none"/>
              </w:rPr>
              <w:commentReference w:id="849"/>
            </w:r>
            <w:r w:rsidR="00603645">
              <w:t>.</w:t>
            </w:r>
          </w:p>
          <w:p w14:paraId="2D2D290A" w14:textId="1C0E57AA" w:rsidR="00C05DC3" w:rsidRPr="00134BAD" w:rsidRDefault="00C05DC3" w:rsidP="00C05DC3">
            <w:pPr>
              <w:spacing w:before="120"/>
              <w:rPr>
                <w:b/>
              </w:rPr>
            </w:pPr>
            <w:r w:rsidRPr="00134BAD">
              <w:rPr>
                <w:b/>
              </w:rPr>
              <w:t>Municipal &amp; Well Exemption:</w:t>
            </w:r>
          </w:p>
          <w:p w14:paraId="388C1D0E" w14:textId="6D45C60F" w:rsidR="00C05DC3" w:rsidRPr="00134BAD" w:rsidRDefault="00C05DC3" w:rsidP="00C05DC3">
            <w:r w:rsidRPr="00134BAD">
              <w:t xml:space="preserve">For wells and municipal water sources, if generic </w:t>
            </w:r>
            <w:r w:rsidRPr="00134BAD">
              <w:rPr>
                <w:i/>
              </w:rPr>
              <w:t>E. coli</w:t>
            </w:r>
            <w:r w:rsidRPr="00134BAD">
              <w:t xml:space="preserve"> are below detection limits for five consecutive samples, the requirements for 60 days and monthly sampling are waived, and the sampling frequency may be decreased to no less than once every 180 days. This exemption is void if there is a significant water source or distribution system change. </w:t>
            </w:r>
          </w:p>
          <w:p w14:paraId="7243734E" w14:textId="77777777" w:rsidR="00C05DC3" w:rsidRPr="00134BAD" w:rsidRDefault="00C05DC3" w:rsidP="00C05DC3">
            <w:pPr>
              <w:spacing w:before="120"/>
            </w:pPr>
            <w:r w:rsidRPr="00134BAD">
              <w:rPr>
                <w:b/>
              </w:rPr>
              <w:t>Test Method:</w:t>
            </w:r>
            <w:r w:rsidRPr="00134BAD">
              <w:t xml:space="preserve"> </w:t>
            </w:r>
          </w:p>
          <w:p w14:paraId="20AB73A5" w14:textId="77777777" w:rsidR="00C05DC3" w:rsidRPr="00134BAD" w:rsidRDefault="00AF4213" w:rsidP="00C05DC3">
            <w:r w:rsidRPr="00134BAD">
              <w:t xml:space="preserve">Any </w:t>
            </w:r>
            <w:r w:rsidR="00C05DC3" w:rsidRPr="00134BAD">
              <w:t xml:space="preserve">FDA </w:t>
            </w:r>
            <w:r w:rsidRPr="00134BAD">
              <w:t xml:space="preserve">allowed method </w:t>
            </w:r>
            <w:r w:rsidRPr="00D5180B">
              <w:rPr>
                <w:rFonts w:cs="Calibri"/>
                <w:szCs w:val="22"/>
              </w:rPr>
              <w:fldChar w:fldCharType="begin"/>
            </w:r>
            <w:r w:rsidRPr="00D5180B">
              <w:rPr>
                <w:rFonts w:cs="Calibri"/>
                <w:szCs w:val="22"/>
              </w:rPr>
              <w:instrText xml:space="preserve"> NOTEREF _Ref2255442 \f \h </w:instrText>
            </w:r>
            <w:r w:rsidR="00D5180B">
              <w:rPr>
                <w:rFonts w:cs="Calibri"/>
                <w:szCs w:val="22"/>
              </w:rPr>
              <w:instrText xml:space="preserve"> \* MERGEFORMAT </w:instrText>
            </w:r>
            <w:r w:rsidRPr="00D5180B">
              <w:rPr>
                <w:rFonts w:cs="Calibri"/>
                <w:szCs w:val="22"/>
              </w:rPr>
            </w:r>
            <w:r w:rsidRPr="00D5180B">
              <w:rPr>
                <w:rFonts w:cs="Calibri"/>
                <w:szCs w:val="22"/>
              </w:rPr>
              <w:fldChar w:fldCharType="separate"/>
            </w:r>
            <w:r w:rsidR="00F21CD4" w:rsidRPr="00F21CD4">
              <w:rPr>
                <w:rStyle w:val="FootnoteReference"/>
              </w:rPr>
              <w:t>2</w:t>
            </w:r>
            <w:r w:rsidRPr="00D5180B">
              <w:rPr>
                <w:rFonts w:cs="Calibri"/>
                <w:szCs w:val="22"/>
              </w:rPr>
              <w:fldChar w:fldCharType="end"/>
            </w:r>
          </w:p>
          <w:p w14:paraId="6C80419A" w14:textId="77777777" w:rsidR="00C05DC3" w:rsidRPr="00134BAD" w:rsidRDefault="00C05DC3" w:rsidP="0043238C">
            <w:pPr>
              <w:spacing w:before="120"/>
              <w:rPr>
                <w:b/>
              </w:rPr>
            </w:pPr>
            <w:r w:rsidRPr="00134BAD">
              <w:rPr>
                <w:b/>
              </w:rPr>
              <w:t>Acceptance Criteria:</w:t>
            </w:r>
          </w:p>
          <w:p w14:paraId="0F61A7C9" w14:textId="77777777" w:rsidR="00C05DC3" w:rsidRPr="00134BAD" w:rsidRDefault="00C05DC3" w:rsidP="001720D2">
            <w:r w:rsidRPr="00134BAD">
              <w:t>Negative or below DL for all samples</w:t>
            </w:r>
          </w:p>
        </w:tc>
        <w:tc>
          <w:tcPr>
            <w:tcW w:w="5675" w:type="dxa"/>
            <w:vMerge w:val="restart"/>
            <w:shd w:val="clear" w:color="auto" w:fill="auto"/>
          </w:tcPr>
          <w:p w14:paraId="306E80CB" w14:textId="77777777" w:rsidR="00C05DC3" w:rsidRPr="00134BAD" w:rsidRDefault="00C05DC3" w:rsidP="001720D2">
            <w:commentRangeStart w:id="850"/>
            <w:r w:rsidRPr="00134BAD">
              <w:t xml:space="preserve">Water </w:t>
            </w:r>
            <w:ins w:id="851" w:author="Susan" w:date="2020-05-07T12:29:00Z">
              <w:r w:rsidR="007C3CA4">
                <w:rPr>
                  <w:color w:val="221E1F"/>
                </w:rPr>
                <w:t xml:space="preserve">used during harvest operations </w:t>
              </w:r>
            </w:ins>
            <w:r w:rsidRPr="00134BAD">
              <w:t>that directly contacts edible portions of harvested crop</w:t>
            </w:r>
            <w:r w:rsidR="001720D2" w:rsidRPr="00134BAD">
              <w:t xml:space="preserve"> </w:t>
            </w:r>
            <w:r w:rsidRPr="00134BAD">
              <w:t>or is used on food-contact surfaces</w:t>
            </w:r>
            <w:r w:rsidR="00F90C51">
              <w:t>,</w:t>
            </w:r>
            <w:r w:rsidRPr="00134BAD">
              <w:t xml:space="preserve"> such as equipment or utensils, shall </w:t>
            </w:r>
            <w:ins w:id="852" w:author="Susan" w:date="2020-05-07T11:46:00Z">
              <w:r w:rsidR="002955FB">
                <w:t>be sourced from well</w:t>
              </w:r>
            </w:ins>
            <w:ins w:id="853" w:author="Susan" w:date="2020-05-07T11:47:00Z">
              <w:r w:rsidR="002955FB">
                <w:t xml:space="preserve">s or municipal water sources. Testing must be conducted to demonstrate that </w:t>
              </w:r>
              <w:r w:rsidR="005B252C">
                <w:t xml:space="preserve">this water </w:t>
              </w:r>
            </w:ins>
            <w:r w:rsidRPr="00134BAD">
              <w:t>meet</w:t>
            </w:r>
            <w:ins w:id="854" w:author="Susan" w:date="2020-05-07T11:47:00Z">
              <w:r w:rsidR="005B252C">
                <w:t>s</w:t>
              </w:r>
            </w:ins>
            <w:r w:rsidRPr="00134BAD">
              <w:t xml:space="preserve"> the Maximum Contaminant Level Goal for</w:t>
            </w:r>
            <w:ins w:id="855" w:author="Susan" w:date="2020-05-05T09:52:00Z">
              <w:r w:rsidR="00AE4BEA">
                <w:t xml:space="preserve"> generic</w:t>
              </w:r>
            </w:ins>
            <w:r w:rsidRPr="00134BAD">
              <w:t xml:space="preserve"> </w:t>
            </w:r>
            <w:r w:rsidRPr="00134BAD">
              <w:rPr>
                <w:i/>
              </w:rPr>
              <w:t>E. coli</w:t>
            </w:r>
            <w:r w:rsidRPr="00134BAD">
              <w:t xml:space="preserve"> </w:t>
            </w:r>
            <w:commentRangeEnd w:id="850"/>
            <w:r w:rsidR="00C50F54">
              <w:rPr>
                <w:rStyle w:val="CommentReference"/>
                <w:rFonts w:ascii="Tahoma" w:hAnsi="Tahoma" w:cs="Tahoma"/>
                <w:lang w:eastAsia="x-none"/>
              </w:rPr>
              <w:commentReference w:id="850"/>
            </w:r>
            <w:r w:rsidRPr="00134BAD">
              <w:t xml:space="preserve">as specified by U.S. EPA or contain an approved </w:t>
            </w:r>
            <w:commentRangeStart w:id="856"/>
            <w:r w:rsidRPr="00134BAD">
              <w:t>disinfect</w:t>
            </w:r>
            <w:ins w:id="857" w:author="Susan" w:date="2020-05-07T11:51:00Z">
              <w:r w:rsidR="005B252C">
                <w:t>ion</w:t>
              </w:r>
            </w:ins>
            <w:del w:id="858" w:author="Susan" w:date="2020-05-07T11:51:00Z">
              <w:r w:rsidRPr="00134BAD" w:rsidDel="005B252C">
                <w:delText>ant</w:delText>
              </w:r>
            </w:del>
            <w:ins w:id="859" w:author="Susan" w:date="2020-05-07T11:51:00Z">
              <w:r w:rsidR="005B252C">
                <w:t xml:space="preserve"> method</w:t>
              </w:r>
            </w:ins>
            <w:r w:rsidRPr="00134BAD">
              <w:t xml:space="preserve"> at sufficient concentration</w:t>
            </w:r>
            <w:ins w:id="860" w:author="Susan" w:date="2020-05-07T11:52:00Z">
              <w:r w:rsidR="005B252C">
                <w:t xml:space="preserve"> or </w:t>
              </w:r>
            </w:ins>
            <w:ins w:id="861" w:author="Susan" w:date="2020-05-07T12:31:00Z">
              <w:r w:rsidR="007C3CA4">
                <w:t xml:space="preserve">of sufficient </w:t>
              </w:r>
            </w:ins>
            <w:ins w:id="862" w:author="Susan" w:date="2020-05-07T11:52:00Z">
              <w:r w:rsidR="005B252C">
                <w:t>wavelength</w:t>
              </w:r>
            </w:ins>
            <w:r w:rsidRPr="00134BAD">
              <w:t xml:space="preserve"> </w:t>
            </w:r>
            <w:commentRangeEnd w:id="856"/>
            <w:r w:rsidR="005B252C">
              <w:rPr>
                <w:rStyle w:val="CommentReference"/>
                <w:rFonts w:ascii="Tahoma" w:hAnsi="Tahoma" w:cs="Tahoma"/>
                <w:lang w:eastAsia="x-none"/>
              </w:rPr>
              <w:commentReference w:id="856"/>
            </w:r>
            <w:r w:rsidRPr="00134BAD">
              <w:t>to prevent cross-contamination. Microbial or physical/chemical testing shall be performed, as appropriate to the specific operation, to demonstrate that acceptance criteria have been met.</w:t>
            </w:r>
          </w:p>
          <w:p w14:paraId="1A4FBD1F" w14:textId="77777777" w:rsidR="00C05DC3" w:rsidRPr="00134BAD" w:rsidRDefault="00C05DC3" w:rsidP="001720D2"/>
          <w:p w14:paraId="00170BC8" w14:textId="77777777" w:rsidR="00C05DC3" w:rsidRPr="00134BAD" w:rsidRDefault="00C05DC3" w:rsidP="001720D2">
            <w:pPr>
              <w:rPr>
                <w:b/>
                <w:u w:val="single"/>
              </w:rPr>
            </w:pPr>
            <w:r w:rsidRPr="00134BAD">
              <w:rPr>
                <w:b/>
                <w:u w:val="single"/>
              </w:rPr>
              <w:t>Single Pass vs. Multiple Pass Systems</w:t>
            </w:r>
          </w:p>
          <w:p w14:paraId="0F2BB001" w14:textId="77777777" w:rsidR="00C05DC3" w:rsidRPr="00134BAD" w:rsidRDefault="00C05DC3" w:rsidP="00C05DC3">
            <w:pPr>
              <w:numPr>
                <w:ilvl w:val="1"/>
                <w:numId w:val="32"/>
              </w:numPr>
              <w:tabs>
                <w:tab w:val="clear" w:pos="1440"/>
                <w:tab w:val="num" w:pos="432"/>
              </w:tabs>
              <w:ind w:left="432" w:hanging="432"/>
            </w:pPr>
            <w:r w:rsidRPr="00134BAD">
              <w:t>Single pass use – Water must have non-detectable levels of</w:t>
            </w:r>
            <w:ins w:id="863" w:author="Susan" w:date="2020-05-05T09:52:00Z">
              <w:r w:rsidR="00AE4BEA">
                <w:t xml:space="preserve"> generic</w:t>
              </w:r>
            </w:ins>
            <w:r w:rsidRPr="00134BAD">
              <w:t xml:space="preserve"> </w:t>
            </w:r>
            <w:r w:rsidRPr="00134BAD">
              <w:rPr>
                <w:i/>
              </w:rPr>
              <w:t>E. coli</w:t>
            </w:r>
            <w:r w:rsidRPr="00134BAD">
              <w:t xml:space="preserve"> or breakpoint disinfectant present at point of </w:t>
            </w:r>
            <w:commentRangeStart w:id="864"/>
            <w:ins w:id="865" w:author="Susan" w:date="2020-05-07T12:32:00Z">
              <w:r w:rsidR="007C3CA4">
                <w:t>use</w:t>
              </w:r>
            </w:ins>
            <w:del w:id="866" w:author="Susan" w:date="2020-05-07T12:32:00Z">
              <w:r w:rsidRPr="00134BAD" w:rsidDel="007C3CA4">
                <w:delText>entry</w:delText>
              </w:r>
            </w:del>
            <w:commentRangeEnd w:id="864"/>
            <w:r w:rsidR="007C3CA4">
              <w:rPr>
                <w:rStyle w:val="CommentReference"/>
                <w:rFonts w:ascii="Tahoma" w:hAnsi="Tahoma" w:cs="Tahoma"/>
                <w:lang w:eastAsia="x-none"/>
              </w:rPr>
              <w:commentReference w:id="864"/>
            </w:r>
          </w:p>
          <w:p w14:paraId="1A0BE09F" w14:textId="77777777" w:rsidR="00C05DC3" w:rsidRPr="00134BAD" w:rsidRDefault="00C05DC3" w:rsidP="00C05DC3">
            <w:pPr>
              <w:numPr>
                <w:ilvl w:val="1"/>
                <w:numId w:val="32"/>
              </w:numPr>
              <w:tabs>
                <w:tab w:val="clear" w:pos="1440"/>
                <w:tab w:val="num" w:pos="432"/>
              </w:tabs>
              <w:ind w:left="432" w:hanging="432"/>
            </w:pPr>
            <w:r w:rsidRPr="00134BAD">
              <w:t>Multi-pass use – Water must have non-detectable levels of</w:t>
            </w:r>
            <w:ins w:id="867" w:author="Susan" w:date="2020-05-05T09:53:00Z">
              <w:r w:rsidR="00AE4BEA">
                <w:t xml:space="preserve"> generic</w:t>
              </w:r>
            </w:ins>
            <w:r w:rsidRPr="00134BAD">
              <w:t xml:space="preserve"> </w:t>
            </w:r>
            <w:r w:rsidRPr="00134BAD">
              <w:rPr>
                <w:i/>
              </w:rPr>
              <w:t>E. coli</w:t>
            </w:r>
            <w:r w:rsidRPr="00134BAD">
              <w:t xml:space="preserve"> </w:t>
            </w:r>
            <w:commentRangeStart w:id="868"/>
            <w:del w:id="869" w:author="Susan" w:date="2020-05-13T15:57:00Z">
              <w:r w:rsidRPr="00134BAD" w:rsidDel="00611E67">
                <w:delText>and/</w:delText>
              </w:r>
            </w:del>
            <w:r w:rsidRPr="00134BAD">
              <w:t xml:space="preserve">or </w:t>
            </w:r>
            <w:commentRangeEnd w:id="868"/>
            <w:r w:rsidR="00244AC0">
              <w:rPr>
                <w:rStyle w:val="CommentReference"/>
                <w:rFonts w:ascii="Tahoma" w:hAnsi="Tahoma" w:cs="Tahoma"/>
                <w:lang w:eastAsia="x-none"/>
              </w:rPr>
              <w:commentReference w:id="868"/>
            </w:r>
            <w:r w:rsidRPr="00134BAD">
              <w:t xml:space="preserve">sufficient </w:t>
            </w:r>
            <w:commentRangeStart w:id="871"/>
            <w:r w:rsidRPr="00134BAD">
              <w:t>disinfect</w:t>
            </w:r>
            <w:ins w:id="872" w:author="Susan" w:date="2020-05-07T11:19:00Z">
              <w:r w:rsidR="007D61FB">
                <w:t>ion</w:t>
              </w:r>
            </w:ins>
            <w:del w:id="873" w:author="Susan" w:date="2020-05-07T11:19:00Z">
              <w:r w:rsidRPr="00134BAD" w:rsidDel="007D61FB">
                <w:delText>ant</w:delText>
              </w:r>
            </w:del>
            <w:r w:rsidRPr="00134BAD">
              <w:t xml:space="preserve"> </w:t>
            </w:r>
            <w:commentRangeEnd w:id="871"/>
            <w:r w:rsidR="007D61FB">
              <w:rPr>
                <w:rStyle w:val="CommentReference"/>
                <w:rFonts w:ascii="Tahoma" w:hAnsi="Tahoma" w:cs="Tahoma"/>
                <w:lang w:eastAsia="x-none"/>
              </w:rPr>
              <w:commentReference w:id="871"/>
            </w:r>
            <w:r w:rsidRPr="00134BAD">
              <w:t xml:space="preserve">to ensure returned water has no detectable </w:t>
            </w:r>
            <w:r w:rsidR="00AE4BEA">
              <w:t>generic</w:t>
            </w:r>
            <w:r w:rsidR="00AE4BEA" w:rsidRPr="00134BAD">
              <w:rPr>
                <w:i/>
              </w:rPr>
              <w:t xml:space="preserve"> </w:t>
            </w:r>
            <w:r w:rsidRPr="00134BAD">
              <w:rPr>
                <w:i/>
              </w:rPr>
              <w:t>E. coli</w:t>
            </w:r>
            <w:del w:id="874" w:author="Susan" w:date="2020-05-05T09:54:00Z">
              <w:r w:rsidRPr="00134BAD" w:rsidDel="00AE4BEA">
                <w:delText xml:space="preserve"> (</w:delText>
              </w:r>
              <w:commentRangeStart w:id="875"/>
              <w:r w:rsidRPr="00134BAD" w:rsidDel="00AE4BEA">
                <w:delText>minimally 1 ppm chlorine</w:delText>
              </w:r>
            </w:del>
            <w:commentRangeEnd w:id="875"/>
            <w:r w:rsidR="007C3CA4">
              <w:rPr>
                <w:rStyle w:val="CommentReference"/>
                <w:rFonts w:ascii="Tahoma" w:hAnsi="Tahoma" w:cs="Tahoma"/>
                <w:lang w:eastAsia="x-none"/>
              </w:rPr>
              <w:commentReference w:id="875"/>
            </w:r>
            <w:del w:id="876" w:author="Susan" w:date="2020-05-05T09:54:00Z">
              <w:r w:rsidRPr="00134BAD" w:rsidDel="00AE4BEA">
                <w:delText>)</w:delText>
              </w:r>
            </w:del>
            <w:r w:rsidRPr="00D5180B">
              <w:rPr>
                <w:rFonts w:cs="Calibri"/>
                <w:szCs w:val="22"/>
              </w:rPr>
              <w:t>.</w:t>
            </w:r>
          </w:p>
          <w:p w14:paraId="54B4F51E" w14:textId="77777777" w:rsidR="00C05DC3" w:rsidRPr="00134BAD" w:rsidRDefault="00C05DC3" w:rsidP="001720D2"/>
          <w:p w14:paraId="3D2C60E0" w14:textId="77777777" w:rsidR="00C05DC3" w:rsidRPr="00134BAD" w:rsidRDefault="00C05DC3" w:rsidP="001720D2">
            <w:r w:rsidRPr="00134BAD">
              <w:rPr>
                <w:b/>
                <w:u w:val="single"/>
              </w:rPr>
              <w:t>Remedial Actions</w:t>
            </w:r>
            <w:r w:rsidRPr="00134BAD">
              <w:t xml:space="preserve">: </w:t>
            </w:r>
          </w:p>
          <w:p w14:paraId="6A8D44FE" w14:textId="47EB0083" w:rsidR="00C05DC3" w:rsidRPr="00134BAD" w:rsidRDefault="00101559" w:rsidP="001720D2">
            <w:commentRangeStart w:id="877"/>
            <w:commentRangeStart w:id="878"/>
            <w:ins w:id="879" w:author="Susan" w:date="2020-05-05T10:05:00Z">
              <w:r>
                <w:t>Develop an</w:t>
              </w:r>
              <w:r w:rsidRPr="00D67907">
                <w:rPr>
                  <w:w w:val="105"/>
                  <w:szCs w:val="22"/>
                </w:rPr>
                <w:t xml:space="preserve"> SOP </w:t>
              </w:r>
            </w:ins>
            <w:commentRangeEnd w:id="877"/>
            <w:ins w:id="880" w:author="Susan" w:date="2020-05-06T16:19:00Z">
              <w:r w:rsidR="007009E5">
                <w:rPr>
                  <w:rStyle w:val="CommentReference"/>
                  <w:rFonts w:ascii="Tahoma" w:hAnsi="Tahoma" w:cs="Tahoma"/>
                  <w:lang w:eastAsia="x-none"/>
                </w:rPr>
                <w:commentReference w:id="877"/>
              </w:r>
            </w:ins>
            <w:ins w:id="881" w:author="Scott Nichols" w:date="2020-07-01T14:21:00Z">
              <w:r w:rsidR="0049129D" w:rsidDel="0049129D">
                <w:rPr>
                  <w:w w:val="105"/>
                  <w:szCs w:val="22"/>
                </w:rPr>
                <w:t xml:space="preserve"> </w:t>
              </w:r>
            </w:ins>
            <w:commentRangeStart w:id="882"/>
            <w:commentRangeStart w:id="883"/>
            <w:ins w:id="884" w:author="Susan" w:date="2020-05-07T11:21:00Z">
              <w:del w:id="885" w:author="Scott Nichols" w:date="2020-07-01T14:21:00Z">
                <w:r w:rsidR="007D61FB" w:rsidDel="0049129D">
                  <w:rPr>
                    <w:w w:val="105"/>
                    <w:szCs w:val="22"/>
                  </w:rPr>
                  <w:delText xml:space="preserve">per company policy </w:delText>
                </w:r>
                <w:commentRangeEnd w:id="882"/>
                <w:r w:rsidR="007D61FB" w:rsidDel="0049129D">
                  <w:rPr>
                    <w:rStyle w:val="CommentReference"/>
                    <w:rFonts w:ascii="Tahoma" w:hAnsi="Tahoma" w:cs="Tahoma"/>
                    <w:lang w:eastAsia="x-none"/>
                  </w:rPr>
                  <w:commentReference w:id="882"/>
                </w:r>
              </w:del>
            </w:ins>
            <w:commentRangeEnd w:id="883"/>
            <w:r w:rsidR="0049129D">
              <w:rPr>
                <w:rStyle w:val="CommentReference"/>
                <w:rFonts w:ascii="Tahoma" w:hAnsi="Tahoma" w:cs="Tahoma"/>
                <w:lang w:eastAsia="x-none"/>
              </w:rPr>
              <w:commentReference w:id="883"/>
            </w:r>
            <w:ins w:id="886" w:author="Susan" w:date="2020-05-05T10:05:00Z">
              <w:r w:rsidRPr="00D67907">
                <w:rPr>
                  <w:w w:val="105"/>
                  <w:szCs w:val="22"/>
                </w:rPr>
                <w:t xml:space="preserve">that determines what corrective actions will be required when </w:t>
              </w:r>
            </w:ins>
            <w:ins w:id="887" w:author="Susan" w:date="2020-05-07T11:33:00Z">
              <w:r w:rsidR="005578CE">
                <w:rPr>
                  <w:w w:val="105"/>
                  <w:szCs w:val="22"/>
                </w:rPr>
                <w:t xml:space="preserve">water used during </w:t>
              </w:r>
            </w:ins>
            <w:ins w:id="888" w:author="Susan" w:date="2020-05-05T10:05:00Z">
              <w:r w:rsidRPr="00D67907">
                <w:rPr>
                  <w:w w:val="105"/>
                  <w:szCs w:val="22"/>
                </w:rPr>
                <w:t>harvest does not meet</w:t>
              </w:r>
              <w:r>
                <w:rPr>
                  <w:w w:val="105"/>
                </w:rPr>
                <w:t xml:space="preserve"> </w:t>
              </w:r>
              <w:r w:rsidRPr="00D67907">
                <w:rPr>
                  <w:w w:val="105"/>
                  <w:szCs w:val="22"/>
                </w:rPr>
                <w:t>acceptance criteria</w:t>
              </w:r>
              <w:r>
                <w:rPr>
                  <w:w w:val="105"/>
                  <w:szCs w:val="22"/>
                </w:rPr>
                <w:t xml:space="preserve">. </w:t>
              </w:r>
            </w:ins>
            <w:commentRangeEnd w:id="878"/>
            <w:ins w:id="889" w:author="Susan" w:date="2020-05-13T17:05:00Z">
              <w:r w:rsidR="00621074">
                <w:rPr>
                  <w:rStyle w:val="CommentReference"/>
                  <w:rFonts w:ascii="Tahoma" w:hAnsi="Tahoma" w:cs="Tahoma"/>
                  <w:lang w:eastAsia="x-none"/>
                </w:rPr>
                <w:commentReference w:id="878"/>
              </w:r>
            </w:ins>
            <w:r w:rsidR="00C05DC3" w:rsidRPr="00134BAD">
              <w:t xml:space="preserve">If any one sample exceeds the acceptance criteria, then the water </w:t>
            </w:r>
            <w:commentRangeStart w:id="890"/>
            <w:ins w:id="891" w:author="Susan" w:date="2020-05-07T12:36:00Z">
              <w:r w:rsidR="00025800">
                <w:t xml:space="preserve">use </w:t>
              </w:r>
            </w:ins>
            <w:r w:rsidR="00C05DC3" w:rsidRPr="00134BAD">
              <w:t xml:space="preserve">shall </w:t>
            </w:r>
            <w:del w:id="892" w:author="Susan" w:date="2020-05-07T12:36:00Z">
              <w:r w:rsidR="00C05DC3" w:rsidRPr="00134BAD" w:rsidDel="00025800">
                <w:delText xml:space="preserve">not </w:delText>
              </w:r>
            </w:del>
            <w:r w:rsidR="00C05DC3" w:rsidRPr="00134BAD">
              <w:t xml:space="preserve">be </w:t>
            </w:r>
            <w:del w:id="893" w:author="Susan" w:date="2020-05-07T12:36:00Z">
              <w:r w:rsidR="00C05DC3" w:rsidRPr="00134BAD" w:rsidDel="00025800">
                <w:delText>used for this purpose or</w:delText>
              </w:r>
            </w:del>
            <w:ins w:id="894" w:author="Susan" w:date="2020-05-07T12:36:00Z">
              <w:r w:rsidR="00025800">
                <w:t>discontinued</w:t>
              </w:r>
            </w:ins>
            <w:r w:rsidR="00C05DC3" w:rsidRPr="00134BAD">
              <w:t xml:space="preserve"> </w:t>
            </w:r>
            <w:commentRangeEnd w:id="890"/>
            <w:r w:rsidR="00025800">
              <w:rPr>
                <w:rStyle w:val="CommentReference"/>
                <w:rFonts w:ascii="Tahoma" w:hAnsi="Tahoma" w:cs="Tahoma"/>
                <w:lang w:eastAsia="x-none"/>
              </w:rPr>
              <w:commentReference w:id="890"/>
            </w:r>
            <w:r w:rsidR="00C05DC3" w:rsidRPr="00134BAD">
              <w:t xml:space="preserve">until remedial actions have been completed and generic </w:t>
            </w:r>
            <w:r w:rsidR="00C05DC3" w:rsidRPr="00134BAD">
              <w:rPr>
                <w:i/>
              </w:rPr>
              <w:t>E. coli</w:t>
            </w:r>
            <w:r w:rsidR="00C05DC3" w:rsidRPr="00134BAD">
              <w:t xml:space="preserve"> or disinfectant levels are within acceptance criteria</w:t>
            </w:r>
            <w:r w:rsidR="00252A99">
              <w:t>.</w:t>
            </w:r>
            <w:r w:rsidR="00C05DC3" w:rsidRPr="00134BAD">
              <w:t xml:space="preserve"> </w:t>
            </w:r>
          </w:p>
          <w:p w14:paraId="489CB963" w14:textId="77777777" w:rsidR="00C05DC3" w:rsidRPr="00134BAD" w:rsidRDefault="00C05DC3" w:rsidP="00C05DC3">
            <w:pPr>
              <w:numPr>
                <w:ilvl w:val="0"/>
                <w:numId w:val="32"/>
              </w:numPr>
            </w:pPr>
            <w:r w:rsidRPr="00134BAD">
              <w:t xml:space="preserve">Conduct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 xml:space="preserve">of </w:t>
            </w:r>
            <w:commentRangeStart w:id="895"/>
            <w:ins w:id="896" w:author="Susan" w:date="2020-05-07T12:37:00Z">
              <w:r w:rsidR="00D60953">
                <w:rPr>
                  <w:color w:val="221E1F"/>
                </w:rPr>
                <w:t>harvest</w:t>
              </w:r>
              <w:r w:rsidR="00D60953">
                <w:rPr>
                  <w:color w:val="221E1F"/>
                  <w:spacing w:val="-3"/>
                </w:rPr>
                <w:t xml:space="preserve"> </w:t>
              </w:r>
              <w:r w:rsidR="00D60953">
                <w:rPr>
                  <w:color w:val="221E1F"/>
                </w:rPr>
                <w:t>equipment</w:t>
              </w:r>
              <w:r w:rsidR="00D60953">
                <w:rPr>
                  <w:color w:val="221E1F"/>
                  <w:spacing w:val="-3"/>
                </w:rPr>
                <w:t xml:space="preserve"> </w:t>
              </w:r>
              <w:r w:rsidR="00D60953">
                <w:rPr>
                  <w:color w:val="221E1F"/>
                </w:rPr>
                <w:t>water</w:t>
              </w:r>
              <w:r w:rsidR="00D60953">
                <w:rPr>
                  <w:color w:val="221E1F"/>
                  <w:spacing w:val="-2"/>
                </w:rPr>
                <w:t xml:space="preserve"> </w:t>
              </w:r>
              <w:r w:rsidR="00D60953">
                <w:rPr>
                  <w:color w:val="221E1F"/>
                </w:rPr>
                <w:t>tank(s)</w:t>
              </w:r>
              <w:r w:rsidR="00D60953">
                <w:rPr>
                  <w:color w:val="221E1F"/>
                  <w:spacing w:val="-3"/>
                </w:rPr>
                <w:t xml:space="preserve"> </w:t>
              </w:r>
            </w:ins>
            <w:del w:id="897" w:author="Susan" w:date="2020-05-07T12:37:00Z">
              <w:r w:rsidRPr="00134BAD" w:rsidDel="00D60953">
                <w:delText xml:space="preserve">water source </w:delText>
              </w:r>
            </w:del>
            <w:r w:rsidRPr="00134BAD">
              <w:t xml:space="preserve">and distribution system to determine if </w:t>
            </w:r>
            <w:del w:id="898" w:author="Susan" w:date="2020-05-07T12:38:00Z">
              <w:r w:rsidRPr="00134BAD" w:rsidDel="00D60953">
                <w:delText xml:space="preserve">a </w:delText>
              </w:r>
            </w:del>
            <w:r w:rsidRPr="00134BAD">
              <w:t xml:space="preserve">contamination </w:t>
            </w:r>
            <w:del w:id="899" w:author="Susan" w:date="2020-05-07T12:38:00Z">
              <w:r w:rsidRPr="00134BAD" w:rsidDel="00D60953">
                <w:delText xml:space="preserve">source </w:delText>
              </w:r>
            </w:del>
            <w:r w:rsidRPr="00134BAD">
              <w:t xml:space="preserve">is </w:t>
            </w:r>
            <w:commentRangeEnd w:id="895"/>
            <w:r w:rsidR="00D60953">
              <w:rPr>
                <w:rStyle w:val="CommentReference"/>
                <w:rFonts w:ascii="Tahoma" w:hAnsi="Tahoma" w:cs="Tahoma"/>
                <w:lang w:eastAsia="x-none"/>
              </w:rPr>
              <w:commentReference w:id="895"/>
            </w:r>
            <w:r w:rsidRPr="00134BAD">
              <w:t>evident and can be eliminated. Eliminate identified contamination source(s) and/or treat with appropriate disinfectants.</w:t>
            </w:r>
            <w:ins w:id="900" w:author="Susan" w:date="2020-05-07T12:37:00Z">
              <w:r w:rsidR="00D60953">
                <w:t xml:space="preserve"> </w:t>
              </w:r>
            </w:ins>
          </w:p>
          <w:p w14:paraId="3F80E122" w14:textId="77777777" w:rsidR="00C05DC3" w:rsidRPr="00134BAD" w:rsidDel="00D60953" w:rsidRDefault="00C05DC3" w:rsidP="00C05DC3">
            <w:pPr>
              <w:numPr>
                <w:ilvl w:val="0"/>
                <w:numId w:val="32"/>
              </w:numPr>
              <w:rPr>
                <w:del w:id="901" w:author="Susan" w:date="2020-05-07T12:39:00Z"/>
              </w:rPr>
            </w:pPr>
            <w:commentRangeStart w:id="902"/>
            <w:del w:id="903" w:author="Susan" w:date="2020-05-07T12:39:00Z">
              <w:r w:rsidRPr="00134BAD" w:rsidDel="00D60953">
                <w:delText xml:space="preserve">For wells, perform </w:delText>
              </w:r>
              <w:r w:rsidR="007273EC" w:rsidRPr="00134BAD" w:rsidDel="00D60953">
                <w:delText xml:space="preserve">an </w:delText>
              </w:r>
              <w:r w:rsidR="007273EC" w:rsidRPr="00D5180B" w:rsidDel="00D60953">
                <w:rPr>
                  <w:rFonts w:cs="Calibri"/>
                  <w:szCs w:val="22"/>
                </w:rPr>
                <w:delText>ag</w:delText>
              </w:r>
              <w:r w:rsidR="00ED1175" w:rsidRPr="00D5180B" w:rsidDel="00D60953">
                <w:rPr>
                  <w:rFonts w:cs="Calibri"/>
                  <w:szCs w:val="22"/>
                </w:rPr>
                <w:delText>ricultural</w:delText>
              </w:r>
              <w:r w:rsidR="007273EC" w:rsidRPr="00134BAD" w:rsidDel="00D60953">
                <w:delText xml:space="preserve"> water system assessment </w:delText>
              </w:r>
              <w:r w:rsidRPr="00134BAD" w:rsidDel="00D60953">
                <w:delText>and/or treat as described in Appendix A.</w:delText>
              </w:r>
            </w:del>
            <w:commentRangeEnd w:id="902"/>
            <w:r w:rsidR="00486B97">
              <w:rPr>
                <w:rStyle w:val="CommentReference"/>
                <w:rFonts w:ascii="Tahoma" w:hAnsi="Tahoma" w:cs="Tahoma"/>
                <w:lang w:eastAsia="x-none"/>
              </w:rPr>
              <w:commentReference w:id="902"/>
            </w:r>
          </w:p>
          <w:p w14:paraId="4E49AAD8" w14:textId="77777777" w:rsidR="00C05DC3" w:rsidRPr="00134BAD" w:rsidRDefault="00C05DC3" w:rsidP="00C05DC3">
            <w:pPr>
              <w:numPr>
                <w:ilvl w:val="0"/>
                <w:numId w:val="32"/>
              </w:numPr>
            </w:pPr>
            <w:r w:rsidRPr="00134BAD">
              <w:t xml:space="preserve">Retest the water at the same sampling point after conducting the </w:t>
            </w:r>
            <w:commentRangeStart w:id="904"/>
            <w:del w:id="905" w:author="Susan" w:date="2020-05-07T12:39:00Z">
              <w:r w:rsidR="007273EC" w:rsidRPr="00D5180B" w:rsidDel="00D60953">
                <w:rPr>
                  <w:rFonts w:cs="Calibri"/>
                  <w:szCs w:val="22"/>
                </w:rPr>
                <w:delText>ag</w:delText>
              </w:r>
              <w:r w:rsidR="00ED1175" w:rsidRPr="00D5180B" w:rsidDel="00D60953">
                <w:rPr>
                  <w:rFonts w:cs="Calibri"/>
                  <w:szCs w:val="22"/>
                </w:rPr>
                <w:delText>ricultural</w:delText>
              </w:r>
              <w:r w:rsidR="007273EC" w:rsidRPr="00134BAD" w:rsidDel="00D60953">
                <w:delText xml:space="preserve"> </w:delText>
              </w:r>
            </w:del>
            <w:ins w:id="906" w:author="Susan" w:date="2020-05-07T12:39:00Z">
              <w:r w:rsidR="00D60953">
                <w:rPr>
                  <w:rFonts w:cs="Calibri"/>
                  <w:szCs w:val="22"/>
                </w:rPr>
                <w:t xml:space="preserve">harvest </w:t>
              </w:r>
            </w:ins>
            <w:commentRangeEnd w:id="904"/>
            <w:r w:rsidR="00486B97">
              <w:rPr>
                <w:rStyle w:val="CommentReference"/>
                <w:rFonts w:ascii="Tahoma" w:hAnsi="Tahoma" w:cs="Tahoma"/>
                <w:lang w:eastAsia="x-none"/>
              </w:rPr>
              <w:commentReference w:id="904"/>
            </w:r>
            <w:r w:rsidR="007273EC" w:rsidRPr="00134BAD">
              <w:t>water system assessment</w:t>
            </w:r>
            <w:r w:rsidRPr="00134BAD">
              <w:t xml:space="preserve"> and/or taking remedial actions to determine </w:t>
            </w:r>
            <w:r w:rsidRPr="00134BAD">
              <w:lastRenderedPageBreak/>
              <w:t xml:space="preserve">if it meets the outlined microbial acceptance criteria for this use. </w:t>
            </w:r>
          </w:p>
          <w:p w14:paraId="7B2C03F8" w14:textId="77777777" w:rsidR="00C05DC3" w:rsidRPr="00134BAD" w:rsidRDefault="00C05DC3" w:rsidP="001720D2"/>
          <w:p w14:paraId="62A149B0" w14:textId="77777777" w:rsidR="00C05DC3" w:rsidRPr="00134BAD" w:rsidRDefault="00C05DC3" w:rsidP="001720D2">
            <w:r w:rsidRPr="00134BAD">
              <w:t>For example, if a water sample for water used to clean food-contact surfaces has detectable</w:t>
            </w:r>
            <w:r w:rsidR="00AE4BEA">
              <w:t xml:space="preserve"> generic</w:t>
            </w:r>
            <w:r w:rsidRPr="00134BAD">
              <w:t xml:space="preserve"> </w:t>
            </w:r>
            <w:r w:rsidRPr="00134BAD">
              <w:rPr>
                <w:i/>
              </w:rPr>
              <w:t>E. coli</w:t>
            </w:r>
            <w:r w:rsidRPr="00134BAD">
              <w:t xml:space="preserve">, STOP using that water system, examine the distribution line and source inlet as described in Appendix A and retest from the same point of use. </w:t>
            </w:r>
            <w:commentRangeStart w:id="907"/>
            <w:ins w:id="908" w:author="Susan" w:date="2020-05-07T12:41:00Z">
              <w:r w:rsidR="00D60953">
                <w:rPr>
                  <w:color w:val="221E1F"/>
                </w:rPr>
                <w:t xml:space="preserve">After corrective actions have been implemented and verified, </w:t>
              </w:r>
            </w:ins>
            <w:del w:id="909" w:author="Susan" w:date="2020-05-07T12:41:00Z">
              <w:r w:rsidRPr="00134BAD" w:rsidDel="00D60953">
                <w:delText>C</w:delText>
              </w:r>
            </w:del>
            <w:ins w:id="910" w:author="Susan" w:date="2020-05-07T12:41:00Z">
              <w:r w:rsidR="00D60953">
                <w:t>c</w:t>
              </w:r>
            </w:ins>
            <w:r w:rsidRPr="00134BAD">
              <w:t xml:space="preserve">ontinue testing </w:t>
            </w:r>
            <w:ins w:id="911" w:author="Susan" w:date="2020-05-07T12:41:00Z">
              <w:r w:rsidR="00D60953">
                <w:rPr>
                  <w:color w:val="221E1F"/>
                </w:rPr>
                <w:t xml:space="preserve">throughout the harvest date </w:t>
              </w:r>
            </w:ins>
            <w:del w:id="912" w:author="Susan" w:date="2020-05-07T12:41:00Z">
              <w:r w:rsidRPr="00134BAD" w:rsidDel="00D60953">
                <w:delText xml:space="preserve">daily for five days </w:delText>
              </w:r>
            </w:del>
            <w:r w:rsidRPr="00134BAD">
              <w:t>at the point</w:t>
            </w:r>
            <w:ins w:id="913" w:author="Susan" w:date="2020-05-07T12:42:00Z">
              <w:r w:rsidR="00D60953">
                <w:t>(</w:t>
              </w:r>
            </w:ins>
            <w:ins w:id="914" w:author="Susan" w:date="2020-05-07T12:41:00Z">
              <w:r w:rsidR="00D60953">
                <w:t>s)</w:t>
              </w:r>
            </w:ins>
            <w:r w:rsidRPr="00134BAD">
              <w:t xml:space="preserve"> closest to use, </w:t>
            </w:r>
            <w:ins w:id="915" w:author="Susan" w:date="2020-05-07T12:42:00Z">
              <w:r w:rsidR="00D60953">
                <w:t>to ensure</w:t>
              </w:r>
            </w:ins>
            <w:del w:id="916" w:author="Susan" w:date="2020-05-07T12:42:00Z">
              <w:r w:rsidRPr="00134BAD" w:rsidDel="00D60953">
                <w:delText>and do not use</w:delText>
              </w:r>
            </w:del>
            <w:r w:rsidRPr="00134BAD">
              <w:t xml:space="preserve"> the water system </w:t>
            </w:r>
            <w:del w:id="917" w:author="Susan" w:date="2020-05-07T12:42:00Z">
              <w:r w:rsidRPr="00134BAD" w:rsidDel="00D60953">
                <w:delText xml:space="preserve">until it </w:delText>
              </w:r>
            </w:del>
            <w:r w:rsidRPr="00134BAD">
              <w:t>consistently delivers water that is safe, sanitary, and of appropriate microbial quality (i.e.</w:t>
            </w:r>
            <w:r w:rsidR="007273EC" w:rsidRPr="00134BAD">
              <w:t>,</w:t>
            </w:r>
            <w:r w:rsidRPr="00134BAD">
              <w:t xml:space="preserve"> </w:t>
            </w:r>
            <w:r w:rsidR="007273EC" w:rsidRPr="00134BAD">
              <w:t>n</w:t>
            </w:r>
            <w:r w:rsidRPr="00134BAD">
              <w:t xml:space="preserve">egative result) for the intended use. </w:t>
            </w:r>
            <w:del w:id="918" w:author="Susan" w:date="2020-05-07T12:43:00Z">
              <w:r w:rsidRPr="00134BAD" w:rsidDel="00D60953">
                <w:delText>If any of the five samples taken during the intensive sampling period after corrective actions have been taken have detectable</w:delText>
              </w:r>
              <w:r w:rsidR="007273EC" w:rsidRPr="00134BAD" w:rsidDel="00D60953">
                <w:delText xml:space="preserve"> generic</w:delText>
              </w:r>
              <w:r w:rsidRPr="00134BAD" w:rsidDel="00D60953">
                <w:delText xml:space="preserve"> </w:delText>
              </w:r>
              <w:r w:rsidRPr="00134BAD" w:rsidDel="00D60953">
                <w:rPr>
                  <w:i/>
                </w:rPr>
                <w:delText>E. coli</w:delText>
              </w:r>
              <w:r w:rsidRPr="00134BAD" w:rsidDel="00D60953">
                <w:delText>, repeat remedial actions and DO NOT use that system until the source of contamination can be corrected.</w:delText>
              </w:r>
            </w:del>
            <w:commentRangeEnd w:id="907"/>
            <w:r w:rsidR="00D60953">
              <w:rPr>
                <w:rStyle w:val="CommentReference"/>
                <w:rFonts w:ascii="Tahoma" w:hAnsi="Tahoma" w:cs="Tahoma"/>
                <w:lang w:eastAsia="x-none"/>
              </w:rPr>
              <w:commentReference w:id="907"/>
            </w:r>
          </w:p>
          <w:p w14:paraId="6094C3DF" w14:textId="77777777" w:rsidR="00C05DC3" w:rsidRPr="00134BAD" w:rsidRDefault="00C05DC3" w:rsidP="001720D2">
            <w:pPr>
              <w:tabs>
                <w:tab w:val="num" w:pos="690"/>
              </w:tabs>
            </w:pPr>
          </w:p>
        </w:tc>
      </w:tr>
      <w:tr w:rsidR="00C05DC3" w:rsidRPr="00D5180B" w14:paraId="570F5FE4" w14:textId="77777777" w:rsidTr="00134BAD">
        <w:trPr>
          <w:trHeight w:val="440"/>
          <w:jc w:val="center"/>
        </w:trPr>
        <w:tc>
          <w:tcPr>
            <w:tcW w:w="5035" w:type="dxa"/>
          </w:tcPr>
          <w:p w14:paraId="7FA462AE" w14:textId="77777777" w:rsidR="00C05DC3" w:rsidRPr="002674A3" w:rsidRDefault="00C05DC3" w:rsidP="001720D2">
            <w:pPr>
              <w:rPr>
                <w:b/>
                <w:u w:val="single"/>
              </w:rPr>
            </w:pPr>
            <w:r w:rsidRPr="002674A3">
              <w:rPr>
                <w:b/>
                <w:u w:val="single"/>
              </w:rPr>
              <w:t>Physical/Chemical Testing</w:t>
            </w:r>
          </w:p>
          <w:p w14:paraId="606ABB46" w14:textId="77777777" w:rsidR="00C05DC3" w:rsidRPr="002674A3" w:rsidRDefault="00C05DC3" w:rsidP="001720D2">
            <w:pPr>
              <w:rPr>
                <w:b/>
              </w:rPr>
            </w:pPr>
            <w:r w:rsidRPr="002674A3">
              <w:rPr>
                <w:b/>
              </w:rPr>
              <w:t xml:space="preserve">Target Variable: </w:t>
            </w:r>
          </w:p>
          <w:p w14:paraId="799F5540" w14:textId="77777777" w:rsidR="00414F74" w:rsidRDefault="00C05DC3" w:rsidP="001720D2">
            <w:pPr>
              <w:rPr>
                <w:ins w:id="919" w:author="Susan" w:date="2020-05-07T12:21:00Z"/>
              </w:rPr>
            </w:pPr>
            <w:commentRangeStart w:id="920"/>
            <w:r w:rsidRPr="002674A3">
              <w:t>Water disinfect</w:t>
            </w:r>
            <w:ins w:id="921" w:author="Susan" w:date="2020-05-07T12:18:00Z">
              <w:r w:rsidR="00414F74">
                <w:t>ion method</w:t>
              </w:r>
            </w:ins>
            <w:del w:id="922" w:author="Susan" w:date="2020-05-07T12:18:00Z">
              <w:r w:rsidRPr="002674A3" w:rsidDel="00414F74">
                <w:delText>ant</w:delText>
              </w:r>
            </w:del>
            <w:r w:rsidRPr="002674A3">
              <w:t xml:space="preserve"> (e.g., chlorine</w:t>
            </w:r>
            <w:ins w:id="923" w:author="Susan" w:date="2020-05-07T12:18:00Z">
              <w:r w:rsidR="00414F74">
                <w:t>, UV</w:t>
              </w:r>
            </w:ins>
            <w:ins w:id="924" w:author="Susan" w:date="2020-05-07T12:19:00Z">
              <w:r w:rsidR="00414F74">
                <w:t xml:space="preserve"> treatment,</w:t>
              </w:r>
            </w:ins>
            <w:r w:rsidRPr="002674A3">
              <w:t xml:space="preserve"> </w:t>
            </w:r>
            <w:commentRangeEnd w:id="920"/>
            <w:r w:rsidR="00414F74">
              <w:rPr>
                <w:rStyle w:val="CommentReference"/>
                <w:rFonts w:ascii="Tahoma" w:hAnsi="Tahoma" w:cs="Tahoma"/>
                <w:lang w:eastAsia="x-none"/>
              </w:rPr>
              <w:commentReference w:id="920"/>
            </w:r>
            <w:r w:rsidRPr="002674A3">
              <w:t>or other</w:t>
            </w:r>
            <w:r w:rsidR="00AF4213" w:rsidRPr="002674A3">
              <w:t xml:space="preserve"> </w:t>
            </w:r>
            <w:r w:rsidRPr="002674A3">
              <w:t>disinfectant compound</w:t>
            </w:r>
            <w:del w:id="925" w:author="Susan" w:date="2020-05-06T09:40:00Z">
              <w:r w:rsidRPr="002674A3" w:rsidDel="002674A3">
                <w:delText>, ORP</w:delText>
              </w:r>
            </w:del>
            <w:r w:rsidRPr="002674A3">
              <w:t>).</w:t>
            </w:r>
          </w:p>
          <w:p w14:paraId="70967CDF" w14:textId="77777777" w:rsidR="00C05DC3" w:rsidRPr="002674A3" w:rsidRDefault="00C05DC3" w:rsidP="001720D2">
            <w:r w:rsidRPr="002674A3">
              <w:t xml:space="preserve"> </w:t>
            </w:r>
            <w:commentRangeStart w:id="926"/>
            <w:ins w:id="927" w:author="Susan" w:date="2020-05-06T09:40:00Z">
              <w:r w:rsidR="002674A3" w:rsidRPr="00134BAD">
                <w:t xml:space="preserve">Antimicrobial </w:t>
              </w:r>
              <w:r w:rsidR="002674A3" w:rsidRPr="00D5180B">
                <w:rPr>
                  <w:rFonts w:cs="Calibri"/>
                  <w:szCs w:val="22"/>
                </w:rPr>
                <w:t xml:space="preserve">irrigation water </w:t>
              </w:r>
              <w:r w:rsidR="002674A3" w:rsidRPr="00134BAD">
                <w:t xml:space="preserve">treatment </w:t>
              </w:r>
              <w:r w:rsidR="002674A3" w:rsidRPr="00D5180B">
                <w:rPr>
                  <w:rFonts w:cs="Calibri"/>
                  <w:szCs w:val="22"/>
                </w:rPr>
                <w:t xml:space="preserve">or manufacturer’s operational specifications </w:t>
              </w:r>
              <w:r w:rsidR="002674A3" w:rsidRPr="00134BAD">
                <w:t xml:space="preserve">(e.g., per manufacturer’s recommendations, chemical </w:t>
              </w:r>
              <w:r w:rsidR="002674A3" w:rsidRPr="00134BAD">
                <w:lastRenderedPageBreak/>
                <w:t>concentration, etc.)</w:t>
              </w:r>
            </w:ins>
            <w:ins w:id="928" w:author="Susan" w:date="2020-05-06T09:45:00Z">
              <w:r w:rsidR="003279CB">
                <w:t xml:space="preserve"> </w:t>
              </w:r>
            </w:ins>
            <w:ins w:id="929" w:author="Susan" w:date="2020-05-06T09:46:00Z">
              <w:r w:rsidR="003279CB">
                <w:t xml:space="preserve">for any product approved by the </w:t>
              </w:r>
            </w:ins>
            <w:ins w:id="930" w:author="Susan" w:date="2020-05-06T09:45:00Z">
              <w:r w:rsidR="003279CB" w:rsidRPr="00134BAD">
                <w:t>U</w:t>
              </w:r>
            </w:ins>
            <w:ins w:id="931" w:author="Susan" w:date="2020-05-07T11:35:00Z">
              <w:r w:rsidR="00F2719B">
                <w:t>.</w:t>
              </w:r>
            </w:ins>
            <w:ins w:id="932" w:author="Susan" w:date="2020-05-06T09:45:00Z">
              <w:r w:rsidR="003279CB" w:rsidRPr="00134BAD">
                <w:t>S</w:t>
              </w:r>
            </w:ins>
            <w:ins w:id="933" w:author="Susan" w:date="2020-05-07T11:35:00Z">
              <w:r w:rsidR="00F2719B">
                <w:t xml:space="preserve">. </w:t>
              </w:r>
            </w:ins>
            <w:ins w:id="934" w:author="Susan" w:date="2020-05-06T09:45:00Z">
              <w:r w:rsidR="003279CB" w:rsidRPr="00134BAD">
                <w:t>EPA for use in agricultural water</w:t>
              </w:r>
            </w:ins>
            <w:ins w:id="935" w:author="Susan" w:date="2020-05-06T09:40:00Z">
              <w:r w:rsidR="002674A3" w:rsidRPr="00134BAD">
                <w:t>.</w:t>
              </w:r>
            </w:ins>
            <w:commentRangeEnd w:id="926"/>
            <w:ins w:id="936" w:author="Susan" w:date="2020-05-07T12:20:00Z">
              <w:r w:rsidR="00414F74">
                <w:rPr>
                  <w:rStyle w:val="CommentReference"/>
                  <w:rFonts w:ascii="Tahoma" w:hAnsi="Tahoma" w:cs="Tahoma"/>
                  <w:lang w:eastAsia="x-none"/>
                </w:rPr>
                <w:commentReference w:id="926"/>
              </w:r>
            </w:ins>
          </w:p>
          <w:p w14:paraId="58416455" w14:textId="77777777" w:rsidR="00C05DC3" w:rsidRPr="002674A3" w:rsidRDefault="00C05DC3" w:rsidP="0043238C">
            <w:pPr>
              <w:spacing w:before="120"/>
              <w:rPr>
                <w:b/>
              </w:rPr>
            </w:pPr>
            <w:del w:id="937" w:author="Susan" w:date="2020-05-06T09:43:00Z">
              <w:r w:rsidRPr="002674A3" w:rsidDel="00437131">
                <w:rPr>
                  <w:b/>
                </w:rPr>
                <w:delText xml:space="preserve">Multi Pass </w:delText>
              </w:r>
            </w:del>
            <w:r w:rsidRPr="002674A3">
              <w:rPr>
                <w:b/>
              </w:rPr>
              <w:t>Water Acceptance Criteria</w:t>
            </w:r>
            <w:ins w:id="938" w:author="Susan" w:date="2020-05-07T12:21:00Z">
              <w:r w:rsidR="00414F74">
                <w:rPr>
                  <w:b/>
                </w:rPr>
                <w:t xml:space="preserve"> </w:t>
              </w:r>
            </w:ins>
            <w:ins w:id="939" w:author="Susan" w:date="2020-05-07T12:22:00Z">
              <w:r w:rsidR="00414F74">
                <w:rPr>
                  <w:b/>
                </w:rPr>
                <w:t>D</w:t>
              </w:r>
            </w:ins>
            <w:ins w:id="940" w:author="Susan" w:date="2020-05-07T12:21:00Z">
              <w:r w:rsidR="00414F74">
                <w:rPr>
                  <w:b/>
                </w:rPr>
                <w:t xml:space="preserve">uring </w:t>
              </w:r>
            </w:ins>
            <w:ins w:id="941" w:author="Susan" w:date="2020-05-07T12:22:00Z">
              <w:r w:rsidR="00414F74">
                <w:rPr>
                  <w:b/>
                </w:rPr>
                <w:t>Use</w:t>
              </w:r>
            </w:ins>
            <w:r w:rsidRPr="002674A3">
              <w:rPr>
                <w:b/>
              </w:rPr>
              <w:t xml:space="preserve">: </w:t>
            </w:r>
          </w:p>
          <w:p w14:paraId="5FB2EB51" w14:textId="77777777" w:rsidR="00C05DC3" w:rsidRPr="002674A3" w:rsidRDefault="00C05DC3" w:rsidP="001720D2">
            <w:pPr>
              <w:rPr>
                <w:u w:val="single"/>
              </w:rPr>
            </w:pPr>
            <w:r w:rsidRPr="002674A3">
              <w:rPr>
                <w:u w:val="single"/>
              </w:rPr>
              <w:t>Chlorine</w:t>
            </w:r>
          </w:p>
          <w:p w14:paraId="6DFA657A" w14:textId="77777777" w:rsidR="00C05DC3" w:rsidRPr="002674A3" w:rsidDel="00437131" w:rsidRDefault="00C05DC3" w:rsidP="001720D2">
            <w:pPr>
              <w:rPr>
                <w:del w:id="942" w:author="Susan" w:date="2020-05-06T09:43:00Z"/>
              </w:rPr>
            </w:pPr>
            <w:r w:rsidRPr="002674A3">
              <w:rPr>
                <w:u w:val="single"/>
              </w:rPr>
              <w:t>&gt;</w:t>
            </w:r>
            <w:r w:rsidRPr="002674A3">
              <w:t xml:space="preserve"> 1 ppm free chlorine </w:t>
            </w:r>
            <w:commentRangeStart w:id="943"/>
            <w:r w:rsidRPr="002674A3">
              <w:t>after application</w:t>
            </w:r>
            <w:r w:rsidRPr="002674A3">
              <w:rPr>
                <w:color w:val="FF0000"/>
              </w:rPr>
              <w:t xml:space="preserve"> </w:t>
            </w:r>
            <w:r w:rsidRPr="002674A3">
              <w:t xml:space="preserve">and pH </w:t>
            </w:r>
            <w:r w:rsidR="000223D5" w:rsidRPr="002674A3">
              <w:rPr>
                <w:rFonts w:cs="Calibri"/>
                <w:szCs w:val="22"/>
              </w:rPr>
              <w:t>5</w:t>
            </w:r>
            <w:r w:rsidRPr="002674A3">
              <w:t xml:space="preserve">.5 – 7.5 </w:t>
            </w:r>
            <w:del w:id="944" w:author="Susan" w:date="2020-05-06T09:43:00Z">
              <w:r w:rsidRPr="002674A3" w:rsidDel="00437131">
                <w:rPr>
                  <w:b/>
                </w:rPr>
                <w:delText>OR</w:delText>
              </w:r>
              <w:r w:rsidRPr="002674A3" w:rsidDel="00437131">
                <w:delText xml:space="preserve"> ORP </w:delText>
              </w:r>
              <w:r w:rsidRPr="002674A3" w:rsidDel="00437131">
                <w:rPr>
                  <w:u w:val="single"/>
                </w:rPr>
                <w:delText>&gt;</w:delText>
              </w:r>
              <w:r w:rsidRPr="002674A3" w:rsidDel="00437131">
                <w:delText xml:space="preserve"> 650 mV and pH </w:delText>
              </w:r>
              <w:r w:rsidR="000223D5" w:rsidRPr="002674A3" w:rsidDel="00437131">
                <w:rPr>
                  <w:rFonts w:cs="Calibri"/>
                  <w:szCs w:val="22"/>
                </w:rPr>
                <w:delText>5</w:delText>
              </w:r>
              <w:r w:rsidRPr="002674A3" w:rsidDel="00437131">
                <w:delText>.5 – 7.5</w:delText>
              </w:r>
            </w:del>
            <w:commentRangeEnd w:id="943"/>
            <w:r w:rsidR="00414F74">
              <w:rPr>
                <w:rStyle w:val="CommentReference"/>
                <w:rFonts w:ascii="Tahoma" w:hAnsi="Tahoma" w:cs="Tahoma"/>
                <w:lang w:eastAsia="x-none"/>
              </w:rPr>
              <w:commentReference w:id="943"/>
            </w:r>
          </w:p>
          <w:p w14:paraId="3A13FE78" w14:textId="77777777" w:rsidR="00C05DC3" w:rsidRPr="002674A3" w:rsidRDefault="00C05DC3" w:rsidP="001720D2">
            <w:r w:rsidRPr="002674A3">
              <w:rPr>
                <w:u w:val="single"/>
              </w:rPr>
              <w:t>Other approved treatments</w:t>
            </w:r>
            <w:r w:rsidRPr="002674A3">
              <w:t xml:space="preserve"> per product EPA label for human pathogen reduction in water. </w:t>
            </w:r>
          </w:p>
          <w:p w14:paraId="2C1612E4" w14:textId="77777777" w:rsidR="00C05DC3" w:rsidRPr="002674A3" w:rsidRDefault="00C05DC3" w:rsidP="0043238C">
            <w:pPr>
              <w:spacing w:before="120"/>
              <w:rPr>
                <w:b/>
              </w:rPr>
            </w:pPr>
            <w:r w:rsidRPr="002674A3">
              <w:rPr>
                <w:b/>
              </w:rPr>
              <w:t>Testing Procedure:</w:t>
            </w:r>
          </w:p>
          <w:p w14:paraId="65DF91BD" w14:textId="77777777" w:rsidR="00C05DC3" w:rsidRPr="002674A3" w:rsidRDefault="00C05DC3" w:rsidP="0043238C">
            <w:pPr>
              <w:numPr>
                <w:ilvl w:val="0"/>
                <w:numId w:val="12"/>
              </w:numPr>
              <w:tabs>
                <w:tab w:val="clear" w:pos="720"/>
              </w:tabs>
              <w:spacing w:before="0" w:after="0"/>
              <w:ind w:left="331" w:hanging="271"/>
            </w:pPr>
            <w:r w:rsidRPr="002674A3">
              <w:t>Chemical reaction-based colorimetric test, or</w:t>
            </w:r>
          </w:p>
          <w:p w14:paraId="4CE6E27D" w14:textId="77777777" w:rsidR="00C05DC3" w:rsidRPr="002674A3" w:rsidRDefault="00C05DC3" w:rsidP="0043238C">
            <w:pPr>
              <w:numPr>
                <w:ilvl w:val="0"/>
                <w:numId w:val="12"/>
              </w:numPr>
              <w:tabs>
                <w:tab w:val="clear" w:pos="720"/>
              </w:tabs>
              <w:spacing w:before="0" w:after="0"/>
              <w:ind w:left="331" w:hanging="271"/>
            </w:pPr>
            <w:r w:rsidRPr="002674A3">
              <w:t>Ion-specific probe, or</w:t>
            </w:r>
          </w:p>
          <w:p w14:paraId="508BC5A7" w14:textId="77777777" w:rsidR="00C05DC3" w:rsidRPr="002674A3" w:rsidDel="00263FB4" w:rsidRDefault="00C05DC3" w:rsidP="0043238C">
            <w:pPr>
              <w:numPr>
                <w:ilvl w:val="0"/>
                <w:numId w:val="12"/>
              </w:numPr>
              <w:tabs>
                <w:tab w:val="clear" w:pos="720"/>
              </w:tabs>
              <w:spacing w:before="0" w:after="0"/>
              <w:ind w:left="331" w:hanging="271"/>
              <w:rPr>
                <w:del w:id="945" w:author="Susan" w:date="2020-05-06T09:41:00Z"/>
              </w:rPr>
            </w:pPr>
            <w:commentRangeStart w:id="946"/>
            <w:del w:id="947" w:author="Susan" w:date="2020-05-06T09:41:00Z">
              <w:r w:rsidRPr="002674A3" w:rsidDel="00263FB4">
                <w:delText xml:space="preserve">ORP, or </w:delText>
              </w:r>
            </w:del>
            <w:commentRangeEnd w:id="946"/>
            <w:r w:rsidR="00414F74">
              <w:rPr>
                <w:rStyle w:val="CommentReference"/>
                <w:rFonts w:ascii="Tahoma" w:hAnsi="Tahoma" w:cs="Tahoma"/>
                <w:lang w:eastAsia="x-none"/>
              </w:rPr>
              <w:commentReference w:id="946"/>
            </w:r>
          </w:p>
          <w:p w14:paraId="1D2A7541" w14:textId="77777777" w:rsidR="00C05DC3" w:rsidRPr="002674A3" w:rsidRDefault="00C05DC3" w:rsidP="0043238C">
            <w:pPr>
              <w:numPr>
                <w:ilvl w:val="0"/>
                <w:numId w:val="12"/>
              </w:numPr>
              <w:tabs>
                <w:tab w:val="clear" w:pos="720"/>
              </w:tabs>
              <w:spacing w:before="0" w:after="0"/>
              <w:ind w:left="331" w:hanging="271"/>
            </w:pPr>
            <w:r w:rsidRPr="002674A3">
              <w:t>Other as recommended by</w:t>
            </w:r>
            <w:ins w:id="948" w:author="Susan" w:date="2020-05-06T09:41:00Z">
              <w:r w:rsidR="00263FB4" w:rsidRPr="00134BAD">
                <w:t xml:space="preserve"> </w:t>
              </w:r>
              <w:commentRangeStart w:id="949"/>
              <w:r w:rsidR="00263FB4" w:rsidRPr="00134BAD">
                <w:t xml:space="preserve">antimicrobial </w:t>
              </w:r>
              <w:r w:rsidR="00263FB4" w:rsidRPr="00D5180B">
                <w:rPr>
                  <w:rFonts w:cs="Calibri"/>
                  <w:szCs w:val="22"/>
                </w:rPr>
                <w:t xml:space="preserve">water </w:t>
              </w:r>
              <w:r w:rsidR="00263FB4" w:rsidRPr="00134BAD">
                <w:t>treatment supplier</w:t>
              </w:r>
              <w:r w:rsidR="00263FB4" w:rsidRPr="00D5180B">
                <w:rPr>
                  <w:rFonts w:cs="Calibri"/>
                  <w:szCs w:val="22"/>
                </w:rPr>
                <w:t xml:space="preserve"> or manufacturer’s specifications</w:t>
              </w:r>
            </w:ins>
            <w:del w:id="950" w:author="Susan" w:date="2020-05-06T09:41:00Z">
              <w:r w:rsidRPr="002674A3" w:rsidDel="00263FB4">
                <w:delText xml:space="preserve"> disinfectant supplier</w:delText>
              </w:r>
            </w:del>
            <w:commentRangeEnd w:id="949"/>
            <w:r w:rsidR="00414F74">
              <w:rPr>
                <w:rStyle w:val="CommentReference"/>
                <w:rFonts w:ascii="Tahoma" w:hAnsi="Tahoma" w:cs="Tahoma"/>
                <w:lang w:eastAsia="x-none"/>
              </w:rPr>
              <w:commentReference w:id="949"/>
            </w:r>
            <w:r w:rsidRPr="002674A3">
              <w:t>.</w:t>
            </w:r>
          </w:p>
          <w:p w14:paraId="00E11370" w14:textId="77777777" w:rsidR="00C05DC3" w:rsidRPr="002674A3" w:rsidRDefault="00C05DC3" w:rsidP="0043238C">
            <w:pPr>
              <w:spacing w:before="120"/>
              <w:rPr>
                <w:b/>
              </w:rPr>
            </w:pPr>
            <w:r w:rsidRPr="002674A3">
              <w:rPr>
                <w:b/>
              </w:rPr>
              <w:t xml:space="preserve">Testing Frequency: </w:t>
            </w:r>
          </w:p>
          <w:p w14:paraId="55B3547A" w14:textId="77777777" w:rsidR="00414F74" w:rsidRPr="00414F74" w:rsidRDefault="00414F74" w:rsidP="00414F74">
            <w:pPr>
              <w:pStyle w:val="ListParagraph"/>
              <w:numPr>
                <w:ilvl w:val="0"/>
                <w:numId w:val="129"/>
              </w:numPr>
              <w:ind w:left="330" w:hanging="270"/>
              <w:rPr>
                <w:ins w:id="951" w:author="Susan" w:date="2020-05-07T12:25:00Z"/>
                <w:b/>
              </w:rPr>
            </w:pPr>
            <w:commentRangeStart w:id="952"/>
            <w:ins w:id="953" w:author="Susan" w:date="2020-05-07T12:25:00Z">
              <w:r>
                <w:t>Prior to first use on day of harvest.</w:t>
              </w:r>
            </w:ins>
          </w:p>
          <w:p w14:paraId="5BBCAD47" w14:textId="77777777" w:rsidR="00C05DC3" w:rsidRPr="00414F74" w:rsidRDefault="00414F74" w:rsidP="00414F74">
            <w:pPr>
              <w:pStyle w:val="ListParagraph"/>
              <w:numPr>
                <w:ilvl w:val="0"/>
                <w:numId w:val="129"/>
              </w:numPr>
              <w:ind w:left="330" w:hanging="270"/>
              <w:rPr>
                <w:b/>
              </w:rPr>
            </w:pPr>
            <w:ins w:id="954" w:author="Susan" w:date="2020-05-07T12:26:00Z">
              <w:r>
                <w:t>During harvest, samples shall be taken</w:t>
              </w:r>
            </w:ins>
            <w:del w:id="955" w:author="Susan" w:date="2020-05-07T12:26:00Z">
              <w:r w:rsidR="00C05DC3" w:rsidRPr="002674A3" w:rsidDel="00414F74">
                <w:delText xml:space="preserve">Continuous monitoring (preferred) with periodic verification by titration </w:delText>
              </w:r>
              <w:r w:rsidR="00C05DC3" w:rsidRPr="00414F74" w:rsidDel="00414F74">
                <w:rPr>
                  <w:b/>
                </w:rPr>
                <w:delText xml:space="preserve">OR </w:delText>
              </w:r>
              <w:r w:rsidR="00C05DC3" w:rsidRPr="002674A3" w:rsidDel="00414F74">
                <w:delText>R</w:delText>
              </w:r>
            </w:del>
            <w:ins w:id="956" w:author="Susan" w:date="2020-05-07T12:26:00Z">
              <w:r>
                <w:t xml:space="preserve"> r</w:t>
              </w:r>
            </w:ins>
            <w:r w:rsidR="00C05DC3" w:rsidRPr="002674A3">
              <w:t xml:space="preserve">outine </w:t>
            </w:r>
            <w:ins w:id="957" w:author="Susan" w:date="2020-05-07T12:26:00Z">
              <w:r w:rsidR="00BA0BD2">
                <w:t>intervals (</w:t>
              </w:r>
            </w:ins>
            <w:ins w:id="958" w:author="Susan" w:date="2020-05-07T12:27:00Z">
              <w:r w:rsidR="00BA0BD2">
                <w:t>i.e., hourly, breaks, lunch, etc.) as determined by historical data showing typical</w:t>
              </w:r>
            </w:ins>
            <w:del w:id="959" w:author="Susan" w:date="2020-05-07T12:27:00Z">
              <w:r w:rsidR="00C05DC3" w:rsidRPr="002674A3" w:rsidDel="00BA0BD2">
                <w:delText>monitoring if the system can be shown to have a low</w:delText>
              </w:r>
            </w:del>
            <w:r w:rsidR="00C05DC3" w:rsidRPr="002674A3">
              <w:t xml:space="preserve"> degree of variation</w:t>
            </w:r>
            <w:commentRangeEnd w:id="952"/>
            <w:r w:rsidR="00BA0BD2">
              <w:rPr>
                <w:rStyle w:val="CommentReference"/>
                <w:rFonts w:ascii="Tahoma" w:eastAsia="Times New Roman" w:hAnsi="Tahoma" w:cs="Tahoma"/>
                <w:lang w:eastAsia="x-none"/>
              </w:rPr>
              <w:commentReference w:id="952"/>
            </w:r>
            <w:r w:rsidR="00C05DC3" w:rsidRPr="002674A3">
              <w:t>.</w:t>
            </w:r>
          </w:p>
        </w:tc>
        <w:tc>
          <w:tcPr>
            <w:tcW w:w="5675" w:type="dxa"/>
            <w:vMerge/>
            <w:shd w:val="clear" w:color="auto" w:fill="auto"/>
          </w:tcPr>
          <w:p w14:paraId="705063BE" w14:textId="77777777" w:rsidR="00C05DC3" w:rsidRPr="00134BAD" w:rsidRDefault="00C05DC3" w:rsidP="001720D2"/>
        </w:tc>
      </w:tr>
      <w:tr w:rsidR="00205CC1" w:rsidRPr="00D5180B" w14:paraId="0C21301F" w14:textId="77777777" w:rsidTr="002D3F75">
        <w:trPr>
          <w:trHeight w:val="440"/>
          <w:jc w:val="center"/>
        </w:trPr>
        <w:tc>
          <w:tcPr>
            <w:tcW w:w="10710" w:type="dxa"/>
            <w:gridSpan w:val="2"/>
          </w:tcPr>
          <w:p w14:paraId="03DE8F04" w14:textId="77777777" w:rsidR="00205CC1" w:rsidRPr="00D5180B" w:rsidRDefault="00205CC1" w:rsidP="001720D2">
            <w:pPr>
              <w:rPr>
                <w:rFonts w:cs="Times New Roman"/>
                <w:szCs w:val="22"/>
              </w:rPr>
            </w:pPr>
            <w:commentRangeStart w:id="960"/>
            <w:r w:rsidRPr="00205CC1">
              <w:rPr>
                <w:rFonts w:cs="Calibri"/>
                <w:b/>
                <w:szCs w:val="22"/>
              </w:rPr>
              <w:lastRenderedPageBreak/>
              <w:t>Records</w:t>
            </w:r>
            <w:commentRangeEnd w:id="960"/>
            <w:r w:rsidR="0094723A">
              <w:rPr>
                <w:rStyle w:val="CommentReference"/>
                <w:rFonts w:ascii="Tahoma" w:hAnsi="Tahoma" w:cs="Tahoma"/>
                <w:lang w:eastAsia="x-none"/>
              </w:rPr>
              <w:commentReference w:id="960"/>
            </w:r>
            <w:r w:rsidRPr="00D5180B">
              <w:rPr>
                <w:rFonts w:cs="Calibri"/>
                <w:szCs w:val="22"/>
              </w:rPr>
              <w:t>: All test results and remedial actions shall be documented and available for verification from the user of the water for a period of two years.</w:t>
            </w:r>
          </w:p>
        </w:tc>
      </w:tr>
    </w:tbl>
    <w:p w14:paraId="703FDA6B" w14:textId="77777777" w:rsidR="00D34A68" w:rsidRPr="00D5180B" w:rsidRDefault="00D34A68" w:rsidP="00D34A68">
      <w:pPr>
        <w:rPr>
          <w:szCs w:val="22"/>
        </w:rPr>
      </w:pPr>
    </w:p>
    <w:p w14:paraId="5CAB2DCF" w14:textId="77777777" w:rsidR="00166A2B" w:rsidRPr="001D243E" w:rsidRDefault="00166A2B">
      <w:pPr>
        <w:spacing w:before="0" w:after="0"/>
        <w:rPr>
          <w:rFonts w:ascii="Brandon Grotesque Medium" w:hAnsi="Brandon Grotesque Medium"/>
          <w:b/>
        </w:rPr>
      </w:pPr>
      <w:r w:rsidRPr="001D243E">
        <w:rPr>
          <w:rFonts w:ascii="Brandon Grotesque Medium" w:hAnsi="Brandon Grotesque Medium"/>
          <w:b/>
        </w:rPr>
        <w:br w:type="page"/>
      </w:r>
    </w:p>
    <w:p w14:paraId="2E09509E" w14:textId="77777777" w:rsidR="00166A2B" w:rsidRDefault="00166A2B" w:rsidP="00476F26">
      <w:pPr>
        <w:pStyle w:val="Heading2"/>
      </w:pPr>
      <w:bookmarkStart w:id="961" w:name="_Toc8374944"/>
      <w:bookmarkStart w:id="962" w:name="_Toc20839164"/>
      <w:commentRangeStart w:id="963"/>
      <w:r w:rsidRPr="00D5180B">
        <w:lastRenderedPageBreak/>
        <w:t xml:space="preserve">FIGURE </w:t>
      </w:r>
      <w:r w:rsidR="008800A8">
        <w:t>6</w:t>
      </w:r>
      <w:commentRangeEnd w:id="963"/>
      <w:r w:rsidR="00425479">
        <w:rPr>
          <w:rStyle w:val="CommentReference"/>
          <w:rFonts w:ascii="Tahoma" w:hAnsi="Tahoma" w:cs="Tahoma"/>
          <w:b w:val="0"/>
          <w:bCs w:val="0"/>
          <w:iCs w:val="0"/>
          <w:lang w:eastAsia="x-none"/>
        </w:rPr>
        <w:commentReference w:id="963"/>
      </w:r>
      <w:r w:rsidRPr="00D5180B">
        <w:t xml:space="preserve">. </w:t>
      </w:r>
      <w:commentRangeStart w:id="964"/>
      <w:del w:id="965" w:author="Susan" w:date="2020-05-07T11:33:00Z">
        <w:r w:rsidRPr="00D5180B" w:rsidDel="005578CE">
          <w:delText>Post-</w:delText>
        </w:r>
      </w:del>
      <w:ins w:id="966" w:author="Susan" w:date="2020-05-07T11:33:00Z">
        <w:r w:rsidR="005578CE">
          <w:t xml:space="preserve">During </w:t>
        </w:r>
      </w:ins>
      <w:commentRangeEnd w:id="964"/>
      <w:ins w:id="967" w:author="Susan" w:date="2020-05-07T11:34:00Z">
        <w:r w:rsidR="005578CE">
          <w:rPr>
            <w:rStyle w:val="CommentReference"/>
            <w:rFonts w:ascii="Tahoma" w:hAnsi="Tahoma" w:cs="Tahoma"/>
            <w:b w:val="0"/>
            <w:bCs w:val="0"/>
            <w:iCs w:val="0"/>
            <w:lang w:eastAsia="x-none"/>
          </w:rPr>
          <w:commentReference w:id="964"/>
        </w:r>
      </w:ins>
      <w:r w:rsidRPr="00D5180B">
        <w:t xml:space="preserve">Harvest Water Use – Direct Product Contact </w:t>
      </w:r>
      <w:r w:rsidRPr="00134BAD">
        <w:t>(e.g. re-hydration, core in field, etc.)</w:t>
      </w:r>
      <w:bookmarkEnd w:id="961"/>
      <w:r w:rsidR="00FD15EC" w:rsidRPr="00D5180B">
        <w:t xml:space="preserve"> </w:t>
      </w:r>
      <w:r w:rsidR="00C73755" w:rsidRPr="00D5180B">
        <w:t xml:space="preserve">– See </w:t>
      </w:r>
      <w:r w:rsidR="00FD15EC" w:rsidRPr="00D5180B">
        <w:t xml:space="preserve">TABLE </w:t>
      </w:r>
      <w:r w:rsidR="00C73755" w:rsidRPr="00D5180B">
        <w:t>2G</w:t>
      </w:r>
      <w:bookmarkEnd w:id="962"/>
    </w:p>
    <w:p w14:paraId="36667EE3" w14:textId="77777777" w:rsidR="00EE46AC" w:rsidRPr="00EE46AC" w:rsidRDefault="00EE46AC" w:rsidP="00EE46AC">
      <w:r>
        <w:rPr>
          <w:rFonts w:cs="Times New Roman"/>
          <w:noProof/>
        </w:rPr>
        <mc:AlternateContent>
          <mc:Choice Requires="wpc">
            <w:drawing>
              <wp:inline distT="0" distB="0" distL="0" distR="0" wp14:anchorId="7AFC1C96" wp14:editId="34E192FD">
                <wp:extent cx="6107430" cy="7057636"/>
                <wp:effectExtent l="0" t="0" r="7620" b="0"/>
                <wp:docPr id="74" name="Canvas 7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69" name="Text Box 4"/>
                        <wps:cNvSpPr txBox="1">
                          <a:spLocks noChangeArrowheads="1"/>
                        </wps:cNvSpPr>
                        <wps:spPr bwMode="auto">
                          <a:xfrm>
                            <a:off x="809625" y="4365625"/>
                            <a:ext cx="1828800" cy="697865"/>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554B4457" w14:textId="77777777" w:rsidR="0049129D" w:rsidRPr="00B472D5" w:rsidRDefault="0049129D" w:rsidP="00EE46AC">
                              <w:pPr>
                                <w:spacing w:after="0"/>
                                <w:jc w:val="center"/>
                                <w:rPr>
                                  <w:rFonts w:cs="Calibri"/>
                                  <w:sz w:val="18"/>
                                  <w:szCs w:val="20"/>
                                </w:rPr>
                              </w:pPr>
                              <w:r w:rsidRPr="00B472D5">
                                <w:rPr>
                                  <w:rFonts w:cs="Calibri"/>
                                  <w:sz w:val="18"/>
                                  <w:szCs w:val="20"/>
                                </w:rPr>
                                <w:t xml:space="preserve">No further action necessary.  </w:t>
                              </w:r>
                            </w:p>
                            <w:p w14:paraId="4389A4C8" w14:textId="77777777" w:rsidR="0049129D" w:rsidRPr="00F7528D" w:rsidRDefault="0049129D" w:rsidP="00EE46AC">
                              <w:pPr>
                                <w:spacing w:after="0"/>
                                <w:jc w:val="center"/>
                                <w:rPr>
                                  <w:rFonts w:cs="Calibri"/>
                                  <w:sz w:val="18"/>
                                  <w:szCs w:val="20"/>
                                </w:rPr>
                              </w:pPr>
                              <w:r w:rsidRPr="00B472D5">
                                <w:rPr>
                                  <w:rFonts w:cs="Calibri"/>
                                  <w:sz w:val="18"/>
                                  <w:szCs w:val="20"/>
                                </w:rPr>
                                <w:t xml:space="preserve">Water from this source may be used for any purpose.  </w:t>
                              </w:r>
                            </w:p>
                          </w:txbxContent>
                        </wps:txbx>
                        <wps:bodyPr rot="0" vert="horz" wrap="square" lIns="86868" tIns="43434" rIns="86868" bIns="43434" anchor="t" anchorCtr="0" upright="1">
                          <a:noAutofit/>
                        </wps:bodyPr>
                      </wps:wsp>
                      <wps:wsp>
                        <wps:cNvPr id="70" name="Rectangle 5"/>
                        <wps:cNvSpPr>
                          <a:spLocks noChangeArrowheads="1"/>
                        </wps:cNvSpPr>
                        <wps:spPr bwMode="auto">
                          <a:xfrm>
                            <a:off x="310515" y="0"/>
                            <a:ext cx="5486400" cy="215519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56AF3FEB" w14:textId="77777777" w:rsidR="0049129D" w:rsidRPr="00B472D5" w:rsidRDefault="0049129D"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1C3404EC" w14:textId="77777777" w:rsidR="0049129D" w:rsidRPr="00B472D5" w:rsidRDefault="0049129D"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w:t>
                              </w:r>
                              <w:ins w:id="968" w:author="Susan" w:date="2020-05-07T11:57:00Z">
                                <w:r w:rsidRPr="000E0602">
                                  <w:rPr>
                                    <w:sz w:val="18"/>
                                    <w:szCs w:val="18"/>
                                  </w:rPr>
                                  <w:t>be sourced from wells or municipal water sources. Testing must be conducted to demonstrate that this water</w:t>
                                </w:r>
                                <w:r>
                                  <w:t xml:space="preserve"> </w:t>
                                </w:r>
                                <w:r>
                                  <w:rPr>
                                    <w:rStyle w:val="CommentReference"/>
                                    <w:rFonts w:ascii="Tahoma" w:hAnsi="Tahoma" w:cs="Tahoma"/>
                                    <w:lang w:eastAsia="x-none"/>
                                  </w:rPr>
                                  <w:annotationRef/>
                                </w:r>
                              </w:ins>
                              <w:r w:rsidRPr="00B472D5">
                                <w:rPr>
                                  <w:rFonts w:cs="Calibri"/>
                                  <w:color w:val="FFFFFF"/>
                                  <w:sz w:val="18"/>
                                  <w:szCs w:val="19"/>
                                </w:rPr>
                                <w:t>meet</w:t>
                              </w:r>
                              <w:r>
                                <w:rPr>
                                  <w:rFonts w:cs="Calibri"/>
                                  <w:color w:val="FFFFFF"/>
                                  <w:sz w:val="18"/>
                                  <w:szCs w:val="19"/>
                                </w:rPr>
                                <w:t>s</w:t>
                              </w:r>
                              <w:r w:rsidRPr="00B472D5">
                                <w:rPr>
                                  <w:rFonts w:cs="Calibri"/>
                                  <w:color w:val="FFFFFF"/>
                                  <w:sz w:val="18"/>
                                  <w:szCs w:val="19"/>
                                </w:rPr>
                                <w:t xml:space="preserve"> microbial standards set forth in U.S. EPA National Drinking Water Regulations and</w:t>
                              </w:r>
                              <w:del w:id="969" w:author="Susan" w:date="2020-05-07T11:58:00Z">
                                <w:r w:rsidRPr="00B472D5" w:rsidDel="000E0602">
                                  <w:rPr>
                                    <w:rFonts w:cs="Calibri"/>
                                    <w:color w:val="FFFFFF"/>
                                    <w:sz w:val="18"/>
                                    <w:szCs w:val="19"/>
                                  </w:rPr>
                                  <w:delText>/or</w:delText>
                                </w:r>
                              </w:del>
                              <w:r w:rsidRPr="00B472D5">
                                <w:rPr>
                                  <w:rFonts w:cs="Calibri"/>
                                  <w:color w:val="FFFFFF"/>
                                  <w:sz w:val="18"/>
                                  <w:szCs w:val="19"/>
                                </w:rPr>
                                <w:t xml:space="preserve"> contain an approved disinfect</w:t>
                              </w:r>
                              <w:ins w:id="970" w:author="Susan" w:date="2020-05-07T11:56:00Z">
                                <w:r>
                                  <w:rPr>
                                    <w:rFonts w:cs="Calibri"/>
                                    <w:color w:val="FFFFFF"/>
                                    <w:sz w:val="18"/>
                                    <w:szCs w:val="19"/>
                                  </w:rPr>
                                  <w:t>ion method</w:t>
                                </w:r>
                              </w:ins>
                              <w:del w:id="971" w:author="Susan" w:date="2020-05-07T11:56:00Z">
                                <w:r w:rsidRPr="00B472D5" w:rsidDel="005B252C">
                                  <w:rPr>
                                    <w:rFonts w:cs="Calibri"/>
                                    <w:color w:val="FFFFFF"/>
                                    <w:sz w:val="18"/>
                                    <w:szCs w:val="19"/>
                                  </w:rPr>
                                  <w:delText>ant</w:delText>
                                </w:r>
                              </w:del>
                              <w:r w:rsidRPr="00B472D5">
                                <w:rPr>
                                  <w:rFonts w:cs="Calibri"/>
                                  <w:color w:val="FFFFFF"/>
                                  <w:sz w:val="18"/>
                                  <w:szCs w:val="19"/>
                                </w:rPr>
                                <w:t xml:space="preserve"> at sufficient concentration </w:t>
                              </w:r>
                              <w:ins w:id="972" w:author="Susan" w:date="2020-05-07T11:56:00Z">
                                <w:r>
                                  <w:rPr>
                                    <w:rFonts w:cs="Calibri"/>
                                    <w:color w:val="FFFFFF"/>
                                    <w:sz w:val="18"/>
                                    <w:szCs w:val="19"/>
                                  </w:rPr>
                                  <w:t xml:space="preserve">or wavelength </w:t>
                                </w:r>
                              </w:ins>
                              <w:r w:rsidRPr="00B472D5">
                                <w:rPr>
                                  <w:rFonts w:cs="Calibri"/>
                                  <w:color w:val="FFFFFF"/>
                                  <w:sz w:val="18"/>
                                  <w:szCs w:val="19"/>
                                </w:rPr>
                                <w:t xml:space="preserve">to prevent cross-contamination.  </w:t>
                              </w:r>
                            </w:p>
                            <w:p w14:paraId="12AD9074" w14:textId="77777777" w:rsidR="0049129D" w:rsidRPr="00EE46AC" w:rsidRDefault="0049129D" w:rsidP="00EE46AC">
                              <w:pPr>
                                <w:jc w:val="center"/>
                                <w:rPr>
                                  <w:rFonts w:cs="Calibri"/>
                                  <w:b/>
                                  <w:color w:val="FFFFFF"/>
                                  <w:szCs w:val="22"/>
                                </w:rPr>
                              </w:pPr>
                              <w:r w:rsidRPr="00EE46AC">
                                <w:rPr>
                                  <w:rFonts w:cs="Calibri"/>
                                  <w:b/>
                                  <w:color w:val="FFFFFF"/>
                                  <w:szCs w:val="22"/>
                                </w:rPr>
                                <w:t xml:space="preserve">SAMPLING FREQUENCY: </w:t>
                              </w:r>
                            </w:p>
                            <w:p w14:paraId="278B66E4" w14:textId="77777777" w:rsidR="0049129D" w:rsidRPr="00B472D5" w:rsidRDefault="0049129D"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29F70DE0" w14:textId="77777777" w:rsidR="0049129D" w:rsidRPr="00B472D5" w:rsidRDefault="0049129D"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05DC0413" w14:textId="77777777" w:rsidR="0049129D" w:rsidRPr="00B472D5" w:rsidRDefault="0049129D"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6494FB22" w14:textId="77777777" w:rsidR="0049129D" w:rsidRPr="00B472D5" w:rsidRDefault="0049129D"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427323F7" w14:textId="77777777" w:rsidR="0049129D" w:rsidRPr="00284D9C" w:rsidRDefault="0049129D" w:rsidP="00EE46AC">
                              <w:pPr>
                                <w:rPr>
                                  <w:rFonts w:ascii="Arial" w:hAnsi="Arial"/>
                                  <w:color w:val="FFFFFF"/>
                                  <w:sz w:val="18"/>
                                  <w:szCs w:val="19"/>
                                </w:rPr>
                              </w:pPr>
                            </w:p>
                          </w:txbxContent>
                        </wps:txbx>
                        <wps:bodyPr rot="0" vert="horz" wrap="square" lIns="86868" tIns="43434" rIns="86868" bIns="43434" anchor="t" anchorCtr="0" upright="1">
                          <a:noAutofit/>
                        </wps:bodyPr>
                      </wps:wsp>
                      <wps:wsp>
                        <wps:cNvPr id="71" name="Text Box 6"/>
                        <wps:cNvSpPr txBox="1">
                          <a:spLocks noChangeArrowheads="1"/>
                        </wps:cNvSpPr>
                        <wps:spPr bwMode="auto">
                          <a:xfrm>
                            <a:off x="3142615" y="2803426"/>
                            <a:ext cx="2858135" cy="4054573"/>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2A77174D" w14:textId="77777777" w:rsidR="0049129D" w:rsidRPr="00284D9C" w:rsidRDefault="0049129D" w:rsidP="00EE46AC">
                              <w:pPr>
                                <w:rPr>
                                  <w:rFonts w:cs="Calibri"/>
                                  <w:b/>
                                  <w:sz w:val="19"/>
                                  <w:szCs w:val="19"/>
                                </w:rPr>
                              </w:pPr>
                              <w:r w:rsidRPr="00284D9C">
                                <w:rPr>
                                  <w:rFonts w:cs="Calibri"/>
                                  <w:b/>
                                  <w:sz w:val="19"/>
                                  <w:szCs w:val="19"/>
                                </w:rPr>
                                <w:t>REMEDIAL ACTIONS:</w:t>
                              </w:r>
                            </w:p>
                            <w:p w14:paraId="35C5C10F" w14:textId="77777777" w:rsidR="0049129D" w:rsidRPr="00B472D5" w:rsidRDefault="0049129D" w:rsidP="00EE46AC">
                              <w:pPr>
                                <w:numPr>
                                  <w:ilvl w:val="0"/>
                                  <w:numId w:val="92"/>
                                </w:numPr>
                                <w:rPr>
                                  <w:rFonts w:cs="Calibri"/>
                                  <w:sz w:val="18"/>
                                  <w:szCs w:val="19"/>
                                </w:rPr>
                              </w:pPr>
                              <w:r w:rsidRPr="00B472D5">
                                <w:rPr>
                                  <w:rFonts w:cs="Calibri"/>
                                  <w:sz w:val="18"/>
                                  <w:szCs w:val="19"/>
                                </w:rPr>
                                <w:t>Discontinue post-harvest use until it returns to compliance.</w:t>
                              </w:r>
                            </w:p>
                            <w:p w14:paraId="7E8C3F5A" w14:textId="77777777" w:rsidR="0049129D" w:rsidRPr="00B472D5" w:rsidRDefault="0049129D"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656756E7" w14:textId="77777777" w:rsidR="0049129D" w:rsidRPr="00B472D5" w:rsidRDefault="0049129D"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487DDBD2" w14:textId="77777777" w:rsidR="0049129D" w:rsidRPr="00B472D5" w:rsidRDefault="0049129D"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1F66E374" w14:textId="77777777" w:rsidR="0049129D" w:rsidRPr="00B472D5" w:rsidRDefault="0049129D" w:rsidP="00EE46AC">
                              <w:pPr>
                                <w:numPr>
                                  <w:ilvl w:val="0"/>
                                  <w:numId w:val="92"/>
                                </w:numPr>
                                <w:rPr>
                                  <w:rFonts w:cs="Calibri"/>
                                  <w:sz w:val="18"/>
                                  <w:szCs w:val="19"/>
                                </w:rPr>
                              </w:pPr>
                              <w:r w:rsidRPr="00B472D5">
                                <w:rPr>
                                  <w:rFonts w:cs="Calibri"/>
                                  <w:sz w:val="18"/>
                                  <w:szCs w:val="19"/>
                                </w:rPr>
                                <w:t>Continue testing daily for five days at the point closest to use.</w:t>
                              </w:r>
                            </w:p>
                            <w:p w14:paraId="49309CA7" w14:textId="77777777" w:rsidR="0049129D" w:rsidRPr="00B472D5" w:rsidRDefault="0049129D"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973"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68F67F64" w14:textId="77777777" w:rsidR="0049129D" w:rsidRPr="00B472D5" w:rsidRDefault="0049129D"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53821F88" w14:textId="77777777" w:rsidR="0049129D" w:rsidRPr="00B472D5" w:rsidRDefault="0049129D" w:rsidP="00330797">
                              <w:pPr>
                                <w:numPr>
                                  <w:ilvl w:val="0"/>
                                  <w:numId w:val="92"/>
                                </w:numPr>
                                <w:rPr>
                                  <w:rFonts w:cs="Calibri"/>
                                  <w:sz w:val="18"/>
                                  <w:szCs w:val="19"/>
                                </w:rPr>
                              </w:pPr>
                              <w:r w:rsidRPr="00B472D5">
                                <w:rPr>
                                  <w:rFonts w:cs="Calibri"/>
                                  <w:sz w:val="18"/>
                                  <w:szCs w:val="19"/>
                                </w:rPr>
                                <w:t xml:space="preserve">If water exceeding the acceptance criteria has been used </w:t>
                              </w:r>
                              <w:del w:id="974" w:author="Susan" w:date="2020-05-07T11:30:00Z">
                                <w:r w:rsidRPr="00B472D5" w:rsidDel="007671F3">
                                  <w:rPr>
                                    <w:rFonts w:cs="Calibri"/>
                                    <w:sz w:val="18"/>
                                    <w:szCs w:val="19"/>
                                  </w:rPr>
                                  <w:delText>pos</w:delText>
                                </w:r>
                                <w:r w:rsidDel="007671F3">
                                  <w:rPr>
                                    <w:rFonts w:cs="Calibri"/>
                                    <w:sz w:val="18"/>
                                    <w:szCs w:val="19"/>
                                  </w:rPr>
                                  <w:delText>t</w:delText>
                                </w:r>
                              </w:del>
                              <w:ins w:id="975" w:author="Susan" w:date="2020-05-07T11:30:00Z">
                                <w:r>
                                  <w:rPr>
                                    <w:rFonts w:cs="Calibri"/>
                                    <w:sz w:val="18"/>
                                    <w:szCs w:val="19"/>
                                  </w:rPr>
                                  <w:t xml:space="preserve">within 21 days to </w:t>
                                </w:r>
                              </w:ins>
                              <w:r w:rsidRPr="00B472D5">
                                <w:rPr>
                                  <w:rFonts w:cs="Calibri"/>
                                  <w:sz w:val="18"/>
                                  <w:szCs w:val="19"/>
                                </w:rPr>
                                <w:t xml:space="preserve">harvest, </w:t>
                              </w:r>
                              <w:ins w:id="976" w:author="Susan" w:date="2020-05-05T10:11:00Z">
                                <w:r w:rsidRPr="00175514">
                                  <w:rPr>
                                    <w:w w:val="105"/>
                                    <w:sz w:val="18"/>
                                    <w:szCs w:val="18"/>
                                  </w:rPr>
                                  <w:t>notify</w:t>
                                </w:r>
                                <w:r w:rsidRPr="00175514">
                                  <w:rPr>
                                    <w:spacing w:val="-10"/>
                                    <w:w w:val="105"/>
                                    <w:sz w:val="18"/>
                                    <w:szCs w:val="18"/>
                                  </w:rPr>
                                  <w:t xml:space="preserve"> </w:t>
                                </w:r>
                                <w:r w:rsidRPr="00175514">
                                  <w:rPr>
                                    <w:w w:val="105"/>
                                    <w:sz w:val="18"/>
                                    <w:szCs w:val="18"/>
                                  </w:rPr>
                                  <w:t>the</w:t>
                                </w:r>
                                <w:r w:rsidRPr="00175514">
                                  <w:rPr>
                                    <w:spacing w:val="-10"/>
                                    <w:w w:val="105"/>
                                    <w:sz w:val="18"/>
                                    <w:szCs w:val="18"/>
                                  </w:rPr>
                                  <w:t xml:space="preserve"> </w:t>
                                </w:r>
                                <w:r w:rsidRPr="00175514">
                                  <w:rPr>
                                    <w:w w:val="105"/>
                                    <w:sz w:val="18"/>
                                    <w:szCs w:val="18"/>
                                  </w:rPr>
                                  <w:t>handler</w:t>
                                </w:r>
                              </w:ins>
                              <w:ins w:id="977" w:author="Susan" w:date="2020-05-07T11:29:00Z">
                                <w:r>
                                  <w:rPr>
                                    <w:w w:val="105"/>
                                    <w:sz w:val="18"/>
                                    <w:szCs w:val="18"/>
                                  </w:rPr>
                                  <w:t>/shipper</w:t>
                                </w:r>
                              </w:ins>
                              <w:ins w:id="978" w:author="Susan" w:date="2020-05-08T12:42:00Z">
                                <w:r>
                                  <w:rPr>
                                    <w:w w:val="105"/>
                                    <w:sz w:val="18"/>
                                    <w:szCs w:val="18"/>
                                  </w:rPr>
                                  <w:t xml:space="preserve"> and grower/producer</w:t>
                                </w:r>
                              </w:ins>
                              <w:ins w:id="979" w:author="Susan" w:date="2020-05-07T11:29:00Z">
                                <w:r>
                                  <w:rPr>
                                    <w:spacing w:val="-11"/>
                                    <w:w w:val="105"/>
                                    <w:sz w:val="18"/>
                                    <w:szCs w:val="18"/>
                                  </w:rPr>
                                  <w:t xml:space="preserve"> </w:t>
                                </w:r>
                              </w:ins>
                              <w:ins w:id="980" w:author="Susan" w:date="2020-05-05T10:11:00Z">
                                <w:r w:rsidRPr="00175514">
                                  <w:rPr>
                                    <w:w w:val="105"/>
                                    <w:sz w:val="18"/>
                                    <w:szCs w:val="18"/>
                                  </w:rPr>
                                  <w:t>of</w:t>
                                </w:r>
                                <w:r w:rsidRPr="00175514">
                                  <w:rPr>
                                    <w:spacing w:val="-11"/>
                                    <w:w w:val="105"/>
                                    <w:sz w:val="18"/>
                                    <w:szCs w:val="18"/>
                                  </w:rPr>
                                  <w:t xml:space="preserve"> </w:t>
                                </w:r>
                                <w:r w:rsidRPr="00175514">
                                  <w:rPr>
                                    <w:w w:val="105"/>
                                    <w:sz w:val="18"/>
                                    <w:szCs w:val="18"/>
                                  </w:rPr>
                                  <w:t>the</w:t>
                                </w:r>
                                <w:r w:rsidRPr="00175514">
                                  <w:rPr>
                                    <w:spacing w:val="-9"/>
                                    <w:w w:val="105"/>
                                    <w:sz w:val="18"/>
                                    <w:szCs w:val="18"/>
                                  </w:rPr>
                                  <w:t xml:space="preserve"> </w:t>
                                </w:r>
                                <w:r w:rsidRPr="00175514">
                                  <w:rPr>
                                    <w:w w:val="105"/>
                                    <w:sz w:val="18"/>
                                    <w:szCs w:val="18"/>
                                  </w:rPr>
                                  <w:t>water</w:t>
                                </w:r>
                                <w:r w:rsidRPr="00175514">
                                  <w:rPr>
                                    <w:spacing w:val="-11"/>
                                    <w:w w:val="105"/>
                                    <w:sz w:val="18"/>
                                    <w:szCs w:val="18"/>
                                  </w:rPr>
                                  <w:t xml:space="preserve"> </w:t>
                                </w:r>
                                <w:r w:rsidRPr="00175514">
                                  <w:rPr>
                                    <w:w w:val="105"/>
                                    <w:sz w:val="18"/>
                                    <w:szCs w:val="18"/>
                                  </w:rPr>
                                  <w:t>issue</w:t>
                                </w:r>
                                <w:r w:rsidRPr="00175514">
                                  <w:rPr>
                                    <w:spacing w:val="-11"/>
                                    <w:w w:val="105"/>
                                    <w:sz w:val="18"/>
                                    <w:szCs w:val="18"/>
                                  </w:rPr>
                                  <w:t xml:space="preserve"> </w:t>
                                </w:r>
                                <w:r w:rsidRPr="00175514">
                                  <w:rPr>
                                    <w:w w:val="105"/>
                                    <w:sz w:val="18"/>
                                    <w:szCs w:val="18"/>
                                  </w:rPr>
                                  <w:t>and</w:t>
                                </w:r>
                                <w:r w:rsidRPr="00175514">
                                  <w:rPr>
                                    <w:spacing w:val="-11"/>
                                    <w:w w:val="105"/>
                                    <w:sz w:val="18"/>
                                    <w:szCs w:val="18"/>
                                  </w:rPr>
                                  <w:t xml:space="preserve"> </w:t>
                                </w:r>
                                <w:r w:rsidRPr="00175514">
                                  <w:rPr>
                                    <w:w w:val="105"/>
                                    <w:sz w:val="18"/>
                                    <w:szCs w:val="18"/>
                                  </w:rPr>
                                  <w:t>determine an</w:t>
                                </w:r>
                                <w:r w:rsidRPr="00175514">
                                  <w:rPr>
                                    <w:spacing w:val="-10"/>
                                    <w:w w:val="105"/>
                                    <w:sz w:val="18"/>
                                    <w:szCs w:val="18"/>
                                  </w:rPr>
                                  <w:t xml:space="preserve"> </w:t>
                                </w:r>
                                <w:r w:rsidRPr="00175514">
                                  <w:rPr>
                                    <w:w w:val="105"/>
                                    <w:sz w:val="18"/>
                                    <w:szCs w:val="18"/>
                                  </w:rPr>
                                  <w:t>appropriate</w:t>
                                </w:r>
                                <w:r w:rsidRPr="00175514">
                                  <w:rPr>
                                    <w:spacing w:val="-9"/>
                                    <w:w w:val="105"/>
                                    <w:sz w:val="18"/>
                                    <w:szCs w:val="18"/>
                                  </w:rPr>
                                  <w:t xml:space="preserve"> </w:t>
                                </w:r>
                                <w:r w:rsidRPr="00175514">
                                  <w:rPr>
                                    <w:w w:val="105"/>
                                    <w:sz w:val="18"/>
                                    <w:szCs w:val="18"/>
                                  </w:rPr>
                                  <w:t>sampling</w:t>
                                </w:r>
                                <w:r w:rsidRPr="00175514">
                                  <w:rPr>
                                    <w:spacing w:val="-9"/>
                                    <w:w w:val="105"/>
                                    <w:sz w:val="18"/>
                                    <w:szCs w:val="18"/>
                                  </w:rPr>
                                  <w:t xml:space="preserve"> </w:t>
                                </w:r>
                                <w:r w:rsidRPr="00175514">
                                  <w:rPr>
                                    <w:w w:val="105"/>
                                    <w:sz w:val="18"/>
                                    <w:szCs w:val="18"/>
                                  </w:rPr>
                                  <w:t>and</w:t>
                                </w:r>
                                <w:r w:rsidRPr="00175514">
                                  <w:rPr>
                                    <w:spacing w:val="-12"/>
                                    <w:w w:val="105"/>
                                    <w:sz w:val="18"/>
                                    <w:szCs w:val="18"/>
                                  </w:rPr>
                                  <w:t xml:space="preserve"> </w:t>
                                </w:r>
                                <w:r w:rsidRPr="00175514">
                                  <w:rPr>
                                    <w:w w:val="105"/>
                                    <w:sz w:val="18"/>
                                    <w:szCs w:val="18"/>
                                  </w:rPr>
                                  <w:t>testing</w:t>
                                </w:r>
                                <w:r w:rsidRPr="00175514">
                                  <w:rPr>
                                    <w:spacing w:val="-8"/>
                                    <w:w w:val="105"/>
                                    <w:sz w:val="18"/>
                                    <w:szCs w:val="18"/>
                                  </w:rPr>
                                  <w:t xml:space="preserve"> </w:t>
                                </w:r>
                                <w:r w:rsidRPr="00175514">
                                  <w:rPr>
                                    <w:w w:val="105"/>
                                    <w:sz w:val="18"/>
                                    <w:szCs w:val="18"/>
                                  </w:rPr>
                                  <w:t>strategy</w:t>
                                </w:r>
                                <w:r w:rsidRPr="00B472D5" w:rsidDel="00175514">
                                  <w:rPr>
                                    <w:rFonts w:cs="Calibri"/>
                                    <w:sz w:val="18"/>
                                    <w:szCs w:val="19"/>
                                  </w:rPr>
                                  <w:t xml:space="preserve"> </w:t>
                                </w:r>
                              </w:ins>
                              <w:del w:id="981" w:author="Susan" w:date="2020-05-05T10:11:00Z">
                                <w:r w:rsidRPr="00B472D5" w:rsidDel="00175514">
                                  <w:rPr>
                                    <w:rFonts w:cs="Calibri"/>
                                    <w:sz w:val="18"/>
                                    <w:szCs w:val="19"/>
                                  </w:rPr>
                                  <w:delText xml:space="preserve">it is not appropriate microbial quality for this use. Sample and test product </w:delText>
                                </w:r>
                              </w:del>
                              <w:r w:rsidRPr="00B472D5">
                                <w:rPr>
                                  <w:rFonts w:cs="Calibri"/>
                                  <w:sz w:val="18"/>
                                  <w:szCs w:val="19"/>
                                </w:rPr>
                                <w:t>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ins w:id="982" w:author="Susan" w:date="2020-05-05T10:13:00Z">
                                <w:r>
                                  <w:rPr>
                                    <w:rFonts w:cs="Calibri"/>
                                    <w:sz w:val="18"/>
                                    <w:szCs w:val="19"/>
                                  </w:rPr>
                                  <w:t xml:space="preserve"> </w:t>
                                </w:r>
                              </w:ins>
                              <w:ins w:id="983" w:author="Susan" w:date="2020-05-05T10:14:00Z">
                                <w:r>
                                  <w:rPr>
                                    <w:rFonts w:cs="Calibri"/>
                                    <w:sz w:val="18"/>
                                    <w:szCs w:val="19"/>
                                  </w:rPr>
                                  <w:t>or discard the affected product</w:t>
                                </w:r>
                              </w:ins>
                              <w:r w:rsidRPr="00B472D5">
                                <w:rPr>
                                  <w:rFonts w:cs="Calibri"/>
                                  <w:sz w:val="18"/>
                                  <w:szCs w:val="19"/>
                                </w:rPr>
                                <w:t>.</w:t>
                              </w:r>
                            </w:p>
                          </w:txbxContent>
                        </wps:txbx>
                        <wps:bodyPr rot="0" vert="horz" wrap="square" lIns="86868" tIns="43434" rIns="86868" bIns="43434" anchor="t" anchorCtr="0" upright="1">
                          <a:noAutofit/>
                        </wps:bodyPr>
                      </wps:wsp>
                      <wps:wsp>
                        <wps:cNvPr id="72" name="AutoShape 7"/>
                        <wps:cNvSpPr>
                          <a:spLocks noChangeArrowheads="1"/>
                        </wps:cNvSpPr>
                        <wps:spPr bwMode="auto">
                          <a:xfrm>
                            <a:off x="806450" y="2013585"/>
                            <a:ext cx="1828800" cy="2426970"/>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26BEB6A8" w14:textId="77777777" w:rsidR="0049129D" w:rsidRPr="00820E98" w:rsidRDefault="0049129D"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7D721941" w14:textId="77777777" w:rsidR="0049129D" w:rsidRPr="00425479" w:rsidRDefault="0049129D" w:rsidP="00EE46AC">
                              <w:pPr>
                                <w:spacing w:before="0" w:after="0"/>
                                <w:jc w:val="center"/>
                                <w:rPr>
                                  <w:rFonts w:cs="Calibri"/>
                                  <w:iCs/>
                                  <w:color w:val="FFFFFF"/>
                                  <w:sz w:val="19"/>
                                  <w:szCs w:val="19"/>
                                </w:rPr>
                              </w:pPr>
                              <w:del w:id="984" w:author="Susan" w:date="2020-05-05T10:07:00Z">
                                <w:r w:rsidRPr="00820E98" w:rsidDel="00425479">
                                  <w:rPr>
                                    <w:rFonts w:cs="Calibri"/>
                                    <w:color w:val="FFFFFF"/>
                                    <w:sz w:val="19"/>
                                    <w:szCs w:val="19"/>
                                  </w:rPr>
                                  <w:delText xml:space="preserve">Negative or below DL /100 mL </w:delText>
                                </w:r>
                              </w:del>
                              <w:ins w:id="985" w:author="Susan" w:date="2020-05-05T10:07:00Z">
                                <w:r>
                                  <w:rPr>
                                    <w:rFonts w:cs="Calibri"/>
                                    <w:color w:val="FFFFFF"/>
                                    <w:sz w:val="19"/>
                                    <w:szCs w:val="19"/>
                                  </w:rPr>
                                  <w:t xml:space="preserve">No detection of </w:t>
                                </w:r>
                              </w:ins>
                              <w:r w:rsidRPr="00820E98">
                                <w:rPr>
                                  <w:rFonts w:cs="Calibri"/>
                                  <w:color w:val="FFFFFF"/>
                                  <w:sz w:val="19"/>
                                  <w:szCs w:val="19"/>
                                </w:rPr>
                                <w:t xml:space="preserve">generic </w:t>
                              </w:r>
                              <w:r w:rsidRPr="00820E98">
                                <w:rPr>
                                  <w:rFonts w:cs="Calibri"/>
                                  <w:i/>
                                  <w:color w:val="FFFFFF"/>
                                  <w:sz w:val="19"/>
                                  <w:szCs w:val="19"/>
                                </w:rPr>
                                <w:t>E. coli</w:t>
                              </w:r>
                              <w:r>
                                <w:rPr>
                                  <w:rFonts w:cs="Calibri"/>
                                  <w:iCs/>
                                  <w:color w:val="FFFFFF"/>
                                  <w:sz w:val="19"/>
                                  <w:szCs w:val="19"/>
                                </w:rPr>
                                <w:t xml:space="preserve"> </w:t>
                              </w:r>
                              <w:ins w:id="986" w:author="Susan" w:date="2020-05-05T10:07:00Z">
                                <w:r>
                                  <w:rPr>
                                    <w:rFonts w:cs="Calibri"/>
                                    <w:iCs/>
                                    <w:color w:val="FFFFFF"/>
                                    <w:sz w:val="19"/>
                                    <w:szCs w:val="19"/>
                                  </w:rPr>
                                  <w:t xml:space="preserve">/ </w:t>
                                </w:r>
                              </w:ins>
                              <w:ins w:id="987" w:author="Susan" w:date="2020-05-05T10:08:00Z">
                                <w:r>
                                  <w:rPr>
                                    <w:rFonts w:cs="Calibri"/>
                                    <w:iCs/>
                                    <w:color w:val="FFFFFF"/>
                                    <w:sz w:val="19"/>
                                    <w:szCs w:val="19"/>
                                  </w:rPr>
                                  <w:t>100 mL</w:t>
                                </w:r>
                              </w:ins>
                            </w:p>
                            <w:p w14:paraId="1D3FC4BB" w14:textId="77777777" w:rsidR="0049129D" w:rsidRPr="00820E98" w:rsidDel="00425479" w:rsidRDefault="0049129D" w:rsidP="00EE46AC">
                              <w:pPr>
                                <w:spacing w:before="0" w:after="0"/>
                                <w:jc w:val="center"/>
                                <w:rPr>
                                  <w:del w:id="988" w:author="Susan" w:date="2020-05-05T10:08:00Z"/>
                                  <w:rFonts w:cs="Calibri"/>
                                  <w:color w:val="FFFFFF"/>
                                  <w:sz w:val="19"/>
                                  <w:szCs w:val="19"/>
                                </w:rPr>
                              </w:pPr>
                              <w:del w:id="989" w:author="Susan" w:date="2020-05-05T10:08:00Z">
                                <w:r w:rsidRPr="00820E98" w:rsidDel="00425479">
                                  <w:rPr>
                                    <w:rFonts w:cs="Calibri"/>
                                    <w:b/>
                                    <w:color w:val="FFFFFF"/>
                                    <w:sz w:val="19"/>
                                    <w:szCs w:val="19"/>
                                  </w:rPr>
                                  <w:delText>OR</w:delText>
                                </w:r>
                              </w:del>
                            </w:p>
                            <w:p w14:paraId="326B05FD" w14:textId="77777777" w:rsidR="0049129D" w:rsidDel="00425479" w:rsidRDefault="0049129D" w:rsidP="00EE46AC">
                              <w:pPr>
                                <w:spacing w:before="0" w:after="0"/>
                                <w:jc w:val="center"/>
                                <w:rPr>
                                  <w:del w:id="990" w:author="Susan" w:date="2020-05-05T10:08:00Z"/>
                                  <w:rFonts w:cs="Calibri"/>
                                  <w:color w:val="FFFFFF"/>
                                  <w:sz w:val="19"/>
                                  <w:szCs w:val="19"/>
                                </w:rPr>
                              </w:pPr>
                              <w:del w:id="991" w:author="Susan" w:date="2020-05-05T10:08:00Z">
                                <w:r w:rsidRPr="00B472D5" w:rsidDel="00425479">
                                  <w:rPr>
                                    <w:rFonts w:cs="Calibri"/>
                                    <w:color w:val="FFFFFF"/>
                                    <w:sz w:val="19"/>
                                    <w:szCs w:val="19"/>
                                  </w:rPr>
                                  <w:delText xml:space="preserve">&gt; 1 ppm free chlorine </w:delText>
                                </w:r>
                                <w:r w:rsidDel="00425479">
                                  <w:rPr>
                                    <w:rFonts w:cs="Calibri"/>
                                    <w:color w:val="FFFFFF"/>
                                    <w:sz w:val="19"/>
                                    <w:szCs w:val="19"/>
                                  </w:rPr>
                                  <w:br/>
                                </w:r>
                                <w:r w:rsidRPr="00B472D5" w:rsidDel="00425479">
                                  <w:rPr>
                                    <w:rFonts w:cs="Calibri"/>
                                    <w:color w:val="FFFFFF"/>
                                    <w:sz w:val="19"/>
                                    <w:szCs w:val="19"/>
                                  </w:rPr>
                                  <w:delText xml:space="preserve">(pH </w:delText>
                                </w:r>
                                <w:r w:rsidDel="00425479">
                                  <w:rPr>
                                    <w:rFonts w:cs="Calibri"/>
                                    <w:color w:val="FFFFFF"/>
                                    <w:sz w:val="19"/>
                                    <w:szCs w:val="19"/>
                                  </w:rPr>
                                  <w:delText>5</w:delText>
                                </w:r>
                                <w:r w:rsidRPr="00B472D5" w:rsidDel="00425479">
                                  <w:rPr>
                                    <w:rFonts w:cs="Calibri"/>
                                    <w:color w:val="FFFFFF"/>
                                    <w:sz w:val="19"/>
                                    <w:szCs w:val="19"/>
                                  </w:rPr>
                                  <w:delText xml:space="preserve">.5 - 7.5) or </w:delText>
                                </w:r>
                              </w:del>
                            </w:p>
                            <w:p w14:paraId="4ED17C66" w14:textId="77777777" w:rsidR="0049129D" w:rsidRPr="00B472D5" w:rsidRDefault="0049129D" w:rsidP="00EE46AC">
                              <w:pPr>
                                <w:spacing w:before="0" w:after="0"/>
                                <w:jc w:val="center"/>
                                <w:rPr>
                                  <w:rFonts w:cs="Calibri"/>
                                  <w:color w:val="FFFFFF"/>
                                  <w:sz w:val="19"/>
                                  <w:szCs w:val="19"/>
                                </w:rPr>
                              </w:pPr>
                              <w:del w:id="992" w:author="Susan" w:date="2020-05-05T10:08:00Z">
                                <w:r w:rsidRPr="00B472D5" w:rsidDel="00425479">
                                  <w:rPr>
                                    <w:rFonts w:cs="Calibri"/>
                                    <w:color w:val="FFFFFF"/>
                                    <w:sz w:val="19"/>
                                    <w:szCs w:val="19"/>
                                  </w:rPr>
                                  <w:delText xml:space="preserve">&gt; 650 mV ORP (pH </w:delText>
                                </w:r>
                                <w:r w:rsidDel="00425479">
                                  <w:rPr>
                                    <w:rFonts w:cs="Calibri"/>
                                    <w:color w:val="FFFFFF"/>
                                    <w:sz w:val="19"/>
                                    <w:szCs w:val="19"/>
                                  </w:rPr>
                                  <w:delText>5</w:delText>
                                </w:r>
                                <w:r w:rsidRPr="00B472D5" w:rsidDel="00425479">
                                  <w:rPr>
                                    <w:rFonts w:cs="Calibri"/>
                                    <w:color w:val="FFFFFF"/>
                                    <w:sz w:val="19"/>
                                    <w:szCs w:val="19"/>
                                  </w:rPr>
                                  <w:delText xml:space="preserve">.5 - 7.5) </w:delText>
                                </w:r>
                                <w:r w:rsidDel="00425479">
                                  <w:rPr>
                                    <w:rFonts w:cs="Calibri"/>
                                    <w:color w:val="FFFFFF"/>
                                    <w:sz w:val="19"/>
                                    <w:szCs w:val="19"/>
                                  </w:rPr>
                                  <w:br/>
                                </w:r>
                                <w:r w:rsidRPr="00B472D5" w:rsidDel="00425479">
                                  <w:rPr>
                                    <w:rFonts w:cs="Calibri"/>
                                    <w:color w:val="FFFFFF"/>
                                    <w:sz w:val="19"/>
                                    <w:szCs w:val="19"/>
                                  </w:rPr>
                                  <w:delText>after contact</w:delText>
                                </w:r>
                              </w:del>
                            </w:p>
                            <w:p w14:paraId="559E2574" w14:textId="77777777" w:rsidR="0049129D" w:rsidRPr="00B472D5" w:rsidRDefault="0049129D"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2F0FA929" w14:textId="77777777" w:rsidR="0049129D" w:rsidRPr="00015AF3" w:rsidRDefault="0049129D" w:rsidP="00EE46AC">
                              <w:pPr>
                                <w:spacing w:before="0" w:after="0"/>
                                <w:jc w:val="center"/>
                                <w:rPr>
                                  <w:rFonts w:cs="Calibri"/>
                                  <w:color w:val="FFFFFF"/>
                                  <w:sz w:val="19"/>
                                  <w:szCs w:val="19"/>
                                </w:rPr>
                              </w:pPr>
                            </w:p>
                          </w:txbxContent>
                        </wps:txbx>
                        <wps:bodyPr rot="0" vert="horz" wrap="square" lIns="86868" tIns="43434" rIns="86868" bIns="43434" anchor="t" anchorCtr="0" upright="1">
                          <a:noAutofit/>
                        </wps:bodyPr>
                      </wps:wsp>
                      <wps:wsp>
                        <wps:cNvPr id="73" name="AutoShape 8"/>
                        <wps:cNvSpPr>
                          <a:spLocks noChangeArrowheads="1"/>
                        </wps:cNvSpPr>
                        <wps:spPr bwMode="auto">
                          <a:xfrm>
                            <a:off x="3482340" y="2043359"/>
                            <a:ext cx="1828800" cy="795091"/>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5A169486" w14:textId="77777777" w:rsidR="0049129D" w:rsidRPr="00284D9C" w:rsidRDefault="0049129D" w:rsidP="00EE46AC">
                              <w:pPr>
                                <w:spacing w:before="0" w:after="0"/>
                                <w:jc w:val="center"/>
                                <w:rPr>
                                  <w:rFonts w:cs="Calibri"/>
                                  <w:b/>
                                  <w:sz w:val="19"/>
                                  <w:szCs w:val="19"/>
                                  <w:u w:val="single"/>
                                </w:rPr>
                              </w:pPr>
                              <w:r w:rsidRPr="00284D9C">
                                <w:rPr>
                                  <w:rFonts w:cs="Calibri"/>
                                  <w:b/>
                                  <w:sz w:val="19"/>
                                  <w:szCs w:val="19"/>
                                  <w:u w:val="single"/>
                                </w:rPr>
                                <w:t>ACTION LEVEL</w:t>
                              </w:r>
                            </w:p>
                            <w:p w14:paraId="2F4CBA2A" w14:textId="77777777" w:rsidR="0049129D" w:rsidRPr="00B472D5" w:rsidRDefault="0049129D"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2D8E9CCC" w14:textId="77777777" w:rsidR="0049129D" w:rsidRPr="00480928" w:rsidRDefault="0049129D" w:rsidP="00EE46AC">
                              <w:pPr>
                                <w:spacing w:before="0" w:after="0"/>
                                <w:jc w:val="center"/>
                              </w:pPr>
                            </w:p>
                          </w:txbxContent>
                        </wps:txbx>
                        <wps:bodyPr rot="0" vert="horz" wrap="square" lIns="86868" tIns="43434" rIns="86868" bIns="43434" anchor="t" anchorCtr="0" upright="1">
                          <a:noAutofit/>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AFC1C96" id="Canvas 74" o:spid="_x0000_s1102" editas="canvas" style="width:480.9pt;height:555.7pt;mso-position-horizontal-relative:char;mso-position-vertical-relative:line" coordsize="61074,70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">
                <v:shape id="_x0000_s1103" type="#_x0000_t75" style="position:absolute;width:61074;height:70573;visibility:visible;mso-wrap-style:square" filled="t" fillcolor="#dbdbdb">
                  <v:fill o:detectmouseclick="t"/>
                  <v:path o:connecttype="none"/>
                </v:shape>
                <v:shape id="Text Box 4" o:spid="_x0000_s1104" type="#_x0000_t202" style="position:absolute;left:8096;top:43656;width:18288;height:6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" fillcolor="#c5e0b3">
                  <v:shadow on="t" opacity=".5" offset="6pt,6pt"/>
                  <v:textbox inset="6.84pt,3.42pt,6.84pt,3.42pt">
                    <w:txbxContent>
                      <w:p w14:paraId="554B4457" w14:textId="77777777" w:rsidR="0049129D" w:rsidRPr="00B472D5" w:rsidRDefault="0049129D" w:rsidP="00EE46AC">
                        <w:pPr>
                          <w:spacing w:after="0"/>
                          <w:jc w:val="center"/>
                          <w:rPr>
                            <w:rFonts w:cs="Calibri"/>
                            <w:sz w:val="18"/>
                            <w:szCs w:val="20"/>
                          </w:rPr>
                        </w:pPr>
                        <w:r w:rsidRPr="00B472D5">
                          <w:rPr>
                            <w:rFonts w:cs="Calibri"/>
                            <w:sz w:val="18"/>
                            <w:szCs w:val="20"/>
                          </w:rPr>
                          <w:t xml:space="preserve">No further action necessary.  </w:t>
                        </w:r>
                      </w:p>
                      <w:p w14:paraId="4389A4C8" w14:textId="77777777" w:rsidR="0049129D" w:rsidRPr="00F7528D" w:rsidRDefault="0049129D" w:rsidP="00EE46AC">
                        <w:pPr>
                          <w:spacing w:after="0"/>
                          <w:jc w:val="center"/>
                          <w:rPr>
                            <w:rFonts w:cs="Calibri"/>
                            <w:sz w:val="18"/>
                            <w:szCs w:val="20"/>
                          </w:rPr>
                        </w:pPr>
                        <w:r w:rsidRPr="00B472D5">
                          <w:rPr>
                            <w:rFonts w:cs="Calibri"/>
                            <w:sz w:val="18"/>
                            <w:szCs w:val="20"/>
                          </w:rPr>
                          <w:t xml:space="preserve">Water from this source may be used for any purpose.  </w:t>
                        </w:r>
                      </w:p>
                    </w:txbxContent>
                  </v:textbox>
                </v:shape>
                <v:rect id="Rectangle 5" o:spid="_x0000_s1105" style="position:absolute;left:3105;width:54864;height:21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" fillcolor="#2f5496" stroked="f" strokecolor="#f2f2f2" strokeweight="3pt">
                  <v:shadow on="t" color="#1f3763" opacity=".5" offset="6pt,6pt"/>
                  <v:textbox inset="6.84pt,3.42pt,6.84pt,3.42pt">
                    <w:txbxContent>
                      <w:p w14:paraId="56AF3FEB" w14:textId="77777777" w:rsidR="0049129D" w:rsidRPr="00B472D5" w:rsidRDefault="0049129D"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1C3404EC" w14:textId="77777777" w:rsidR="0049129D" w:rsidRPr="00B472D5" w:rsidRDefault="0049129D"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w:t>
                        </w:r>
                        <w:ins w:id="1008" w:author="Susan" w:date="2020-05-07T11:57:00Z">
                          <w:r w:rsidRPr="000E0602">
                            <w:rPr>
                              <w:sz w:val="18"/>
                              <w:szCs w:val="18"/>
                            </w:rPr>
                            <w:t>be sourced from wells or municipal water sources. Testing must be conducted to demonstrate that this water</w:t>
                          </w:r>
                          <w:r>
                            <w:t xml:space="preserve"> </w:t>
                          </w:r>
                          <w:r>
                            <w:rPr>
                              <w:rStyle w:val="CommentReference"/>
                              <w:rFonts w:ascii="Tahoma" w:hAnsi="Tahoma" w:cs="Tahoma"/>
                              <w:lang w:eastAsia="x-none"/>
                            </w:rPr>
                            <w:annotationRef/>
                          </w:r>
                        </w:ins>
                        <w:r w:rsidRPr="00B472D5">
                          <w:rPr>
                            <w:rFonts w:cs="Calibri"/>
                            <w:color w:val="FFFFFF"/>
                            <w:sz w:val="18"/>
                            <w:szCs w:val="19"/>
                          </w:rPr>
                          <w:t>meet</w:t>
                        </w:r>
                        <w:r>
                          <w:rPr>
                            <w:rFonts w:cs="Calibri"/>
                            <w:color w:val="FFFFFF"/>
                            <w:sz w:val="18"/>
                            <w:szCs w:val="19"/>
                          </w:rPr>
                          <w:t>s</w:t>
                        </w:r>
                        <w:r w:rsidRPr="00B472D5">
                          <w:rPr>
                            <w:rFonts w:cs="Calibri"/>
                            <w:color w:val="FFFFFF"/>
                            <w:sz w:val="18"/>
                            <w:szCs w:val="19"/>
                          </w:rPr>
                          <w:t xml:space="preserve"> microbial standards set forth in U.S. EPA National Drinking Water Regulations and</w:t>
                        </w:r>
                        <w:del w:id="1009" w:author="Susan" w:date="2020-05-07T11:58:00Z">
                          <w:r w:rsidRPr="00B472D5" w:rsidDel="000E0602">
                            <w:rPr>
                              <w:rFonts w:cs="Calibri"/>
                              <w:color w:val="FFFFFF"/>
                              <w:sz w:val="18"/>
                              <w:szCs w:val="19"/>
                            </w:rPr>
                            <w:delText>/or</w:delText>
                          </w:r>
                        </w:del>
                        <w:r w:rsidRPr="00B472D5">
                          <w:rPr>
                            <w:rFonts w:cs="Calibri"/>
                            <w:color w:val="FFFFFF"/>
                            <w:sz w:val="18"/>
                            <w:szCs w:val="19"/>
                          </w:rPr>
                          <w:t xml:space="preserve"> contain an approved disinfect</w:t>
                        </w:r>
                        <w:ins w:id="1010" w:author="Susan" w:date="2020-05-07T11:56:00Z">
                          <w:r>
                            <w:rPr>
                              <w:rFonts w:cs="Calibri"/>
                              <w:color w:val="FFFFFF"/>
                              <w:sz w:val="18"/>
                              <w:szCs w:val="19"/>
                            </w:rPr>
                            <w:t>ion method</w:t>
                          </w:r>
                        </w:ins>
                        <w:del w:id="1011" w:author="Susan" w:date="2020-05-07T11:56:00Z">
                          <w:r w:rsidRPr="00B472D5" w:rsidDel="005B252C">
                            <w:rPr>
                              <w:rFonts w:cs="Calibri"/>
                              <w:color w:val="FFFFFF"/>
                              <w:sz w:val="18"/>
                              <w:szCs w:val="19"/>
                            </w:rPr>
                            <w:delText>ant</w:delText>
                          </w:r>
                        </w:del>
                        <w:r w:rsidRPr="00B472D5">
                          <w:rPr>
                            <w:rFonts w:cs="Calibri"/>
                            <w:color w:val="FFFFFF"/>
                            <w:sz w:val="18"/>
                            <w:szCs w:val="19"/>
                          </w:rPr>
                          <w:t xml:space="preserve"> at </w:t>
                        </w:r>
                        <w:proofErr w:type="gramStart"/>
                        <w:r w:rsidRPr="00B472D5">
                          <w:rPr>
                            <w:rFonts w:cs="Calibri"/>
                            <w:color w:val="FFFFFF"/>
                            <w:sz w:val="18"/>
                            <w:szCs w:val="19"/>
                          </w:rPr>
                          <w:t>sufficient</w:t>
                        </w:r>
                        <w:proofErr w:type="gramEnd"/>
                        <w:r w:rsidRPr="00B472D5">
                          <w:rPr>
                            <w:rFonts w:cs="Calibri"/>
                            <w:color w:val="FFFFFF"/>
                            <w:sz w:val="18"/>
                            <w:szCs w:val="19"/>
                          </w:rPr>
                          <w:t xml:space="preserve"> concentration </w:t>
                        </w:r>
                        <w:ins w:id="1012" w:author="Susan" w:date="2020-05-07T11:56:00Z">
                          <w:r>
                            <w:rPr>
                              <w:rFonts w:cs="Calibri"/>
                              <w:color w:val="FFFFFF"/>
                              <w:sz w:val="18"/>
                              <w:szCs w:val="19"/>
                            </w:rPr>
                            <w:t xml:space="preserve">or wavelength </w:t>
                          </w:r>
                        </w:ins>
                        <w:r w:rsidRPr="00B472D5">
                          <w:rPr>
                            <w:rFonts w:cs="Calibri"/>
                            <w:color w:val="FFFFFF"/>
                            <w:sz w:val="18"/>
                            <w:szCs w:val="19"/>
                          </w:rPr>
                          <w:t xml:space="preserve">to prevent cross-contamination.  </w:t>
                        </w:r>
                      </w:p>
                      <w:p w14:paraId="12AD9074" w14:textId="77777777" w:rsidR="0049129D" w:rsidRPr="00EE46AC" w:rsidRDefault="0049129D" w:rsidP="00EE46AC">
                        <w:pPr>
                          <w:jc w:val="center"/>
                          <w:rPr>
                            <w:rFonts w:cs="Calibri"/>
                            <w:b/>
                            <w:color w:val="FFFFFF"/>
                            <w:szCs w:val="22"/>
                          </w:rPr>
                        </w:pPr>
                        <w:r w:rsidRPr="00EE46AC">
                          <w:rPr>
                            <w:rFonts w:cs="Calibri"/>
                            <w:b/>
                            <w:color w:val="FFFFFF"/>
                            <w:szCs w:val="22"/>
                          </w:rPr>
                          <w:t xml:space="preserve">SAMPLING FREQUENCY: </w:t>
                        </w:r>
                      </w:p>
                      <w:p w14:paraId="278B66E4" w14:textId="77777777" w:rsidR="0049129D" w:rsidRPr="00B472D5" w:rsidRDefault="0049129D"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29F70DE0" w14:textId="77777777" w:rsidR="0049129D" w:rsidRPr="00B472D5" w:rsidRDefault="0049129D"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05DC0413" w14:textId="77777777" w:rsidR="0049129D" w:rsidRPr="00B472D5" w:rsidRDefault="0049129D"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6494FB22" w14:textId="77777777" w:rsidR="0049129D" w:rsidRPr="00B472D5" w:rsidRDefault="0049129D"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427323F7" w14:textId="77777777" w:rsidR="0049129D" w:rsidRPr="00284D9C" w:rsidRDefault="0049129D" w:rsidP="00EE46AC">
                        <w:pPr>
                          <w:rPr>
                            <w:rFonts w:ascii="Arial" w:hAnsi="Arial"/>
                            <w:color w:val="FFFFFF"/>
                            <w:sz w:val="18"/>
                            <w:szCs w:val="19"/>
                          </w:rPr>
                        </w:pPr>
                      </w:p>
                    </w:txbxContent>
                  </v:textbox>
                </v:rect>
                <v:shape id="Text Box 6" o:spid="_x0000_s1106" type="#_x0000_t202" style="position:absolute;left:31426;top:28034;width:28581;height:40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" fillcolor="#bdd6ee">
                  <v:shadow on="t" opacity=".5" offset="6pt,6pt"/>
                  <v:textbox inset="6.84pt,3.42pt,6.84pt,3.42pt">
                    <w:txbxContent>
                      <w:p w14:paraId="2A77174D" w14:textId="77777777" w:rsidR="0049129D" w:rsidRPr="00284D9C" w:rsidRDefault="0049129D" w:rsidP="00EE46AC">
                        <w:pPr>
                          <w:rPr>
                            <w:rFonts w:cs="Calibri"/>
                            <w:b/>
                            <w:sz w:val="19"/>
                            <w:szCs w:val="19"/>
                          </w:rPr>
                        </w:pPr>
                        <w:r w:rsidRPr="00284D9C">
                          <w:rPr>
                            <w:rFonts w:cs="Calibri"/>
                            <w:b/>
                            <w:sz w:val="19"/>
                            <w:szCs w:val="19"/>
                          </w:rPr>
                          <w:t>REMEDIAL ACTIONS:</w:t>
                        </w:r>
                      </w:p>
                      <w:p w14:paraId="35C5C10F" w14:textId="77777777" w:rsidR="0049129D" w:rsidRPr="00B472D5" w:rsidRDefault="0049129D" w:rsidP="00EE46AC">
                        <w:pPr>
                          <w:numPr>
                            <w:ilvl w:val="0"/>
                            <w:numId w:val="92"/>
                          </w:numPr>
                          <w:rPr>
                            <w:rFonts w:cs="Calibri"/>
                            <w:sz w:val="18"/>
                            <w:szCs w:val="19"/>
                          </w:rPr>
                        </w:pPr>
                        <w:r w:rsidRPr="00B472D5">
                          <w:rPr>
                            <w:rFonts w:cs="Calibri"/>
                            <w:sz w:val="18"/>
                            <w:szCs w:val="19"/>
                          </w:rPr>
                          <w:t>Discontinue post-harvest use until it returns to compliance.</w:t>
                        </w:r>
                      </w:p>
                      <w:p w14:paraId="7E8C3F5A" w14:textId="77777777" w:rsidR="0049129D" w:rsidRPr="00B472D5" w:rsidRDefault="0049129D"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656756E7" w14:textId="77777777" w:rsidR="0049129D" w:rsidRPr="00B472D5" w:rsidRDefault="0049129D"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487DDBD2" w14:textId="77777777" w:rsidR="0049129D" w:rsidRPr="00B472D5" w:rsidRDefault="0049129D"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1F66E374" w14:textId="77777777" w:rsidR="0049129D" w:rsidRPr="00B472D5" w:rsidRDefault="0049129D" w:rsidP="00EE46AC">
                        <w:pPr>
                          <w:numPr>
                            <w:ilvl w:val="0"/>
                            <w:numId w:val="92"/>
                          </w:numPr>
                          <w:rPr>
                            <w:rFonts w:cs="Calibri"/>
                            <w:sz w:val="18"/>
                            <w:szCs w:val="19"/>
                          </w:rPr>
                        </w:pPr>
                        <w:r w:rsidRPr="00B472D5">
                          <w:rPr>
                            <w:rFonts w:cs="Calibri"/>
                            <w:sz w:val="18"/>
                            <w:szCs w:val="19"/>
                          </w:rPr>
                          <w:t>Continue testing daily for five days at the point closest to use.</w:t>
                        </w:r>
                      </w:p>
                      <w:p w14:paraId="49309CA7" w14:textId="77777777" w:rsidR="0049129D" w:rsidRPr="00B472D5" w:rsidRDefault="0049129D"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1013"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68F67F64" w14:textId="77777777" w:rsidR="0049129D" w:rsidRPr="00B472D5" w:rsidRDefault="0049129D"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53821F88" w14:textId="77777777" w:rsidR="0049129D" w:rsidRPr="00B472D5" w:rsidRDefault="0049129D" w:rsidP="00330797">
                        <w:pPr>
                          <w:numPr>
                            <w:ilvl w:val="0"/>
                            <w:numId w:val="92"/>
                          </w:numPr>
                          <w:rPr>
                            <w:rFonts w:cs="Calibri"/>
                            <w:sz w:val="18"/>
                            <w:szCs w:val="19"/>
                          </w:rPr>
                        </w:pPr>
                        <w:r w:rsidRPr="00B472D5">
                          <w:rPr>
                            <w:rFonts w:cs="Calibri"/>
                            <w:sz w:val="18"/>
                            <w:szCs w:val="19"/>
                          </w:rPr>
                          <w:t xml:space="preserve">If water exceeding the acceptance criteria has been used </w:t>
                        </w:r>
                        <w:del w:id="1014" w:author="Susan" w:date="2020-05-07T11:30:00Z">
                          <w:r w:rsidRPr="00B472D5" w:rsidDel="007671F3">
                            <w:rPr>
                              <w:rFonts w:cs="Calibri"/>
                              <w:sz w:val="18"/>
                              <w:szCs w:val="19"/>
                            </w:rPr>
                            <w:delText>pos</w:delText>
                          </w:r>
                          <w:r w:rsidDel="007671F3">
                            <w:rPr>
                              <w:rFonts w:cs="Calibri"/>
                              <w:sz w:val="18"/>
                              <w:szCs w:val="19"/>
                            </w:rPr>
                            <w:delText>t</w:delText>
                          </w:r>
                        </w:del>
                        <w:ins w:id="1015" w:author="Susan" w:date="2020-05-07T11:30:00Z">
                          <w:r>
                            <w:rPr>
                              <w:rFonts w:cs="Calibri"/>
                              <w:sz w:val="18"/>
                              <w:szCs w:val="19"/>
                            </w:rPr>
                            <w:t xml:space="preserve">within 21 days to </w:t>
                          </w:r>
                        </w:ins>
                        <w:r w:rsidRPr="00B472D5">
                          <w:rPr>
                            <w:rFonts w:cs="Calibri"/>
                            <w:sz w:val="18"/>
                            <w:szCs w:val="19"/>
                          </w:rPr>
                          <w:t xml:space="preserve">harvest, </w:t>
                        </w:r>
                        <w:ins w:id="1016" w:author="Susan" w:date="2020-05-05T10:11:00Z">
                          <w:r w:rsidRPr="00175514">
                            <w:rPr>
                              <w:w w:val="105"/>
                              <w:sz w:val="18"/>
                              <w:szCs w:val="18"/>
                            </w:rPr>
                            <w:t>notify</w:t>
                          </w:r>
                          <w:r w:rsidRPr="00175514">
                            <w:rPr>
                              <w:spacing w:val="-10"/>
                              <w:w w:val="105"/>
                              <w:sz w:val="18"/>
                              <w:szCs w:val="18"/>
                            </w:rPr>
                            <w:t xml:space="preserve"> </w:t>
                          </w:r>
                          <w:r w:rsidRPr="00175514">
                            <w:rPr>
                              <w:w w:val="105"/>
                              <w:sz w:val="18"/>
                              <w:szCs w:val="18"/>
                            </w:rPr>
                            <w:t>the</w:t>
                          </w:r>
                          <w:r w:rsidRPr="00175514">
                            <w:rPr>
                              <w:spacing w:val="-10"/>
                              <w:w w:val="105"/>
                              <w:sz w:val="18"/>
                              <w:szCs w:val="18"/>
                            </w:rPr>
                            <w:t xml:space="preserve"> </w:t>
                          </w:r>
                          <w:r w:rsidRPr="00175514">
                            <w:rPr>
                              <w:w w:val="105"/>
                              <w:sz w:val="18"/>
                              <w:szCs w:val="18"/>
                            </w:rPr>
                            <w:t>handler</w:t>
                          </w:r>
                        </w:ins>
                        <w:ins w:id="1017" w:author="Susan" w:date="2020-05-07T11:29:00Z">
                          <w:r>
                            <w:rPr>
                              <w:w w:val="105"/>
                              <w:sz w:val="18"/>
                              <w:szCs w:val="18"/>
                            </w:rPr>
                            <w:t>/shipper</w:t>
                          </w:r>
                        </w:ins>
                        <w:ins w:id="1018" w:author="Susan" w:date="2020-05-08T12:42:00Z">
                          <w:r>
                            <w:rPr>
                              <w:w w:val="105"/>
                              <w:sz w:val="18"/>
                              <w:szCs w:val="18"/>
                            </w:rPr>
                            <w:t xml:space="preserve"> and grower/producer</w:t>
                          </w:r>
                        </w:ins>
                        <w:ins w:id="1019" w:author="Susan" w:date="2020-05-07T11:29:00Z">
                          <w:r>
                            <w:rPr>
                              <w:spacing w:val="-11"/>
                              <w:w w:val="105"/>
                              <w:sz w:val="18"/>
                              <w:szCs w:val="18"/>
                            </w:rPr>
                            <w:t xml:space="preserve"> </w:t>
                          </w:r>
                        </w:ins>
                        <w:ins w:id="1020" w:author="Susan" w:date="2020-05-05T10:11:00Z">
                          <w:r w:rsidRPr="00175514">
                            <w:rPr>
                              <w:w w:val="105"/>
                              <w:sz w:val="18"/>
                              <w:szCs w:val="18"/>
                            </w:rPr>
                            <w:t>of</w:t>
                          </w:r>
                          <w:r w:rsidRPr="00175514">
                            <w:rPr>
                              <w:spacing w:val="-11"/>
                              <w:w w:val="105"/>
                              <w:sz w:val="18"/>
                              <w:szCs w:val="18"/>
                            </w:rPr>
                            <w:t xml:space="preserve"> </w:t>
                          </w:r>
                          <w:r w:rsidRPr="00175514">
                            <w:rPr>
                              <w:w w:val="105"/>
                              <w:sz w:val="18"/>
                              <w:szCs w:val="18"/>
                            </w:rPr>
                            <w:t>the</w:t>
                          </w:r>
                          <w:r w:rsidRPr="00175514">
                            <w:rPr>
                              <w:spacing w:val="-9"/>
                              <w:w w:val="105"/>
                              <w:sz w:val="18"/>
                              <w:szCs w:val="18"/>
                            </w:rPr>
                            <w:t xml:space="preserve"> </w:t>
                          </w:r>
                          <w:r w:rsidRPr="00175514">
                            <w:rPr>
                              <w:w w:val="105"/>
                              <w:sz w:val="18"/>
                              <w:szCs w:val="18"/>
                            </w:rPr>
                            <w:t>water</w:t>
                          </w:r>
                          <w:r w:rsidRPr="00175514">
                            <w:rPr>
                              <w:spacing w:val="-11"/>
                              <w:w w:val="105"/>
                              <w:sz w:val="18"/>
                              <w:szCs w:val="18"/>
                            </w:rPr>
                            <w:t xml:space="preserve"> </w:t>
                          </w:r>
                          <w:r w:rsidRPr="00175514">
                            <w:rPr>
                              <w:w w:val="105"/>
                              <w:sz w:val="18"/>
                              <w:szCs w:val="18"/>
                            </w:rPr>
                            <w:t>issue</w:t>
                          </w:r>
                          <w:r w:rsidRPr="00175514">
                            <w:rPr>
                              <w:spacing w:val="-11"/>
                              <w:w w:val="105"/>
                              <w:sz w:val="18"/>
                              <w:szCs w:val="18"/>
                            </w:rPr>
                            <w:t xml:space="preserve"> </w:t>
                          </w:r>
                          <w:r w:rsidRPr="00175514">
                            <w:rPr>
                              <w:w w:val="105"/>
                              <w:sz w:val="18"/>
                              <w:szCs w:val="18"/>
                            </w:rPr>
                            <w:t>and</w:t>
                          </w:r>
                          <w:r w:rsidRPr="00175514">
                            <w:rPr>
                              <w:spacing w:val="-11"/>
                              <w:w w:val="105"/>
                              <w:sz w:val="18"/>
                              <w:szCs w:val="18"/>
                            </w:rPr>
                            <w:t xml:space="preserve"> </w:t>
                          </w:r>
                          <w:r w:rsidRPr="00175514">
                            <w:rPr>
                              <w:w w:val="105"/>
                              <w:sz w:val="18"/>
                              <w:szCs w:val="18"/>
                            </w:rPr>
                            <w:t>determine an</w:t>
                          </w:r>
                          <w:r w:rsidRPr="00175514">
                            <w:rPr>
                              <w:spacing w:val="-10"/>
                              <w:w w:val="105"/>
                              <w:sz w:val="18"/>
                              <w:szCs w:val="18"/>
                            </w:rPr>
                            <w:t xml:space="preserve"> </w:t>
                          </w:r>
                          <w:r w:rsidRPr="00175514">
                            <w:rPr>
                              <w:w w:val="105"/>
                              <w:sz w:val="18"/>
                              <w:szCs w:val="18"/>
                            </w:rPr>
                            <w:t>appropriate</w:t>
                          </w:r>
                          <w:r w:rsidRPr="00175514">
                            <w:rPr>
                              <w:spacing w:val="-9"/>
                              <w:w w:val="105"/>
                              <w:sz w:val="18"/>
                              <w:szCs w:val="18"/>
                            </w:rPr>
                            <w:t xml:space="preserve"> </w:t>
                          </w:r>
                          <w:r w:rsidRPr="00175514">
                            <w:rPr>
                              <w:w w:val="105"/>
                              <w:sz w:val="18"/>
                              <w:szCs w:val="18"/>
                            </w:rPr>
                            <w:t>sampling</w:t>
                          </w:r>
                          <w:r w:rsidRPr="00175514">
                            <w:rPr>
                              <w:spacing w:val="-9"/>
                              <w:w w:val="105"/>
                              <w:sz w:val="18"/>
                              <w:szCs w:val="18"/>
                            </w:rPr>
                            <w:t xml:space="preserve"> </w:t>
                          </w:r>
                          <w:r w:rsidRPr="00175514">
                            <w:rPr>
                              <w:w w:val="105"/>
                              <w:sz w:val="18"/>
                              <w:szCs w:val="18"/>
                            </w:rPr>
                            <w:t>and</w:t>
                          </w:r>
                          <w:r w:rsidRPr="00175514">
                            <w:rPr>
                              <w:spacing w:val="-12"/>
                              <w:w w:val="105"/>
                              <w:sz w:val="18"/>
                              <w:szCs w:val="18"/>
                            </w:rPr>
                            <w:t xml:space="preserve"> </w:t>
                          </w:r>
                          <w:r w:rsidRPr="00175514">
                            <w:rPr>
                              <w:w w:val="105"/>
                              <w:sz w:val="18"/>
                              <w:szCs w:val="18"/>
                            </w:rPr>
                            <w:t>testing</w:t>
                          </w:r>
                          <w:r w:rsidRPr="00175514">
                            <w:rPr>
                              <w:spacing w:val="-8"/>
                              <w:w w:val="105"/>
                              <w:sz w:val="18"/>
                              <w:szCs w:val="18"/>
                            </w:rPr>
                            <w:t xml:space="preserve"> </w:t>
                          </w:r>
                          <w:r w:rsidRPr="00175514">
                            <w:rPr>
                              <w:w w:val="105"/>
                              <w:sz w:val="18"/>
                              <w:szCs w:val="18"/>
                            </w:rPr>
                            <w:t>strategy</w:t>
                          </w:r>
                          <w:r w:rsidRPr="00B472D5" w:rsidDel="00175514">
                            <w:rPr>
                              <w:rFonts w:cs="Calibri"/>
                              <w:sz w:val="18"/>
                              <w:szCs w:val="19"/>
                            </w:rPr>
                            <w:t xml:space="preserve"> </w:t>
                          </w:r>
                        </w:ins>
                        <w:del w:id="1021" w:author="Susan" w:date="2020-05-05T10:11:00Z">
                          <w:r w:rsidRPr="00B472D5" w:rsidDel="00175514">
                            <w:rPr>
                              <w:rFonts w:cs="Calibri"/>
                              <w:sz w:val="18"/>
                              <w:szCs w:val="19"/>
                            </w:rPr>
                            <w:delText xml:space="preserve">it is not appropriate microbial quality for this use. Sample and test product </w:delText>
                          </w:r>
                        </w:del>
                        <w:r w:rsidRPr="00B472D5">
                          <w:rPr>
                            <w:rFonts w:cs="Calibri"/>
                            <w:sz w:val="18"/>
                            <w:szCs w:val="19"/>
                          </w:rPr>
                          <w:t>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ins w:id="1022" w:author="Susan" w:date="2020-05-05T10:13:00Z">
                          <w:r>
                            <w:rPr>
                              <w:rFonts w:cs="Calibri"/>
                              <w:sz w:val="18"/>
                              <w:szCs w:val="19"/>
                            </w:rPr>
                            <w:t xml:space="preserve"> </w:t>
                          </w:r>
                        </w:ins>
                        <w:ins w:id="1023" w:author="Susan" w:date="2020-05-05T10:14:00Z">
                          <w:r>
                            <w:rPr>
                              <w:rFonts w:cs="Calibri"/>
                              <w:sz w:val="18"/>
                              <w:szCs w:val="19"/>
                            </w:rPr>
                            <w:t>or discard the affected product</w:t>
                          </w:r>
                        </w:ins>
                        <w:r w:rsidRPr="00B472D5">
                          <w:rPr>
                            <w:rFonts w:cs="Calibri"/>
                            <w:sz w:val="18"/>
                            <w:szCs w:val="19"/>
                          </w:rPr>
                          <w:t>.</w:t>
                        </w:r>
                      </w:p>
                    </w:txbxContent>
                  </v:textbox>
                </v:shape>
                <v:shape id="AutoShape 7" o:spid="_x0000_s1107" type="#_x0000_t177" style="position:absolute;left:8064;top:20135;width:18288;height:2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" fillcolor="#060" stroked="f" strokecolor="#f2f2f2" strokeweight="3pt">
                  <v:shadow on="t" type="perspective" color="#375623" opacity=".5" origin=",.5" offset="0,0" matrix=",,,.5"/>
                  <v:textbox inset="6.84pt,3.42pt,6.84pt,3.42pt">
                    <w:txbxContent>
                      <w:p w14:paraId="26BEB6A8" w14:textId="77777777" w:rsidR="0049129D" w:rsidRPr="00820E98" w:rsidRDefault="0049129D"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7D721941" w14:textId="77777777" w:rsidR="0049129D" w:rsidRPr="00425479" w:rsidRDefault="0049129D" w:rsidP="00EE46AC">
                        <w:pPr>
                          <w:spacing w:before="0" w:after="0"/>
                          <w:jc w:val="center"/>
                          <w:rPr>
                            <w:rFonts w:cs="Calibri"/>
                            <w:iCs/>
                            <w:color w:val="FFFFFF"/>
                            <w:sz w:val="19"/>
                            <w:szCs w:val="19"/>
                          </w:rPr>
                        </w:pPr>
                        <w:del w:id="1024" w:author="Susan" w:date="2020-05-05T10:07:00Z">
                          <w:r w:rsidRPr="00820E98" w:rsidDel="00425479">
                            <w:rPr>
                              <w:rFonts w:cs="Calibri"/>
                              <w:color w:val="FFFFFF"/>
                              <w:sz w:val="19"/>
                              <w:szCs w:val="19"/>
                            </w:rPr>
                            <w:delText xml:space="preserve">Negative or below DL /100 mL </w:delText>
                          </w:r>
                        </w:del>
                        <w:ins w:id="1025" w:author="Susan" w:date="2020-05-05T10:07:00Z">
                          <w:r>
                            <w:rPr>
                              <w:rFonts w:cs="Calibri"/>
                              <w:color w:val="FFFFFF"/>
                              <w:sz w:val="19"/>
                              <w:szCs w:val="19"/>
                            </w:rPr>
                            <w:t xml:space="preserve">No detection of </w:t>
                          </w:r>
                        </w:ins>
                        <w:r w:rsidRPr="00820E98">
                          <w:rPr>
                            <w:rFonts w:cs="Calibri"/>
                            <w:color w:val="FFFFFF"/>
                            <w:sz w:val="19"/>
                            <w:szCs w:val="19"/>
                          </w:rPr>
                          <w:t xml:space="preserve">generic </w:t>
                        </w:r>
                        <w:r w:rsidRPr="00820E98">
                          <w:rPr>
                            <w:rFonts w:cs="Calibri"/>
                            <w:i/>
                            <w:color w:val="FFFFFF"/>
                            <w:sz w:val="19"/>
                            <w:szCs w:val="19"/>
                          </w:rPr>
                          <w:t>E. coli</w:t>
                        </w:r>
                        <w:r>
                          <w:rPr>
                            <w:rFonts w:cs="Calibri"/>
                            <w:iCs/>
                            <w:color w:val="FFFFFF"/>
                            <w:sz w:val="19"/>
                            <w:szCs w:val="19"/>
                          </w:rPr>
                          <w:t xml:space="preserve"> </w:t>
                        </w:r>
                        <w:ins w:id="1026" w:author="Susan" w:date="2020-05-05T10:07:00Z">
                          <w:r>
                            <w:rPr>
                              <w:rFonts w:cs="Calibri"/>
                              <w:iCs/>
                              <w:color w:val="FFFFFF"/>
                              <w:sz w:val="19"/>
                              <w:szCs w:val="19"/>
                            </w:rPr>
                            <w:t xml:space="preserve">/ </w:t>
                          </w:r>
                        </w:ins>
                        <w:ins w:id="1027" w:author="Susan" w:date="2020-05-05T10:08:00Z">
                          <w:r>
                            <w:rPr>
                              <w:rFonts w:cs="Calibri"/>
                              <w:iCs/>
                              <w:color w:val="FFFFFF"/>
                              <w:sz w:val="19"/>
                              <w:szCs w:val="19"/>
                            </w:rPr>
                            <w:t>100 mL</w:t>
                          </w:r>
                        </w:ins>
                      </w:p>
                      <w:p w14:paraId="1D3FC4BB" w14:textId="77777777" w:rsidR="0049129D" w:rsidRPr="00820E98" w:rsidDel="00425479" w:rsidRDefault="0049129D" w:rsidP="00EE46AC">
                        <w:pPr>
                          <w:spacing w:before="0" w:after="0"/>
                          <w:jc w:val="center"/>
                          <w:rPr>
                            <w:del w:id="1028" w:author="Susan" w:date="2020-05-05T10:08:00Z"/>
                            <w:rFonts w:cs="Calibri"/>
                            <w:color w:val="FFFFFF"/>
                            <w:sz w:val="19"/>
                            <w:szCs w:val="19"/>
                          </w:rPr>
                        </w:pPr>
                        <w:del w:id="1029" w:author="Susan" w:date="2020-05-05T10:08:00Z">
                          <w:r w:rsidRPr="00820E98" w:rsidDel="00425479">
                            <w:rPr>
                              <w:rFonts w:cs="Calibri"/>
                              <w:b/>
                              <w:color w:val="FFFFFF"/>
                              <w:sz w:val="19"/>
                              <w:szCs w:val="19"/>
                            </w:rPr>
                            <w:delText>OR</w:delText>
                          </w:r>
                        </w:del>
                      </w:p>
                      <w:p w14:paraId="326B05FD" w14:textId="77777777" w:rsidR="0049129D" w:rsidDel="00425479" w:rsidRDefault="0049129D" w:rsidP="00EE46AC">
                        <w:pPr>
                          <w:spacing w:before="0" w:after="0"/>
                          <w:jc w:val="center"/>
                          <w:rPr>
                            <w:del w:id="1030" w:author="Susan" w:date="2020-05-05T10:08:00Z"/>
                            <w:rFonts w:cs="Calibri"/>
                            <w:color w:val="FFFFFF"/>
                            <w:sz w:val="19"/>
                            <w:szCs w:val="19"/>
                          </w:rPr>
                        </w:pPr>
                        <w:del w:id="1031" w:author="Susan" w:date="2020-05-05T10:08:00Z">
                          <w:r w:rsidRPr="00B472D5" w:rsidDel="00425479">
                            <w:rPr>
                              <w:rFonts w:cs="Calibri"/>
                              <w:color w:val="FFFFFF"/>
                              <w:sz w:val="19"/>
                              <w:szCs w:val="19"/>
                            </w:rPr>
                            <w:delText xml:space="preserve">&gt; 1 ppm free chlorine </w:delText>
                          </w:r>
                          <w:r w:rsidDel="00425479">
                            <w:rPr>
                              <w:rFonts w:cs="Calibri"/>
                              <w:color w:val="FFFFFF"/>
                              <w:sz w:val="19"/>
                              <w:szCs w:val="19"/>
                            </w:rPr>
                            <w:br/>
                          </w:r>
                          <w:r w:rsidRPr="00B472D5" w:rsidDel="00425479">
                            <w:rPr>
                              <w:rFonts w:cs="Calibri"/>
                              <w:color w:val="FFFFFF"/>
                              <w:sz w:val="19"/>
                              <w:szCs w:val="19"/>
                            </w:rPr>
                            <w:delText xml:space="preserve">(pH </w:delText>
                          </w:r>
                          <w:r w:rsidDel="00425479">
                            <w:rPr>
                              <w:rFonts w:cs="Calibri"/>
                              <w:color w:val="FFFFFF"/>
                              <w:sz w:val="19"/>
                              <w:szCs w:val="19"/>
                            </w:rPr>
                            <w:delText>5</w:delText>
                          </w:r>
                          <w:r w:rsidRPr="00B472D5" w:rsidDel="00425479">
                            <w:rPr>
                              <w:rFonts w:cs="Calibri"/>
                              <w:color w:val="FFFFFF"/>
                              <w:sz w:val="19"/>
                              <w:szCs w:val="19"/>
                            </w:rPr>
                            <w:delText xml:space="preserve">.5 - 7.5) or </w:delText>
                          </w:r>
                        </w:del>
                      </w:p>
                      <w:p w14:paraId="4ED17C66" w14:textId="77777777" w:rsidR="0049129D" w:rsidRPr="00B472D5" w:rsidRDefault="0049129D" w:rsidP="00EE46AC">
                        <w:pPr>
                          <w:spacing w:before="0" w:after="0"/>
                          <w:jc w:val="center"/>
                          <w:rPr>
                            <w:rFonts w:cs="Calibri"/>
                            <w:color w:val="FFFFFF"/>
                            <w:sz w:val="19"/>
                            <w:szCs w:val="19"/>
                          </w:rPr>
                        </w:pPr>
                        <w:del w:id="1032" w:author="Susan" w:date="2020-05-05T10:08:00Z">
                          <w:r w:rsidRPr="00B472D5" w:rsidDel="00425479">
                            <w:rPr>
                              <w:rFonts w:cs="Calibri"/>
                              <w:color w:val="FFFFFF"/>
                              <w:sz w:val="19"/>
                              <w:szCs w:val="19"/>
                            </w:rPr>
                            <w:delText xml:space="preserve">&gt; 650 mV ORP (pH </w:delText>
                          </w:r>
                          <w:r w:rsidDel="00425479">
                            <w:rPr>
                              <w:rFonts w:cs="Calibri"/>
                              <w:color w:val="FFFFFF"/>
                              <w:sz w:val="19"/>
                              <w:szCs w:val="19"/>
                            </w:rPr>
                            <w:delText>5</w:delText>
                          </w:r>
                          <w:r w:rsidRPr="00B472D5" w:rsidDel="00425479">
                            <w:rPr>
                              <w:rFonts w:cs="Calibri"/>
                              <w:color w:val="FFFFFF"/>
                              <w:sz w:val="19"/>
                              <w:szCs w:val="19"/>
                            </w:rPr>
                            <w:delText xml:space="preserve">.5 - 7.5) </w:delText>
                          </w:r>
                          <w:r w:rsidDel="00425479">
                            <w:rPr>
                              <w:rFonts w:cs="Calibri"/>
                              <w:color w:val="FFFFFF"/>
                              <w:sz w:val="19"/>
                              <w:szCs w:val="19"/>
                            </w:rPr>
                            <w:br/>
                          </w:r>
                          <w:r w:rsidRPr="00B472D5" w:rsidDel="00425479">
                            <w:rPr>
                              <w:rFonts w:cs="Calibri"/>
                              <w:color w:val="FFFFFF"/>
                              <w:sz w:val="19"/>
                              <w:szCs w:val="19"/>
                            </w:rPr>
                            <w:delText>after contact</w:delText>
                          </w:r>
                        </w:del>
                      </w:p>
                      <w:p w14:paraId="559E2574" w14:textId="77777777" w:rsidR="0049129D" w:rsidRPr="00B472D5" w:rsidRDefault="0049129D"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2F0FA929" w14:textId="77777777" w:rsidR="0049129D" w:rsidRPr="00015AF3" w:rsidRDefault="0049129D" w:rsidP="00EE46AC">
                        <w:pPr>
                          <w:spacing w:before="0" w:after="0"/>
                          <w:jc w:val="center"/>
                          <w:rPr>
                            <w:rFonts w:cs="Calibri"/>
                            <w:color w:val="FFFFFF"/>
                            <w:sz w:val="19"/>
                            <w:szCs w:val="19"/>
                          </w:rPr>
                        </w:pPr>
                      </w:p>
                    </w:txbxContent>
                  </v:textbox>
                </v:shape>
                <v:shape id="AutoShape 8" o:spid="_x0000_s1108" type="#_x0000_t177" style="position:absolute;left:34823;top:20433;width:18288;height:7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" fillcolor="#c00000" stroked="f">
                  <v:shadow on="t" type="perspective" opacity=".5" origin=",.5" offset="0,0" matrix=",,,.5"/>
                  <v:textbox inset="6.84pt,3.42pt,6.84pt,3.42pt">
                    <w:txbxContent>
                      <w:p w14:paraId="5A169486" w14:textId="77777777" w:rsidR="0049129D" w:rsidRPr="00284D9C" w:rsidRDefault="0049129D" w:rsidP="00EE46AC">
                        <w:pPr>
                          <w:spacing w:before="0" w:after="0"/>
                          <w:jc w:val="center"/>
                          <w:rPr>
                            <w:rFonts w:cs="Calibri"/>
                            <w:b/>
                            <w:sz w:val="19"/>
                            <w:szCs w:val="19"/>
                            <w:u w:val="single"/>
                          </w:rPr>
                        </w:pPr>
                        <w:r w:rsidRPr="00284D9C">
                          <w:rPr>
                            <w:rFonts w:cs="Calibri"/>
                            <w:b/>
                            <w:sz w:val="19"/>
                            <w:szCs w:val="19"/>
                            <w:u w:val="single"/>
                          </w:rPr>
                          <w:t>ACTION LEVEL</w:t>
                        </w:r>
                      </w:p>
                      <w:p w14:paraId="2F4CBA2A" w14:textId="77777777" w:rsidR="0049129D" w:rsidRPr="00B472D5" w:rsidRDefault="0049129D"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2D8E9CCC" w14:textId="77777777" w:rsidR="0049129D" w:rsidRPr="00480928" w:rsidRDefault="0049129D" w:rsidP="00EE46AC">
                        <w:pPr>
                          <w:spacing w:before="0" w:after="0"/>
                          <w:jc w:val="center"/>
                        </w:pPr>
                      </w:p>
                    </w:txbxContent>
                  </v:textbox>
                </v:shape>
                <w10:anchorlock/>
              </v:group>
            </w:pict>
          </mc:Fallback>
        </mc:AlternateContent>
      </w:r>
    </w:p>
    <w:p w14:paraId="151E9ADE" w14:textId="77777777" w:rsidR="00BC421C" w:rsidRPr="00134BAD" w:rsidRDefault="00BC421C" w:rsidP="009812E5">
      <w:pPr>
        <w:pStyle w:val="Heading1"/>
        <w:rPr>
          <w:sz w:val="32"/>
        </w:rPr>
      </w:pPr>
      <w:bookmarkStart w:id="993" w:name="_Toc8374945"/>
      <w:bookmarkStart w:id="994" w:name="_Toc20839165"/>
      <w:r w:rsidRPr="00134BAD">
        <w:rPr>
          <w:sz w:val="32"/>
        </w:rPr>
        <w:lastRenderedPageBreak/>
        <w:t>Issue:  Soil Amendments</w:t>
      </w:r>
      <w:bookmarkEnd w:id="824"/>
      <w:bookmarkEnd w:id="993"/>
      <w:bookmarkEnd w:id="994"/>
    </w:p>
    <w:p w14:paraId="5227E64D" w14:textId="77777777" w:rsidR="006D18E2" w:rsidRPr="00D5180B" w:rsidRDefault="00BC421C" w:rsidP="003E2E2C">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5FBB05E4" w14:textId="77777777" w:rsidR="006D18E2" w:rsidRPr="00D5180B" w:rsidRDefault="006D18E2" w:rsidP="003E2E2C">
      <w:pPr>
        <w:rPr>
          <w:rFonts w:cs="Calibri"/>
          <w:szCs w:val="22"/>
        </w:rPr>
      </w:pPr>
    </w:p>
    <w:p w14:paraId="24DDE794" w14:textId="77777777" w:rsidR="00BC421C" w:rsidRPr="00D5180B" w:rsidRDefault="00BC421C" w:rsidP="003E2E2C">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7009D3E2" w14:textId="77777777" w:rsidR="00BC421C" w:rsidRPr="00D5180B" w:rsidRDefault="00BC421C" w:rsidP="00476F26">
      <w:pPr>
        <w:pStyle w:val="Heading2"/>
      </w:pPr>
      <w:bookmarkStart w:id="995" w:name="_Toc167780383"/>
      <w:bookmarkStart w:id="996" w:name="_Toc198619148"/>
      <w:bookmarkStart w:id="997" w:name="_Toc443565023"/>
      <w:bookmarkStart w:id="998" w:name="_Toc489362219"/>
      <w:bookmarkStart w:id="999" w:name="_Toc8374946"/>
      <w:bookmarkStart w:id="1000" w:name="_Toc20839166"/>
      <w:r w:rsidRPr="00D5180B">
        <w:t>The Best Practices Are:</w:t>
      </w:r>
      <w:bookmarkEnd w:id="995"/>
      <w:bookmarkEnd w:id="996"/>
      <w:bookmarkEnd w:id="997"/>
      <w:bookmarkEnd w:id="998"/>
      <w:bookmarkEnd w:id="999"/>
      <w:bookmarkEnd w:id="1000"/>
    </w:p>
    <w:p w14:paraId="44126B01"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biosolids as a soil amendment for production of lettuce or leafy greens.</w:t>
      </w:r>
    </w:p>
    <w:p w14:paraId="119FE068"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3D709D7E"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2456CEF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314E3ADC"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2134EA0F"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Maximize the time interval between soil amendment application and time to harvest.    </w:t>
      </w:r>
    </w:p>
    <w:p w14:paraId="0603F6A7" w14:textId="77777777" w:rsidR="00970C3D" w:rsidRPr="00D5180B" w:rsidRDefault="00970C3D"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11A16CB" w14:textId="77777777" w:rsidR="00D06B84" w:rsidRPr="00D5180B" w:rsidRDefault="00D06B84" w:rsidP="00337CDE">
      <w:pPr>
        <w:numPr>
          <w:ilvl w:val="0"/>
          <w:numId w:val="1"/>
        </w:numPr>
        <w:tabs>
          <w:tab w:val="clear" w:pos="1786"/>
        </w:tabs>
        <w:spacing w:before="120" w:after="120"/>
        <w:ind w:left="63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40E95771" w14:textId="77777777" w:rsidR="00970C3D"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52CC60E4" w14:textId="77777777" w:rsidR="00D06B84"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lastRenderedPageBreak/>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05ADF8AD" w14:textId="77777777"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7E29C342" w14:textId="77777777"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2334C6F2"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3AC0F11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16ED6AD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2D280356" w14:textId="77777777" w:rsidR="00E56E39" w:rsidRPr="004C78B3" w:rsidRDefault="00E56E39" w:rsidP="001D243E">
      <w:pPr>
        <w:pStyle w:val="ListParagraph"/>
        <w:numPr>
          <w:ilvl w:val="0"/>
          <w:numId w:val="105"/>
        </w:numPr>
        <w:rPr>
          <w:rFonts w:cs="Calibri"/>
        </w:rPr>
        <w:sectPr w:rsidR="00E56E39" w:rsidRPr="004C78B3" w:rsidSect="00764C30">
          <w:pgSz w:w="12240" w:h="15840"/>
          <w:pgMar w:top="1440" w:right="1008" w:bottom="1008" w:left="1008" w:header="720" w:footer="720" w:gutter="0"/>
          <w:lnNumType w:countBy="1" w:restart="continuous"/>
          <w:cols w:space="720"/>
          <w:docGrid w:linePitch="360"/>
        </w:sectPr>
      </w:pPr>
    </w:p>
    <w:p w14:paraId="7314B62F" w14:textId="77777777" w:rsidR="00B9556C" w:rsidRPr="00D5180B" w:rsidRDefault="00B9556C" w:rsidP="00476F26">
      <w:pPr>
        <w:pStyle w:val="Heading2"/>
      </w:pPr>
      <w:bookmarkStart w:id="1001" w:name="_Toc167780384"/>
      <w:bookmarkStart w:id="1002" w:name="_Toc198619149"/>
      <w:bookmarkStart w:id="1003" w:name="_Toc443565024"/>
      <w:bookmarkStart w:id="1004" w:name="_Toc477875398"/>
      <w:bookmarkStart w:id="1005" w:name="_Toc489362220"/>
      <w:bookmarkStart w:id="1006" w:name="_Toc8374947"/>
      <w:bookmarkStart w:id="1007" w:name="_Toc20839167"/>
      <w:r w:rsidRPr="00D5180B">
        <w:lastRenderedPageBreak/>
        <w:t>T</w:t>
      </w:r>
      <w:r w:rsidR="00D11298" w:rsidRPr="00D5180B">
        <w:t>ABLE</w:t>
      </w:r>
      <w:r w:rsidRPr="00D5180B">
        <w:t xml:space="preserve"> </w:t>
      </w:r>
      <w:r w:rsidR="00C20AE2" w:rsidRPr="00D5180B">
        <w:t>3</w:t>
      </w:r>
      <w:r w:rsidRPr="00D5180B">
        <w:t>. Soil Amendments</w:t>
      </w:r>
      <w:bookmarkEnd w:id="1001"/>
      <w:bookmarkEnd w:id="1002"/>
      <w:bookmarkEnd w:id="1003"/>
      <w:bookmarkEnd w:id="1004"/>
      <w:bookmarkEnd w:id="1005"/>
      <w:bookmarkEnd w:id="1006"/>
      <w:bookmarkEnd w:id="1007"/>
    </w:p>
    <w:tbl>
      <w:tblPr>
        <w:tblW w:w="10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280"/>
      </w:tblGrid>
      <w:tr w:rsidR="00B9556C" w:rsidRPr="00D5180B" w14:paraId="00A6A70E" w14:textId="77777777" w:rsidTr="007E1315">
        <w:trPr>
          <w:tblHeader/>
          <w:jc w:val="center"/>
        </w:trPr>
        <w:tc>
          <w:tcPr>
            <w:tcW w:w="2448" w:type="dxa"/>
            <w:shd w:val="clear" w:color="auto" w:fill="4472C4"/>
          </w:tcPr>
          <w:p w14:paraId="7C9E0EE6"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8280" w:type="dxa"/>
            <w:shd w:val="clear" w:color="auto" w:fill="4472C4"/>
          </w:tcPr>
          <w:p w14:paraId="56AE8810"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7C92B850" w14:textId="77777777" w:rsidTr="007E1315">
        <w:trPr>
          <w:jc w:val="center"/>
        </w:trPr>
        <w:tc>
          <w:tcPr>
            <w:tcW w:w="2448" w:type="dxa"/>
            <w:shd w:val="clear" w:color="auto" w:fill="DBDBDB"/>
          </w:tcPr>
          <w:p w14:paraId="14638461"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48DA2ADF" w14:textId="77777777" w:rsidR="00B9556C" w:rsidRPr="00134BAD" w:rsidRDefault="00B9556C" w:rsidP="003E2E2C">
            <w:pPr>
              <w:spacing w:before="0" w:after="0"/>
              <w:rPr>
                <w:b/>
              </w:rPr>
            </w:pPr>
            <w:r w:rsidRPr="00134BAD">
              <w:rPr>
                <w:b/>
              </w:rPr>
              <w:t>(see composted manure process definition below)</w:t>
            </w:r>
          </w:p>
          <w:p w14:paraId="74AB83BD" w14:textId="77777777" w:rsidR="00B9556C" w:rsidRPr="00134BAD" w:rsidRDefault="00B9556C" w:rsidP="003E2E2C">
            <w:pPr>
              <w:spacing w:before="0" w:after="0"/>
              <w:rPr>
                <w:b/>
              </w:rPr>
            </w:pPr>
          </w:p>
        </w:tc>
        <w:tc>
          <w:tcPr>
            <w:tcW w:w="8280" w:type="dxa"/>
          </w:tcPr>
          <w:p w14:paraId="72E9E032"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114AC5CB" w14:textId="77777777" w:rsidR="00B9556C" w:rsidRPr="00134BAD" w:rsidRDefault="00B9556C" w:rsidP="003E2E2C">
            <w:pPr>
              <w:spacing w:before="0" w:after="0"/>
            </w:pPr>
          </w:p>
        </w:tc>
      </w:tr>
      <w:tr w:rsidR="00B9556C" w:rsidRPr="00D5180B" w14:paraId="4E5A1A03" w14:textId="77777777" w:rsidTr="007E1315">
        <w:trPr>
          <w:jc w:val="center"/>
        </w:trPr>
        <w:tc>
          <w:tcPr>
            <w:tcW w:w="2448" w:type="dxa"/>
            <w:shd w:val="clear" w:color="auto" w:fill="DBDBDB"/>
          </w:tcPr>
          <w:p w14:paraId="23B5BE6A"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0E56AAF9" w14:textId="77777777" w:rsidR="00B9556C" w:rsidRPr="00134BAD" w:rsidRDefault="00B9556C" w:rsidP="003E2E2C">
            <w:pPr>
              <w:spacing w:before="0" w:after="0"/>
              <w:rPr>
                <w:b/>
              </w:rPr>
            </w:pPr>
          </w:p>
          <w:p w14:paraId="2DE9CA5B" w14:textId="77777777" w:rsidR="00B9556C" w:rsidRPr="00134BAD" w:rsidRDefault="00B9556C" w:rsidP="003E2E2C">
            <w:pPr>
              <w:spacing w:before="0" w:after="0"/>
            </w:pPr>
            <w:r w:rsidRPr="00134BAD">
              <w:t>*Composted soil amendments should not be applied after emergence of plants.</w:t>
            </w:r>
          </w:p>
          <w:p w14:paraId="7D04CBDD" w14:textId="77777777" w:rsidR="00B724FA" w:rsidRPr="00134BAD" w:rsidRDefault="00B724FA" w:rsidP="003E2E2C">
            <w:pPr>
              <w:spacing w:before="0" w:after="0"/>
            </w:pPr>
          </w:p>
          <w:p w14:paraId="3C0DD013" w14:textId="77777777" w:rsidR="00B724FA" w:rsidRPr="00134BAD" w:rsidRDefault="00B724FA" w:rsidP="003E2E2C">
            <w:pPr>
              <w:spacing w:before="0" w:after="0"/>
            </w:pPr>
          </w:p>
          <w:p w14:paraId="78F44D3A" w14:textId="77777777" w:rsidR="00B724FA" w:rsidRPr="00134BAD" w:rsidRDefault="00B724FA" w:rsidP="003E2E2C">
            <w:pPr>
              <w:spacing w:before="0" w:after="0"/>
            </w:pPr>
          </w:p>
        </w:tc>
        <w:tc>
          <w:tcPr>
            <w:tcW w:w="8280" w:type="dxa"/>
          </w:tcPr>
          <w:p w14:paraId="4F43B297"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732722E5" w14:textId="77777777" w:rsidR="00D4081F" w:rsidRPr="00134BAD" w:rsidRDefault="00D4081F" w:rsidP="003E2E2C">
            <w:pPr>
              <w:spacing w:before="0" w:after="0"/>
              <w:rPr>
                <w:b/>
              </w:rPr>
            </w:pPr>
            <w:r w:rsidRPr="00134BAD">
              <w:rPr>
                <w:b/>
              </w:rPr>
              <w:t>Composting Process Validation:</w:t>
            </w:r>
          </w:p>
          <w:p w14:paraId="3F729571" w14:textId="77777777" w:rsidR="00D4081F" w:rsidRPr="00134BAD" w:rsidRDefault="00D4081F" w:rsidP="003E2E2C">
            <w:pPr>
              <w:spacing w:before="0" w:after="0"/>
            </w:pPr>
            <w:r w:rsidRPr="00134BAD">
              <w:rPr>
                <w:u w:val="single"/>
              </w:rPr>
              <w:t>Enclosed or within-vessel composting</w:t>
            </w:r>
            <w:r w:rsidRPr="00134BAD">
              <w:t>:</w:t>
            </w:r>
          </w:p>
          <w:p w14:paraId="29DBD968"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72303DF3" w14:textId="77777777" w:rsidR="00D4081F" w:rsidRPr="00134BAD" w:rsidRDefault="00D4081F" w:rsidP="003E2E2C">
            <w:pPr>
              <w:tabs>
                <w:tab w:val="num" w:pos="1120"/>
              </w:tabs>
              <w:spacing w:before="0" w:after="0"/>
              <w:rPr>
                <w:u w:val="single"/>
              </w:rPr>
            </w:pPr>
            <w:r w:rsidRPr="00134BAD">
              <w:rPr>
                <w:u w:val="single"/>
              </w:rPr>
              <w:t>Windrow composting:</w:t>
            </w:r>
          </w:p>
          <w:p w14:paraId="3FC584F2"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178A0086"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2442C888"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3113D78F" w14:textId="77777777" w:rsidR="00D4081F" w:rsidRPr="00134BAD" w:rsidRDefault="00D4081F" w:rsidP="003E2E2C">
            <w:pPr>
              <w:spacing w:before="0" w:after="0"/>
            </w:pPr>
            <w:r w:rsidRPr="00134BAD">
              <w:rPr>
                <w:b/>
              </w:rPr>
              <w:t>Target Organisms:</w:t>
            </w:r>
          </w:p>
          <w:p w14:paraId="61414DBB" w14:textId="77777777" w:rsidR="00D4081F" w:rsidRPr="00134BAD" w:rsidRDefault="00D4081F" w:rsidP="00F0393F">
            <w:pPr>
              <w:numPr>
                <w:ilvl w:val="0"/>
                <w:numId w:val="20"/>
              </w:numPr>
              <w:spacing w:before="0" w:after="0"/>
            </w:pPr>
            <w:r w:rsidRPr="00134BAD">
              <w:t>Fecal coliforms</w:t>
            </w:r>
          </w:p>
          <w:p w14:paraId="214FF566" w14:textId="77777777" w:rsidR="00D4081F" w:rsidRPr="00134BAD" w:rsidRDefault="00D4081F" w:rsidP="00F0393F">
            <w:pPr>
              <w:numPr>
                <w:ilvl w:val="0"/>
                <w:numId w:val="20"/>
              </w:numPr>
              <w:spacing w:before="0" w:after="0"/>
            </w:pPr>
            <w:r w:rsidRPr="00134BAD">
              <w:rPr>
                <w:i/>
              </w:rPr>
              <w:t xml:space="preserve">Salmonella </w:t>
            </w:r>
            <w:r w:rsidRPr="00134BAD">
              <w:t>spp.</w:t>
            </w:r>
          </w:p>
          <w:p w14:paraId="13860434" w14:textId="77777777" w:rsidR="00D4081F" w:rsidRPr="00134BAD" w:rsidRDefault="00D4081F" w:rsidP="00F0393F">
            <w:pPr>
              <w:numPr>
                <w:ilvl w:val="0"/>
                <w:numId w:val="20"/>
              </w:numPr>
              <w:spacing w:before="0" w:after="0"/>
            </w:pPr>
            <w:r w:rsidRPr="00134BAD">
              <w:rPr>
                <w:i/>
              </w:rPr>
              <w:t>E. coli</w:t>
            </w:r>
            <w:r w:rsidRPr="00134BAD">
              <w:t xml:space="preserve"> O157:H7</w:t>
            </w:r>
          </w:p>
          <w:p w14:paraId="175BF092" w14:textId="77777777" w:rsidR="00D4081F" w:rsidRPr="00134BAD" w:rsidRDefault="00D4081F" w:rsidP="003E2E2C">
            <w:pPr>
              <w:spacing w:before="0" w:after="0"/>
              <w:rPr>
                <w:b/>
              </w:rPr>
            </w:pPr>
            <w:r w:rsidRPr="00134BAD">
              <w:rPr>
                <w:b/>
              </w:rPr>
              <w:t>Acceptance Criteria:</w:t>
            </w:r>
          </w:p>
          <w:p w14:paraId="3D28D4ED" w14:textId="77777777" w:rsidR="00D4081F" w:rsidRPr="00134BAD" w:rsidRDefault="00D4081F" w:rsidP="00F0393F">
            <w:pPr>
              <w:numPr>
                <w:ilvl w:val="0"/>
                <w:numId w:val="22"/>
              </w:numPr>
              <w:spacing w:before="0" w:after="0"/>
            </w:pPr>
            <w:r w:rsidRPr="00134BAD">
              <w:t>Fecal coliforms: &lt; 1,000 MPN / gram of total solids (dry weight basis)</w:t>
            </w:r>
          </w:p>
          <w:p w14:paraId="627D514D"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7CA4E291"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5C94CE95" w14:textId="77777777" w:rsidR="00D4081F" w:rsidRPr="00134BAD" w:rsidRDefault="00D4081F" w:rsidP="003E2E2C">
            <w:pPr>
              <w:spacing w:before="0" w:after="0"/>
            </w:pPr>
            <w:r w:rsidRPr="00134BAD">
              <w:rPr>
                <w:b/>
              </w:rPr>
              <w:t>Recommended Test Methods:</w:t>
            </w:r>
          </w:p>
          <w:p w14:paraId="53C61859" w14:textId="77777777" w:rsidR="00D4081F" w:rsidRPr="00134BAD" w:rsidRDefault="00D4081F" w:rsidP="00F0393F">
            <w:pPr>
              <w:numPr>
                <w:ilvl w:val="0"/>
                <w:numId w:val="23"/>
              </w:numPr>
              <w:spacing w:before="0" w:after="0"/>
            </w:pPr>
            <w:r w:rsidRPr="00134BAD">
              <w:t>Fecal coliforms:  U.S. EPA Method 1680; multiple tube MPN</w:t>
            </w:r>
          </w:p>
          <w:p w14:paraId="71A0EF96"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461444DA"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12A246AD" w14:textId="77777777" w:rsidR="00D4081F" w:rsidRPr="00134BAD" w:rsidRDefault="00D4081F" w:rsidP="00F0393F">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767E0867" w14:textId="77777777" w:rsidR="00D4081F" w:rsidRPr="00134BAD" w:rsidRDefault="00D4081F" w:rsidP="003E2E2C">
            <w:pPr>
              <w:spacing w:before="0" w:after="0"/>
              <w:rPr>
                <w:b/>
              </w:rPr>
            </w:pPr>
            <w:r w:rsidRPr="00134BAD">
              <w:rPr>
                <w:b/>
              </w:rPr>
              <w:t>Sampling Plan:</w:t>
            </w:r>
          </w:p>
          <w:p w14:paraId="5C15420A" w14:textId="77777777" w:rsidR="00D4081F" w:rsidRPr="00134BAD" w:rsidRDefault="00D4081F" w:rsidP="00F0393F">
            <w:pPr>
              <w:numPr>
                <w:ilvl w:val="0"/>
                <w:numId w:val="21"/>
              </w:numPr>
              <w:spacing w:before="0" w:after="0"/>
            </w:pPr>
            <w:r w:rsidRPr="00134BAD">
              <w:t>A composite sample shall be representative and random and obtained as described in the California state regulations</w:t>
            </w:r>
            <w:bookmarkStart w:id="1008" w:name="_Ref253649073"/>
            <w:r w:rsidRPr="00134BAD">
              <w:t>.</w:t>
            </w:r>
            <w:r w:rsidRPr="009F6446">
              <w:rPr>
                <w:rStyle w:val="FootnoteReference"/>
                <w:rFonts w:cs="Calibri"/>
                <w:szCs w:val="22"/>
              </w:rPr>
              <w:footnoteReference w:id="4"/>
            </w:r>
            <w:bookmarkEnd w:id="1008"/>
            <w:r w:rsidRPr="00134BAD">
              <w:t xml:space="preserve"> (See Appendix E)</w:t>
            </w:r>
          </w:p>
          <w:p w14:paraId="369365C1" w14:textId="77777777" w:rsidR="00D4081F" w:rsidRPr="00134BAD" w:rsidRDefault="00D4081F" w:rsidP="00F0393F">
            <w:pPr>
              <w:numPr>
                <w:ilvl w:val="0"/>
                <w:numId w:val="21"/>
              </w:numPr>
              <w:spacing w:before="0" w:after="0"/>
            </w:pPr>
            <w:r w:rsidRPr="00134BAD">
              <w:lastRenderedPageBreak/>
              <w:t>Sample may be taken by the supplier if trained by a testing laboratory or state authority</w:t>
            </w:r>
          </w:p>
          <w:p w14:paraId="4FB37B13" w14:textId="77777777" w:rsidR="00D4081F" w:rsidRPr="00134BAD" w:rsidRDefault="00D4081F" w:rsidP="00F0393F">
            <w:pPr>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5"/>
            </w:r>
          </w:p>
          <w:p w14:paraId="33855933" w14:textId="77777777" w:rsidR="00D4081F" w:rsidRPr="00134BAD" w:rsidRDefault="00D4081F" w:rsidP="003E2E2C">
            <w:pPr>
              <w:spacing w:before="0" w:after="0"/>
            </w:pPr>
            <w:r w:rsidRPr="00134BAD">
              <w:rPr>
                <w:b/>
              </w:rPr>
              <w:t>Testing Frequency:</w:t>
            </w:r>
          </w:p>
          <w:p w14:paraId="1DBBD671" w14:textId="77777777" w:rsidR="00D4081F" w:rsidRPr="00134BAD" w:rsidRDefault="00D4081F" w:rsidP="00F0393F">
            <w:pPr>
              <w:numPr>
                <w:ilvl w:val="0"/>
                <w:numId w:val="24"/>
              </w:numPr>
              <w:spacing w:before="0" w:after="0"/>
            </w:pPr>
            <w:r w:rsidRPr="00134BAD">
              <w:t>Each lot before application to production fields. A lot is defined as a unit of production equal to or less than 5,000 cubic yards.</w:t>
            </w:r>
          </w:p>
          <w:p w14:paraId="4A1E6985" w14:textId="77777777" w:rsidR="00D4081F" w:rsidRPr="00134BAD" w:rsidRDefault="00D4081F" w:rsidP="003E2E2C">
            <w:pPr>
              <w:spacing w:before="0" w:after="0"/>
              <w:rPr>
                <w:b/>
              </w:rPr>
            </w:pPr>
            <w:r w:rsidRPr="00134BAD">
              <w:rPr>
                <w:b/>
              </w:rPr>
              <w:t>Application Interval:</w:t>
            </w:r>
          </w:p>
          <w:p w14:paraId="0BC2DD33" w14:textId="77777777" w:rsidR="00D4081F" w:rsidRPr="00134BAD" w:rsidRDefault="00D4081F" w:rsidP="00F0393F">
            <w:pPr>
              <w:numPr>
                <w:ilvl w:val="0"/>
                <w:numId w:val="20"/>
              </w:numPr>
              <w:spacing w:before="0" w:after="0"/>
            </w:pPr>
            <w:r w:rsidRPr="00134BAD">
              <w:t>Must be applied &gt; 45 days before harvest.</w:t>
            </w:r>
          </w:p>
          <w:p w14:paraId="4DACA4C0" w14:textId="77777777" w:rsidR="00D4081F" w:rsidRPr="00134BAD" w:rsidRDefault="00D4081F" w:rsidP="003E2E2C">
            <w:pPr>
              <w:spacing w:before="0" w:after="0"/>
              <w:rPr>
                <w:b/>
              </w:rPr>
            </w:pPr>
            <w:r w:rsidRPr="00134BAD">
              <w:rPr>
                <w:b/>
              </w:rPr>
              <w:t>Documentation:</w:t>
            </w:r>
          </w:p>
          <w:p w14:paraId="73392E91" w14:textId="77777777"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73BC6230" w14:textId="77777777" w:rsidR="00D4081F" w:rsidRPr="00134BAD" w:rsidRDefault="00D4081F" w:rsidP="003E2E2C">
            <w:pPr>
              <w:spacing w:before="0" w:after="0"/>
              <w:rPr>
                <w:b/>
              </w:rPr>
            </w:pPr>
            <w:r w:rsidRPr="00134BAD">
              <w:rPr>
                <w:b/>
              </w:rPr>
              <w:t>Rationale:</w:t>
            </w:r>
          </w:p>
          <w:p w14:paraId="1D0FD2D6"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031817EA" w14:textId="77777777" w:rsidR="00B84E2D" w:rsidRPr="00134BAD" w:rsidRDefault="00B84E2D" w:rsidP="003E2E2C">
            <w:pPr>
              <w:spacing w:before="0" w:after="0"/>
              <w:rPr>
                <w:color w:val="0000FF"/>
              </w:rPr>
            </w:pPr>
          </w:p>
        </w:tc>
      </w:tr>
    </w:tbl>
    <w:p w14:paraId="71A4D329" w14:textId="77777777" w:rsidR="006D6D16" w:rsidRPr="00134BAD" w:rsidRDefault="006D6D16" w:rsidP="003E2E2C"/>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690B64E0" w14:textId="77777777" w:rsidTr="007E1315">
        <w:trPr>
          <w:trHeight w:val="5300"/>
          <w:jc w:val="center"/>
        </w:trPr>
        <w:tc>
          <w:tcPr>
            <w:tcW w:w="2448" w:type="dxa"/>
            <w:shd w:val="clear" w:color="auto" w:fill="DBDBDB"/>
          </w:tcPr>
          <w:p w14:paraId="5B45B637" w14:textId="77777777" w:rsidR="00B9556C" w:rsidRPr="00134BAD" w:rsidRDefault="00543C0C" w:rsidP="003E2E2C">
            <w:pPr>
              <w:spacing w:before="0"/>
              <w:rPr>
                <w:b/>
              </w:rPr>
            </w:pPr>
            <w:r w:rsidRPr="00134BAD">
              <w:rPr>
                <w:b/>
              </w:rPr>
              <w:lastRenderedPageBreak/>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1C6C5298"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02A9594E" w14:textId="77777777" w:rsidR="00D4081F" w:rsidRPr="00134BAD" w:rsidRDefault="00D4081F" w:rsidP="003E2E2C">
            <w:pPr>
              <w:spacing w:before="0"/>
              <w:ind w:left="14"/>
              <w:rPr>
                <w:b/>
              </w:rPr>
            </w:pPr>
            <w:r w:rsidRPr="00134BAD">
              <w:rPr>
                <w:b/>
              </w:rPr>
              <w:t>Heat Process Validation</w:t>
            </w:r>
          </w:p>
          <w:p w14:paraId="35D3AEC6" w14:textId="77777777" w:rsidR="00D4081F" w:rsidRPr="00134BAD" w:rsidRDefault="00D4081F" w:rsidP="00F0393F">
            <w:pPr>
              <w:numPr>
                <w:ilvl w:val="0"/>
                <w:numId w:val="20"/>
              </w:numPr>
              <w:spacing w:before="0" w:after="24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14E4A692" w14:textId="77777777" w:rsidR="00D4081F" w:rsidRPr="00134BAD" w:rsidRDefault="00D4081F" w:rsidP="003E2E2C">
            <w:pPr>
              <w:spacing w:before="0"/>
            </w:pPr>
            <w:r w:rsidRPr="00134BAD">
              <w:rPr>
                <w:b/>
              </w:rPr>
              <w:t>Target Organism:</w:t>
            </w:r>
            <w:r w:rsidRPr="00134BAD">
              <w:t xml:space="preserve"> </w:t>
            </w:r>
          </w:p>
          <w:p w14:paraId="22D6E1D8" w14:textId="77777777" w:rsidR="00D4081F" w:rsidRPr="00134BAD" w:rsidRDefault="00D4081F" w:rsidP="00F0393F">
            <w:pPr>
              <w:numPr>
                <w:ilvl w:val="0"/>
                <w:numId w:val="14"/>
              </w:numPr>
              <w:spacing w:before="0"/>
            </w:pPr>
            <w:r w:rsidRPr="00134BAD">
              <w:t>Fecal coliforms</w:t>
            </w:r>
          </w:p>
          <w:p w14:paraId="28A2D4CA" w14:textId="77777777" w:rsidR="00D4081F" w:rsidRPr="00134BAD" w:rsidRDefault="00D4081F" w:rsidP="00F0393F">
            <w:pPr>
              <w:numPr>
                <w:ilvl w:val="0"/>
                <w:numId w:val="14"/>
              </w:numPr>
              <w:spacing w:before="0"/>
            </w:pPr>
            <w:r w:rsidRPr="00134BAD">
              <w:rPr>
                <w:i/>
              </w:rPr>
              <w:t xml:space="preserve">Salmonella </w:t>
            </w:r>
            <w:r w:rsidRPr="00134BAD">
              <w:t>spp.</w:t>
            </w:r>
          </w:p>
          <w:p w14:paraId="09CA2181" w14:textId="77777777" w:rsidR="001B1074" w:rsidRPr="00134BAD" w:rsidRDefault="00D4081F" w:rsidP="00F0393F">
            <w:pPr>
              <w:numPr>
                <w:ilvl w:val="0"/>
                <w:numId w:val="14"/>
              </w:numPr>
              <w:spacing w:before="0"/>
              <w:rPr>
                <w:i/>
              </w:rPr>
            </w:pPr>
            <w:r w:rsidRPr="00134BAD">
              <w:rPr>
                <w:i/>
              </w:rPr>
              <w:t>E. coli</w:t>
            </w:r>
            <w:r w:rsidRPr="00134BAD">
              <w:t xml:space="preserve"> O157:H7  </w:t>
            </w:r>
          </w:p>
          <w:p w14:paraId="2A73F65B" w14:textId="77777777" w:rsidR="00D4081F" w:rsidRPr="00134BAD" w:rsidRDefault="00D4081F" w:rsidP="00F0393F">
            <w:pPr>
              <w:numPr>
                <w:ilvl w:val="0"/>
                <w:numId w:val="14"/>
              </w:numPr>
              <w:spacing w:before="0"/>
              <w:rPr>
                <w:i/>
              </w:rPr>
            </w:pPr>
            <w:r w:rsidRPr="00134BAD">
              <w:rPr>
                <w:i/>
              </w:rPr>
              <w:t xml:space="preserve">Listeria monocytogenes   </w:t>
            </w:r>
          </w:p>
          <w:p w14:paraId="3DBEC625" w14:textId="77777777" w:rsidR="00AA7914" w:rsidRPr="00134BAD" w:rsidRDefault="00AA7914" w:rsidP="00AA7914">
            <w:pPr>
              <w:spacing w:before="0" w:after="0"/>
              <w:rPr>
                <w:b/>
              </w:rPr>
            </w:pPr>
            <w:r w:rsidRPr="00134BAD">
              <w:rPr>
                <w:b/>
              </w:rPr>
              <w:t>Acceptance Criteria:</w:t>
            </w:r>
          </w:p>
          <w:p w14:paraId="5AC43F0C" w14:textId="77777777" w:rsidR="00AA7914" w:rsidRPr="00134BAD" w:rsidRDefault="00AA7914" w:rsidP="00F0393F">
            <w:pPr>
              <w:numPr>
                <w:ilvl w:val="0"/>
                <w:numId w:val="60"/>
              </w:numPr>
              <w:spacing w:before="0"/>
            </w:pPr>
            <w:r w:rsidRPr="00134BAD">
              <w:t>Fecal coliforms Negative or &lt;DL per gram</w:t>
            </w:r>
          </w:p>
          <w:p w14:paraId="35B3A5BF" w14:textId="77777777" w:rsidR="00AA7914" w:rsidRPr="00134BAD" w:rsidRDefault="00AA7914" w:rsidP="00F0393F">
            <w:pPr>
              <w:numPr>
                <w:ilvl w:val="0"/>
                <w:numId w:val="60"/>
              </w:numPr>
              <w:spacing w:before="0"/>
              <w:rPr>
                <w:i/>
              </w:rPr>
            </w:pPr>
            <w:r w:rsidRPr="00134BAD">
              <w:rPr>
                <w:i/>
              </w:rPr>
              <w:t xml:space="preserve">Salmonella: </w:t>
            </w:r>
            <w:r w:rsidRPr="00134BAD">
              <w:t>Negative or &lt;DL (&lt;1/30 grams)</w:t>
            </w:r>
          </w:p>
          <w:p w14:paraId="47EA69ED" w14:textId="77777777" w:rsidR="00AA7914" w:rsidRPr="00134BAD" w:rsidRDefault="00AA7914" w:rsidP="00F0393F">
            <w:pPr>
              <w:numPr>
                <w:ilvl w:val="0"/>
                <w:numId w:val="60"/>
              </w:numPr>
              <w:spacing w:before="0"/>
              <w:rPr>
                <w:i/>
              </w:rPr>
            </w:pPr>
            <w:r w:rsidRPr="00134BAD">
              <w:rPr>
                <w:i/>
              </w:rPr>
              <w:t>E. coli O</w:t>
            </w:r>
            <w:r w:rsidRPr="00134BAD">
              <w:t>157:H7 Negative of &lt;DL (&lt;1/30 grams)</w:t>
            </w:r>
          </w:p>
          <w:p w14:paraId="06EE8543" w14:textId="77777777" w:rsidR="00683C4E" w:rsidRPr="00134BAD" w:rsidRDefault="00683C4E" w:rsidP="00F0393F">
            <w:pPr>
              <w:numPr>
                <w:ilvl w:val="0"/>
                <w:numId w:val="60"/>
              </w:numPr>
              <w:spacing w:before="0"/>
              <w:rPr>
                <w:i/>
              </w:rPr>
            </w:pPr>
            <w:r w:rsidRPr="00134BAD">
              <w:rPr>
                <w:i/>
              </w:rPr>
              <w:t xml:space="preserve">Listeria monocytogenes: </w:t>
            </w:r>
            <w:r w:rsidRPr="00134BAD">
              <w:t>Not detected or &lt; DL (&lt;1 CFU/5 grams)</w:t>
            </w:r>
          </w:p>
          <w:p w14:paraId="077B1EDB" w14:textId="77777777" w:rsidR="00D4081F" w:rsidRPr="00134BAD" w:rsidRDefault="00D4081F" w:rsidP="003E2E2C">
            <w:pPr>
              <w:spacing w:before="0"/>
            </w:pPr>
            <w:r w:rsidRPr="00134BAD">
              <w:rPr>
                <w:b/>
              </w:rPr>
              <w:t>Recommended Test Methods:</w:t>
            </w:r>
            <w:r w:rsidRPr="00134BAD">
              <w:t xml:space="preserve"> </w:t>
            </w:r>
          </w:p>
          <w:p w14:paraId="195B5DED" w14:textId="77777777" w:rsidR="00D4081F" w:rsidRPr="00134BAD" w:rsidRDefault="00D4081F" w:rsidP="00F0393F">
            <w:pPr>
              <w:pStyle w:val="ColorfulList-Accent11"/>
              <w:numPr>
                <w:ilvl w:val="0"/>
                <w:numId w:val="61"/>
              </w:numPr>
              <w:spacing w:before="0"/>
            </w:pPr>
            <w:r w:rsidRPr="00134BAD">
              <w:t>Fecal coliforms:  U.S. EPA Method 1680;</w:t>
            </w:r>
            <w:r w:rsidRPr="00134BAD">
              <w:rPr>
                <w:b/>
              </w:rPr>
              <w:t xml:space="preserve"> </w:t>
            </w:r>
            <w:r w:rsidRPr="00134BAD">
              <w:t>multiple tube MPN</w:t>
            </w:r>
          </w:p>
          <w:p w14:paraId="612F0092" w14:textId="77777777" w:rsidR="00D4081F" w:rsidRPr="00134BAD" w:rsidRDefault="00D4081F" w:rsidP="00F0393F">
            <w:pPr>
              <w:pStyle w:val="ColorfulList-Accent11"/>
              <w:numPr>
                <w:ilvl w:val="0"/>
                <w:numId w:val="61"/>
              </w:numPr>
              <w:spacing w:before="0"/>
            </w:pPr>
            <w:r w:rsidRPr="00134BAD">
              <w:rPr>
                <w:i/>
              </w:rPr>
              <w:t xml:space="preserve">Salmonella </w:t>
            </w:r>
            <w:r w:rsidRPr="00134BAD">
              <w:t>spp</w:t>
            </w:r>
            <w:r w:rsidRPr="00134BAD">
              <w:rPr>
                <w:i/>
              </w:rPr>
              <w:t>.</w:t>
            </w:r>
            <w:r w:rsidRPr="00134BAD">
              <w:t>:  U.S. EPA Method 1682</w:t>
            </w:r>
          </w:p>
          <w:p w14:paraId="6335D913" w14:textId="77777777" w:rsidR="00D4081F" w:rsidRPr="00134BAD" w:rsidRDefault="00D4081F" w:rsidP="00F0393F">
            <w:pPr>
              <w:pStyle w:val="ColorfulList-Accent11"/>
              <w:numPr>
                <w:ilvl w:val="0"/>
                <w:numId w:val="61"/>
              </w:numPr>
              <w:spacing w:before="0"/>
            </w:pPr>
            <w:r w:rsidRPr="00134BAD">
              <w:rPr>
                <w:i/>
              </w:rPr>
              <w:t>E. coli</w:t>
            </w:r>
            <w:r w:rsidRPr="00134BAD">
              <w:t xml:space="preserve"> O157:H7 and </w:t>
            </w:r>
            <w:r w:rsidRPr="00134BAD">
              <w:rPr>
                <w:i/>
              </w:rPr>
              <w:t>Listeria monocytogenes</w:t>
            </w:r>
            <w:r w:rsidRPr="00134BAD">
              <w:t>: Any laboratory validated method for testing soil amendments</w:t>
            </w:r>
          </w:p>
          <w:p w14:paraId="23D5874B" w14:textId="77777777" w:rsidR="00D4081F" w:rsidRPr="00134BAD" w:rsidRDefault="00D4081F" w:rsidP="00F0393F">
            <w:pPr>
              <w:pStyle w:val="ColorfulList-Accent11"/>
              <w:numPr>
                <w:ilvl w:val="0"/>
                <w:numId w:val="20"/>
              </w:numPr>
              <w:spacing w:before="0"/>
              <w:ind w:left="417"/>
              <w:rPr>
                <w:b/>
              </w:rPr>
            </w:pPr>
            <w:r w:rsidRPr="00134BAD">
              <w:t>U.S. EPA, FDA, AOACor other accredited methods may be used as appropriate.</w:t>
            </w:r>
          </w:p>
          <w:p w14:paraId="51B41678" w14:textId="77777777" w:rsidR="00D4081F" w:rsidRPr="00134BAD" w:rsidRDefault="00D4081F" w:rsidP="003E2E2C">
            <w:pPr>
              <w:spacing w:before="0"/>
              <w:rPr>
                <w:b/>
              </w:rPr>
            </w:pPr>
            <w:r w:rsidRPr="00134BAD">
              <w:rPr>
                <w:b/>
              </w:rPr>
              <w:t>Sampling Plan:</w:t>
            </w:r>
          </w:p>
          <w:p w14:paraId="04CEEBB7" w14:textId="77777777" w:rsidR="00D4081F" w:rsidRPr="00134BAD" w:rsidRDefault="00D4081F" w:rsidP="00F0393F">
            <w:pPr>
              <w:pStyle w:val="ColorfulList-Accent11"/>
              <w:numPr>
                <w:ilvl w:val="0"/>
                <w:numId w:val="20"/>
              </w:numPr>
              <w:spacing w:before="0"/>
              <w:ind w:left="417"/>
            </w:pPr>
            <w:r w:rsidRPr="00134BAD">
              <w:t>Extract at least 12 equivolume samples (identify 12 separate locations from which to collect the sub-sample, in case of bagged product 12 individual bags)</w:t>
            </w:r>
          </w:p>
          <w:p w14:paraId="11357119" w14:textId="77777777" w:rsidR="00D4081F" w:rsidRPr="00134BAD" w:rsidRDefault="00D4081F" w:rsidP="00F0393F">
            <w:pPr>
              <w:pStyle w:val="ColorfulList-Accent11"/>
              <w:numPr>
                <w:ilvl w:val="0"/>
                <w:numId w:val="20"/>
              </w:numPr>
              <w:spacing w:before="0"/>
              <w:ind w:left="417"/>
            </w:pPr>
            <w:r w:rsidRPr="00134BAD">
              <w:t>Sample may be taken by the supplier if trained by a testing laboratory or state authority</w:t>
            </w:r>
          </w:p>
          <w:p w14:paraId="4A40869A" w14:textId="77777777" w:rsidR="00D4081F" w:rsidRPr="00134BAD" w:rsidRDefault="00D4081F" w:rsidP="00F0393F">
            <w:pPr>
              <w:pStyle w:val="ColorfulList-Accent11"/>
              <w:numPr>
                <w:ilvl w:val="0"/>
                <w:numId w:val="20"/>
              </w:numPr>
              <w:spacing w:before="0"/>
              <w:ind w:left="417"/>
              <w:rPr>
                <w:b/>
              </w:rPr>
            </w:pPr>
            <w:r w:rsidRPr="00134BAD">
              <w:t>Laboratory must be certified / accredited by annual review of laboratory protocols based on GLPs by a certification or accreditation body.</w:t>
            </w:r>
          </w:p>
          <w:p w14:paraId="28789677" w14:textId="77777777" w:rsidR="00D4081F" w:rsidRPr="00134BAD" w:rsidRDefault="00D4081F" w:rsidP="003E2E2C">
            <w:pPr>
              <w:spacing w:before="0"/>
              <w:ind w:left="43"/>
            </w:pPr>
            <w:r w:rsidRPr="00134BAD">
              <w:rPr>
                <w:b/>
              </w:rPr>
              <w:t>Testing Frequency:</w:t>
            </w:r>
            <w:r w:rsidRPr="00134BAD">
              <w:t xml:space="preserve"> </w:t>
            </w:r>
          </w:p>
          <w:p w14:paraId="353128E0" w14:textId="77777777" w:rsidR="00D4081F" w:rsidRPr="00134BAD" w:rsidRDefault="00D4081F" w:rsidP="00F0393F">
            <w:pPr>
              <w:pStyle w:val="ColorfulList-Accent11"/>
              <w:numPr>
                <w:ilvl w:val="0"/>
                <w:numId w:val="42"/>
              </w:numPr>
              <w:spacing w:before="0"/>
              <w:ind w:left="403"/>
            </w:pPr>
            <w:r w:rsidRPr="00134BAD">
              <w:t>Each lot before application to production fields</w:t>
            </w:r>
            <w:r w:rsidR="008C04F6" w:rsidRPr="00134BAD">
              <w:t xml:space="preserve">. </w:t>
            </w:r>
          </w:p>
          <w:p w14:paraId="39F9E474" w14:textId="77777777" w:rsidR="00D4081F" w:rsidRPr="00134BAD" w:rsidRDefault="00D4081F" w:rsidP="00F0393F">
            <w:pPr>
              <w:pStyle w:val="ColorfulList-Accent11"/>
              <w:numPr>
                <w:ilvl w:val="0"/>
                <w:numId w:val="42"/>
              </w:numPr>
              <w:autoSpaceDE w:val="0"/>
              <w:autoSpaceDN w:val="0"/>
              <w:adjustRightInd w:val="0"/>
              <w:spacing w:before="0"/>
              <w:ind w:left="403"/>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42BE1021" w14:textId="77777777" w:rsidR="00D4081F" w:rsidRPr="00134BAD" w:rsidRDefault="00D4081F" w:rsidP="003E2E2C">
            <w:pPr>
              <w:spacing w:before="0"/>
              <w:rPr>
                <w:b/>
              </w:rPr>
            </w:pPr>
            <w:r w:rsidRPr="00134BAD">
              <w:rPr>
                <w:b/>
              </w:rPr>
              <w:lastRenderedPageBreak/>
              <w:t>Application Interval:</w:t>
            </w:r>
          </w:p>
          <w:p w14:paraId="107DA19A"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3EAD3BBB"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16D943E9" w14:textId="77777777" w:rsidR="00D4081F" w:rsidRPr="00134BAD" w:rsidRDefault="00D4081F" w:rsidP="003E2E2C">
            <w:pPr>
              <w:spacing w:before="0"/>
              <w:rPr>
                <w:b/>
              </w:rPr>
            </w:pPr>
            <w:r w:rsidRPr="00134BAD">
              <w:rPr>
                <w:b/>
              </w:rPr>
              <w:t>Documentation:</w:t>
            </w:r>
          </w:p>
          <w:p w14:paraId="280F065B" w14:textId="77777777" w:rsidR="00D4081F" w:rsidRPr="00134BAD" w:rsidRDefault="00D4081F" w:rsidP="003E2E2C">
            <w:pPr>
              <w:numPr>
                <w:ilvl w:val="0"/>
                <w:numId w:val="11"/>
              </w:numPr>
              <w:tabs>
                <w:tab w:val="clear" w:pos="1080"/>
              </w:tabs>
              <w:spacing w:before="0"/>
              <w:ind w:left="276" w:hanging="233"/>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63739A30" w14:textId="77777777" w:rsidR="00D4081F" w:rsidRPr="00134BAD" w:rsidRDefault="00D4081F" w:rsidP="003E2E2C">
            <w:pPr>
              <w:spacing w:before="0"/>
              <w:rPr>
                <w:b/>
              </w:rPr>
            </w:pPr>
            <w:r w:rsidRPr="00134BAD">
              <w:rPr>
                <w:b/>
              </w:rPr>
              <w:t xml:space="preserve">Rationale: </w:t>
            </w:r>
          </w:p>
          <w:p w14:paraId="64EF0810" w14:textId="77777777" w:rsidR="00D4081F" w:rsidRPr="00134BAD" w:rsidRDefault="00D4081F" w:rsidP="00F0393F">
            <w:pPr>
              <w:numPr>
                <w:ilvl w:val="0"/>
                <w:numId w:val="21"/>
              </w:numPr>
              <w:tabs>
                <w:tab w:val="clear" w:pos="720"/>
              </w:tabs>
              <w:spacing w:before="0"/>
              <w:ind w:left="313" w:hanging="270"/>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41154BD8" w14:textId="77777777" w:rsidR="00B9556C" w:rsidRPr="00134BAD" w:rsidRDefault="00D4081F" w:rsidP="00F0393F">
            <w:pPr>
              <w:numPr>
                <w:ilvl w:val="0"/>
                <w:numId w:val="21"/>
              </w:numPr>
              <w:tabs>
                <w:tab w:val="clear" w:pos="720"/>
              </w:tabs>
              <w:spacing w:before="0"/>
              <w:ind w:left="313" w:hanging="270"/>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35C3042C" w14:textId="77777777" w:rsidTr="007E1315">
        <w:trPr>
          <w:jc w:val="center"/>
        </w:trPr>
        <w:tc>
          <w:tcPr>
            <w:tcW w:w="2448" w:type="dxa"/>
            <w:shd w:val="clear" w:color="auto" w:fill="DBDBDB"/>
          </w:tcPr>
          <w:p w14:paraId="7529C32F" w14:textId="77777777" w:rsidR="00B9556C" w:rsidRPr="00134BAD" w:rsidRDefault="00B9556C" w:rsidP="003E2E2C">
            <w:pPr>
              <w:spacing w:before="0"/>
              <w:rPr>
                <w:b/>
              </w:rPr>
            </w:pPr>
            <w:r w:rsidRPr="00134BAD">
              <w:rPr>
                <w:b/>
              </w:rPr>
              <w:lastRenderedPageBreak/>
              <w:t>Soil Amendments Not Containing Animal Manure</w:t>
            </w:r>
          </w:p>
          <w:p w14:paraId="5E31CBCC" w14:textId="77777777" w:rsidR="00B9556C" w:rsidRPr="00134BAD" w:rsidRDefault="00B9556C" w:rsidP="003E2E2C">
            <w:pPr>
              <w:spacing w:before="0"/>
              <w:rPr>
                <w:b/>
              </w:rPr>
            </w:pPr>
          </w:p>
        </w:tc>
        <w:tc>
          <w:tcPr>
            <w:tcW w:w="8064" w:type="dxa"/>
          </w:tcPr>
          <w:p w14:paraId="37643657"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1A856A4B"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0B4B8C0D"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6C48892A" w14:textId="77777777"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1583E5D4" w14:textId="77777777" w:rsidR="00B43513" w:rsidRPr="00D5180B" w:rsidRDefault="00B43513" w:rsidP="003E2E2C">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0014A154" w14:textId="77777777" w:rsidR="000B73A9" w:rsidRPr="0004283C" w:rsidRDefault="001E12ED" w:rsidP="00476F26">
      <w:pPr>
        <w:pStyle w:val="Heading2"/>
      </w:pPr>
      <w:bookmarkStart w:id="1009" w:name="_Toc20839168"/>
      <w:r w:rsidRPr="0004283C">
        <w:lastRenderedPageBreak/>
        <w:t xml:space="preserve">FIGURE </w:t>
      </w:r>
      <w:r w:rsidR="00B64709">
        <w:t>7A</w:t>
      </w:r>
      <w:r w:rsidRPr="0004283C">
        <w:t>. DECISION TREE FOR COMPOSTED SOIL AMENDMENTS (SA)</w:t>
      </w:r>
      <w:bookmarkEnd w:id="1009"/>
    </w:p>
    <w:p w14:paraId="327DC68B" w14:textId="77777777" w:rsidR="006122FF" w:rsidRDefault="00C85C17" w:rsidP="003E2E2C">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1E3690BA" w14:textId="77777777" w:rsidR="00386935" w:rsidRPr="00134BAD" w:rsidRDefault="00F95CB5" w:rsidP="00386935">
      <w:r w:rsidRPr="00F37717">
        <w:rPr>
          <w:rFonts w:ascii="Times New Roman" w:hAnsi="Times New Roman" w:cs="Times New Roman"/>
          <w:noProof/>
          <w:sz w:val="23"/>
        </w:rPr>
        <mc:AlternateContent>
          <mc:Choice Requires="wpc">
            <w:drawing>
              <wp:inline distT="0" distB="0" distL="0" distR="0" wp14:anchorId="4CD0CE59" wp14:editId="01890F64">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E2B94E1" w14:textId="77777777" w:rsidR="0049129D" w:rsidRPr="008149FD" w:rsidRDefault="0049129D" w:rsidP="00F95CB5">
                              <w:pPr>
                                <w:jc w:val="center"/>
                                <w:rPr>
                                  <w:rFonts w:cs="Calibri"/>
                                  <w:b/>
                                  <w:sz w:val="20"/>
                                  <w:szCs w:val="22"/>
                                  <w:u w:val="single"/>
                                </w:rPr>
                              </w:pPr>
                              <w:r w:rsidRPr="008149FD">
                                <w:rPr>
                                  <w:rFonts w:cs="Calibri"/>
                                  <w:b/>
                                  <w:sz w:val="20"/>
                                  <w:szCs w:val="22"/>
                                  <w:u w:val="single"/>
                                </w:rPr>
                                <w:t>YES</w:t>
                              </w:r>
                            </w:p>
                            <w:p w14:paraId="48FB5FEB" w14:textId="77777777" w:rsidR="0049129D" w:rsidRPr="008149FD" w:rsidRDefault="0049129D"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6E9B8E97" w14:textId="77777777" w:rsidR="0049129D" w:rsidRPr="008149FD" w:rsidRDefault="0049129D" w:rsidP="00F95CB5">
                              <w:pPr>
                                <w:spacing w:before="120"/>
                                <w:jc w:val="center"/>
                                <w:rPr>
                                  <w:rFonts w:cs="Calibri"/>
                                  <w:sz w:val="20"/>
                                  <w:szCs w:val="22"/>
                                </w:rPr>
                              </w:pPr>
                              <w:r w:rsidRPr="008149FD">
                                <w:rPr>
                                  <w:rFonts w:cs="Calibri"/>
                                  <w:sz w:val="20"/>
                                  <w:szCs w:val="22"/>
                                </w:rPr>
                                <w:t xml:space="preserve">Keep records of certificate for at least two years. </w:t>
                              </w:r>
                            </w:p>
                            <w:p w14:paraId="60BA16FD" w14:textId="77777777" w:rsidR="0049129D" w:rsidRPr="008149FD" w:rsidRDefault="0049129D"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42AB151" w14:textId="77777777" w:rsidR="0049129D" w:rsidRPr="00306EBA" w:rsidRDefault="0049129D" w:rsidP="00F95CB5">
                              <w:pPr>
                                <w:jc w:val="center"/>
                                <w:rPr>
                                  <w:rFonts w:cs="Calibri"/>
                                  <w:b/>
                                  <w:color w:val="FFFFFF"/>
                                  <w:sz w:val="20"/>
                                  <w:szCs w:val="22"/>
                                  <w:u w:val="single"/>
                                </w:rPr>
                              </w:pPr>
                              <w:r w:rsidRPr="00306EBA">
                                <w:rPr>
                                  <w:rFonts w:cs="Calibri"/>
                                  <w:b/>
                                  <w:color w:val="FFFFFF"/>
                                  <w:sz w:val="20"/>
                                  <w:szCs w:val="22"/>
                                  <w:u w:val="single"/>
                                </w:rPr>
                                <w:t>YES</w:t>
                              </w:r>
                            </w:p>
                            <w:p w14:paraId="34E15A00" w14:textId="77777777" w:rsidR="0049129D" w:rsidRPr="00306EBA" w:rsidRDefault="0049129D" w:rsidP="00F95CB5">
                              <w:pPr>
                                <w:jc w:val="center"/>
                                <w:rPr>
                                  <w:rFonts w:cs="Calibri"/>
                                  <w:b/>
                                  <w:color w:val="FFFFFF"/>
                                  <w:sz w:val="20"/>
                                  <w:szCs w:val="22"/>
                                </w:rPr>
                              </w:pPr>
                              <w:r w:rsidRPr="00306EBA">
                                <w:rPr>
                                  <w:rFonts w:cs="Calibri"/>
                                  <w:b/>
                                  <w:color w:val="FFFFFF"/>
                                  <w:sz w:val="20"/>
                                  <w:szCs w:val="22"/>
                                </w:rPr>
                                <w:t>DO NOT USE IN EDIBLE CROP PRODUCTION.</w:t>
                              </w:r>
                            </w:p>
                            <w:p w14:paraId="44468937" w14:textId="77777777" w:rsidR="0049129D" w:rsidRPr="00306EBA" w:rsidRDefault="0049129D"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B3E9982" w14:textId="77777777" w:rsidR="0049129D" w:rsidRPr="008149FD" w:rsidRDefault="0049129D" w:rsidP="00F95CB5">
                              <w:pPr>
                                <w:jc w:val="center"/>
                                <w:rPr>
                                  <w:rFonts w:cs="Calibri"/>
                                  <w:b/>
                                  <w:sz w:val="20"/>
                                  <w:szCs w:val="22"/>
                                  <w:u w:val="single"/>
                                </w:rPr>
                              </w:pPr>
                              <w:r w:rsidRPr="008149FD">
                                <w:rPr>
                                  <w:rFonts w:cs="Calibri"/>
                                  <w:b/>
                                  <w:sz w:val="20"/>
                                  <w:szCs w:val="22"/>
                                  <w:u w:val="single"/>
                                </w:rPr>
                                <w:t>NO</w:t>
                              </w:r>
                            </w:p>
                            <w:p w14:paraId="2B93F7B4" w14:textId="77777777" w:rsidR="0049129D" w:rsidRPr="008149FD" w:rsidRDefault="0049129D"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66928862" w14:textId="77777777" w:rsidR="0049129D" w:rsidRPr="00497452" w:rsidRDefault="0049129D"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D7884BA" w14:textId="77777777" w:rsidR="0049129D" w:rsidRPr="00306EBA" w:rsidRDefault="0049129D" w:rsidP="00F95CB5">
                              <w:pPr>
                                <w:jc w:val="center"/>
                                <w:rPr>
                                  <w:rFonts w:cs="Calibri"/>
                                  <w:b/>
                                  <w:color w:val="FFFFFF"/>
                                  <w:sz w:val="20"/>
                                  <w:szCs w:val="22"/>
                                  <w:u w:val="single"/>
                                </w:rPr>
                              </w:pPr>
                              <w:r w:rsidRPr="00306EBA">
                                <w:rPr>
                                  <w:rFonts w:cs="Calibri"/>
                                  <w:b/>
                                  <w:color w:val="FFFFFF"/>
                                  <w:sz w:val="20"/>
                                  <w:szCs w:val="22"/>
                                  <w:u w:val="single"/>
                                </w:rPr>
                                <w:t>NO</w:t>
                              </w:r>
                            </w:p>
                            <w:p w14:paraId="5388AAF0" w14:textId="77777777" w:rsidR="0049129D" w:rsidRDefault="0049129D" w:rsidP="00F95CB5">
                              <w:pPr>
                                <w:jc w:val="center"/>
                                <w:rPr>
                                  <w:rFonts w:cs="Calibri"/>
                                  <w:color w:val="FFFFFF"/>
                                  <w:sz w:val="20"/>
                                  <w:szCs w:val="22"/>
                                </w:rPr>
                              </w:pPr>
                              <w:r w:rsidRPr="00306EBA">
                                <w:rPr>
                                  <w:rFonts w:cs="Calibri"/>
                                  <w:color w:val="FFFFFF"/>
                                  <w:sz w:val="20"/>
                                  <w:szCs w:val="22"/>
                                </w:rPr>
                                <w:t xml:space="preserve">SA does not contain animal manure. </w:t>
                              </w:r>
                            </w:p>
                            <w:p w14:paraId="3D128B16" w14:textId="77777777" w:rsidR="0049129D" w:rsidRDefault="0049129D"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0B6E92ED" w14:textId="77777777" w:rsidR="0049129D" w:rsidRPr="00306EBA" w:rsidRDefault="0049129D"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2C074FF6" w14:textId="77777777" w:rsidR="0049129D" w:rsidRPr="00306EBA" w:rsidRDefault="0049129D"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36CFB4D" w14:textId="77777777" w:rsidR="0049129D" w:rsidRPr="008149FD" w:rsidRDefault="0049129D" w:rsidP="00F95CB5">
                              <w:pPr>
                                <w:spacing w:before="0" w:after="0"/>
                                <w:jc w:val="center"/>
                                <w:rPr>
                                  <w:rFonts w:cs="Calibri"/>
                                  <w:b/>
                                  <w:sz w:val="20"/>
                                  <w:szCs w:val="22"/>
                                  <w:u w:val="single"/>
                                </w:rPr>
                              </w:pPr>
                              <w:r w:rsidRPr="008149FD">
                                <w:rPr>
                                  <w:rFonts w:cs="Calibri"/>
                                  <w:b/>
                                  <w:sz w:val="20"/>
                                  <w:szCs w:val="22"/>
                                  <w:u w:val="single"/>
                                </w:rPr>
                                <w:t>NO</w:t>
                              </w:r>
                            </w:p>
                            <w:p w14:paraId="46F18267" w14:textId="77777777" w:rsidR="0049129D" w:rsidRPr="008149FD" w:rsidRDefault="0049129D"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5D7CC22" w14:textId="77777777" w:rsidR="0049129D" w:rsidRPr="008149FD" w:rsidRDefault="0049129D" w:rsidP="00F95CB5">
                              <w:pPr>
                                <w:spacing w:before="0" w:after="0"/>
                                <w:jc w:val="center"/>
                                <w:rPr>
                                  <w:rFonts w:cs="Calibri"/>
                                  <w:b/>
                                  <w:sz w:val="20"/>
                                  <w:szCs w:val="22"/>
                                  <w:u w:val="single"/>
                                </w:rPr>
                              </w:pPr>
                              <w:r w:rsidRPr="008149FD">
                                <w:rPr>
                                  <w:rFonts w:cs="Calibri"/>
                                  <w:b/>
                                  <w:sz w:val="20"/>
                                  <w:szCs w:val="22"/>
                                  <w:u w:val="single"/>
                                </w:rPr>
                                <w:t>YES</w:t>
                              </w:r>
                            </w:p>
                            <w:p w14:paraId="62BEFD41" w14:textId="77777777" w:rsidR="0049129D" w:rsidRPr="008149FD" w:rsidRDefault="0049129D"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CB6630F" w14:textId="77777777" w:rsidR="0049129D" w:rsidRPr="008149FD" w:rsidRDefault="0049129D" w:rsidP="00F95CB5">
                              <w:pPr>
                                <w:jc w:val="center"/>
                                <w:rPr>
                                  <w:rFonts w:cs="Calibri"/>
                                  <w:b/>
                                  <w:color w:val="FFFFFF"/>
                                  <w:sz w:val="20"/>
                                  <w:szCs w:val="22"/>
                                  <w:u w:val="single"/>
                                </w:rPr>
                              </w:pPr>
                              <w:r w:rsidRPr="008149FD">
                                <w:rPr>
                                  <w:rFonts w:cs="Calibri"/>
                                  <w:b/>
                                  <w:color w:val="FFFFFF"/>
                                  <w:sz w:val="20"/>
                                  <w:szCs w:val="22"/>
                                  <w:u w:val="single"/>
                                </w:rPr>
                                <w:t>YES</w:t>
                              </w:r>
                            </w:p>
                            <w:p w14:paraId="1C02FCBC" w14:textId="77777777" w:rsidR="0049129D" w:rsidRPr="008149FD" w:rsidRDefault="0049129D"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9A67A4F" w14:textId="77777777" w:rsidR="0049129D" w:rsidRPr="008149FD" w:rsidRDefault="0049129D"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4F26981F" w14:textId="77777777" w:rsidR="0049129D" w:rsidRPr="00306EBA" w:rsidRDefault="0049129D"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8322AEF" w14:textId="77777777" w:rsidR="0049129D" w:rsidRPr="008149FD" w:rsidRDefault="0049129D" w:rsidP="00F95CB5">
                              <w:pPr>
                                <w:spacing w:before="0" w:after="0"/>
                                <w:jc w:val="center"/>
                                <w:rPr>
                                  <w:rFonts w:cs="Calibri"/>
                                  <w:b/>
                                  <w:sz w:val="20"/>
                                  <w:szCs w:val="22"/>
                                </w:rPr>
                              </w:pPr>
                              <w:r w:rsidRPr="008149FD">
                                <w:rPr>
                                  <w:rFonts w:cs="Calibri"/>
                                  <w:b/>
                                  <w:sz w:val="20"/>
                                  <w:szCs w:val="22"/>
                                </w:rPr>
                                <w:t>Microbial Testing:</w:t>
                              </w:r>
                            </w:p>
                            <w:p w14:paraId="57A5D728" w14:textId="77777777" w:rsidR="0049129D" w:rsidRPr="008149FD" w:rsidRDefault="0049129D"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03C0C8D" w14:textId="77777777" w:rsidR="0049129D" w:rsidRPr="008149FD" w:rsidRDefault="0049129D"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6ABA29BA" w14:textId="77777777" w:rsidR="0049129D" w:rsidRPr="008149FD" w:rsidRDefault="0049129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02DFC0BB" w14:textId="77777777" w:rsidR="0049129D" w:rsidRPr="008149FD" w:rsidRDefault="0049129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5CF17895" w14:textId="77777777" w:rsidR="0049129D" w:rsidRPr="008149FD" w:rsidRDefault="0049129D" w:rsidP="00F95CB5">
                              <w:pPr>
                                <w:spacing w:before="0" w:after="0"/>
                                <w:ind w:left="720"/>
                                <w:rPr>
                                  <w:rFonts w:cs="Calibri"/>
                                  <w:b/>
                                  <w:sz w:val="20"/>
                                  <w:szCs w:val="22"/>
                                </w:rPr>
                              </w:pPr>
                            </w:p>
                            <w:p w14:paraId="36ABE43E" w14:textId="77777777" w:rsidR="0049129D" w:rsidRPr="008149FD" w:rsidRDefault="0049129D"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A74A8B8" w14:textId="77777777" w:rsidR="0049129D" w:rsidRPr="00306EBA" w:rsidRDefault="0049129D" w:rsidP="00F95CB5">
                              <w:pPr>
                                <w:jc w:val="center"/>
                                <w:rPr>
                                  <w:rFonts w:cs="Calibri"/>
                                  <w:b/>
                                  <w:sz w:val="20"/>
                                  <w:szCs w:val="22"/>
                                  <w:u w:val="single"/>
                                </w:rPr>
                              </w:pPr>
                              <w:r w:rsidRPr="00306EBA">
                                <w:rPr>
                                  <w:rFonts w:cs="Calibri"/>
                                  <w:b/>
                                  <w:sz w:val="20"/>
                                  <w:szCs w:val="22"/>
                                  <w:u w:val="single"/>
                                </w:rPr>
                                <w:t xml:space="preserve">NO </w:t>
                              </w:r>
                            </w:p>
                            <w:p w14:paraId="587967CB" w14:textId="77777777" w:rsidR="0049129D" w:rsidRPr="00306EBA" w:rsidRDefault="0049129D"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448FC57D" w14:textId="77777777" w:rsidR="0049129D" w:rsidRPr="00306EBA" w:rsidRDefault="0049129D"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CD0CE59" id="Canvas 94" o:spid="_x0000_s1109"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">
                <v:shape id="_x0000_s1110" type="#_x0000_t75" style="position:absolute;width:57975;height:68840;visibility:visible;mso-wrap-style:square" filled="t" fillcolor="#dbdbdb">
                  <v:fill o:detectmouseclick="t"/>
                  <v:path o:connecttype="none"/>
                </v:shape>
                <v:shape id="Text Box 96" o:spid="_x0000_s1111"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5E2B94E1" w14:textId="77777777" w:rsidR="0049129D" w:rsidRPr="008149FD" w:rsidRDefault="0049129D" w:rsidP="00F95CB5">
                        <w:pPr>
                          <w:jc w:val="center"/>
                          <w:rPr>
                            <w:rFonts w:cs="Calibri"/>
                            <w:b/>
                            <w:sz w:val="20"/>
                            <w:szCs w:val="22"/>
                            <w:u w:val="single"/>
                          </w:rPr>
                        </w:pPr>
                        <w:r w:rsidRPr="008149FD">
                          <w:rPr>
                            <w:rFonts w:cs="Calibri"/>
                            <w:b/>
                            <w:sz w:val="20"/>
                            <w:szCs w:val="22"/>
                            <w:u w:val="single"/>
                          </w:rPr>
                          <w:t>YES</w:t>
                        </w:r>
                      </w:p>
                      <w:p w14:paraId="48FB5FEB" w14:textId="77777777" w:rsidR="0049129D" w:rsidRPr="008149FD" w:rsidRDefault="0049129D"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6E9B8E97" w14:textId="77777777" w:rsidR="0049129D" w:rsidRPr="008149FD" w:rsidRDefault="0049129D" w:rsidP="00F95CB5">
                        <w:pPr>
                          <w:spacing w:before="120"/>
                          <w:jc w:val="center"/>
                          <w:rPr>
                            <w:rFonts w:cs="Calibri"/>
                            <w:sz w:val="20"/>
                            <w:szCs w:val="22"/>
                          </w:rPr>
                        </w:pPr>
                        <w:r w:rsidRPr="008149FD">
                          <w:rPr>
                            <w:rFonts w:cs="Calibri"/>
                            <w:sz w:val="20"/>
                            <w:szCs w:val="22"/>
                          </w:rPr>
                          <w:t xml:space="preserve">Keep records of certificate for at least two years. </w:t>
                        </w:r>
                      </w:p>
                      <w:p w14:paraId="60BA16FD" w14:textId="77777777" w:rsidR="0049129D" w:rsidRPr="008149FD" w:rsidRDefault="0049129D"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v:textbox>
                </v:shape>
                <v:shape id="Text Box 97" o:spid="_x0000_s1112"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442AB151" w14:textId="77777777" w:rsidR="0049129D" w:rsidRPr="00306EBA" w:rsidRDefault="0049129D" w:rsidP="00F95CB5">
                        <w:pPr>
                          <w:jc w:val="center"/>
                          <w:rPr>
                            <w:rFonts w:cs="Calibri"/>
                            <w:b/>
                            <w:color w:val="FFFFFF"/>
                            <w:sz w:val="20"/>
                            <w:szCs w:val="22"/>
                            <w:u w:val="single"/>
                          </w:rPr>
                        </w:pPr>
                        <w:r w:rsidRPr="00306EBA">
                          <w:rPr>
                            <w:rFonts w:cs="Calibri"/>
                            <w:b/>
                            <w:color w:val="FFFFFF"/>
                            <w:sz w:val="20"/>
                            <w:szCs w:val="22"/>
                            <w:u w:val="single"/>
                          </w:rPr>
                          <w:t>YES</w:t>
                        </w:r>
                      </w:p>
                      <w:p w14:paraId="34E15A00" w14:textId="77777777" w:rsidR="0049129D" w:rsidRPr="00306EBA" w:rsidRDefault="0049129D" w:rsidP="00F95CB5">
                        <w:pPr>
                          <w:jc w:val="center"/>
                          <w:rPr>
                            <w:rFonts w:cs="Calibri"/>
                            <w:b/>
                            <w:color w:val="FFFFFF"/>
                            <w:sz w:val="20"/>
                            <w:szCs w:val="22"/>
                          </w:rPr>
                        </w:pPr>
                        <w:r w:rsidRPr="00306EBA">
                          <w:rPr>
                            <w:rFonts w:cs="Calibri"/>
                            <w:b/>
                            <w:color w:val="FFFFFF"/>
                            <w:sz w:val="20"/>
                            <w:szCs w:val="22"/>
                          </w:rPr>
                          <w:t>DO NOT USE IN EDIBLE CROP PRODUCTION.</w:t>
                        </w:r>
                      </w:p>
                      <w:p w14:paraId="44468937" w14:textId="77777777" w:rsidR="0049129D" w:rsidRPr="00306EBA" w:rsidRDefault="0049129D"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113"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7B3E9982" w14:textId="77777777" w:rsidR="0049129D" w:rsidRPr="008149FD" w:rsidRDefault="0049129D" w:rsidP="00F95CB5">
                        <w:pPr>
                          <w:jc w:val="center"/>
                          <w:rPr>
                            <w:rFonts w:cs="Calibri"/>
                            <w:b/>
                            <w:sz w:val="20"/>
                            <w:szCs w:val="22"/>
                            <w:u w:val="single"/>
                          </w:rPr>
                        </w:pPr>
                        <w:r w:rsidRPr="008149FD">
                          <w:rPr>
                            <w:rFonts w:cs="Calibri"/>
                            <w:b/>
                            <w:sz w:val="20"/>
                            <w:szCs w:val="22"/>
                            <w:u w:val="single"/>
                          </w:rPr>
                          <w:t>NO</w:t>
                        </w:r>
                      </w:p>
                      <w:p w14:paraId="2B93F7B4" w14:textId="77777777" w:rsidR="0049129D" w:rsidRPr="008149FD" w:rsidRDefault="0049129D"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66928862" w14:textId="77777777" w:rsidR="0049129D" w:rsidRPr="00497452" w:rsidRDefault="0049129D" w:rsidP="00F95CB5">
                        <w:pPr>
                          <w:jc w:val="center"/>
                          <w:rPr>
                            <w:b/>
                            <w:sz w:val="20"/>
                            <w:szCs w:val="20"/>
                          </w:rPr>
                        </w:pPr>
                      </w:p>
                    </w:txbxContent>
                  </v:textbox>
                </v:shape>
                <v:shape id="Text Box 99" o:spid="_x0000_s1114"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3D7884BA" w14:textId="77777777" w:rsidR="0049129D" w:rsidRPr="00306EBA" w:rsidRDefault="0049129D" w:rsidP="00F95CB5">
                        <w:pPr>
                          <w:jc w:val="center"/>
                          <w:rPr>
                            <w:rFonts w:cs="Calibri"/>
                            <w:b/>
                            <w:color w:val="FFFFFF"/>
                            <w:sz w:val="20"/>
                            <w:szCs w:val="22"/>
                            <w:u w:val="single"/>
                          </w:rPr>
                        </w:pPr>
                        <w:r w:rsidRPr="00306EBA">
                          <w:rPr>
                            <w:rFonts w:cs="Calibri"/>
                            <w:b/>
                            <w:color w:val="FFFFFF"/>
                            <w:sz w:val="20"/>
                            <w:szCs w:val="22"/>
                            <w:u w:val="single"/>
                          </w:rPr>
                          <w:t>NO</w:t>
                        </w:r>
                      </w:p>
                      <w:p w14:paraId="5388AAF0" w14:textId="77777777" w:rsidR="0049129D" w:rsidRDefault="0049129D" w:rsidP="00F95CB5">
                        <w:pPr>
                          <w:jc w:val="center"/>
                          <w:rPr>
                            <w:rFonts w:cs="Calibri"/>
                            <w:color w:val="FFFFFF"/>
                            <w:sz w:val="20"/>
                            <w:szCs w:val="22"/>
                          </w:rPr>
                        </w:pPr>
                        <w:r w:rsidRPr="00306EBA">
                          <w:rPr>
                            <w:rFonts w:cs="Calibri"/>
                            <w:color w:val="FFFFFF"/>
                            <w:sz w:val="20"/>
                            <w:szCs w:val="22"/>
                          </w:rPr>
                          <w:t xml:space="preserve">SA does not contain animal manure. </w:t>
                        </w:r>
                      </w:p>
                      <w:p w14:paraId="3D128B16" w14:textId="77777777" w:rsidR="0049129D" w:rsidRDefault="0049129D"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0B6E92ED" w14:textId="77777777" w:rsidR="0049129D" w:rsidRPr="00306EBA" w:rsidRDefault="0049129D"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2C074FF6" w14:textId="77777777" w:rsidR="0049129D" w:rsidRPr="00306EBA" w:rsidRDefault="0049129D" w:rsidP="00F95CB5">
                        <w:pPr>
                          <w:jc w:val="center"/>
                          <w:rPr>
                            <w:rFonts w:cs="Calibri"/>
                            <w:color w:val="FFFFFF"/>
                            <w:sz w:val="14"/>
                            <w:szCs w:val="16"/>
                          </w:rPr>
                        </w:pPr>
                      </w:p>
                    </w:txbxContent>
                  </v:textbox>
                </v:shape>
                <v:shape id="Text Box 100" o:spid="_x0000_s1115"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36CFB4D" w14:textId="77777777" w:rsidR="0049129D" w:rsidRPr="008149FD" w:rsidRDefault="0049129D" w:rsidP="00F95CB5">
                        <w:pPr>
                          <w:spacing w:before="0" w:after="0"/>
                          <w:jc w:val="center"/>
                          <w:rPr>
                            <w:rFonts w:cs="Calibri"/>
                            <w:b/>
                            <w:sz w:val="20"/>
                            <w:szCs w:val="22"/>
                            <w:u w:val="single"/>
                          </w:rPr>
                        </w:pPr>
                        <w:r w:rsidRPr="008149FD">
                          <w:rPr>
                            <w:rFonts w:cs="Calibri"/>
                            <w:b/>
                            <w:sz w:val="20"/>
                            <w:szCs w:val="22"/>
                            <w:u w:val="single"/>
                          </w:rPr>
                          <w:t>NO</w:t>
                        </w:r>
                      </w:p>
                      <w:p w14:paraId="46F18267" w14:textId="77777777" w:rsidR="0049129D" w:rsidRPr="008149FD" w:rsidRDefault="0049129D"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116"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25D7CC22" w14:textId="77777777" w:rsidR="0049129D" w:rsidRPr="008149FD" w:rsidRDefault="0049129D" w:rsidP="00F95CB5">
                        <w:pPr>
                          <w:spacing w:before="0" w:after="0"/>
                          <w:jc w:val="center"/>
                          <w:rPr>
                            <w:rFonts w:cs="Calibri"/>
                            <w:b/>
                            <w:sz w:val="20"/>
                            <w:szCs w:val="22"/>
                            <w:u w:val="single"/>
                          </w:rPr>
                        </w:pPr>
                        <w:r w:rsidRPr="008149FD">
                          <w:rPr>
                            <w:rFonts w:cs="Calibri"/>
                            <w:b/>
                            <w:sz w:val="20"/>
                            <w:szCs w:val="22"/>
                            <w:u w:val="single"/>
                          </w:rPr>
                          <w:t>YES</w:t>
                        </w:r>
                      </w:p>
                      <w:p w14:paraId="62BEFD41" w14:textId="77777777" w:rsidR="0049129D" w:rsidRPr="008149FD" w:rsidRDefault="0049129D"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v:textbox>
                </v:shape>
                <v:shape id="Text Box 102" o:spid="_x0000_s1117"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1CB6630F" w14:textId="77777777" w:rsidR="0049129D" w:rsidRPr="008149FD" w:rsidRDefault="0049129D" w:rsidP="00F95CB5">
                        <w:pPr>
                          <w:jc w:val="center"/>
                          <w:rPr>
                            <w:rFonts w:cs="Calibri"/>
                            <w:b/>
                            <w:color w:val="FFFFFF"/>
                            <w:sz w:val="20"/>
                            <w:szCs w:val="22"/>
                            <w:u w:val="single"/>
                          </w:rPr>
                        </w:pPr>
                        <w:r w:rsidRPr="008149FD">
                          <w:rPr>
                            <w:rFonts w:cs="Calibri"/>
                            <w:b/>
                            <w:color w:val="FFFFFF"/>
                            <w:sz w:val="20"/>
                            <w:szCs w:val="22"/>
                            <w:u w:val="single"/>
                          </w:rPr>
                          <w:t>YES</w:t>
                        </w:r>
                      </w:p>
                      <w:p w14:paraId="1C02FCBC" w14:textId="77777777" w:rsidR="0049129D" w:rsidRPr="008149FD" w:rsidRDefault="0049129D"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9A67A4F" w14:textId="77777777" w:rsidR="0049129D" w:rsidRPr="008149FD" w:rsidRDefault="0049129D"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118"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4F26981F" w14:textId="77777777" w:rsidR="0049129D" w:rsidRPr="00306EBA" w:rsidRDefault="0049129D"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119"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120"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121"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122"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18322AEF" w14:textId="77777777" w:rsidR="0049129D" w:rsidRPr="008149FD" w:rsidRDefault="0049129D" w:rsidP="00F95CB5">
                        <w:pPr>
                          <w:spacing w:before="0" w:after="0"/>
                          <w:jc w:val="center"/>
                          <w:rPr>
                            <w:rFonts w:cs="Calibri"/>
                            <w:b/>
                            <w:sz w:val="20"/>
                            <w:szCs w:val="22"/>
                          </w:rPr>
                        </w:pPr>
                        <w:r w:rsidRPr="008149FD">
                          <w:rPr>
                            <w:rFonts w:cs="Calibri"/>
                            <w:b/>
                            <w:sz w:val="20"/>
                            <w:szCs w:val="22"/>
                          </w:rPr>
                          <w:t>Microbial Testing:</w:t>
                        </w:r>
                      </w:p>
                      <w:p w14:paraId="57A5D728" w14:textId="77777777" w:rsidR="0049129D" w:rsidRPr="008149FD" w:rsidRDefault="0049129D"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03C0C8D" w14:textId="77777777" w:rsidR="0049129D" w:rsidRPr="008149FD" w:rsidRDefault="0049129D"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6ABA29BA" w14:textId="77777777" w:rsidR="0049129D" w:rsidRPr="008149FD" w:rsidRDefault="0049129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02DFC0BB" w14:textId="77777777" w:rsidR="0049129D" w:rsidRPr="008149FD" w:rsidRDefault="0049129D"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5CF17895" w14:textId="77777777" w:rsidR="0049129D" w:rsidRPr="008149FD" w:rsidRDefault="0049129D" w:rsidP="00F95CB5">
                        <w:pPr>
                          <w:spacing w:before="0" w:after="0"/>
                          <w:ind w:left="720"/>
                          <w:rPr>
                            <w:rFonts w:cs="Calibri"/>
                            <w:b/>
                            <w:sz w:val="20"/>
                            <w:szCs w:val="22"/>
                          </w:rPr>
                        </w:pPr>
                      </w:p>
                      <w:p w14:paraId="36ABE43E" w14:textId="77777777" w:rsidR="0049129D" w:rsidRPr="008149FD" w:rsidRDefault="0049129D"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123"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124"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125"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126"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127"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2A74A8B8" w14:textId="77777777" w:rsidR="0049129D" w:rsidRPr="00306EBA" w:rsidRDefault="0049129D" w:rsidP="00F95CB5">
                        <w:pPr>
                          <w:jc w:val="center"/>
                          <w:rPr>
                            <w:rFonts w:cs="Calibri"/>
                            <w:b/>
                            <w:sz w:val="20"/>
                            <w:szCs w:val="22"/>
                            <w:u w:val="single"/>
                          </w:rPr>
                        </w:pPr>
                        <w:r w:rsidRPr="00306EBA">
                          <w:rPr>
                            <w:rFonts w:cs="Calibri"/>
                            <w:b/>
                            <w:sz w:val="20"/>
                            <w:szCs w:val="22"/>
                            <w:u w:val="single"/>
                          </w:rPr>
                          <w:t xml:space="preserve">NO </w:t>
                        </w:r>
                      </w:p>
                      <w:p w14:paraId="587967CB" w14:textId="77777777" w:rsidR="0049129D" w:rsidRPr="00306EBA" w:rsidRDefault="0049129D"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448FC57D" w14:textId="77777777" w:rsidR="0049129D" w:rsidRPr="00306EBA" w:rsidRDefault="0049129D"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128"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129"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2E5AE299" w14:textId="77777777" w:rsidR="00F95CB5" w:rsidRDefault="00F95CB5">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6FB3D5CE" w14:textId="77777777" w:rsidR="00EA67AC" w:rsidRDefault="00BC38EC" w:rsidP="00476F26">
      <w:pPr>
        <w:pStyle w:val="Heading2"/>
      </w:pPr>
      <w:bookmarkStart w:id="1010" w:name="_Toc20839169"/>
      <w:r w:rsidRPr="0004283C">
        <w:lastRenderedPageBreak/>
        <w:t xml:space="preserve">FIGURE </w:t>
      </w:r>
      <w:r w:rsidR="00B64709">
        <w:t>7B</w:t>
      </w:r>
      <w:r w:rsidRPr="0004283C">
        <w:t>. DECISION TREE FOR HEAT-TREATED ANIMAL MANURE-CONTAINING SOIL AMENDMENTS (SA)</w:t>
      </w:r>
      <w:bookmarkEnd w:id="1010"/>
    </w:p>
    <w:p w14:paraId="611E31F3" w14:textId="77777777" w:rsidR="00386935" w:rsidRPr="00134BAD" w:rsidRDefault="007F7B3A" w:rsidP="00386935">
      <w:r w:rsidRPr="00525CE2">
        <w:rPr>
          <w:rFonts w:ascii="Times New Roman" w:hAnsi="Times New Roman"/>
          <w:noProof/>
          <w:sz w:val="23"/>
        </w:rPr>
        <mc:AlternateContent>
          <mc:Choice Requires="wpc">
            <w:drawing>
              <wp:inline distT="0" distB="0" distL="0" distR="0" wp14:anchorId="022027C1" wp14:editId="26A1C1FA">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CAC5825" w14:textId="77777777" w:rsidR="0049129D" w:rsidRPr="00B70937" w:rsidRDefault="0049129D"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1ABE471B" w14:textId="77777777" w:rsidR="0049129D" w:rsidRPr="003C1A94" w:rsidRDefault="0049129D"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5F7782C4" w14:textId="77777777" w:rsidR="0049129D" w:rsidRPr="006A0950" w:rsidRDefault="0049129D"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06E091FE" w14:textId="77777777" w:rsidR="0049129D" w:rsidRPr="00604D71" w:rsidRDefault="0049129D"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4CBD45A" w14:textId="77777777" w:rsidR="0049129D" w:rsidRPr="00604D71" w:rsidRDefault="0049129D" w:rsidP="007F7B3A">
                              <w:pPr>
                                <w:spacing w:before="0" w:after="0"/>
                                <w:jc w:val="center"/>
                                <w:rPr>
                                  <w:rFonts w:cs="Calibri"/>
                                  <w:b/>
                                  <w:sz w:val="20"/>
                                  <w:u w:val="single"/>
                                </w:rPr>
                              </w:pPr>
                              <w:r w:rsidRPr="00604D71">
                                <w:rPr>
                                  <w:rFonts w:cs="Calibri"/>
                                  <w:b/>
                                  <w:sz w:val="20"/>
                                  <w:u w:val="single"/>
                                </w:rPr>
                                <w:t xml:space="preserve">NO </w:t>
                              </w:r>
                            </w:p>
                            <w:p w14:paraId="7A9E76B4" w14:textId="77777777" w:rsidR="0049129D" w:rsidRPr="00604D71" w:rsidRDefault="0049129D"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2C3CDAD1" w14:textId="77777777" w:rsidR="0049129D" w:rsidRPr="00604D71" w:rsidRDefault="0049129D" w:rsidP="007F7B3A">
                              <w:pPr>
                                <w:numPr>
                                  <w:ilvl w:val="0"/>
                                  <w:numId w:val="30"/>
                                </w:numPr>
                                <w:spacing w:before="0" w:after="0"/>
                                <w:rPr>
                                  <w:rFonts w:cs="Calibri"/>
                                  <w:sz w:val="20"/>
                                </w:rPr>
                              </w:pPr>
                              <w:r w:rsidRPr="00604D71">
                                <w:rPr>
                                  <w:rFonts w:cs="Calibri"/>
                                  <w:sz w:val="20"/>
                                </w:rPr>
                                <w:t xml:space="preserve">Fecal coliforms Not detected or &lt; DL per gram </w:t>
                              </w:r>
                            </w:p>
                            <w:p w14:paraId="35A34E7B" w14:textId="77777777" w:rsidR="0049129D" w:rsidRPr="00604D71" w:rsidRDefault="0049129D"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55069442" w14:textId="77777777" w:rsidR="0049129D" w:rsidRPr="00604D71" w:rsidRDefault="0049129D"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78727E11" w14:textId="77777777" w:rsidR="0049129D" w:rsidRPr="00604D71" w:rsidRDefault="0049129D"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B5B4710" w14:textId="77777777" w:rsidR="0049129D" w:rsidRPr="00604D71" w:rsidRDefault="0049129D"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C30628B" w14:textId="77777777" w:rsidR="0049129D" w:rsidRPr="00604D71" w:rsidRDefault="0049129D" w:rsidP="007F7B3A">
                              <w:pPr>
                                <w:jc w:val="center"/>
                                <w:rPr>
                                  <w:rFonts w:cs="Calibri"/>
                                  <w:b/>
                                  <w:color w:val="FFFFFF"/>
                                  <w:sz w:val="20"/>
                                  <w:u w:val="single"/>
                                </w:rPr>
                              </w:pPr>
                              <w:r w:rsidRPr="00604D71">
                                <w:rPr>
                                  <w:rFonts w:cs="Calibri"/>
                                  <w:b/>
                                  <w:color w:val="FFFFFF"/>
                                  <w:sz w:val="20"/>
                                  <w:u w:val="single"/>
                                </w:rPr>
                                <w:t>NO</w:t>
                              </w:r>
                            </w:p>
                            <w:p w14:paraId="774150E0" w14:textId="77777777" w:rsidR="0049129D" w:rsidRPr="00604D71" w:rsidRDefault="0049129D"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C02FDEE" w14:textId="77777777" w:rsidR="0049129D" w:rsidRPr="00604D71" w:rsidRDefault="0049129D" w:rsidP="007F7B3A">
                              <w:pPr>
                                <w:spacing w:before="0" w:after="0"/>
                                <w:jc w:val="center"/>
                                <w:rPr>
                                  <w:rFonts w:cs="Calibri"/>
                                  <w:b/>
                                  <w:sz w:val="20"/>
                                  <w:u w:val="single"/>
                                </w:rPr>
                              </w:pPr>
                              <w:r w:rsidRPr="00604D71">
                                <w:rPr>
                                  <w:rFonts w:cs="Calibri"/>
                                  <w:b/>
                                  <w:sz w:val="20"/>
                                  <w:u w:val="single"/>
                                </w:rPr>
                                <w:t>YES</w:t>
                              </w:r>
                            </w:p>
                            <w:p w14:paraId="49D48C65" w14:textId="77777777" w:rsidR="0049129D" w:rsidRPr="006A0950" w:rsidRDefault="0049129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7A1ADF1F" w14:textId="77777777" w:rsidR="0049129D" w:rsidRPr="006A0950" w:rsidRDefault="0049129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4715E2F" w14:textId="77777777" w:rsidR="0049129D" w:rsidRPr="00604D71" w:rsidRDefault="0049129D" w:rsidP="007F7B3A">
                              <w:pPr>
                                <w:spacing w:before="0" w:after="0"/>
                                <w:rPr>
                                  <w:rFonts w:cs="Calibri"/>
                                  <w:b/>
                                  <w:sz w:val="20"/>
                                </w:rPr>
                              </w:pPr>
                              <w:r w:rsidRPr="00604D71">
                                <w:rPr>
                                  <w:rFonts w:cs="Calibri"/>
                                  <w:b/>
                                  <w:sz w:val="20"/>
                                </w:rPr>
                                <w:t>Microbial Testing:</w:t>
                              </w:r>
                            </w:p>
                            <w:p w14:paraId="2C3707EB" w14:textId="77777777" w:rsidR="0049129D" w:rsidRPr="00604D71" w:rsidRDefault="0049129D"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563789DA" w14:textId="77777777" w:rsidR="0049129D" w:rsidRPr="00604D71" w:rsidRDefault="0049129D" w:rsidP="007F7B3A">
                              <w:pPr>
                                <w:numPr>
                                  <w:ilvl w:val="0"/>
                                  <w:numId w:val="27"/>
                                </w:numPr>
                                <w:spacing w:before="0" w:after="0"/>
                                <w:rPr>
                                  <w:rFonts w:cs="Calibri"/>
                                  <w:b/>
                                  <w:sz w:val="20"/>
                                </w:rPr>
                              </w:pPr>
                              <w:r w:rsidRPr="00604D71">
                                <w:rPr>
                                  <w:rFonts w:cs="Calibri"/>
                                  <w:sz w:val="20"/>
                                </w:rPr>
                                <w:t>Fecal coliforms – Action level:  Negative or &lt; DL per gram</w:t>
                              </w:r>
                            </w:p>
                            <w:p w14:paraId="2BB054FA" w14:textId="77777777" w:rsidR="0049129D" w:rsidRPr="00604D71" w:rsidRDefault="0049129D"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26B8BA10" w14:textId="77777777" w:rsidR="0049129D" w:rsidRPr="00604D71" w:rsidRDefault="0049129D"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C6B6FB" w14:textId="77777777" w:rsidR="0049129D" w:rsidRPr="00604D71" w:rsidRDefault="0049129D"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3D667361" w14:textId="77777777" w:rsidR="0049129D" w:rsidRPr="003C1A94" w:rsidRDefault="0049129D"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2B5F43AE" w14:textId="77777777" w:rsidR="0049129D" w:rsidRPr="00604D71" w:rsidRDefault="0049129D" w:rsidP="007F7B3A">
                              <w:pPr>
                                <w:jc w:val="center"/>
                                <w:rPr>
                                  <w:rFonts w:cs="Calibri"/>
                                  <w:b/>
                                  <w:color w:val="FFFFFF"/>
                                  <w:sz w:val="20"/>
                                  <w:u w:val="single"/>
                                </w:rPr>
                              </w:pPr>
                              <w:r w:rsidRPr="00604D71">
                                <w:rPr>
                                  <w:rFonts w:cs="Calibri"/>
                                  <w:b/>
                                  <w:color w:val="FFFFFF"/>
                                  <w:sz w:val="20"/>
                                  <w:u w:val="single"/>
                                </w:rPr>
                                <w:t>YES</w:t>
                              </w:r>
                            </w:p>
                            <w:p w14:paraId="00B429AE" w14:textId="77777777" w:rsidR="0049129D" w:rsidRPr="00604D71" w:rsidRDefault="0049129D"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1AAFA5EB" w14:textId="77777777" w:rsidR="0049129D" w:rsidRPr="00604D71" w:rsidRDefault="0049129D"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8A57BFB" w14:textId="77777777" w:rsidR="0049129D" w:rsidRPr="00604D71" w:rsidRDefault="0049129D" w:rsidP="007F7B3A">
                              <w:pPr>
                                <w:spacing w:before="0" w:after="0"/>
                                <w:jc w:val="center"/>
                                <w:rPr>
                                  <w:rFonts w:cs="Calibri"/>
                                  <w:b/>
                                  <w:sz w:val="20"/>
                                  <w:u w:val="single"/>
                                </w:rPr>
                              </w:pPr>
                              <w:r w:rsidRPr="00604D71">
                                <w:rPr>
                                  <w:rFonts w:cs="Calibri"/>
                                  <w:b/>
                                  <w:sz w:val="20"/>
                                  <w:u w:val="single"/>
                                </w:rPr>
                                <w:t xml:space="preserve">YES </w:t>
                              </w:r>
                            </w:p>
                            <w:p w14:paraId="5F923289" w14:textId="77777777" w:rsidR="0049129D" w:rsidRPr="00B77BFF" w:rsidRDefault="0049129D"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6A99042" w14:textId="77777777" w:rsidR="0049129D" w:rsidRPr="00604D71" w:rsidRDefault="0049129D"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776FB95" w14:textId="77777777" w:rsidR="0049129D" w:rsidRPr="00604D71" w:rsidRDefault="0049129D" w:rsidP="007F7B3A">
                              <w:pPr>
                                <w:spacing w:before="0" w:after="0"/>
                                <w:jc w:val="center"/>
                                <w:rPr>
                                  <w:rFonts w:cs="Calibri"/>
                                  <w:b/>
                                  <w:sz w:val="20"/>
                                  <w:u w:val="single"/>
                                </w:rPr>
                              </w:pPr>
                              <w:r w:rsidRPr="00604D71">
                                <w:rPr>
                                  <w:rFonts w:cs="Calibri"/>
                                  <w:b/>
                                  <w:sz w:val="20"/>
                                  <w:u w:val="single"/>
                                </w:rPr>
                                <w:t>NO</w:t>
                              </w:r>
                            </w:p>
                            <w:p w14:paraId="1A9E4239" w14:textId="77777777" w:rsidR="0049129D" w:rsidRPr="00604D71" w:rsidRDefault="0049129D"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45F35EF" w14:textId="77777777" w:rsidR="0049129D" w:rsidRPr="00604D71" w:rsidRDefault="0049129D"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22027C1" id="Canvas 48" o:spid="_x0000_s1130"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">
                <v:shape id="_x0000_s1131" type="#_x0000_t75" style="position:absolute;width:58521;height:68878;visibility:visible;mso-wrap-style:square" filled="t" fillcolor="#dbdbdb">
                  <v:fill o:detectmouseclick="t"/>
                  <v:path o:connecttype="none"/>
                </v:shape>
                <v:shape id="Text Box 4" o:spid="_x0000_s1132"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1CAC5825" w14:textId="77777777" w:rsidR="0049129D" w:rsidRPr="00B70937" w:rsidRDefault="0049129D"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1ABE471B" w14:textId="77777777" w:rsidR="0049129D" w:rsidRPr="003C1A94" w:rsidRDefault="0049129D" w:rsidP="007F7B3A">
                        <w:pPr>
                          <w:rPr>
                            <w:rFonts w:cs="Times New Roman"/>
                          </w:rPr>
                        </w:pPr>
                      </w:p>
                    </w:txbxContent>
                  </v:textbox>
                </v:shape>
                <v:shape id="Text Box 5" o:spid="_x0000_s1133"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5F7782C4" w14:textId="77777777" w:rsidR="0049129D" w:rsidRPr="006A0950" w:rsidRDefault="0049129D"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06E091FE" w14:textId="77777777" w:rsidR="0049129D" w:rsidRPr="00604D71" w:rsidRDefault="0049129D"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134"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64CBD45A" w14:textId="77777777" w:rsidR="0049129D" w:rsidRPr="00604D71" w:rsidRDefault="0049129D" w:rsidP="007F7B3A">
                        <w:pPr>
                          <w:spacing w:before="0" w:after="0"/>
                          <w:jc w:val="center"/>
                          <w:rPr>
                            <w:rFonts w:cs="Calibri"/>
                            <w:b/>
                            <w:sz w:val="20"/>
                            <w:u w:val="single"/>
                          </w:rPr>
                        </w:pPr>
                        <w:r w:rsidRPr="00604D71">
                          <w:rPr>
                            <w:rFonts w:cs="Calibri"/>
                            <w:b/>
                            <w:sz w:val="20"/>
                            <w:u w:val="single"/>
                          </w:rPr>
                          <w:t xml:space="preserve">NO </w:t>
                        </w:r>
                      </w:p>
                      <w:p w14:paraId="7A9E76B4" w14:textId="77777777" w:rsidR="0049129D" w:rsidRPr="00604D71" w:rsidRDefault="0049129D"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2C3CDAD1" w14:textId="77777777" w:rsidR="0049129D" w:rsidRPr="00604D71" w:rsidRDefault="0049129D" w:rsidP="007F7B3A">
                        <w:pPr>
                          <w:numPr>
                            <w:ilvl w:val="0"/>
                            <w:numId w:val="30"/>
                          </w:numPr>
                          <w:spacing w:before="0" w:after="0"/>
                          <w:rPr>
                            <w:rFonts w:cs="Calibri"/>
                            <w:sz w:val="20"/>
                          </w:rPr>
                        </w:pPr>
                        <w:r w:rsidRPr="00604D71">
                          <w:rPr>
                            <w:rFonts w:cs="Calibri"/>
                            <w:sz w:val="20"/>
                          </w:rPr>
                          <w:t xml:space="preserve">Fecal coliforms Not detected or &lt; DL per gram </w:t>
                        </w:r>
                      </w:p>
                      <w:p w14:paraId="35A34E7B" w14:textId="77777777" w:rsidR="0049129D" w:rsidRPr="00604D71" w:rsidRDefault="0049129D"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55069442" w14:textId="77777777" w:rsidR="0049129D" w:rsidRPr="00604D71" w:rsidRDefault="0049129D"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78727E11" w14:textId="77777777" w:rsidR="0049129D" w:rsidRPr="00604D71" w:rsidRDefault="0049129D"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B5B4710" w14:textId="77777777" w:rsidR="0049129D" w:rsidRPr="00604D71" w:rsidRDefault="0049129D"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135"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4C30628B" w14:textId="77777777" w:rsidR="0049129D" w:rsidRPr="00604D71" w:rsidRDefault="0049129D" w:rsidP="007F7B3A">
                        <w:pPr>
                          <w:jc w:val="center"/>
                          <w:rPr>
                            <w:rFonts w:cs="Calibri"/>
                            <w:b/>
                            <w:color w:val="FFFFFF"/>
                            <w:sz w:val="20"/>
                            <w:u w:val="single"/>
                          </w:rPr>
                        </w:pPr>
                        <w:r w:rsidRPr="00604D71">
                          <w:rPr>
                            <w:rFonts w:cs="Calibri"/>
                            <w:b/>
                            <w:color w:val="FFFFFF"/>
                            <w:sz w:val="20"/>
                            <w:u w:val="single"/>
                          </w:rPr>
                          <w:t>NO</w:t>
                        </w:r>
                      </w:p>
                      <w:p w14:paraId="774150E0" w14:textId="77777777" w:rsidR="0049129D" w:rsidRPr="00604D71" w:rsidRDefault="0049129D"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136"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6C02FDEE" w14:textId="77777777" w:rsidR="0049129D" w:rsidRPr="00604D71" w:rsidRDefault="0049129D" w:rsidP="007F7B3A">
                        <w:pPr>
                          <w:spacing w:before="0" w:after="0"/>
                          <w:jc w:val="center"/>
                          <w:rPr>
                            <w:rFonts w:cs="Calibri"/>
                            <w:b/>
                            <w:sz w:val="20"/>
                            <w:u w:val="single"/>
                          </w:rPr>
                        </w:pPr>
                        <w:r w:rsidRPr="00604D71">
                          <w:rPr>
                            <w:rFonts w:cs="Calibri"/>
                            <w:b/>
                            <w:sz w:val="20"/>
                            <w:u w:val="single"/>
                          </w:rPr>
                          <w:t>YES</w:t>
                        </w:r>
                      </w:p>
                      <w:p w14:paraId="49D48C65" w14:textId="77777777" w:rsidR="0049129D" w:rsidRPr="006A0950" w:rsidRDefault="0049129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7A1ADF1F" w14:textId="77777777" w:rsidR="0049129D" w:rsidRPr="006A0950" w:rsidRDefault="0049129D"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137"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24715E2F" w14:textId="77777777" w:rsidR="0049129D" w:rsidRPr="00604D71" w:rsidRDefault="0049129D" w:rsidP="007F7B3A">
                        <w:pPr>
                          <w:spacing w:before="0" w:after="0"/>
                          <w:rPr>
                            <w:rFonts w:cs="Calibri"/>
                            <w:b/>
                            <w:sz w:val="20"/>
                          </w:rPr>
                        </w:pPr>
                        <w:r w:rsidRPr="00604D71">
                          <w:rPr>
                            <w:rFonts w:cs="Calibri"/>
                            <w:b/>
                            <w:sz w:val="20"/>
                          </w:rPr>
                          <w:t>Microbial Testing:</w:t>
                        </w:r>
                      </w:p>
                      <w:p w14:paraId="2C3707EB" w14:textId="77777777" w:rsidR="0049129D" w:rsidRPr="00604D71" w:rsidRDefault="0049129D"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563789DA" w14:textId="77777777" w:rsidR="0049129D" w:rsidRPr="00604D71" w:rsidRDefault="0049129D" w:rsidP="007F7B3A">
                        <w:pPr>
                          <w:numPr>
                            <w:ilvl w:val="0"/>
                            <w:numId w:val="27"/>
                          </w:numPr>
                          <w:spacing w:before="0" w:after="0"/>
                          <w:rPr>
                            <w:rFonts w:cs="Calibri"/>
                            <w:b/>
                            <w:sz w:val="20"/>
                          </w:rPr>
                        </w:pPr>
                        <w:r w:rsidRPr="00604D71">
                          <w:rPr>
                            <w:rFonts w:cs="Calibri"/>
                            <w:sz w:val="20"/>
                          </w:rPr>
                          <w:t>Fecal coliforms – Action level:  Negative or &lt; DL per gram</w:t>
                        </w:r>
                      </w:p>
                      <w:p w14:paraId="2BB054FA" w14:textId="77777777" w:rsidR="0049129D" w:rsidRPr="00604D71" w:rsidRDefault="0049129D"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26B8BA10" w14:textId="77777777" w:rsidR="0049129D" w:rsidRPr="00604D71" w:rsidRDefault="0049129D"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C6B6FB" w14:textId="77777777" w:rsidR="0049129D" w:rsidRPr="00604D71" w:rsidRDefault="0049129D"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3D667361" w14:textId="77777777" w:rsidR="0049129D" w:rsidRPr="003C1A94" w:rsidRDefault="0049129D" w:rsidP="007F7B3A">
                        <w:pPr>
                          <w:rPr>
                            <w:rFonts w:cs="Times New Roman"/>
                            <w:b/>
                          </w:rPr>
                        </w:pPr>
                        <w:r w:rsidRPr="003C1A94">
                          <w:rPr>
                            <w:rFonts w:cs="Times New Roman"/>
                            <w:b/>
                          </w:rPr>
                          <w:t>Are the microbe levels below the corresponding action levels?</w:t>
                        </w:r>
                      </w:p>
                    </w:txbxContent>
                  </v:textbox>
                </v:shape>
                <v:shape id="Text Box 15" o:spid="_x0000_s1138"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2B5F43AE" w14:textId="77777777" w:rsidR="0049129D" w:rsidRPr="00604D71" w:rsidRDefault="0049129D" w:rsidP="007F7B3A">
                        <w:pPr>
                          <w:jc w:val="center"/>
                          <w:rPr>
                            <w:rFonts w:cs="Calibri"/>
                            <w:b/>
                            <w:color w:val="FFFFFF"/>
                            <w:sz w:val="20"/>
                            <w:u w:val="single"/>
                          </w:rPr>
                        </w:pPr>
                        <w:r w:rsidRPr="00604D71">
                          <w:rPr>
                            <w:rFonts w:cs="Calibri"/>
                            <w:b/>
                            <w:color w:val="FFFFFF"/>
                            <w:sz w:val="20"/>
                            <w:u w:val="single"/>
                          </w:rPr>
                          <w:t>YES</w:t>
                        </w:r>
                      </w:p>
                      <w:p w14:paraId="00B429AE" w14:textId="77777777" w:rsidR="0049129D" w:rsidRPr="00604D71" w:rsidRDefault="0049129D"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1AAFA5EB" w14:textId="77777777" w:rsidR="0049129D" w:rsidRPr="00604D71" w:rsidRDefault="0049129D"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139"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58A57BFB" w14:textId="77777777" w:rsidR="0049129D" w:rsidRPr="00604D71" w:rsidRDefault="0049129D" w:rsidP="007F7B3A">
                        <w:pPr>
                          <w:spacing w:before="0" w:after="0"/>
                          <w:jc w:val="center"/>
                          <w:rPr>
                            <w:rFonts w:cs="Calibri"/>
                            <w:b/>
                            <w:sz w:val="20"/>
                            <w:u w:val="single"/>
                          </w:rPr>
                        </w:pPr>
                        <w:r w:rsidRPr="00604D71">
                          <w:rPr>
                            <w:rFonts w:cs="Calibri"/>
                            <w:b/>
                            <w:sz w:val="20"/>
                            <w:u w:val="single"/>
                          </w:rPr>
                          <w:t xml:space="preserve">YES </w:t>
                        </w:r>
                      </w:p>
                      <w:p w14:paraId="5F923289" w14:textId="77777777" w:rsidR="0049129D" w:rsidRPr="00B77BFF" w:rsidRDefault="0049129D"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06A99042" w14:textId="77777777" w:rsidR="0049129D" w:rsidRPr="00604D71" w:rsidRDefault="0049129D"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140"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141"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142"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143"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2776FB95" w14:textId="77777777" w:rsidR="0049129D" w:rsidRPr="00604D71" w:rsidRDefault="0049129D" w:rsidP="007F7B3A">
                        <w:pPr>
                          <w:spacing w:before="0" w:after="0"/>
                          <w:jc w:val="center"/>
                          <w:rPr>
                            <w:rFonts w:cs="Calibri"/>
                            <w:b/>
                            <w:sz w:val="20"/>
                            <w:u w:val="single"/>
                          </w:rPr>
                        </w:pPr>
                        <w:r w:rsidRPr="00604D71">
                          <w:rPr>
                            <w:rFonts w:cs="Calibri"/>
                            <w:b/>
                            <w:sz w:val="20"/>
                            <w:u w:val="single"/>
                          </w:rPr>
                          <w:t>NO</w:t>
                        </w:r>
                      </w:p>
                      <w:p w14:paraId="1A9E4239" w14:textId="77777777" w:rsidR="0049129D" w:rsidRPr="00604D71" w:rsidRDefault="0049129D"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445F35EF" w14:textId="77777777" w:rsidR="0049129D" w:rsidRPr="00604D71" w:rsidRDefault="0049129D" w:rsidP="007F7B3A">
                        <w:pPr>
                          <w:jc w:val="center"/>
                          <w:rPr>
                            <w:rFonts w:cs="Calibri"/>
                            <w:b/>
                            <w:sz w:val="18"/>
                            <w:szCs w:val="20"/>
                          </w:rPr>
                        </w:pPr>
                      </w:p>
                    </w:txbxContent>
                  </v:textbox>
                </v:shape>
                <v:shape id="AutoShape 71" o:spid="_x0000_s1144"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145"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146"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147"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148"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149"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5E6F29B1" w14:textId="77777777" w:rsidR="00B43513" w:rsidRPr="00134BAD" w:rsidRDefault="00B43513" w:rsidP="009812E5">
      <w:pPr>
        <w:pStyle w:val="Heading1"/>
        <w:rPr>
          <w:sz w:val="32"/>
        </w:rPr>
      </w:pPr>
      <w:bookmarkStart w:id="1011" w:name="_Toc489362221"/>
      <w:bookmarkStart w:id="1012" w:name="_Toc8374948"/>
      <w:bookmarkStart w:id="1013" w:name="_Toc20839170"/>
      <w:r w:rsidRPr="00134BAD">
        <w:rPr>
          <w:sz w:val="32"/>
        </w:rPr>
        <w:lastRenderedPageBreak/>
        <w:t xml:space="preserve">Issue:  </w:t>
      </w:r>
      <w:r w:rsidR="0058691F" w:rsidRPr="00134BAD">
        <w:rPr>
          <w:sz w:val="32"/>
        </w:rPr>
        <w:t>Non-synthetic</w:t>
      </w:r>
      <w:r w:rsidR="00086B80" w:rsidRPr="00134BAD">
        <w:rPr>
          <w:sz w:val="32"/>
        </w:rPr>
        <w:t xml:space="preserve"> </w:t>
      </w:r>
      <w:r w:rsidRPr="00134BAD">
        <w:rPr>
          <w:sz w:val="32"/>
        </w:rPr>
        <w:t>Crop Treatments</w:t>
      </w:r>
      <w:bookmarkEnd w:id="1011"/>
      <w:bookmarkEnd w:id="1012"/>
      <w:bookmarkEnd w:id="1013"/>
    </w:p>
    <w:p w14:paraId="699F5326" w14:textId="77777777" w:rsidR="00B43513" w:rsidRPr="00D5180B" w:rsidRDefault="0058691F" w:rsidP="003E2E2C">
      <w:pPr>
        <w:ind w:left="360"/>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2045CF91" w14:textId="77777777" w:rsidR="00B43513" w:rsidRPr="00D5180B" w:rsidRDefault="00B43513" w:rsidP="00476F26">
      <w:pPr>
        <w:pStyle w:val="Heading2"/>
      </w:pPr>
      <w:bookmarkStart w:id="1014" w:name="_Toc167780386"/>
      <w:bookmarkStart w:id="1015" w:name="_Toc198619151"/>
      <w:bookmarkStart w:id="1016" w:name="_Toc443565026"/>
      <w:bookmarkStart w:id="1017" w:name="_Toc489362222"/>
      <w:bookmarkStart w:id="1018" w:name="_Toc8374949"/>
      <w:bookmarkStart w:id="1019" w:name="_Toc20839171"/>
      <w:r w:rsidRPr="00D5180B">
        <w:t>The Best Practices Are:</w:t>
      </w:r>
      <w:bookmarkEnd w:id="1014"/>
      <w:bookmarkEnd w:id="1015"/>
      <w:bookmarkEnd w:id="1016"/>
      <w:bookmarkEnd w:id="1017"/>
      <w:bookmarkEnd w:id="1018"/>
      <w:bookmarkEnd w:id="1019"/>
    </w:p>
    <w:p w14:paraId="3138C3B2"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69B84B38" w14:textId="77777777" w:rsidR="005A5D99" w:rsidRPr="00D5180B" w:rsidRDefault="005A5D99" w:rsidP="003E2E2C">
      <w:pPr>
        <w:numPr>
          <w:ilvl w:val="0"/>
          <w:numId w:val="8"/>
        </w:numPr>
        <w:tabs>
          <w:tab w:val="clear" w:pos="1800"/>
        </w:tabs>
        <w:spacing w:before="120" w:after="120"/>
        <w:ind w:left="72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5E2A8F17"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21C046D7"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686A65A4"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54CA45FA"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Maximize the time interval between the crop treatment application and time to harvest. </w:t>
      </w:r>
    </w:p>
    <w:p w14:paraId="6EEB7C42"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5B0AD428"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4979D6D3" w14:textId="7777777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gregate equipment used for crop treatment applications or use effective means of equipment sanitation before subsequent use. </w:t>
      </w:r>
    </w:p>
    <w:p w14:paraId="623343C0" w14:textId="7777777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63BB1A8E"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1BF69274" w14:textId="77777777" w:rsidR="00B43513" w:rsidRPr="00D5180B" w:rsidRDefault="00B43513" w:rsidP="003E2E2C">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5D5D2FF3" w14:textId="77777777" w:rsidR="00B9556C" w:rsidRPr="00D5180B" w:rsidRDefault="00B9556C" w:rsidP="00476F26">
      <w:pPr>
        <w:pStyle w:val="Heading2"/>
      </w:pPr>
      <w:bookmarkStart w:id="1020" w:name="_Toc167780387"/>
      <w:bookmarkStart w:id="1021" w:name="_Toc198619152"/>
      <w:bookmarkStart w:id="1022" w:name="_Toc443565027"/>
      <w:bookmarkStart w:id="1023" w:name="_Toc477875403"/>
      <w:bookmarkStart w:id="1024" w:name="_Toc489362223"/>
      <w:bookmarkStart w:id="1025" w:name="_Toc8374950"/>
      <w:bookmarkStart w:id="1026" w:name="_Toc20839172"/>
      <w:r w:rsidRPr="00D5180B">
        <w:lastRenderedPageBreak/>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1020"/>
      <w:bookmarkEnd w:id="1021"/>
      <w:bookmarkEnd w:id="1022"/>
      <w:bookmarkEnd w:id="1023"/>
      <w:bookmarkEnd w:id="1024"/>
      <w:bookmarkEnd w:id="1025"/>
      <w:bookmarkEnd w:id="1026"/>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2FE895E4" w14:textId="77777777" w:rsidTr="007E1315">
        <w:trPr>
          <w:tblHeader/>
          <w:jc w:val="center"/>
        </w:trPr>
        <w:tc>
          <w:tcPr>
            <w:tcW w:w="4010" w:type="dxa"/>
            <w:shd w:val="clear" w:color="auto" w:fill="4472C4"/>
          </w:tcPr>
          <w:p w14:paraId="5B0565E0"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79223217" w14:textId="77777777" w:rsidR="00B9556C" w:rsidRPr="00134BAD" w:rsidRDefault="00B9556C" w:rsidP="003E2E2C">
            <w:pPr>
              <w:jc w:val="center"/>
              <w:rPr>
                <w:b/>
                <w:color w:val="FFFFFF"/>
              </w:rPr>
            </w:pPr>
            <w:r w:rsidRPr="00134BAD">
              <w:rPr>
                <w:b/>
                <w:color w:val="FFFFFF"/>
              </w:rPr>
              <w:t>Metric/Rationale</w:t>
            </w:r>
          </w:p>
        </w:tc>
      </w:tr>
      <w:tr w:rsidR="00B9556C" w:rsidRPr="00D5180B" w14:paraId="657F683C" w14:textId="77777777" w:rsidTr="007E1315">
        <w:trPr>
          <w:jc w:val="center"/>
        </w:trPr>
        <w:tc>
          <w:tcPr>
            <w:tcW w:w="4010" w:type="dxa"/>
          </w:tcPr>
          <w:p w14:paraId="08CB1749"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7248FB9F" w14:textId="77777777" w:rsidR="00B9556C" w:rsidRPr="00134BAD" w:rsidRDefault="00B9556C" w:rsidP="003E2E2C">
            <w:pPr>
              <w:rPr>
                <w:b/>
                <w:i/>
              </w:rPr>
            </w:pPr>
          </w:p>
          <w:p w14:paraId="74E9F420" w14:textId="77777777" w:rsidR="00B9556C" w:rsidRPr="00134BAD" w:rsidRDefault="00B9556C" w:rsidP="003E2E2C">
            <w:r w:rsidRPr="00134BAD">
              <w:t xml:space="preserve">Examples include but are not limited to: </w:t>
            </w:r>
          </w:p>
          <w:p w14:paraId="4E476915"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24973567" w14:textId="77777777" w:rsidR="00B9556C" w:rsidRPr="00134BAD" w:rsidRDefault="00B9556C" w:rsidP="00F0393F">
            <w:pPr>
              <w:numPr>
                <w:ilvl w:val="0"/>
                <w:numId w:val="15"/>
              </w:numPr>
            </w:pPr>
            <w:r w:rsidRPr="00134BAD">
              <w:t xml:space="preserve">Fish emulsions </w:t>
            </w:r>
          </w:p>
          <w:p w14:paraId="57E88409" w14:textId="77777777" w:rsidR="00B9556C" w:rsidRPr="00134BAD" w:rsidRDefault="00B9556C" w:rsidP="00F0393F">
            <w:pPr>
              <w:numPr>
                <w:ilvl w:val="0"/>
                <w:numId w:val="15"/>
              </w:numPr>
            </w:pPr>
            <w:r w:rsidRPr="00134BAD">
              <w:t>Fish meal</w:t>
            </w:r>
          </w:p>
          <w:p w14:paraId="0E1E4263" w14:textId="77777777" w:rsidR="00B9556C" w:rsidRPr="00134BAD" w:rsidRDefault="00B9556C" w:rsidP="00F0393F">
            <w:pPr>
              <w:numPr>
                <w:ilvl w:val="0"/>
                <w:numId w:val="15"/>
              </w:numPr>
            </w:pPr>
            <w:r w:rsidRPr="00134BAD">
              <w:t>Blood meal</w:t>
            </w:r>
          </w:p>
          <w:p w14:paraId="39E57FC5" w14:textId="77777777" w:rsidR="00B9556C" w:rsidRPr="00134BAD" w:rsidRDefault="00B9556C" w:rsidP="00F0393F">
            <w:pPr>
              <w:numPr>
                <w:ilvl w:val="0"/>
                <w:numId w:val="15"/>
              </w:numPr>
            </w:pPr>
            <w:r w:rsidRPr="00134BAD">
              <w:t>"Bio-fertilizers" commonly used for pest control, greening, disease control, fertilizing.</w:t>
            </w:r>
          </w:p>
          <w:p w14:paraId="34637E10" w14:textId="77777777" w:rsidR="00B9556C" w:rsidRPr="00134BAD" w:rsidRDefault="00B9556C" w:rsidP="003E2E2C"/>
          <w:p w14:paraId="67E7E8F4"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46E0BADF" w14:textId="77777777" w:rsidR="00B9556C" w:rsidRPr="00134BAD" w:rsidRDefault="00B9556C" w:rsidP="003E2E2C">
            <w:pPr>
              <w:rPr>
                <w:b/>
              </w:rPr>
            </w:pPr>
          </w:p>
        </w:tc>
        <w:tc>
          <w:tcPr>
            <w:tcW w:w="6624" w:type="dxa"/>
          </w:tcPr>
          <w:p w14:paraId="366DDBDF"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2F98D234"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14C4E6B7" w14:textId="77777777" w:rsidR="00AF3526" w:rsidRPr="00134BAD" w:rsidRDefault="00AF3526" w:rsidP="003E2E2C">
            <w:pPr>
              <w:spacing w:before="120"/>
              <w:rPr>
                <w:b/>
              </w:rPr>
            </w:pPr>
            <w:r w:rsidRPr="00134BAD">
              <w:rPr>
                <w:b/>
              </w:rPr>
              <w:t>Process Validation</w:t>
            </w:r>
          </w:p>
          <w:p w14:paraId="60D3BB71"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35CACA66" w14:textId="77777777" w:rsidR="00AF3526" w:rsidRPr="00134BAD" w:rsidRDefault="00AF3526" w:rsidP="003E2E2C">
            <w:pPr>
              <w:spacing w:before="120"/>
              <w:ind w:left="-14"/>
            </w:pPr>
            <w:r w:rsidRPr="00134BAD">
              <w:rPr>
                <w:b/>
              </w:rPr>
              <w:t>Target Organism:</w:t>
            </w:r>
            <w:r w:rsidRPr="00134BAD">
              <w:t xml:space="preserve"> </w:t>
            </w:r>
          </w:p>
          <w:p w14:paraId="3FC3778F" w14:textId="77777777" w:rsidR="00AF3526" w:rsidRPr="00134BAD" w:rsidRDefault="00AF3526" w:rsidP="00F0393F">
            <w:pPr>
              <w:numPr>
                <w:ilvl w:val="0"/>
                <w:numId w:val="25"/>
              </w:numPr>
              <w:ind w:left="706"/>
            </w:pPr>
            <w:r w:rsidRPr="00134BAD">
              <w:t>Fecal coliform</w:t>
            </w:r>
          </w:p>
          <w:p w14:paraId="48CE6DE2" w14:textId="77777777" w:rsidR="00AF3526" w:rsidRPr="00134BAD" w:rsidRDefault="00AF3526" w:rsidP="00F0393F">
            <w:pPr>
              <w:numPr>
                <w:ilvl w:val="0"/>
                <w:numId w:val="25"/>
              </w:numPr>
              <w:ind w:left="706"/>
            </w:pPr>
            <w:r w:rsidRPr="00134BAD">
              <w:rPr>
                <w:i/>
              </w:rPr>
              <w:t xml:space="preserve">Salmonella </w:t>
            </w:r>
            <w:r w:rsidRPr="00134BAD">
              <w:t>spp.</w:t>
            </w:r>
          </w:p>
          <w:p w14:paraId="325A5523" w14:textId="77777777" w:rsidR="00AF3526" w:rsidRPr="00134BAD" w:rsidRDefault="00AF3526" w:rsidP="00F0393F">
            <w:pPr>
              <w:numPr>
                <w:ilvl w:val="0"/>
                <w:numId w:val="25"/>
              </w:numPr>
              <w:ind w:left="706"/>
            </w:pPr>
            <w:r w:rsidRPr="00134BAD">
              <w:rPr>
                <w:i/>
              </w:rPr>
              <w:t>E. coli</w:t>
            </w:r>
            <w:r w:rsidRPr="00134BAD">
              <w:t xml:space="preserve"> O157:H7  </w:t>
            </w:r>
          </w:p>
          <w:p w14:paraId="4E80F7FB" w14:textId="77777777" w:rsidR="00AF3526" w:rsidRPr="00134BAD" w:rsidRDefault="00AF3526" w:rsidP="00F0393F">
            <w:pPr>
              <w:numPr>
                <w:ilvl w:val="0"/>
                <w:numId w:val="25"/>
              </w:numPr>
              <w:ind w:left="706"/>
            </w:pPr>
            <w:r w:rsidRPr="00134BAD">
              <w:rPr>
                <w:i/>
              </w:rPr>
              <w:t>Listeria monocytogenes</w:t>
            </w:r>
          </w:p>
          <w:p w14:paraId="44B630F9" w14:textId="77777777" w:rsidR="00AF3526" w:rsidRPr="00134BAD" w:rsidRDefault="00AF3526" w:rsidP="00F0393F">
            <w:pPr>
              <w:numPr>
                <w:ilvl w:val="0"/>
                <w:numId w:val="25"/>
              </w:numPr>
              <w:ind w:left="706"/>
            </w:pPr>
            <w:r w:rsidRPr="00134BAD">
              <w:t>Other pathogens appropriate for the source material</w:t>
            </w:r>
          </w:p>
          <w:p w14:paraId="1C81A3AA" w14:textId="77777777" w:rsidR="00AF3526" w:rsidRPr="00134BAD" w:rsidRDefault="00AF3526" w:rsidP="003E2E2C">
            <w:pPr>
              <w:spacing w:before="120"/>
              <w:rPr>
                <w:b/>
              </w:rPr>
            </w:pPr>
            <w:r w:rsidRPr="00134BAD">
              <w:rPr>
                <w:b/>
              </w:rPr>
              <w:t xml:space="preserve">Acceptance Criteria (at point of use): </w:t>
            </w:r>
          </w:p>
          <w:p w14:paraId="3470771E" w14:textId="77777777" w:rsidR="00AF3526" w:rsidRPr="00134BAD" w:rsidRDefault="00AF3526" w:rsidP="00F0393F">
            <w:pPr>
              <w:numPr>
                <w:ilvl w:val="0"/>
                <w:numId w:val="25"/>
              </w:numPr>
            </w:pPr>
            <w:r w:rsidRPr="00134BAD">
              <w:t>Fecal coliform: Negative or &lt;DL (&lt; 1 / 30 grams or mL)</w:t>
            </w:r>
          </w:p>
          <w:p w14:paraId="599682E1" w14:textId="77777777" w:rsidR="00AF3526" w:rsidRPr="00134BAD" w:rsidRDefault="00AF3526" w:rsidP="00F0393F">
            <w:pPr>
              <w:numPr>
                <w:ilvl w:val="0"/>
                <w:numId w:val="25"/>
              </w:numPr>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7E27C86D" w14:textId="77777777" w:rsidR="00AF3526" w:rsidRPr="00134BAD" w:rsidRDefault="00AF3526" w:rsidP="00F0393F">
            <w:pPr>
              <w:numPr>
                <w:ilvl w:val="0"/>
                <w:numId w:val="25"/>
              </w:numPr>
            </w:pPr>
            <w:r w:rsidRPr="00134BAD">
              <w:rPr>
                <w:i/>
              </w:rPr>
              <w:t xml:space="preserve">E. coli </w:t>
            </w:r>
            <w:r w:rsidRPr="00134BAD">
              <w:t xml:space="preserve">O157:H7: Negative or &lt; DL (&lt; 1 / 30 grams or mL) </w:t>
            </w:r>
          </w:p>
          <w:p w14:paraId="574103DE" w14:textId="77777777" w:rsidR="00AF3526" w:rsidRPr="00134BAD" w:rsidRDefault="00AF3526" w:rsidP="00F0393F">
            <w:pPr>
              <w:numPr>
                <w:ilvl w:val="0"/>
                <w:numId w:val="25"/>
              </w:numPr>
            </w:pPr>
            <w:r w:rsidRPr="00134BAD">
              <w:rPr>
                <w:i/>
              </w:rPr>
              <w:t>Listeria monocytogenes</w:t>
            </w:r>
            <w:r w:rsidRPr="00134BAD">
              <w:t>: Not detected or &lt; DL (&lt; 1 CFU / 5 grams or mL)</w:t>
            </w:r>
          </w:p>
          <w:p w14:paraId="743E48AB" w14:textId="77777777" w:rsidR="00AF3526" w:rsidRPr="00134BAD" w:rsidRDefault="00AF3526" w:rsidP="003E2E2C">
            <w:pPr>
              <w:spacing w:before="120"/>
            </w:pPr>
            <w:r w:rsidRPr="00134BAD">
              <w:rPr>
                <w:b/>
              </w:rPr>
              <w:t>Recommended Test Methods:</w:t>
            </w:r>
            <w:r w:rsidRPr="00134BAD">
              <w:t xml:space="preserve"> </w:t>
            </w:r>
          </w:p>
          <w:p w14:paraId="1476ACFA" w14:textId="77777777" w:rsidR="00AF3526" w:rsidRPr="00134BAD" w:rsidRDefault="00AF3526" w:rsidP="00F0393F">
            <w:pPr>
              <w:numPr>
                <w:ilvl w:val="0"/>
                <w:numId w:val="25"/>
              </w:numPr>
            </w:pPr>
            <w:r w:rsidRPr="00134BAD">
              <w:t>Fecal coliform: U.S. EPA Method 1680; Multiple tube MPN</w:t>
            </w:r>
          </w:p>
          <w:p w14:paraId="27D6B92E" w14:textId="77777777" w:rsidR="00AF3526" w:rsidRPr="00134BAD" w:rsidRDefault="00AF3526" w:rsidP="00F0393F">
            <w:pPr>
              <w:numPr>
                <w:ilvl w:val="0"/>
                <w:numId w:val="25"/>
              </w:numPr>
            </w:pPr>
            <w:r w:rsidRPr="00134BAD">
              <w:rPr>
                <w:i/>
              </w:rPr>
              <w:t xml:space="preserve">Salmonella </w:t>
            </w:r>
            <w:r w:rsidRPr="00134BAD">
              <w:t>spp.:  U.S. EPA Method 1682</w:t>
            </w:r>
          </w:p>
          <w:p w14:paraId="738AE2B0" w14:textId="77777777" w:rsidR="00AF3526" w:rsidRPr="00134BAD" w:rsidRDefault="00AF3526" w:rsidP="00F0393F">
            <w:pPr>
              <w:numPr>
                <w:ilvl w:val="0"/>
                <w:numId w:val="25"/>
              </w:numPr>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322776FE" w14:textId="77777777" w:rsidR="00AF3526" w:rsidRPr="00134BAD" w:rsidRDefault="00AF3526" w:rsidP="00F0393F">
            <w:pPr>
              <w:numPr>
                <w:ilvl w:val="0"/>
                <w:numId w:val="25"/>
              </w:numPr>
              <w:rPr>
                <w:b/>
              </w:rPr>
            </w:pPr>
            <w:r w:rsidRPr="00134BAD">
              <w:t>Other U.S. EPA, FDA, AOAC</w:t>
            </w:r>
            <w:r w:rsidR="00E360FE">
              <w:rPr>
                <w:rFonts w:cs="Calibri"/>
                <w:szCs w:val="22"/>
              </w:rPr>
              <w:t xml:space="preserve">, TMECC or </w:t>
            </w:r>
            <w:r w:rsidRPr="00134BAD">
              <w:t xml:space="preserve">accredited methods may be used as appropriate </w:t>
            </w:r>
          </w:p>
          <w:p w14:paraId="2F0CCE42" w14:textId="77777777" w:rsidR="00AF3526" w:rsidRPr="00134BAD" w:rsidRDefault="00AF3526" w:rsidP="003E2E2C">
            <w:pPr>
              <w:spacing w:before="120"/>
              <w:rPr>
                <w:b/>
              </w:rPr>
            </w:pPr>
            <w:r w:rsidRPr="00134BAD">
              <w:rPr>
                <w:b/>
              </w:rPr>
              <w:t>Sampling Plan:</w:t>
            </w:r>
          </w:p>
          <w:p w14:paraId="1951879B" w14:textId="77777777" w:rsidR="00AF3526" w:rsidRPr="00134BAD" w:rsidRDefault="00AF3526" w:rsidP="00F0393F">
            <w:pPr>
              <w:keepNext/>
              <w:keepLines/>
              <w:numPr>
                <w:ilvl w:val="0"/>
                <w:numId w:val="25"/>
              </w:numPr>
            </w:pPr>
            <w:r w:rsidRPr="00134BAD">
              <w:lastRenderedPageBreak/>
              <w:t>If solid, 12-point sampling plan composite sample, or if liquid, one sample per batch (if liquid-based, then water quality acceptance levels as described in Table 1 must be used).</w:t>
            </w:r>
          </w:p>
          <w:p w14:paraId="67CBFFAD" w14:textId="77777777" w:rsidR="00AF3526" w:rsidRPr="00134BAD" w:rsidRDefault="00AF3526" w:rsidP="00F0393F">
            <w:pPr>
              <w:keepNext/>
              <w:keepLines/>
              <w:numPr>
                <w:ilvl w:val="0"/>
                <w:numId w:val="25"/>
              </w:numPr>
            </w:pPr>
            <w:r w:rsidRPr="00134BAD">
              <w:t>Sample may be taken by the supplier if trained by the testing laboratory</w:t>
            </w:r>
          </w:p>
          <w:p w14:paraId="181C7CCC" w14:textId="77777777" w:rsidR="00AF3526" w:rsidRPr="00134BAD" w:rsidRDefault="00AF3526" w:rsidP="003E2E2C">
            <w:pPr>
              <w:keepNext/>
              <w:keepLines/>
              <w:spacing w:before="120"/>
              <w:rPr>
                <w:b/>
              </w:rPr>
            </w:pPr>
            <w:r w:rsidRPr="00134BAD">
              <w:rPr>
                <w:b/>
              </w:rPr>
              <w:t>Application Interval:</w:t>
            </w:r>
          </w:p>
          <w:p w14:paraId="17EC55A2"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609DF22E"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2660AFBF" w14:textId="77777777" w:rsidR="00AF3526" w:rsidRPr="00134BAD" w:rsidRDefault="00AF3526" w:rsidP="003E2E2C">
            <w:pPr>
              <w:spacing w:before="120"/>
              <w:rPr>
                <w:b/>
              </w:rPr>
            </w:pPr>
            <w:r w:rsidRPr="00134BAD">
              <w:rPr>
                <w:b/>
              </w:rPr>
              <w:t>Documentation:</w:t>
            </w:r>
          </w:p>
          <w:p w14:paraId="6642EE7A" w14:textId="77777777"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30C3B216" w14:textId="77777777" w:rsidR="00AF3526" w:rsidRPr="00134BAD" w:rsidRDefault="00AF3526" w:rsidP="003E2E2C">
            <w:pPr>
              <w:spacing w:before="120"/>
              <w:rPr>
                <w:b/>
              </w:rPr>
            </w:pPr>
            <w:r w:rsidRPr="00134BAD">
              <w:rPr>
                <w:b/>
              </w:rPr>
              <w:t xml:space="preserve">Rationale: </w:t>
            </w:r>
          </w:p>
          <w:p w14:paraId="5E93C1D1"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63CEA28E" w14:textId="77777777" w:rsidR="00B53043" w:rsidRPr="00D5180B" w:rsidRDefault="00B53043" w:rsidP="003E2E2C">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093F1CD9" w14:textId="77777777" w:rsidR="00846C53" w:rsidRPr="0004283C" w:rsidRDefault="00FB63A3" w:rsidP="00476F26">
      <w:pPr>
        <w:pStyle w:val="Heading2"/>
      </w:pPr>
      <w:bookmarkStart w:id="1027" w:name="_Toc20839173"/>
      <w:r w:rsidRPr="0004283C">
        <w:lastRenderedPageBreak/>
        <w:t xml:space="preserve">FIGURE </w:t>
      </w:r>
      <w:r w:rsidR="00B64709">
        <w:t>8</w:t>
      </w:r>
      <w:r w:rsidRPr="0004283C">
        <w:t>. DECISION TREE FOR NON-SYNTHETIC CROP TREATMENTS THAT CONTAIN ANIMAL PRODUCTS</w:t>
      </w:r>
      <w:bookmarkEnd w:id="1027"/>
    </w:p>
    <w:p w14:paraId="55425C97" w14:textId="77777777" w:rsidR="00651171" w:rsidRPr="00D5180B" w:rsidRDefault="009108CD" w:rsidP="009108CD">
      <w:pPr>
        <w:ind w:left="360"/>
        <w:rPr>
          <w:szCs w:val="22"/>
        </w:rPr>
      </w:pPr>
      <w:r w:rsidRPr="00525CE2">
        <w:rPr>
          <w:rFonts w:ascii="Times New Roman" w:hAnsi="Times New Roman"/>
          <w:noProof/>
          <w:sz w:val="23"/>
        </w:rPr>
        <mc:AlternateContent>
          <mc:Choice Requires="wpc">
            <w:drawing>
              <wp:inline distT="0" distB="0" distL="0" distR="0" wp14:anchorId="269B4EE7" wp14:editId="2F2EAC27">
                <wp:extent cx="5943600" cy="7065010"/>
                <wp:effectExtent l="0" t="0" r="0"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3AE2F40F" w14:textId="77777777" w:rsidR="0049129D" w:rsidRPr="00AB7CF1" w:rsidRDefault="0049129D" w:rsidP="009108CD">
                              <w:pPr>
                                <w:jc w:val="center"/>
                                <w:rPr>
                                  <w:rFonts w:cs="Calibri"/>
                                  <w:color w:val="FFFFFF"/>
                                </w:rPr>
                              </w:pPr>
                              <w:r w:rsidRPr="00AB7CF1">
                                <w:rPr>
                                  <w:rFonts w:cs="Calibri"/>
                                  <w:b/>
                                  <w:color w:val="FFFFFF"/>
                                </w:rPr>
                                <w:t>HAS THE NON-SYNTHETIC CROP TREATMENT BEEN PRODUCED USING A VALIDATED PROCESS?</w:t>
                              </w:r>
                            </w:p>
                            <w:p w14:paraId="2FB9A670" w14:textId="77777777" w:rsidR="0049129D" w:rsidRPr="00E97587" w:rsidRDefault="0049129D"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9BBA553" w14:textId="77777777" w:rsidR="0049129D" w:rsidRPr="00AB7CF1" w:rsidRDefault="0049129D" w:rsidP="009108CD">
                              <w:pPr>
                                <w:jc w:val="center"/>
                                <w:rPr>
                                  <w:rFonts w:cs="Calibri"/>
                                  <w:b/>
                                  <w:color w:val="FFFFFF"/>
                                  <w:sz w:val="20"/>
                                  <w:u w:val="single"/>
                                </w:rPr>
                              </w:pPr>
                              <w:r w:rsidRPr="00AB7CF1">
                                <w:rPr>
                                  <w:rFonts w:cs="Calibri"/>
                                  <w:b/>
                                  <w:color w:val="FFFFFF"/>
                                  <w:sz w:val="20"/>
                                  <w:u w:val="single"/>
                                </w:rPr>
                                <w:t>YES</w:t>
                              </w:r>
                            </w:p>
                            <w:p w14:paraId="6EC23033" w14:textId="77777777" w:rsidR="0049129D" w:rsidRPr="00AB7CF1" w:rsidRDefault="0049129D"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5F0BB5F" w14:textId="77777777" w:rsidR="0049129D" w:rsidRPr="00AB7CF1" w:rsidRDefault="0049129D" w:rsidP="009108CD">
                              <w:pPr>
                                <w:jc w:val="center"/>
                                <w:rPr>
                                  <w:rFonts w:cs="Calibri"/>
                                  <w:b/>
                                  <w:sz w:val="20"/>
                                  <w:u w:val="single"/>
                                </w:rPr>
                              </w:pPr>
                              <w:r w:rsidRPr="00AB7CF1">
                                <w:rPr>
                                  <w:rFonts w:cs="Calibri"/>
                                  <w:b/>
                                  <w:sz w:val="20"/>
                                  <w:u w:val="single"/>
                                </w:rPr>
                                <w:t xml:space="preserve">NO </w:t>
                              </w:r>
                            </w:p>
                            <w:p w14:paraId="1F50E01D" w14:textId="77777777" w:rsidR="0049129D" w:rsidRPr="00AB7CF1" w:rsidRDefault="0049129D"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6D79EE0" w14:textId="77777777" w:rsidR="0049129D" w:rsidRPr="00AB7CF1" w:rsidRDefault="0049129D" w:rsidP="009108CD">
                              <w:pPr>
                                <w:jc w:val="center"/>
                                <w:rPr>
                                  <w:rFonts w:cs="Calibri"/>
                                  <w:b/>
                                  <w:sz w:val="20"/>
                                  <w:u w:val="single"/>
                                </w:rPr>
                              </w:pPr>
                              <w:r w:rsidRPr="00AB7CF1">
                                <w:rPr>
                                  <w:rFonts w:cs="Calibri"/>
                                  <w:b/>
                                  <w:sz w:val="20"/>
                                  <w:u w:val="single"/>
                                </w:rPr>
                                <w:t>NO</w:t>
                              </w:r>
                            </w:p>
                            <w:p w14:paraId="78F6F194" w14:textId="77777777" w:rsidR="0049129D" w:rsidRPr="00AB7CF1" w:rsidRDefault="0049129D"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349EC4C9" w14:textId="77777777" w:rsidR="0049129D" w:rsidRPr="00E97587" w:rsidRDefault="0049129D"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B946103" w14:textId="77777777" w:rsidR="0049129D" w:rsidRPr="00AB7CF1" w:rsidRDefault="0049129D" w:rsidP="009108CD">
                              <w:pPr>
                                <w:jc w:val="center"/>
                                <w:rPr>
                                  <w:rFonts w:cs="Calibri"/>
                                  <w:b/>
                                  <w:sz w:val="20"/>
                                  <w:u w:val="single"/>
                                </w:rPr>
                              </w:pPr>
                              <w:r w:rsidRPr="00AB7CF1">
                                <w:rPr>
                                  <w:rFonts w:cs="Calibri"/>
                                  <w:b/>
                                  <w:sz w:val="20"/>
                                  <w:u w:val="single"/>
                                </w:rPr>
                                <w:t>NO</w:t>
                              </w:r>
                            </w:p>
                            <w:p w14:paraId="265A80CA" w14:textId="77777777" w:rsidR="0049129D" w:rsidRPr="00AB7CF1" w:rsidRDefault="0049129D"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715"/>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BC31814" w14:textId="77777777" w:rsidR="0049129D" w:rsidRPr="00AB7CF1" w:rsidRDefault="0049129D" w:rsidP="009108CD">
                              <w:pPr>
                                <w:jc w:val="center"/>
                                <w:rPr>
                                  <w:rFonts w:cs="Calibri"/>
                                  <w:b/>
                                  <w:sz w:val="18"/>
                                  <w:u w:val="single"/>
                                </w:rPr>
                              </w:pPr>
                              <w:r w:rsidRPr="00AB7CF1">
                                <w:rPr>
                                  <w:rFonts w:cs="Calibri"/>
                                  <w:b/>
                                  <w:sz w:val="18"/>
                                  <w:u w:val="single"/>
                                </w:rPr>
                                <w:t>YES</w:t>
                              </w:r>
                            </w:p>
                            <w:p w14:paraId="167FA497" w14:textId="77777777" w:rsidR="0049129D" w:rsidRPr="00AB7CF1" w:rsidRDefault="0049129D" w:rsidP="009108CD">
                              <w:pPr>
                                <w:numPr>
                                  <w:ilvl w:val="0"/>
                                  <w:numId w:val="26"/>
                                </w:numPr>
                                <w:rPr>
                                  <w:rFonts w:cs="Calibri"/>
                                  <w:sz w:val="18"/>
                                </w:rPr>
                              </w:pPr>
                              <w:r w:rsidRPr="00AB7CF1">
                                <w:rPr>
                                  <w:rFonts w:cs="Calibri"/>
                                  <w:sz w:val="18"/>
                                </w:rPr>
                                <w:t>For non-validated process, observe application time interval of &gt; 45 days before harvest</w:t>
                              </w:r>
                            </w:p>
                            <w:p w14:paraId="39D9E8DB" w14:textId="77777777" w:rsidR="0049129D" w:rsidRPr="00AB7CF1" w:rsidRDefault="0049129D" w:rsidP="009108CD">
                              <w:pPr>
                                <w:numPr>
                                  <w:ilvl w:val="0"/>
                                  <w:numId w:val="26"/>
                                </w:numPr>
                                <w:rPr>
                                  <w:rFonts w:cs="Calibri"/>
                                  <w:sz w:val="18"/>
                                </w:rPr>
                              </w:pPr>
                              <w:r w:rsidRPr="00AB7CF1">
                                <w:rPr>
                                  <w:rFonts w:cs="Calibri"/>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6CA9DD9" w14:textId="77777777" w:rsidR="0049129D" w:rsidRPr="00AB7CF1" w:rsidRDefault="0049129D"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46165EAE" w14:textId="77777777" w:rsidR="0049129D" w:rsidRPr="001F1092" w:rsidRDefault="0049129D"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633B12AC" w14:textId="77777777" w:rsidR="0049129D" w:rsidRPr="001F1092" w:rsidRDefault="0049129D"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C484C0A" w14:textId="77777777" w:rsidR="0049129D" w:rsidRPr="001F1092" w:rsidRDefault="0049129D"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2C9A09A1" w14:textId="77777777" w:rsidR="0049129D" w:rsidRPr="001F1092" w:rsidRDefault="0049129D"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2C7031D7" w14:textId="77777777" w:rsidR="0049129D" w:rsidRDefault="0049129D"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6734E277" w14:textId="77777777" w:rsidR="0049129D" w:rsidRPr="006D5710" w:rsidRDefault="0049129D" w:rsidP="009108CD">
                              <w:pPr>
                                <w:ind w:left="630"/>
                                <w:rPr>
                                  <w:rFonts w:cs="Calibri"/>
                                  <w:sz w:val="10"/>
                                  <w:szCs w:val="20"/>
                                </w:rPr>
                              </w:pPr>
                            </w:p>
                            <w:p w14:paraId="72E0D581" w14:textId="77777777" w:rsidR="0049129D" w:rsidRPr="00AB7CF1" w:rsidRDefault="0049129D" w:rsidP="009108CD">
                              <w:pPr>
                                <w:jc w:val="center"/>
                                <w:rPr>
                                  <w:rFonts w:cs="Calibri"/>
                                  <w:b/>
                                  <w:sz w:val="20"/>
                                  <w:szCs w:val="20"/>
                                </w:rPr>
                              </w:pPr>
                              <w:r w:rsidRPr="00AB7CF1">
                                <w:rPr>
                                  <w:rFonts w:cs="Calibri"/>
                                  <w:b/>
                                  <w:sz w:val="20"/>
                                  <w:szCs w:val="20"/>
                                </w:rPr>
                                <w:t>ARE THE MICROBE LEVELS BELOW THE CORRESPONDING ACTION LEVELS?</w:t>
                              </w:r>
                            </w:p>
                            <w:p w14:paraId="366BB3BE" w14:textId="77777777" w:rsidR="0049129D" w:rsidRPr="00E97587" w:rsidRDefault="0049129D" w:rsidP="009108CD">
                              <w:pPr>
                                <w:ind w:left="144"/>
                                <w:rPr>
                                  <w:rFonts w:cs="Times New Roman"/>
                                </w:rPr>
                              </w:pPr>
                            </w:p>
                            <w:p w14:paraId="5CDB5FDB" w14:textId="77777777" w:rsidR="0049129D" w:rsidRPr="00E97587" w:rsidRDefault="0049129D" w:rsidP="009108CD">
                              <w:pPr>
                                <w:ind w:left="144"/>
                                <w:rPr>
                                  <w:rFonts w:cs="Times New Roman"/>
                                </w:rPr>
                              </w:pPr>
                            </w:p>
                            <w:p w14:paraId="66F93A9C" w14:textId="77777777" w:rsidR="0049129D" w:rsidRPr="00E97587" w:rsidRDefault="0049129D" w:rsidP="009108CD">
                              <w:pPr>
                                <w:ind w:left="144"/>
                                <w:rPr>
                                  <w:rFonts w:cs="Times New Roman"/>
                                </w:rPr>
                              </w:pPr>
                            </w:p>
                            <w:p w14:paraId="024A5BA7" w14:textId="77777777" w:rsidR="0049129D" w:rsidRPr="00E97587" w:rsidRDefault="0049129D" w:rsidP="009108CD">
                              <w:pPr>
                                <w:ind w:left="144"/>
                                <w:rPr>
                                  <w:rFonts w:cs="Times New Roman"/>
                                </w:rPr>
                              </w:pPr>
                            </w:p>
                            <w:p w14:paraId="79AAB522" w14:textId="77777777" w:rsidR="0049129D" w:rsidRPr="00E97587" w:rsidRDefault="0049129D" w:rsidP="009108CD">
                              <w:pPr>
                                <w:ind w:left="144"/>
                                <w:rPr>
                                  <w:rFonts w:cs="Times New Roman"/>
                                </w:rPr>
                              </w:pPr>
                            </w:p>
                            <w:p w14:paraId="24F3E4A6" w14:textId="77777777" w:rsidR="0049129D" w:rsidRPr="00E97587" w:rsidRDefault="0049129D" w:rsidP="009108CD">
                              <w:pPr>
                                <w:ind w:left="144"/>
                                <w:rPr>
                                  <w:rFonts w:cs="Times New Roman"/>
                                </w:rPr>
                              </w:pPr>
                            </w:p>
                            <w:p w14:paraId="3B97721F" w14:textId="77777777" w:rsidR="0049129D" w:rsidRPr="00E97587" w:rsidRDefault="0049129D" w:rsidP="009108CD">
                              <w:pPr>
                                <w:ind w:left="144"/>
                                <w:rPr>
                                  <w:rFonts w:cs="Times New Roman"/>
                                </w:rPr>
                              </w:pPr>
                            </w:p>
                            <w:p w14:paraId="3C01E37B" w14:textId="77777777" w:rsidR="0049129D" w:rsidRPr="00E97587" w:rsidRDefault="0049129D" w:rsidP="009108CD">
                              <w:pPr>
                                <w:ind w:left="144"/>
                                <w:rPr>
                                  <w:rFonts w:cs="Times New Roman"/>
                                </w:rPr>
                              </w:pPr>
                            </w:p>
                            <w:p w14:paraId="2F80C5D1" w14:textId="77777777" w:rsidR="0049129D" w:rsidRPr="00E97587" w:rsidRDefault="0049129D" w:rsidP="009108CD">
                              <w:pPr>
                                <w:ind w:left="144"/>
                                <w:rPr>
                                  <w:rFonts w:cs="Times New Roman"/>
                                </w:rPr>
                              </w:pPr>
                            </w:p>
                            <w:p w14:paraId="7A31BE7C" w14:textId="77777777" w:rsidR="0049129D" w:rsidRPr="00E97587" w:rsidRDefault="0049129D"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616599E6" w14:textId="77777777" w:rsidR="0049129D" w:rsidRPr="00E97587" w:rsidRDefault="0049129D"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11CDFA54" w14:textId="77777777" w:rsidR="0049129D" w:rsidRPr="00E97587" w:rsidRDefault="0049129D"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26091FF7" w14:textId="77777777" w:rsidR="0049129D" w:rsidRPr="00E97587" w:rsidRDefault="0049129D" w:rsidP="009108CD">
                              <w:pPr>
                                <w:numPr>
                                  <w:ilvl w:val="0"/>
                                  <w:numId w:val="29"/>
                                </w:numPr>
                                <w:rPr>
                                  <w:rFonts w:cs="Times New Roman"/>
                                </w:rPr>
                              </w:pPr>
                              <w:r w:rsidRPr="00E97587">
                                <w:rPr>
                                  <w:rFonts w:cs="Times New Roman"/>
                                </w:rPr>
                                <w:t>Other pathogens based on the source materials.</w:t>
                              </w:r>
                            </w:p>
                            <w:p w14:paraId="471C0A17" w14:textId="77777777" w:rsidR="0049129D" w:rsidRPr="00E97587" w:rsidRDefault="0049129D"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B5FD24E" w14:textId="77777777" w:rsidR="0049129D" w:rsidRPr="00AB7CF1" w:rsidRDefault="0049129D" w:rsidP="009108CD">
                              <w:pPr>
                                <w:jc w:val="center"/>
                                <w:rPr>
                                  <w:rFonts w:cs="Calibri"/>
                                  <w:b/>
                                  <w:sz w:val="20"/>
                                  <w:u w:val="single"/>
                                </w:rPr>
                              </w:pPr>
                              <w:r w:rsidRPr="00AB7CF1">
                                <w:rPr>
                                  <w:rFonts w:cs="Calibri"/>
                                  <w:b/>
                                  <w:sz w:val="20"/>
                                  <w:u w:val="single"/>
                                </w:rPr>
                                <w:t>YES</w:t>
                              </w:r>
                            </w:p>
                            <w:p w14:paraId="0613F1A0" w14:textId="77777777" w:rsidR="0049129D" w:rsidRPr="00AB7CF1" w:rsidRDefault="0049129D"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46294132" w14:textId="77777777" w:rsidR="0049129D" w:rsidRPr="00AB7CF1" w:rsidRDefault="0049129D" w:rsidP="009108CD">
                              <w:pPr>
                                <w:jc w:val="center"/>
                                <w:rPr>
                                  <w:rFonts w:cs="Calibri"/>
                                  <w:sz w:val="20"/>
                                </w:rPr>
                              </w:pPr>
                            </w:p>
                            <w:p w14:paraId="37B6EC3D" w14:textId="77777777" w:rsidR="0049129D" w:rsidRPr="00AB7CF1" w:rsidRDefault="0049129D"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1ED4274" w14:textId="77777777" w:rsidR="0049129D" w:rsidRPr="00AB7CF1" w:rsidRDefault="0049129D" w:rsidP="009108CD">
                              <w:pPr>
                                <w:jc w:val="center"/>
                                <w:rPr>
                                  <w:rFonts w:cs="Calibri"/>
                                  <w:b/>
                                  <w:sz w:val="20"/>
                                  <w:szCs w:val="20"/>
                                  <w:u w:val="single"/>
                                </w:rPr>
                              </w:pPr>
                              <w:r w:rsidRPr="00AB7CF1">
                                <w:rPr>
                                  <w:rFonts w:cs="Calibri"/>
                                  <w:b/>
                                  <w:sz w:val="20"/>
                                  <w:szCs w:val="20"/>
                                  <w:u w:val="single"/>
                                </w:rPr>
                                <w:t xml:space="preserve">YES </w:t>
                              </w:r>
                            </w:p>
                            <w:p w14:paraId="561B24E5" w14:textId="77777777" w:rsidR="0049129D" w:rsidRPr="00AB7CF1" w:rsidRDefault="0049129D"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A634D57" w14:textId="77777777" w:rsidR="0049129D" w:rsidRPr="00AB7CF1" w:rsidRDefault="0049129D"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69B4EE7" id="Canvas 325" o:spid="_x0000_s1150" editas="canvas" style="width:468pt;height:556.3pt;mso-position-horizontal-relative:char;mso-position-vertical-relative:line" coordsize="59436,7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">
                <v:shape id="_x0000_s1151" type="#_x0000_t75" style="position:absolute;width:59436;height:70650;visibility:visible;mso-wrap-style:square" filled="t" fillcolor="#cfcdcd">
                  <v:fill o:detectmouseclick="t"/>
                  <v:path o:connecttype="none"/>
                </v:shape>
                <v:shape id="Text Box 24" o:spid="_x0000_s1152"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3AE2F40F" w14:textId="77777777" w:rsidR="0049129D" w:rsidRPr="00AB7CF1" w:rsidRDefault="0049129D" w:rsidP="009108CD">
                        <w:pPr>
                          <w:jc w:val="center"/>
                          <w:rPr>
                            <w:rFonts w:cs="Calibri"/>
                            <w:color w:val="FFFFFF"/>
                          </w:rPr>
                        </w:pPr>
                        <w:r w:rsidRPr="00AB7CF1">
                          <w:rPr>
                            <w:rFonts w:cs="Calibri"/>
                            <w:b/>
                            <w:color w:val="FFFFFF"/>
                          </w:rPr>
                          <w:t>HAS THE NON-SYNTHETIC CROP TREATMENT BEEN PRODUCED USING A VALIDATED PROCESS?</w:t>
                        </w:r>
                      </w:p>
                      <w:p w14:paraId="2FB9A670" w14:textId="77777777" w:rsidR="0049129D" w:rsidRPr="00E97587" w:rsidRDefault="0049129D" w:rsidP="009108CD">
                        <w:pPr>
                          <w:rPr>
                            <w:rFonts w:cs="Times New Roman"/>
                          </w:rPr>
                        </w:pPr>
                      </w:p>
                    </w:txbxContent>
                  </v:textbox>
                </v:shape>
                <v:shape id="Text Box 25" o:spid="_x0000_s1153"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39BBA553" w14:textId="77777777" w:rsidR="0049129D" w:rsidRPr="00AB7CF1" w:rsidRDefault="0049129D" w:rsidP="009108CD">
                        <w:pPr>
                          <w:jc w:val="center"/>
                          <w:rPr>
                            <w:rFonts w:cs="Calibri"/>
                            <w:b/>
                            <w:color w:val="FFFFFF"/>
                            <w:sz w:val="20"/>
                            <w:u w:val="single"/>
                          </w:rPr>
                        </w:pPr>
                        <w:r w:rsidRPr="00AB7CF1">
                          <w:rPr>
                            <w:rFonts w:cs="Calibri"/>
                            <w:b/>
                            <w:color w:val="FFFFFF"/>
                            <w:sz w:val="20"/>
                            <w:u w:val="single"/>
                          </w:rPr>
                          <w:t>YES</w:t>
                        </w:r>
                      </w:p>
                      <w:p w14:paraId="6EC23033" w14:textId="77777777" w:rsidR="0049129D" w:rsidRPr="00AB7CF1" w:rsidRDefault="0049129D"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154"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25F0BB5F" w14:textId="77777777" w:rsidR="0049129D" w:rsidRPr="00AB7CF1" w:rsidRDefault="0049129D" w:rsidP="009108CD">
                        <w:pPr>
                          <w:jc w:val="center"/>
                          <w:rPr>
                            <w:rFonts w:cs="Calibri"/>
                            <w:b/>
                            <w:sz w:val="20"/>
                            <w:u w:val="single"/>
                          </w:rPr>
                        </w:pPr>
                        <w:r w:rsidRPr="00AB7CF1">
                          <w:rPr>
                            <w:rFonts w:cs="Calibri"/>
                            <w:b/>
                            <w:sz w:val="20"/>
                            <w:u w:val="single"/>
                          </w:rPr>
                          <w:t xml:space="preserve">NO </w:t>
                        </w:r>
                      </w:p>
                      <w:p w14:paraId="1F50E01D" w14:textId="77777777" w:rsidR="0049129D" w:rsidRPr="00AB7CF1" w:rsidRDefault="0049129D" w:rsidP="009108CD">
                        <w:pPr>
                          <w:jc w:val="center"/>
                          <w:rPr>
                            <w:rFonts w:cs="Calibri"/>
                            <w:b/>
                            <w:sz w:val="20"/>
                          </w:rPr>
                        </w:pPr>
                        <w:r w:rsidRPr="00AB7CF1">
                          <w:rPr>
                            <w:rFonts w:cs="Calibri"/>
                            <w:b/>
                            <w:sz w:val="20"/>
                          </w:rPr>
                          <w:t>DOES THE SUPPLIER PROVIDE A CERTIFICATE OF ANALYSIS?</w:t>
                        </w:r>
                      </w:p>
                    </w:txbxContent>
                  </v:textbox>
                </v:shape>
                <v:shape id="Text Box 27" o:spid="_x0000_s1155"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66D79EE0" w14:textId="77777777" w:rsidR="0049129D" w:rsidRPr="00AB7CF1" w:rsidRDefault="0049129D" w:rsidP="009108CD">
                        <w:pPr>
                          <w:jc w:val="center"/>
                          <w:rPr>
                            <w:rFonts w:cs="Calibri"/>
                            <w:b/>
                            <w:sz w:val="20"/>
                            <w:u w:val="single"/>
                          </w:rPr>
                        </w:pPr>
                        <w:r w:rsidRPr="00AB7CF1">
                          <w:rPr>
                            <w:rFonts w:cs="Calibri"/>
                            <w:b/>
                            <w:sz w:val="20"/>
                            <w:u w:val="single"/>
                          </w:rPr>
                          <w:t>NO</w:t>
                        </w:r>
                      </w:p>
                      <w:p w14:paraId="78F6F194" w14:textId="77777777" w:rsidR="0049129D" w:rsidRPr="00AB7CF1" w:rsidRDefault="0049129D"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349EC4C9" w14:textId="77777777" w:rsidR="0049129D" w:rsidRPr="00E97587" w:rsidRDefault="0049129D" w:rsidP="009108CD">
                        <w:pPr>
                          <w:jc w:val="center"/>
                          <w:rPr>
                            <w:rFonts w:cs="Times New Roman"/>
                            <w:b/>
                          </w:rPr>
                        </w:pPr>
                      </w:p>
                    </w:txbxContent>
                  </v:textbox>
                </v:shape>
                <v:shape id="Text Box 29" o:spid="_x0000_s1156"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1B946103" w14:textId="77777777" w:rsidR="0049129D" w:rsidRPr="00AB7CF1" w:rsidRDefault="0049129D" w:rsidP="009108CD">
                        <w:pPr>
                          <w:jc w:val="center"/>
                          <w:rPr>
                            <w:rFonts w:cs="Calibri"/>
                            <w:b/>
                            <w:sz w:val="20"/>
                            <w:u w:val="single"/>
                          </w:rPr>
                        </w:pPr>
                        <w:r w:rsidRPr="00AB7CF1">
                          <w:rPr>
                            <w:rFonts w:cs="Calibri"/>
                            <w:b/>
                            <w:sz w:val="20"/>
                            <w:u w:val="single"/>
                          </w:rPr>
                          <w:t>NO</w:t>
                        </w:r>
                      </w:p>
                      <w:p w14:paraId="265A80CA" w14:textId="77777777" w:rsidR="0049129D" w:rsidRPr="00AB7CF1" w:rsidRDefault="0049129D" w:rsidP="009108CD">
                        <w:pPr>
                          <w:jc w:val="center"/>
                          <w:rPr>
                            <w:rFonts w:cs="Calibri"/>
                            <w:b/>
                            <w:sz w:val="20"/>
                          </w:rPr>
                        </w:pPr>
                        <w:r w:rsidRPr="00AB7CF1">
                          <w:rPr>
                            <w:rFonts w:cs="Calibri"/>
                            <w:b/>
                            <w:sz w:val="20"/>
                          </w:rPr>
                          <w:t>DO NOT USE IN EDIBLE CROP PRODUCTION.</w:t>
                        </w:r>
                      </w:p>
                    </w:txbxContent>
                  </v:textbox>
                </v:shape>
                <v:shape id="Text Box 30" o:spid="_x0000_s1157" type="#_x0000_t202" style="position:absolute;left:25552;top:61017;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BC31814" w14:textId="77777777" w:rsidR="0049129D" w:rsidRPr="00AB7CF1" w:rsidRDefault="0049129D" w:rsidP="009108CD">
                        <w:pPr>
                          <w:jc w:val="center"/>
                          <w:rPr>
                            <w:rFonts w:cs="Calibri"/>
                            <w:b/>
                            <w:sz w:val="18"/>
                            <w:u w:val="single"/>
                          </w:rPr>
                        </w:pPr>
                        <w:r w:rsidRPr="00AB7CF1">
                          <w:rPr>
                            <w:rFonts w:cs="Calibri"/>
                            <w:b/>
                            <w:sz w:val="18"/>
                            <w:u w:val="single"/>
                          </w:rPr>
                          <w:t>YES</w:t>
                        </w:r>
                      </w:p>
                      <w:p w14:paraId="167FA497" w14:textId="77777777" w:rsidR="0049129D" w:rsidRPr="00AB7CF1" w:rsidRDefault="0049129D" w:rsidP="009108CD">
                        <w:pPr>
                          <w:numPr>
                            <w:ilvl w:val="0"/>
                            <w:numId w:val="26"/>
                          </w:numPr>
                          <w:rPr>
                            <w:rFonts w:cs="Calibri"/>
                            <w:sz w:val="18"/>
                          </w:rPr>
                        </w:pPr>
                        <w:r w:rsidRPr="00AB7CF1">
                          <w:rPr>
                            <w:rFonts w:cs="Calibri"/>
                            <w:sz w:val="18"/>
                          </w:rPr>
                          <w:t>For non-validated process, observe application time interval of &gt; 45 days before harvest</w:t>
                        </w:r>
                      </w:p>
                      <w:p w14:paraId="39D9E8DB" w14:textId="77777777" w:rsidR="0049129D" w:rsidRPr="00AB7CF1" w:rsidRDefault="0049129D" w:rsidP="009108CD">
                        <w:pPr>
                          <w:numPr>
                            <w:ilvl w:val="0"/>
                            <w:numId w:val="26"/>
                          </w:numPr>
                          <w:rPr>
                            <w:rFonts w:cs="Calibri"/>
                            <w:sz w:val="18"/>
                          </w:rPr>
                        </w:pPr>
                        <w:r w:rsidRPr="00AB7CF1">
                          <w:rPr>
                            <w:rFonts w:cs="Calibri"/>
                            <w:sz w:val="18"/>
                          </w:rPr>
                          <w:t>For validated process, no application time interval is required.</w:t>
                        </w:r>
                      </w:p>
                    </w:txbxContent>
                  </v:textbox>
                </v:shape>
                <v:shape id="Text Box 31" o:spid="_x0000_s1158"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6CA9DD9" w14:textId="77777777" w:rsidR="0049129D" w:rsidRPr="00AB7CF1" w:rsidRDefault="0049129D"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46165EAE" w14:textId="77777777" w:rsidR="0049129D" w:rsidRPr="001F1092" w:rsidRDefault="0049129D"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633B12AC" w14:textId="77777777" w:rsidR="0049129D" w:rsidRPr="001F1092" w:rsidRDefault="0049129D"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C484C0A" w14:textId="77777777" w:rsidR="0049129D" w:rsidRPr="001F1092" w:rsidRDefault="0049129D"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2C9A09A1" w14:textId="77777777" w:rsidR="0049129D" w:rsidRPr="001F1092" w:rsidRDefault="0049129D"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2C7031D7" w14:textId="77777777" w:rsidR="0049129D" w:rsidRDefault="0049129D"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6734E277" w14:textId="77777777" w:rsidR="0049129D" w:rsidRPr="006D5710" w:rsidRDefault="0049129D" w:rsidP="009108CD">
                        <w:pPr>
                          <w:ind w:left="630"/>
                          <w:rPr>
                            <w:rFonts w:cs="Calibri"/>
                            <w:sz w:val="10"/>
                            <w:szCs w:val="20"/>
                          </w:rPr>
                        </w:pPr>
                      </w:p>
                      <w:p w14:paraId="72E0D581" w14:textId="77777777" w:rsidR="0049129D" w:rsidRPr="00AB7CF1" w:rsidRDefault="0049129D" w:rsidP="009108CD">
                        <w:pPr>
                          <w:jc w:val="center"/>
                          <w:rPr>
                            <w:rFonts w:cs="Calibri"/>
                            <w:b/>
                            <w:sz w:val="20"/>
                            <w:szCs w:val="20"/>
                          </w:rPr>
                        </w:pPr>
                        <w:r w:rsidRPr="00AB7CF1">
                          <w:rPr>
                            <w:rFonts w:cs="Calibri"/>
                            <w:b/>
                            <w:sz w:val="20"/>
                            <w:szCs w:val="20"/>
                          </w:rPr>
                          <w:t>ARE THE MICROBE LEVELS BELOW THE CORRESPONDING ACTION LEVELS?</w:t>
                        </w:r>
                      </w:p>
                      <w:p w14:paraId="366BB3BE" w14:textId="77777777" w:rsidR="0049129D" w:rsidRPr="00E97587" w:rsidRDefault="0049129D" w:rsidP="009108CD">
                        <w:pPr>
                          <w:ind w:left="144"/>
                          <w:rPr>
                            <w:rFonts w:cs="Times New Roman"/>
                          </w:rPr>
                        </w:pPr>
                      </w:p>
                      <w:p w14:paraId="5CDB5FDB" w14:textId="77777777" w:rsidR="0049129D" w:rsidRPr="00E97587" w:rsidRDefault="0049129D" w:rsidP="009108CD">
                        <w:pPr>
                          <w:ind w:left="144"/>
                          <w:rPr>
                            <w:rFonts w:cs="Times New Roman"/>
                          </w:rPr>
                        </w:pPr>
                      </w:p>
                      <w:p w14:paraId="66F93A9C" w14:textId="77777777" w:rsidR="0049129D" w:rsidRPr="00E97587" w:rsidRDefault="0049129D" w:rsidP="009108CD">
                        <w:pPr>
                          <w:ind w:left="144"/>
                          <w:rPr>
                            <w:rFonts w:cs="Times New Roman"/>
                          </w:rPr>
                        </w:pPr>
                      </w:p>
                      <w:p w14:paraId="024A5BA7" w14:textId="77777777" w:rsidR="0049129D" w:rsidRPr="00E97587" w:rsidRDefault="0049129D" w:rsidP="009108CD">
                        <w:pPr>
                          <w:ind w:left="144"/>
                          <w:rPr>
                            <w:rFonts w:cs="Times New Roman"/>
                          </w:rPr>
                        </w:pPr>
                      </w:p>
                      <w:p w14:paraId="79AAB522" w14:textId="77777777" w:rsidR="0049129D" w:rsidRPr="00E97587" w:rsidRDefault="0049129D" w:rsidP="009108CD">
                        <w:pPr>
                          <w:ind w:left="144"/>
                          <w:rPr>
                            <w:rFonts w:cs="Times New Roman"/>
                          </w:rPr>
                        </w:pPr>
                      </w:p>
                      <w:p w14:paraId="24F3E4A6" w14:textId="77777777" w:rsidR="0049129D" w:rsidRPr="00E97587" w:rsidRDefault="0049129D" w:rsidP="009108CD">
                        <w:pPr>
                          <w:ind w:left="144"/>
                          <w:rPr>
                            <w:rFonts w:cs="Times New Roman"/>
                          </w:rPr>
                        </w:pPr>
                      </w:p>
                      <w:p w14:paraId="3B97721F" w14:textId="77777777" w:rsidR="0049129D" w:rsidRPr="00E97587" w:rsidRDefault="0049129D" w:rsidP="009108CD">
                        <w:pPr>
                          <w:ind w:left="144"/>
                          <w:rPr>
                            <w:rFonts w:cs="Times New Roman"/>
                          </w:rPr>
                        </w:pPr>
                      </w:p>
                      <w:p w14:paraId="3C01E37B" w14:textId="77777777" w:rsidR="0049129D" w:rsidRPr="00E97587" w:rsidRDefault="0049129D" w:rsidP="009108CD">
                        <w:pPr>
                          <w:ind w:left="144"/>
                          <w:rPr>
                            <w:rFonts w:cs="Times New Roman"/>
                          </w:rPr>
                        </w:pPr>
                      </w:p>
                      <w:p w14:paraId="2F80C5D1" w14:textId="77777777" w:rsidR="0049129D" w:rsidRPr="00E97587" w:rsidRDefault="0049129D" w:rsidP="009108CD">
                        <w:pPr>
                          <w:ind w:left="144"/>
                          <w:rPr>
                            <w:rFonts w:cs="Times New Roman"/>
                          </w:rPr>
                        </w:pPr>
                      </w:p>
                      <w:p w14:paraId="7A31BE7C" w14:textId="77777777" w:rsidR="0049129D" w:rsidRPr="00E97587" w:rsidRDefault="0049129D"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616599E6" w14:textId="77777777" w:rsidR="0049129D" w:rsidRPr="00E97587" w:rsidRDefault="0049129D"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11CDFA54" w14:textId="77777777" w:rsidR="0049129D" w:rsidRPr="00E97587" w:rsidRDefault="0049129D"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26091FF7" w14:textId="77777777" w:rsidR="0049129D" w:rsidRPr="00E97587" w:rsidRDefault="0049129D" w:rsidP="009108CD">
                        <w:pPr>
                          <w:numPr>
                            <w:ilvl w:val="0"/>
                            <w:numId w:val="29"/>
                          </w:numPr>
                          <w:rPr>
                            <w:rFonts w:cs="Times New Roman"/>
                          </w:rPr>
                        </w:pPr>
                        <w:r w:rsidRPr="00E97587">
                          <w:rPr>
                            <w:rFonts w:cs="Times New Roman"/>
                          </w:rPr>
                          <w:t>Other pathogens based on the source materials.</w:t>
                        </w:r>
                      </w:p>
                      <w:p w14:paraId="471C0A17" w14:textId="77777777" w:rsidR="0049129D" w:rsidRPr="00E97587" w:rsidRDefault="0049129D" w:rsidP="009108CD">
                        <w:pPr>
                          <w:rPr>
                            <w:rFonts w:cs="Times New Roman"/>
                            <w:b/>
                          </w:rPr>
                        </w:pPr>
                        <w:r w:rsidRPr="00E97587">
                          <w:rPr>
                            <w:rFonts w:cs="Times New Roman"/>
                            <w:b/>
                          </w:rPr>
                          <w:t>Are the microbe levels below the corresponding action levels?</w:t>
                        </w:r>
                      </w:p>
                    </w:txbxContent>
                  </v:textbox>
                </v:shape>
                <v:shape id="AutoShape 32" o:spid="_x0000_s1159"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160"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161"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5B5FD24E" w14:textId="77777777" w:rsidR="0049129D" w:rsidRPr="00AB7CF1" w:rsidRDefault="0049129D" w:rsidP="009108CD">
                        <w:pPr>
                          <w:jc w:val="center"/>
                          <w:rPr>
                            <w:rFonts w:cs="Calibri"/>
                            <w:b/>
                            <w:sz w:val="20"/>
                            <w:u w:val="single"/>
                          </w:rPr>
                        </w:pPr>
                        <w:r w:rsidRPr="00AB7CF1">
                          <w:rPr>
                            <w:rFonts w:cs="Calibri"/>
                            <w:b/>
                            <w:sz w:val="20"/>
                            <w:u w:val="single"/>
                          </w:rPr>
                          <w:t>YES</w:t>
                        </w:r>
                      </w:p>
                      <w:p w14:paraId="0613F1A0" w14:textId="77777777" w:rsidR="0049129D" w:rsidRPr="00AB7CF1" w:rsidRDefault="0049129D"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46294132" w14:textId="77777777" w:rsidR="0049129D" w:rsidRPr="00AB7CF1" w:rsidRDefault="0049129D" w:rsidP="009108CD">
                        <w:pPr>
                          <w:jc w:val="center"/>
                          <w:rPr>
                            <w:rFonts w:cs="Calibri"/>
                            <w:sz w:val="20"/>
                          </w:rPr>
                        </w:pPr>
                      </w:p>
                      <w:p w14:paraId="37B6EC3D" w14:textId="77777777" w:rsidR="0049129D" w:rsidRPr="00AB7CF1" w:rsidRDefault="0049129D"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162"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11ED4274" w14:textId="77777777" w:rsidR="0049129D" w:rsidRPr="00AB7CF1" w:rsidRDefault="0049129D" w:rsidP="009108CD">
                        <w:pPr>
                          <w:jc w:val="center"/>
                          <w:rPr>
                            <w:rFonts w:cs="Calibri"/>
                            <w:b/>
                            <w:sz w:val="20"/>
                            <w:szCs w:val="20"/>
                            <w:u w:val="single"/>
                          </w:rPr>
                        </w:pPr>
                        <w:r w:rsidRPr="00AB7CF1">
                          <w:rPr>
                            <w:rFonts w:cs="Calibri"/>
                            <w:b/>
                            <w:sz w:val="20"/>
                            <w:szCs w:val="20"/>
                            <w:u w:val="single"/>
                          </w:rPr>
                          <w:t xml:space="preserve">YES </w:t>
                        </w:r>
                      </w:p>
                      <w:p w14:paraId="561B24E5" w14:textId="77777777" w:rsidR="0049129D" w:rsidRPr="00AB7CF1" w:rsidRDefault="0049129D"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A634D57" w14:textId="77777777" w:rsidR="0049129D" w:rsidRPr="00AB7CF1" w:rsidRDefault="0049129D"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163"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164"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165"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166"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167"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168"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169"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170"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171"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6DE6E9B0" w14:textId="77777777" w:rsidR="006978A3" w:rsidRPr="00D5180B" w:rsidRDefault="0033010C" w:rsidP="003E2E2C">
      <w:pPr>
        <w:pBdr>
          <w:top w:val="single" w:sz="4" w:space="1" w:color="auto"/>
          <w:left w:val="single" w:sz="4" w:space="0" w:color="auto"/>
          <w:bottom w:val="single" w:sz="4" w:space="1" w:color="auto"/>
          <w:right w:val="single" w:sz="4" w:space="4" w:color="auto"/>
        </w:pBdr>
        <w:ind w:left="360"/>
        <w:rPr>
          <w:rFonts w:cs="Calibri"/>
          <w:szCs w:val="22"/>
        </w:rPr>
      </w:pPr>
      <w:r w:rsidRPr="00D5180B">
        <w:rPr>
          <w:rFonts w:cs="Times New Roman"/>
          <w:b/>
          <w:szCs w:val="22"/>
        </w:rPr>
        <w:br w:type="page"/>
      </w:r>
      <w:r w:rsidR="006D5710" w:rsidRPr="00D5180B">
        <w:rPr>
          <w:rFonts w:cs="Calibri"/>
          <w:b/>
          <w:szCs w:val="22"/>
        </w:rPr>
        <w:lastRenderedPageBreak/>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4EA0072A" w14:textId="77777777" w:rsidR="006978A3" w:rsidRPr="00D5180B" w:rsidRDefault="006978A3" w:rsidP="003E2E2C">
      <w:pPr>
        <w:pBdr>
          <w:top w:val="single" w:sz="4" w:space="1" w:color="auto"/>
          <w:left w:val="single" w:sz="4" w:space="0" w:color="auto"/>
          <w:bottom w:val="single" w:sz="4" w:space="1" w:color="auto"/>
          <w:right w:val="single" w:sz="4" w:space="4" w:color="auto"/>
        </w:pBdr>
        <w:spacing w:before="120" w:after="120"/>
        <w:ind w:left="360"/>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6C3FA468" w14:textId="77777777" w:rsidR="00BC421C" w:rsidRPr="00134BAD" w:rsidRDefault="006D5710" w:rsidP="00134BAD">
      <w:pPr>
        <w:pStyle w:val="Heading1"/>
        <w:ind w:left="630" w:hanging="450"/>
        <w:rPr>
          <w:sz w:val="32"/>
        </w:rPr>
      </w:pPr>
      <w:bookmarkStart w:id="1028" w:name="_Toc489362224"/>
      <w:r w:rsidRPr="00134BAD">
        <w:rPr>
          <w:sz w:val="22"/>
        </w:rPr>
        <w:t xml:space="preserve"> </w:t>
      </w:r>
      <w:bookmarkStart w:id="1029" w:name="_Toc8374951"/>
      <w:bookmarkStart w:id="1030" w:name="_Toc20839174"/>
      <w:r w:rsidR="00BC421C" w:rsidRPr="00134BAD">
        <w:rPr>
          <w:sz w:val="32"/>
        </w:rPr>
        <w:t xml:space="preserve">Issue: </w:t>
      </w:r>
      <w:r w:rsidR="00E86DBE" w:rsidRPr="00134BAD">
        <w:rPr>
          <w:sz w:val="32"/>
        </w:rPr>
        <w:t xml:space="preserve"> </w:t>
      </w:r>
      <w:r w:rsidR="00DD5154" w:rsidRPr="00134BAD">
        <w:rPr>
          <w:sz w:val="32"/>
        </w:rPr>
        <w:t>Harvest Equipment</w:t>
      </w:r>
      <w:r w:rsidR="003D273D" w:rsidRPr="00134BAD">
        <w:rPr>
          <w:sz w:val="32"/>
        </w:rPr>
        <w:t>,</w:t>
      </w:r>
      <w:r w:rsidR="00AB1D43" w:rsidRPr="00134BAD">
        <w:rPr>
          <w:sz w:val="32"/>
        </w:rPr>
        <w:t xml:space="preserve"> Packaging Materials</w:t>
      </w:r>
      <w:r w:rsidR="003D273D" w:rsidRPr="00134BAD">
        <w:rPr>
          <w:sz w:val="32"/>
        </w:rPr>
        <w:t>, and Buildings</w:t>
      </w:r>
      <w:r w:rsidR="00D44F6A" w:rsidRPr="00134BAD">
        <w:rPr>
          <w:sz w:val="32"/>
        </w:rPr>
        <w:t xml:space="preserve"> </w:t>
      </w:r>
      <w:r w:rsidRPr="00134BAD">
        <w:rPr>
          <w:sz w:val="32"/>
        </w:rPr>
        <w:br/>
      </w:r>
      <w:r w:rsidR="00D44F6A" w:rsidRPr="00134BAD">
        <w:rPr>
          <w:sz w:val="32"/>
        </w:rPr>
        <w:t>(Field Sanitation)</w:t>
      </w:r>
      <w:bookmarkEnd w:id="1028"/>
      <w:bookmarkEnd w:id="1029"/>
      <w:bookmarkEnd w:id="1030"/>
    </w:p>
    <w:p w14:paraId="609314ED" w14:textId="77777777" w:rsidR="00381ECD" w:rsidRPr="00D5180B" w:rsidRDefault="00BC421C" w:rsidP="003E2E2C">
      <w:pPr>
        <w:ind w:left="360"/>
        <w:rPr>
          <w:rFonts w:cs="Calibri"/>
          <w:szCs w:val="22"/>
        </w:rPr>
      </w:pPr>
      <w:r w:rsidRPr="00D5180B">
        <w:rPr>
          <w:rFonts w:cs="Calibri"/>
          <w:szCs w:val="22"/>
        </w:rPr>
        <w:t>This section addresses harvest and harvest aid equipment</w:t>
      </w:r>
      <w:r w:rsidR="00381ECD" w:rsidRPr="00D5180B">
        <w:rPr>
          <w:rFonts w:cs="Calibri"/>
          <w:szCs w:val="22"/>
        </w:rPr>
        <w:t xml:space="preserve"> and</w:t>
      </w:r>
      <w:r w:rsidR="00242F83" w:rsidRPr="00D5180B">
        <w:rPr>
          <w:rFonts w:cs="Calibri"/>
          <w:szCs w:val="22"/>
        </w:rPr>
        <w:t xml:space="preserve"> packaging materials</w:t>
      </w:r>
      <w:r w:rsidR="00381ECD" w:rsidRPr="00D5180B">
        <w:rPr>
          <w:rFonts w:cs="Calibri"/>
          <w:szCs w:val="22"/>
        </w:rPr>
        <w:t xml:space="preserve"> </w:t>
      </w:r>
      <w:r w:rsidRPr="00D5180B">
        <w:rPr>
          <w:rFonts w:cs="Calibri"/>
          <w:szCs w:val="22"/>
        </w:rPr>
        <w:t>used for lettuce/leafy greens</w:t>
      </w:r>
      <w:r w:rsidR="00242F83" w:rsidRPr="00D5180B">
        <w:rPr>
          <w:rFonts w:cs="Calibri"/>
          <w:szCs w:val="22"/>
        </w:rPr>
        <w:t xml:space="preserve"> as well as </w:t>
      </w:r>
      <w:r w:rsidR="00381ECD" w:rsidRPr="00D5180B">
        <w:rPr>
          <w:rFonts w:cs="Calibri"/>
          <w:szCs w:val="22"/>
        </w:rPr>
        <w:t xml:space="preserve">any fully- or partially-enclosed buildings used </w:t>
      </w:r>
      <w:r w:rsidR="00242F83" w:rsidRPr="00D5180B">
        <w:rPr>
          <w:rFonts w:cs="Calibri"/>
          <w:szCs w:val="22"/>
        </w:rPr>
        <w:t>to store food-contact surfaces</w:t>
      </w:r>
      <w:r w:rsidR="00381ECD" w:rsidRPr="00D5180B">
        <w:rPr>
          <w:rFonts w:cs="Calibri"/>
          <w:szCs w:val="22"/>
        </w:rPr>
        <w:t xml:space="preserve"> and packaging materials</w:t>
      </w:r>
      <w:r w:rsidR="003374F8" w:rsidRPr="00D5180B">
        <w:rPr>
          <w:rFonts w:cs="Calibri"/>
          <w:szCs w:val="22"/>
        </w:rPr>
        <w:t>.</w:t>
      </w:r>
      <w:r w:rsidRPr="00D5180B">
        <w:rPr>
          <w:rFonts w:cs="Calibri"/>
          <w:szCs w:val="22"/>
        </w:rPr>
        <w:t xml:space="preserve"> </w:t>
      </w:r>
    </w:p>
    <w:p w14:paraId="0596BEB7" w14:textId="77777777" w:rsidR="00BC421C" w:rsidRPr="00D5180B" w:rsidRDefault="00BC421C" w:rsidP="003E2E2C">
      <w:pPr>
        <w:spacing w:before="120" w:after="120"/>
        <w:ind w:left="360"/>
        <w:rPr>
          <w:rFonts w:cs="Calibri"/>
          <w:szCs w:val="22"/>
        </w:rPr>
      </w:pPr>
      <w:r w:rsidRPr="00D5180B">
        <w:rPr>
          <w:rFonts w:cs="Calibri"/>
          <w:szCs w:val="22"/>
        </w:rPr>
        <w:t>Mechanical or machine harvest has become increasingly prevalent and provides opportunity for increased surface contac</w:t>
      </w:r>
      <w:r w:rsidR="00AC4D89" w:rsidRPr="00D5180B">
        <w:rPr>
          <w:rFonts w:cs="Calibri"/>
          <w:szCs w:val="22"/>
        </w:rPr>
        <w:t>t exposure. This includes field-</w:t>
      </w:r>
      <w:r w:rsidRPr="00D5180B">
        <w:rPr>
          <w:rFonts w:cs="Calibri"/>
          <w:szCs w:val="22"/>
        </w:rPr>
        <w:t>cored lettuce operations that use various harvest equipment and aids</w:t>
      </w:r>
      <w:r w:rsidR="003374F8" w:rsidRPr="00D5180B">
        <w:rPr>
          <w:rFonts w:cs="Calibri"/>
          <w:szCs w:val="22"/>
        </w:rPr>
        <w:t xml:space="preserve">. </w:t>
      </w:r>
    </w:p>
    <w:p w14:paraId="031F1434" w14:textId="77777777" w:rsidR="00BC421C" w:rsidRPr="00D5180B" w:rsidRDefault="00BC421C" w:rsidP="00476F26">
      <w:pPr>
        <w:pStyle w:val="Heading2"/>
      </w:pPr>
      <w:bookmarkStart w:id="1031" w:name="_Toc167780389"/>
      <w:bookmarkStart w:id="1032" w:name="_Toc198619154"/>
      <w:bookmarkStart w:id="1033" w:name="_Toc443565029"/>
      <w:bookmarkStart w:id="1034" w:name="_Toc489362225"/>
      <w:bookmarkStart w:id="1035" w:name="_Toc8374952"/>
      <w:bookmarkStart w:id="1036" w:name="_Toc20839175"/>
      <w:r w:rsidRPr="00D5180B">
        <w:t>The Best Practices Are:</w:t>
      </w:r>
      <w:bookmarkEnd w:id="1031"/>
      <w:bookmarkEnd w:id="1032"/>
      <w:bookmarkEnd w:id="1033"/>
      <w:bookmarkEnd w:id="1034"/>
      <w:bookmarkEnd w:id="1035"/>
      <w:bookmarkEnd w:id="1036"/>
      <w:r w:rsidRPr="00D5180B">
        <w:t xml:space="preserve">  </w:t>
      </w:r>
    </w:p>
    <w:p w14:paraId="5A56B853" w14:textId="77777777" w:rsidR="008F656A" w:rsidRPr="00D5180B" w:rsidRDefault="008F656A" w:rsidP="00337CDE">
      <w:pPr>
        <w:numPr>
          <w:ilvl w:val="0"/>
          <w:numId w:val="25"/>
        </w:numPr>
        <w:rPr>
          <w:rFonts w:cs="Calibri"/>
          <w:szCs w:val="22"/>
        </w:rPr>
      </w:pPr>
      <w:r w:rsidRPr="00D5180B">
        <w:rPr>
          <w:rFonts w:cs="Calibri"/>
          <w:szCs w:val="22"/>
        </w:rPr>
        <w:t>Use equipment such as pallets, forklifts, tractors, and vehicles that may have contact with leafy greens in a manner that minimizes the potential for product or food contact surface contamination.</w:t>
      </w:r>
    </w:p>
    <w:p w14:paraId="4BEA3327" w14:textId="77777777" w:rsidR="00362FEC" w:rsidRPr="00D5180B" w:rsidRDefault="00362FEC" w:rsidP="00F0393F">
      <w:pPr>
        <w:pStyle w:val="ListParagraph"/>
        <w:numPr>
          <w:ilvl w:val="0"/>
          <w:numId w:val="25"/>
        </w:numPr>
        <w:spacing w:after="0"/>
        <w:rPr>
          <w:rFonts w:cs="Calibri"/>
        </w:rPr>
      </w:pPr>
      <w:r w:rsidRPr="00D5180B">
        <w:rPr>
          <w:rFonts w:cs="Calibri"/>
        </w:rPr>
        <w:t xml:space="preserve">Clean and sanitize food contact surfaces </w:t>
      </w:r>
      <w:r w:rsidR="00831D44" w:rsidRPr="00D5180B">
        <w:rPr>
          <w:rFonts w:cs="Calibri"/>
        </w:rPr>
        <w:t xml:space="preserve">on harvest equipment </w:t>
      </w:r>
      <w:r w:rsidRPr="00D5180B">
        <w:rPr>
          <w:rFonts w:cs="Calibri"/>
        </w:rPr>
        <w:t>at the end of each daily harvest</w:t>
      </w:r>
      <w:r w:rsidR="009540DD" w:rsidRPr="00D5180B">
        <w:rPr>
          <w:rFonts w:cs="Calibri"/>
        </w:rPr>
        <w:t>.</w:t>
      </w:r>
    </w:p>
    <w:p w14:paraId="72B93854" w14:textId="77777777" w:rsidR="00362FEC" w:rsidRPr="00D5180B" w:rsidRDefault="00362FEC" w:rsidP="00F0393F">
      <w:pPr>
        <w:pStyle w:val="ListParagraph"/>
        <w:numPr>
          <w:ilvl w:val="0"/>
          <w:numId w:val="25"/>
        </w:numPr>
        <w:spacing w:after="0"/>
        <w:rPr>
          <w:rFonts w:cs="Calibri"/>
        </w:rPr>
      </w:pPr>
      <w:r w:rsidRPr="00D5180B">
        <w:rPr>
          <w:rFonts w:cs="Calibri"/>
        </w:rPr>
        <w:t>Based on inspection, if necessary, rinse and sanitize food contact surfaces on harvest equipment prior to beginning daily harvest</w:t>
      </w:r>
      <w:r w:rsidR="009540DD" w:rsidRPr="00D5180B">
        <w:rPr>
          <w:rFonts w:cs="Calibri"/>
        </w:rPr>
        <w:t>.</w:t>
      </w:r>
    </w:p>
    <w:p w14:paraId="46B2F490" w14:textId="77777777" w:rsidR="00852BA6" w:rsidRPr="00D5180B" w:rsidRDefault="00852BA6" w:rsidP="00F0393F">
      <w:pPr>
        <w:pStyle w:val="ListParagraph"/>
        <w:numPr>
          <w:ilvl w:val="0"/>
          <w:numId w:val="25"/>
        </w:numPr>
        <w:spacing w:after="0"/>
        <w:rPr>
          <w:rFonts w:cs="Calibri"/>
        </w:rPr>
      </w:pPr>
      <w:r w:rsidRPr="00D5180B">
        <w:rPr>
          <w:rFonts w:cs="Calibri"/>
        </w:rPr>
        <w:t>All water u</w:t>
      </w:r>
      <w:r w:rsidR="001536AA" w:rsidRPr="00D5180B">
        <w:rPr>
          <w:rFonts w:cs="Calibri"/>
        </w:rPr>
        <w:t>tilized</w:t>
      </w:r>
      <w:r w:rsidRPr="00D5180B">
        <w:rPr>
          <w:rFonts w:cs="Calibri"/>
        </w:rPr>
        <w:t xml:space="preserve"> in cleaning and sanitizing of equipment must meet Postharvest water acceptance criteria.</w:t>
      </w:r>
    </w:p>
    <w:p w14:paraId="5A5D1080" w14:textId="77777777" w:rsidR="00362FEC" w:rsidRPr="00D5180B" w:rsidRDefault="005C5593" w:rsidP="00F0393F">
      <w:pPr>
        <w:numPr>
          <w:ilvl w:val="0"/>
          <w:numId w:val="25"/>
        </w:numPr>
        <w:ind w:left="360" w:firstLine="0"/>
        <w:rPr>
          <w:rFonts w:cs="Calibri"/>
          <w:szCs w:val="22"/>
        </w:rPr>
      </w:pPr>
      <w:r w:rsidRPr="00D5180B">
        <w:rPr>
          <w:rFonts w:cs="Calibri"/>
          <w:szCs w:val="22"/>
        </w:rPr>
        <w:t xml:space="preserve">Prepare an SOP for harvest </w:t>
      </w:r>
      <w:r w:rsidR="00DC0F23" w:rsidRPr="00D5180B">
        <w:rPr>
          <w:rFonts w:cs="Calibri"/>
          <w:szCs w:val="22"/>
        </w:rPr>
        <w:t>equipment</w:t>
      </w:r>
      <w:r w:rsidR="00615A96" w:rsidRPr="00D5180B">
        <w:rPr>
          <w:rFonts w:cs="Calibri"/>
          <w:szCs w:val="22"/>
        </w:rPr>
        <w:t xml:space="preserve"> and containers</w:t>
      </w:r>
      <w:r w:rsidR="00DC0F23" w:rsidRPr="00D5180B">
        <w:rPr>
          <w:rFonts w:cs="Calibri"/>
          <w:szCs w:val="22"/>
        </w:rPr>
        <w:t xml:space="preserve"> </w:t>
      </w:r>
      <w:r w:rsidRPr="00D5180B">
        <w:rPr>
          <w:rFonts w:cs="Calibri"/>
          <w:szCs w:val="22"/>
        </w:rPr>
        <w:t>that addresses the following:</w:t>
      </w:r>
    </w:p>
    <w:p w14:paraId="3F4EF6AF" w14:textId="77777777" w:rsidR="009540DD" w:rsidRPr="00D5180B" w:rsidRDefault="009540DD" w:rsidP="00F0393F">
      <w:pPr>
        <w:numPr>
          <w:ilvl w:val="1"/>
          <w:numId w:val="25"/>
        </w:numPr>
        <w:tabs>
          <w:tab w:val="clear" w:pos="1440"/>
          <w:tab w:val="num" w:pos="1080"/>
        </w:tabs>
        <w:ind w:left="1080"/>
        <w:rPr>
          <w:rFonts w:cs="Calibri"/>
          <w:szCs w:val="22"/>
        </w:rPr>
      </w:pPr>
      <w:r w:rsidRPr="00D5180B">
        <w:rPr>
          <w:rFonts w:cs="Calibri"/>
          <w:szCs w:val="22"/>
        </w:rPr>
        <w:t xml:space="preserve">Clean and sanitize when moving between commodities and fields </w:t>
      </w:r>
    </w:p>
    <w:p w14:paraId="535A7EE6" w14:textId="77777777" w:rsidR="005C5593" w:rsidRPr="00D5180B" w:rsidRDefault="005C5593" w:rsidP="00F0393F">
      <w:pPr>
        <w:numPr>
          <w:ilvl w:val="1"/>
          <w:numId w:val="25"/>
        </w:numPr>
        <w:tabs>
          <w:tab w:val="clear" w:pos="1440"/>
          <w:tab w:val="num" w:pos="1080"/>
        </w:tabs>
        <w:ind w:left="1080"/>
        <w:rPr>
          <w:rFonts w:cs="Calibri"/>
          <w:szCs w:val="22"/>
        </w:rPr>
      </w:pPr>
      <w:r w:rsidRPr="00D5180B">
        <w:rPr>
          <w:rFonts w:cs="Calibri"/>
          <w:szCs w:val="22"/>
        </w:rPr>
        <w:t>Daily inspection</w:t>
      </w:r>
      <w:r w:rsidR="00362FEC" w:rsidRPr="00D5180B">
        <w:rPr>
          <w:rFonts w:cs="Calibri"/>
          <w:szCs w:val="22"/>
        </w:rPr>
        <w:t>, cleaning and sanitation</w:t>
      </w:r>
    </w:p>
    <w:p w14:paraId="51C329E6" w14:textId="77777777" w:rsidR="00DC0F23" w:rsidRPr="00D5180B" w:rsidRDefault="00DC0F23" w:rsidP="00F0393F">
      <w:pPr>
        <w:numPr>
          <w:ilvl w:val="1"/>
          <w:numId w:val="25"/>
        </w:numPr>
        <w:tabs>
          <w:tab w:val="clear" w:pos="1440"/>
          <w:tab w:val="num" w:pos="1080"/>
        </w:tabs>
        <w:ind w:left="1080"/>
        <w:rPr>
          <w:rFonts w:cs="Calibri"/>
          <w:szCs w:val="22"/>
        </w:rPr>
      </w:pPr>
      <w:r w:rsidRPr="00D5180B">
        <w:rPr>
          <w:rFonts w:cs="Calibri"/>
          <w:szCs w:val="22"/>
        </w:rPr>
        <w:t>Proper cleaning,</w:t>
      </w:r>
      <w:r w:rsidR="006F52EE" w:rsidRPr="00D5180B">
        <w:rPr>
          <w:rFonts w:cs="Calibri"/>
          <w:szCs w:val="22"/>
        </w:rPr>
        <w:t xml:space="preserve"> sanitation and storage of hand-</w:t>
      </w:r>
      <w:r w:rsidRPr="00D5180B">
        <w:rPr>
          <w:rFonts w:cs="Calibri"/>
          <w:szCs w:val="22"/>
        </w:rPr>
        <w:t>harvest equipment (knives, scythes, etc.)</w:t>
      </w:r>
    </w:p>
    <w:p w14:paraId="472B4F6B" w14:textId="77777777" w:rsidR="001F4E3D" w:rsidRPr="00D5180B" w:rsidRDefault="001F4E3D" w:rsidP="00F0393F">
      <w:pPr>
        <w:numPr>
          <w:ilvl w:val="1"/>
          <w:numId w:val="25"/>
        </w:numPr>
        <w:tabs>
          <w:tab w:val="clear" w:pos="1440"/>
          <w:tab w:val="num" w:pos="1080"/>
        </w:tabs>
        <w:ind w:left="1080"/>
        <w:rPr>
          <w:rFonts w:cs="Calibri"/>
          <w:szCs w:val="22"/>
        </w:rPr>
      </w:pPr>
      <w:r w:rsidRPr="00D5180B">
        <w:rPr>
          <w:rFonts w:cs="Calibri"/>
          <w:szCs w:val="22"/>
        </w:rPr>
        <w:t>Sanitation verification</w:t>
      </w:r>
    </w:p>
    <w:p w14:paraId="6392A72B" w14:textId="77777777" w:rsidR="004F54A0" w:rsidRPr="00D5180B" w:rsidRDefault="004F54A0" w:rsidP="00F0393F">
      <w:pPr>
        <w:numPr>
          <w:ilvl w:val="1"/>
          <w:numId w:val="25"/>
        </w:numPr>
        <w:tabs>
          <w:tab w:val="clear" w:pos="1440"/>
          <w:tab w:val="num" w:pos="1080"/>
        </w:tabs>
        <w:ind w:left="1080"/>
        <w:rPr>
          <w:rFonts w:cs="Calibri"/>
          <w:szCs w:val="22"/>
        </w:rPr>
      </w:pPr>
      <w:r w:rsidRPr="00D5180B">
        <w:rPr>
          <w:rFonts w:cs="Calibri"/>
          <w:szCs w:val="22"/>
        </w:rPr>
        <w:t xml:space="preserve">Control procedures when equipment is not in use, including policy for removal of equipment from the work area or site and the use of scabbards, sheathes or other storage equipment. </w:t>
      </w:r>
    </w:p>
    <w:p w14:paraId="0C23FAA9" w14:textId="77777777" w:rsidR="005C5593" w:rsidRPr="00D5180B" w:rsidRDefault="005C5593" w:rsidP="00F0393F">
      <w:pPr>
        <w:numPr>
          <w:ilvl w:val="0"/>
          <w:numId w:val="25"/>
        </w:numPr>
        <w:ind w:left="360" w:firstLine="0"/>
        <w:rPr>
          <w:rFonts w:cs="Calibri"/>
          <w:szCs w:val="22"/>
        </w:rPr>
      </w:pPr>
      <w:r w:rsidRPr="00D5180B">
        <w:rPr>
          <w:rFonts w:cs="Calibri"/>
          <w:szCs w:val="22"/>
        </w:rPr>
        <w:t xml:space="preserve">Prepare an SOP for handling and storage of </w:t>
      </w:r>
      <w:r w:rsidR="00135088" w:rsidRPr="00D5180B">
        <w:rPr>
          <w:rFonts w:cs="Calibri"/>
          <w:szCs w:val="22"/>
        </w:rPr>
        <w:t xml:space="preserve">harvest </w:t>
      </w:r>
      <w:r w:rsidRPr="00D5180B">
        <w:rPr>
          <w:rFonts w:cs="Calibri"/>
          <w:szCs w:val="22"/>
        </w:rPr>
        <w:t>containers that addresses the following</w:t>
      </w:r>
      <w:r w:rsidR="00613C40" w:rsidRPr="00D5180B">
        <w:rPr>
          <w:rFonts w:cs="Calibri"/>
          <w:szCs w:val="22"/>
        </w:rPr>
        <w:t>:</w:t>
      </w:r>
    </w:p>
    <w:p w14:paraId="5B53D74C" w14:textId="77777777" w:rsidR="005C5593" w:rsidRPr="00D5180B" w:rsidRDefault="00700CAD" w:rsidP="00F0393F">
      <w:pPr>
        <w:numPr>
          <w:ilvl w:val="1"/>
          <w:numId w:val="25"/>
        </w:numPr>
        <w:tabs>
          <w:tab w:val="clear" w:pos="1440"/>
          <w:tab w:val="num" w:pos="1080"/>
        </w:tabs>
        <w:ind w:left="720" w:firstLine="0"/>
        <w:rPr>
          <w:rFonts w:cs="Calibri"/>
          <w:szCs w:val="22"/>
        </w:rPr>
      </w:pPr>
      <w:r w:rsidRPr="00D5180B">
        <w:rPr>
          <w:rFonts w:cs="Calibri"/>
          <w:szCs w:val="22"/>
        </w:rPr>
        <w:t>Overnight</w:t>
      </w:r>
      <w:r w:rsidR="005C5593" w:rsidRPr="00D5180B">
        <w:rPr>
          <w:rFonts w:cs="Calibri"/>
          <w:szCs w:val="22"/>
        </w:rPr>
        <w:t xml:space="preserve"> storage</w:t>
      </w:r>
    </w:p>
    <w:p w14:paraId="3A775766"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ct with the ground</w:t>
      </w:r>
    </w:p>
    <w:p w14:paraId="0F60C743"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iner assembly (RPC, fiber bin, plastic bin, etc</w:t>
      </w:r>
      <w:r w:rsidR="006C42D2" w:rsidRPr="00D5180B">
        <w:rPr>
          <w:rFonts w:cs="Calibri"/>
          <w:szCs w:val="22"/>
        </w:rPr>
        <w:t>.</w:t>
      </w:r>
      <w:r w:rsidRPr="00D5180B">
        <w:rPr>
          <w:rFonts w:cs="Calibri"/>
          <w:szCs w:val="22"/>
        </w:rPr>
        <w:t>)</w:t>
      </w:r>
    </w:p>
    <w:p w14:paraId="0EC91BB3" w14:textId="77777777" w:rsidR="005C5593" w:rsidRPr="00D5180B" w:rsidRDefault="005C5593" w:rsidP="00337CDE">
      <w:pPr>
        <w:numPr>
          <w:ilvl w:val="1"/>
          <w:numId w:val="4"/>
        </w:numPr>
        <w:tabs>
          <w:tab w:val="num" w:pos="1080"/>
        </w:tabs>
        <w:ind w:left="720" w:firstLine="0"/>
        <w:rPr>
          <w:rFonts w:cs="Calibri"/>
          <w:szCs w:val="22"/>
        </w:rPr>
      </w:pPr>
      <w:r w:rsidRPr="00D5180B">
        <w:rPr>
          <w:rFonts w:cs="Calibri"/>
          <w:szCs w:val="22"/>
        </w:rPr>
        <w:t>Damaged containers</w:t>
      </w:r>
    </w:p>
    <w:p w14:paraId="54386B02" w14:textId="77777777" w:rsidR="00047F85" w:rsidRPr="00D5180B" w:rsidRDefault="005C5593" w:rsidP="00337CDE">
      <w:pPr>
        <w:numPr>
          <w:ilvl w:val="1"/>
          <w:numId w:val="4"/>
        </w:numPr>
        <w:tabs>
          <w:tab w:val="num" w:pos="1080"/>
        </w:tabs>
        <w:ind w:left="720" w:firstLine="0"/>
        <w:rPr>
          <w:rFonts w:cs="Calibri"/>
          <w:szCs w:val="22"/>
        </w:rPr>
      </w:pPr>
      <w:r w:rsidRPr="00D5180B">
        <w:rPr>
          <w:rFonts w:cs="Calibri"/>
          <w:szCs w:val="22"/>
        </w:rPr>
        <w:t>Use of containers only as intended</w:t>
      </w:r>
    </w:p>
    <w:p w14:paraId="136E026C" w14:textId="77777777" w:rsidR="005C5593" w:rsidRPr="00D5180B" w:rsidRDefault="00DD3AC3" w:rsidP="00337CDE">
      <w:pPr>
        <w:numPr>
          <w:ilvl w:val="0"/>
          <w:numId w:val="4"/>
        </w:numPr>
        <w:ind w:left="360" w:firstLine="0"/>
        <w:rPr>
          <w:rFonts w:cs="Calibri"/>
          <w:szCs w:val="22"/>
        </w:rPr>
      </w:pPr>
      <w:r w:rsidRPr="00D5180B">
        <w:rPr>
          <w:rFonts w:cs="Calibri"/>
          <w:szCs w:val="22"/>
        </w:rPr>
        <w:t xml:space="preserve">Prepare an </w:t>
      </w:r>
      <w:r w:rsidR="005C5593" w:rsidRPr="00D5180B">
        <w:rPr>
          <w:rFonts w:cs="Calibri"/>
          <w:szCs w:val="22"/>
        </w:rPr>
        <w:t>SOP for sanitary operation of equipment</w:t>
      </w:r>
      <w:r w:rsidR="00F408EE" w:rsidRPr="00D5180B">
        <w:rPr>
          <w:rFonts w:cs="Calibri"/>
          <w:szCs w:val="22"/>
        </w:rPr>
        <w:t xml:space="preserve"> which addresses</w:t>
      </w:r>
      <w:r w:rsidR="00047D1D" w:rsidRPr="00D5180B">
        <w:rPr>
          <w:rFonts w:cs="Calibri"/>
          <w:szCs w:val="22"/>
        </w:rPr>
        <w:t xml:space="preserve"> the following</w:t>
      </w:r>
      <w:r w:rsidR="00F408EE" w:rsidRPr="00D5180B">
        <w:rPr>
          <w:rFonts w:cs="Calibri"/>
          <w:szCs w:val="22"/>
        </w:rPr>
        <w:t>:</w:t>
      </w:r>
    </w:p>
    <w:p w14:paraId="7E5FA2C7" w14:textId="77777777" w:rsidR="00F408EE" w:rsidRPr="00D5180B" w:rsidRDefault="00F408EE" w:rsidP="00F0393F">
      <w:pPr>
        <w:numPr>
          <w:ilvl w:val="0"/>
          <w:numId w:val="58"/>
        </w:numPr>
        <w:rPr>
          <w:rFonts w:cs="Calibri"/>
          <w:szCs w:val="22"/>
        </w:rPr>
      </w:pPr>
      <w:r w:rsidRPr="00D5180B">
        <w:rPr>
          <w:rFonts w:cs="Calibri"/>
          <w:szCs w:val="22"/>
        </w:rPr>
        <w:lastRenderedPageBreak/>
        <w:t>Spills and leaks</w:t>
      </w:r>
    </w:p>
    <w:p w14:paraId="35F49951" w14:textId="77777777" w:rsidR="00F408EE" w:rsidRPr="00D5180B" w:rsidRDefault="00F408EE" w:rsidP="00F0393F">
      <w:pPr>
        <w:numPr>
          <w:ilvl w:val="0"/>
          <w:numId w:val="58"/>
        </w:numPr>
        <w:rPr>
          <w:rFonts w:cs="Calibri"/>
          <w:szCs w:val="22"/>
        </w:rPr>
      </w:pPr>
      <w:r w:rsidRPr="00D5180B">
        <w:rPr>
          <w:rFonts w:cs="Calibri"/>
          <w:szCs w:val="22"/>
        </w:rPr>
        <w:t>Inoperative water sprays</w:t>
      </w:r>
    </w:p>
    <w:p w14:paraId="03AA76FF" w14:textId="77777777" w:rsidR="00F408EE" w:rsidRPr="00D5180B" w:rsidRDefault="00F408EE" w:rsidP="00F0393F">
      <w:pPr>
        <w:numPr>
          <w:ilvl w:val="0"/>
          <w:numId w:val="58"/>
        </w:numPr>
        <w:rPr>
          <w:rFonts w:cs="Calibri"/>
          <w:szCs w:val="22"/>
        </w:rPr>
      </w:pPr>
      <w:r w:rsidRPr="00D5180B">
        <w:rPr>
          <w:rFonts w:cs="Calibri"/>
          <w:szCs w:val="22"/>
        </w:rPr>
        <w:t>Exclusion of foreign objects (including glass, plastic, metal and other debris)</w:t>
      </w:r>
    </w:p>
    <w:p w14:paraId="3DA3BB73" w14:textId="77777777" w:rsidR="00E2226C" w:rsidRPr="00D5180B" w:rsidRDefault="00E2226C" w:rsidP="00F0393F">
      <w:pPr>
        <w:numPr>
          <w:ilvl w:val="0"/>
          <w:numId w:val="58"/>
        </w:numPr>
        <w:rPr>
          <w:rFonts w:cs="Calibri"/>
          <w:szCs w:val="22"/>
        </w:rPr>
      </w:pPr>
      <w:r w:rsidRPr="00D5180B">
        <w:rPr>
          <w:rFonts w:cs="Calibri"/>
          <w:szCs w:val="22"/>
        </w:rPr>
        <w:t>Establish and implement</w:t>
      </w:r>
      <w:r w:rsidR="0038562B" w:rsidRPr="00D5180B">
        <w:rPr>
          <w:rFonts w:cs="Calibri"/>
          <w:szCs w:val="22"/>
        </w:rPr>
        <w:t xml:space="preserve"> maintenance,</w:t>
      </w:r>
      <w:r w:rsidRPr="00D5180B">
        <w:rPr>
          <w:rFonts w:cs="Calibri"/>
          <w:szCs w:val="22"/>
        </w:rPr>
        <w:t xml:space="preserve"> cleaning</w:t>
      </w:r>
      <w:r w:rsidR="0038562B" w:rsidRPr="00D5180B">
        <w:rPr>
          <w:rFonts w:cs="Calibri"/>
          <w:szCs w:val="22"/>
        </w:rPr>
        <w:t>,</w:t>
      </w:r>
      <w:r w:rsidRPr="00D5180B">
        <w:rPr>
          <w:rFonts w:cs="Calibri"/>
          <w:szCs w:val="22"/>
        </w:rPr>
        <w:t xml:space="preserve"> and sanitation schedules for containers</w:t>
      </w:r>
      <w:r w:rsidR="00763CB8" w:rsidRPr="00D5180B">
        <w:rPr>
          <w:rFonts w:cs="Calibri"/>
          <w:szCs w:val="22"/>
        </w:rPr>
        <w:t xml:space="preserve"> and equipment </w:t>
      </w:r>
      <w:r w:rsidRPr="00D5180B">
        <w:rPr>
          <w:rFonts w:cs="Calibri"/>
          <w:szCs w:val="22"/>
        </w:rPr>
        <w:t>used in hydration.</w:t>
      </w:r>
    </w:p>
    <w:p w14:paraId="4D5B0810" w14:textId="77777777" w:rsidR="00845566" w:rsidRPr="00D5180B" w:rsidRDefault="00845566" w:rsidP="00F0393F">
      <w:pPr>
        <w:numPr>
          <w:ilvl w:val="0"/>
          <w:numId w:val="58"/>
        </w:numPr>
        <w:rPr>
          <w:rFonts w:cs="Calibri"/>
          <w:szCs w:val="22"/>
        </w:rPr>
      </w:pPr>
      <w:r w:rsidRPr="00D5180B">
        <w:rPr>
          <w:rFonts w:cs="Calibri"/>
          <w:szCs w:val="22"/>
        </w:rPr>
        <w:t xml:space="preserve">Establish </w:t>
      </w:r>
      <w:r w:rsidR="00A647AF" w:rsidRPr="00D5180B">
        <w:rPr>
          <w:rFonts w:cs="Calibri"/>
          <w:szCs w:val="22"/>
        </w:rPr>
        <w:t>and implement procedures for</w:t>
      </w:r>
      <w:r w:rsidRPr="00D5180B">
        <w:rPr>
          <w:rFonts w:cs="Calibri"/>
          <w:szCs w:val="22"/>
        </w:rPr>
        <w:t xml:space="preserve"> the storage and control of water tanks and equipment used for hydration when not in use.</w:t>
      </w:r>
    </w:p>
    <w:p w14:paraId="38512D1F" w14:textId="77777777" w:rsidR="00E2226C" w:rsidRPr="00D5180B" w:rsidRDefault="00E2226C" w:rsidP="00F0393F">
      <w:pPr>
        <w:numPr>
          <w:ilvl w:val="0"/>
          <w:numId w:val="58"/>
        </w:numPr>
        <w:rPr>
          <w:rFonts w:cs="Calibri"/>
          <w:szCs w:val="22"/>
        </w:rPr>
      </w:pPr>
      <w:r w:rsidRPr="00D5180B">
        <w:rPr>
          <w:rFonts w:cs="Calibri"/>
          <w:szCs w:val="22"/>
        </w:rPr>
        <w:t>Maintain logs documenting cleaning and sanitation</w:t>
      </w:r>
      <w:del w:id="1037" w:author="Susan" w:date="2020-03-13T14:23:00Z">
        <w:r w:rsidRPr="00D5180B" w:rsidDel="00DF0CFD">
          <w:rPr>
            <w:rFonts w:cs="Calibri"/>
            <w:szCs w:val="22"/>
          </w:rPr>
          <w:delText>,</w:delText>
        </w:r>
      </w:del>
      <w:r w:rsidRPr="00D5180B">
        <w:rPr>
          <w:rFonts w:cs="Calibri"/>
          <w:szCs w:val="22"/>
        </w:rPr>
        <w:t xml:space="preserve"> and retain these records for at least two years.</w:t>
      </w:r>
      <w:r w:rsidR="00845566" w:rsidRPr="00D5180B">
        <w:rPr>
          <w:rFonts w:cs="Calibri"/>
          <w:szCs w:val="22"/>
        </w:rPr>
        <w:t xml:space="preserve"> </w:t>
      </w:r>
    </w:p>
    <w:p w14:paraId="1D3CD9E7" w14:textId="77777777" w:rsidR="00BC421C" w:rsidRPr="00D5180B" w:rsidRDefault="00BC421C" w:rsidP="00337CDE">
      <w:pPr>
        <w:numPr>
          <w:ilvl w:val="0"/>
          <w:numId w:val="4"/>
        </w:numPr>
        <w:spacing w:before="120" w:after="120"/>
        <w:ind w:left="360" w:firstLine="0"/>
        <w:rPr>
          <w:rFonts w:cs="Calibri"/>
          <w:szCs w:val="22"/>
        </w:rPr>
      </w:pPr>
      <w:r w:rsidRPr="00D5180B">
        <w:rPr>
          <w:rFonts w:cs="Calibri"/>
          <w:szCs w:val="22"/>
        </w:rPr>
        <w:t xml:space="preserve">Establish </w:t>
      </w:r>
      <w:r w:rsidR="0046647F" w:rsidRPr="00D5180B">
        <w:rPr>
          <w:rFonts w:cs="Calibri"/>
          <w:szCs w:val="22"/>
        </w:rPr>
        <w:t xml:space="preserve">and implement </w:t>
      </w:r>
      <w:r w:rsidRPr="00D5180B">
        <w:rPr>
          <w:rFonts w:cs="Calibri"/>
          <w:szCs w:val="22"/>
        </w:rPr>
        <w:t>appropriate measures that reduce</w:t>
      </w:r>
      <w:r w:rsidR="003D4F2A" w:rsidRPr="00D5180B">
        <w:rPr>
          <w:rFonts w:cs="Calibri"/>
          <w:szCs w:val="22"/>
        </w:rPr>
        <w:t xml:space="preserve"> and </w:t>
      </w:r>
      <w:r w:rsidRPr="00D5180B">
        <w:rPr>
          <w:rFonts w:cs="Calibri"/>
          <w:szCs w:val="22"/>
        </w:rPr>
        <w:t>control the potential introduction of human pathogens at the cut surface during and after mechanical harvest operations</w:t>
      </w:r>
      <w:r w:rsidR="003374F8" w:rsidRPr="00D5180B">
        <w:rPr>
          <w:rFonts w:cs="Calibri"/>
          <w:szCs w:val="22"/>
        </w:rPr>
        <w:t xml:space="preserve">. </w:t>
      </w:r>
      <w:r w:rsidR="0094428F" w:rsidRPr="00D5180B">
        <w:rPr>
          <w:rFonts w:cs="Calibri"/>
          <w:szCs w:val="22"/>
        </w:rPr>
        <w:t>Due to the cut surface being more vulnerable to microbial contamination, this best practice is extremely important</w:t>
      </w:r>
      <w:r w:rsidR="005A1668" w:rsidRPr="00D5180B">
        <w:rPr>
          <w:rFonts w:cs="Calibri"/>
          <w:szCs w:val="22"/>
        </w:rPr>
        <w:t>. Take</w:t>
      </w:r>
      <w:r w:rsidR="0094428F" w:rsidRPr="00D5180B">
        <w:rPr>
          <w:rFonts w:cs="Calibri"/>
          <w:szCs w:val="22"/>
        </w:rPr>
        <w:t xml:space="preserve"> all practical means to reduce the possibility of introduction of contamination at this process step.</w:t>
      </w:r>
    </w:p>
    <w:p w14:paraId="42802C03" w14:textId="77777777" w:rsidR="00B14F08" w:rsidRPr="00D5180B" w:rsidRDefault="00BC421C" w:rsidP="00337CDE">
      <w:pPr>
        <w:numPr>
          <w:ilvl w:val="0"/>
          <w:numId w:val="4"/>
        </w:numPr>
        <w:spacing w:before="120" w:after="120"/>
        <w:ind w:left="360" w:firstLine="0"/>
        <w:rPr>
          <w:rFonts w:cs="Calibri"/>
          <w:szCs w:val="22"/>
        </w:rPr>
      </w:pPr>
      <w:r w:rsidRPr="00D5180B">
        <w:rPr>
          <w:rFonts w:cs="Calibri"/>
          <w:szCs w:val="22"/>
        </w:rPr>
        <w:t xml:space="preserve">If re-circulated rinse or antioxidant solutions are used on the cut surface, </w:t>
      </w:r>
      <w:r w:rsidR="00CA3481" w:rsidRPr="00D5180B">
        <w:rPr>
          <w:rFonts w:cs="Calibri"/>
          <w:szCs w:val="22"/>
        </w:rPr>
        <w:t xml:space="preserve">take all practicable precautions to prevent them from </w:t>
      </w:r>
      <w:r w:rsidRPr="00D5180B">
        <w:rPr>
          <w:rFonts w:cs="Calibri"/>
          <w:szCs w:val="22"/>
        </w:rPr>
        <w:t>becom</w:t>
      </w:r>
      <w:r w:rsidR="00CA3481" w:rsidRPr="00D5180B">
        <w:rPr>
          <w:rFonts w:cs="Calibri"/>
          <w:szCs w:val="22"/>
        </w:rPr>
        <w:t>ing</w:t>
      </w:r>
      <w:r w:rsidRPr="00D5180B">
        <w:rPr>
          <w:rFonts w:cs="Calibri"/>
          <w:szCs w:val="22"/>
        </w:rPr>
        <w:t xml:space="preserve"> a source of contamination</w:t>
      </w:r>
      <w:r w:rsidR="008C04F6" w:rsidRPr="00D5180B">
        <w:rPr>
          <w:rFonts w:cs="Calibri"/>
          <w:szCs w:val="22"/>
        </w:rPr>
        <w:t xml:space="preserve">. </w:t>
      </w:r>
    </w:p>
    <w:p w14:paraId="4A2558AA" w14:textId="77777777" w:rsidR="001720A7" w:rsidRPr="00D5180B" w:rsidRDefault="001720A7" w:rsidP="00337CDE">
      <w:pPr>
        <w:numPr>
          <w:ilvl w:val="0"/>
          <w:numId w:val="4"/>
        </w:numPr>
        <w:ind w:left="360" w:firstLine="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15C748FA" w14:textId="77777777" w:rsidR="008F3E3E" w:rsidRPr="00D5180B" w:rsidRDefault="008F3E3E" w:rsidP="00F0393F">
      <w:pPr>
        <w:numPr>
          <w:ilvl w:val="0"/>
          <w:numId w:val="57"/>
        </w:numPr>
        <w:rPr>
          <w:rFonts w:cs="Calibri"/>
          <w:szCs w:val="22"/>
        </w:rPr>
      </w:pPr>
      <w:r w:rsidRPr="00D5180B">
        <w:rPr>
          <w:rFonts w:cs="Calibri"/>
          <w:szCs w:val="22"/>
        </w:rPr>
        <w:t>Accurate and precise as necessary and appropriate for their intended use</w:t>
      </w:r>
    </w:p>
    <w:p w14:paraId="194762C8" w14:textId="77777777" w:rsidR="001720A7" w:rsidRPr="00D5180B" w:rsidRDefault="001720A7" w:rsidP="00F0393F">
      <w:pPr>
        <w:numPr>
          <w:ilvl w:val="0"/>
          <w:numId w:val="57"/>
        </w:numPr>
        <w:rPr>
          <w:rFonts w:cs="Calibri"/>
          <w:szCs w:val="22"/>
        </w:rPr>
      </w:pPr>
      <w:r w:rsidRPr="00D5180B">
        <w:rPr>
          <w:rFonts w:cs="Calibri"/>
          <w:szCs w:val="22"/>
        </w:rPr>
        <w:t>Adequately maintained; and</w:t>
      </w:r>
    </w:p>
    <w:p w14:paraId="62A562D4" w14:textId="77777777" w:rsidR="001720A7" w:rsidRPr="00D5180B" w:rsidRDefault="001720A7" w:rsidP="00F0393F">
      <w:pPr>
        <w:numPr>
          <w:ilvl w:val="0"/>
          <w:numId w:val="57"/>
        </w:numPr>
        <w:rPr>
          <w:rFonts w:cs="Calibri"/>
          <w:szCs w:val="22"/>
        </w:rPr>
      </w:pPr>
      <w:r w:rsidRPr="00D5180B">
        <w:rPr>
          <w:rFonts w:cs="Calibri"/>
          <w:szCs w:val="22"/>
        </w:rPr>
        <w:t>Adequate in number for their designated uses.</w:t>
      </w:r>
    </w:p>
    <w:p w14:paraId="7DCD467D" w14:textId="77777777" w:rsidR="0051052B" w:rsidRPr="00D5180B" w:rsidRDefault="0051052B" w:rsidP="00337CDE">
      <w:pPr>
        <w:numPr>
          <w:ilvl w:val="0"/>
          <w:numId w:val="4"/>
        </w:numPr>
        <w:ind w:left="360" w:firstLine="0"/>
        <w:rPr>
          <w:rFonts w:cs="Calibri"/>
          <w:szCs w:val="22"/>
        </w:rPr>
      </w:pPr>
      <w:r w:rsidRPr="00D5180B">
        <w:rPr>
          <w:rFonts w:cs="Calibri"/>
          <w:szCs w:val="22"/>
        </w:rPr>
        <w:t xml:space="preserve">Convey, store, and dispose of trash, litter, and waste to: </w:t>
      </w:r>
    </w:p>
    <w:p w14:paraId="471623B1" w14:textId="77777777" w:rsidR="0051052B" w:rsidRPr="00D5180B" w:rsidRDefault="0051052B" w:rsidP="00F0393F">
      <w:pPr>
        <w:numPr>
          <w:ilvl w:val="0"/>
          <w:numId w:val="56"/>
        </w:numPr>
        <w:rPr>
          <w:rFonts w:cs="Calibri"/>
          <w:szCs w:val="22"/>
        </w:rPr>
      </w:pPr>
      <w:r w:rsidRPr="00D5180B">
        <w:rPr>
          <w:rFonts w:cs="Calibri"/>
          <w:szCs w:val="22"/>
        </w:rPr>
        <w:t xml:space="preserve">Minimize the potential to attract and harbor pests. </w:t>
      </w:r>
    </w:p>
    <w:p w14:paraId="376427ED" w14:textId="77777777" w:rsidR="0051052B" w:rsidRPr="00D5180B" w:rsidRDefault="0051052B" w:rsidP="00F0393F">
      <w:pPr>
        <w:numPr>
          <w:ilvl w:val="0"/>
          <w:numId w:val="56"/>
        </w:numPr>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185C74C9" w14:textId="77777777" w:rsidR="00BC421C" w:rsidRPr="00D5180B" w:rsidRDefault="00BC421C" w:rsidP="00337CDE">
      <w:pPr>
        <w:numPr>
          <w:ilvl w:val="0"/>
          <w:numId w:val="4"/>
        </w:numPr>
        <w:ind w:left="360" w:firstLine="0"/>
        <w:rPr>
          <w:rFonts w:cs="Calibri"/>
          <w:szCs w:val="22"/>
        </w:rPr>
      </w:pPr>
      <w:r w:rsidRPr="00D5180B">
        <w:rPr>
          <w:rFonts w:cs="Calibri"/>
          <w:szCs w:val="22"/>
        </w:rPr>
        <w:t>Design equipment</w:t>
      </w:r>
      <w:r w:rsidR="00D7709D" w:rsidRPr="00D5180B">
        <w:rPr>
          <w:rFonts w:cs="Calibri"/>
          <w:szCs w:val="22"/>
        </w:rPr>
        <w:t xml:space="preserve"> and tools</w:t>
      </w:r>
      <w:r w:rsidRPr="00D5180B">
        <w:rPr>
          <w:rFonts w:cs="Calibri"/>
          <w:szCs w:val="22"/>
        </w:rPr>
        <w:t xml:space="preserve"> to facilitate cleaning by </w:t>
      </w:r>
      <w:r w:rsidR="00C5013B" w:rsidRPr="00D5180B">
        <w:rPr>
          <w:rFonts w:cs="Calibri"/>
          <w:szCs w:val="22"/>
        </w:rPr>
        <w:t>using</w:t>
      </w:r>
      <w:r w:rsidRPr="00D5180B">
        <w:rPr>
          <w:rFonts w:cs="Calibri"/>
          <w:szCs w:val="22"/>
        </w:rPr>
        <w:t xml:space="preserve"> materials and construction that facilitate cleaning </w:t>
      </w:r>
      <w:r w:rsidR="00767A92" w:rsidRPr="00D5180B">
        <w:rPr>
          <w:rFonts w:cs="Calibri"/>
          <w:szCs w:val="22"/>
        </w:rPr>
        <w:t xml:space="preserve">of non-food contact surfaces </w:t>
      </w:r>
      <w:r w:rsidRPr="00D5180B">
        <w:rPr>
          <w:rFonts w:cs="Calibri"/>
          <w:szCs w:val="22"/>
        </w:rPr>
        <w:t>and</w:t>
      </w:r>
      <w:r w:rsidR="00767A92" w:rsidRPr="00D5180B">
        <w:rPr>
          <w:rFonts w:cs="Calibri"/>
          <w:szCs w:val="22"/>
        </w:rPr>
        <w:t xml:space="preserve"> cleaning and</w:t>
      </w:r>
      <w:r w:rsidRPr="00D5180B">
        <w:rPr>
          <w:rFonts w:cs="Calibri"/>
          <w:szCs w:val="22"/>
        </w:rPr>
        <w:t xml:space="preserve"> sanitation of </w:t>
      </w:r>
      <w:r w:rsidR="00845566" w:rsidRPr="00D5180B">
        <w:rPr>
          <w:rFonts w:cs="Calibri"/>
          <w:szCs w:val="22"/>
        </w:rPr>
        <w:t xml:space="preserve">food-contact </w:t>
      </w:r>
      <w:r w:rsidRPr="00D5180B">
        <w:rPr>
          <w:rFonts w:cs="Calibri"/>
          <w:szCs w:val="22"/>
        </w:rPr>
        <w:t>surfaces</w:t>
      </w:r>
      <w:r w:rsidR="00C5013B" w:rsidRPr="00D5180B">
        <w:rPr>
          <w:rFonts w:cs="Calibri"/>
          <w:szCs w:val="22"/>
        </w:rPr>
        <w:t xml:space="preserve"> (e.g., transportation tarps, conveyor belts, etc.)</w:t>
      </w:r>
      <w:r w:rsidRPr="00D5180B">
        <w:rPr>
          <w:rFonts w:cs="Calibri"/>
          <w:szCs w:val="22"/>
        </w:rPr>
        <w:t>.</w:t>
      </w:r>
      <w:r w:rsidR="00792321" w:rsidRPr="00D5180B">
        <w:rPr>
          <w:rFonts w:cs="Calibri"/>
          <w:szCs w:val="22"/>
        </w:rPr>
        <w:t xml:space="preserve"> </w:t>
      </w:r>
    </w:p>
    <w:p w14:paraId="2DF8F3A6" w14:textId="77777777" w:rsidR="00D7709D" w:rsidRPr="00D5180B" w:rsidRDefault="008F3E3E" w:rsidP="00F0393F">
      <w:pPr>
        <w:numPr>
          <w:ilvl w:val="0"/>
          <w:numId w:val="55"/>
        </w:numPr>
        <w:rPr>
          <w:rFonts w:cs="Calibri"/>
          <w:szCs w:val="22"/>
        </w:rPr>
      </w:pPr>
      <w:r w:rsidRPr="00D5180B">
        <w:rPr>
          <w:rFonts w:cs="Calibri"/>
          <w:szCs w:val="22"/>
        </w:rPr>
        <w:t>Seams on</w:t>
      </w:r>
      <w:r w:rsidR="00D7709D" w:rsidRPr="00D5180B">
        <w:rPr>
          <w:rFonts w:cs="Calibri"/>
          <w:szCs w:val="22"/>
        </w:rPr>
        <w:t xml:space="preserve"> food-contact surfaces on equipment and tools </w:t>
      </w:r>
      <w:r w:rsidRPr="00D5180B">
        <w:rPr>
          <w:rFonts w:cs="Calibri"/>
          <w:szCs w:val="22"/>
        </w:rPr>
        <w:t>must be</w:t>
      </w:r>
      <w:r w:rsidR="00D7709D" w:rsidRPr="00D5180B">
        <w:rPr>
          <w:rFonts w:cs="Calibri"/>
          <w:szCs w:val="22"/>
        </w:rPr>
        <w:t xml:space="preserve"> smoothly bonded or </w:t>
      </w:r>
      <w:r w:rsidRPr="00D5180B">
        <w:rPr>
          <w:rFonts w:cs="Calibri"/>
          <w:szCs w:val="22"/>
        </w:rPr>
        <w:t xml:space="preserve">maintained </w:t>
      </w:r>
      <w:r w:rsidR="00D7709D" w:rsidRPr="00D5180B">
        <w:rPr>
          <w:rFonts w:cs="Calibri"/>
          <w:szCs w:val="22"/>
        </w:rPr>
        <w:t>t</w:t>
      </w:r>
      <w:r w:rsidRPr="00D5180B">
        <w:rPr>
          <w:rFonts w:cs="Calibri"/>
          <w:szCs w:val="22"/>
        </w:rPr>
        <w:t>o</w:t>
      </w:r>
      <w:r w:rsidR="00D7709D" w:rsidRPr="00D5180B">
        <w:rPr>
          <w:rFonts w:cs="Calibri"/>
          <w:szCs w:val="22"/>
        </w:rPr>
        <w:t xml:space="preserve"> minimize accumulation of dirt, filth, food particles, and organic materials</w:t>
      </w:r>
      <w:r w:rsidRPr="00D5180B">
        <w:rPr>
          <w:rFonts w:cs="Calibri"/>
          <w:szCs w:val="22"/>
        </w:rPr>
        <w:t xml:space="preserve"> and the opportunity for harborage or growth of microorganisms</w:t>
      </w:r>
      <w:r w:rsidR="00D7709D" w:rsidRPr="00D5180B">
        <w:rPr>
          <w:rFonts w:cs="Calibri"/>
          <w:szCs w:val="22"/>
        </w:rPr>
        <w:t>.</w:t>
      </w:r>
    </w:p>
    <w:p w14:paraId="42A7FCB9" w14:textId="77777777" w:rsidR="00D7709D" w:rsidRPr="00D5180B" w:rsidRDefault="00D7709D" w:rsidP="00337CDE">
      <w:pPr>
        <w:numPr>
          <w:ilvl w:val="0"/>
          <w:numId w:val="4"/>
        </w:numPr>
        <w:ind w:left="360" w:firstLine="0"/>
        <w:rPr>
          <w:rFonts w:cs="Calibri"/>
          <w:szCs w:val="22"/>
        </w:rPr>
      </w:pPr>
      <w:r w:rsidRPr="00D5180B">
        <w:rPr>
          <w:rFonts w:cs="Calibri"/>
          <w:szCs w:val="22"/>
        </w:rPr>
        <w:t xml:space="preserve">Establish policies </w:t>
      </w:r>
      <w:r w:rsidR="00A647AF" w:rsidRPr="00D5180B">
        <w:rPr>
          <w:rFonts w:cs="Calibri"/>
          <w:szCs w:val="22"/>
        </w:rPr>
        <w:t xml:space="preserve">and implement </w:t>
      </w:r>
      <w:r w:rsidRPr="00D5180B">
        <w:rPr>
          <w:rFonts w:cs="Calibri"/>
          <w:szCs w:val="22"/>
        </w:rPr>
        <w:t xml:space="preserve">sanitary design </w:t>
      </w:r>
      <w:r w:rsidR="001F2FDB" w:rsidRPr="00D5180B">
        <w:rPr>
          <w:rFonts w:cs="Calibri"/>
          <w:szCs w:val="22"/>
        </w:rPr>
        <w:t xml:space="preserve">principles </w:t>
      </w:r>
      <w:r w:rsidRPr="00D5180B">
        <w:rPr>
          <w:rFonts w:cs="Calibri"/>
          <w:szCs w:val="22"/>
        </w:rPr>
        <w:t>that facilitate frequent and thorough cleaning</w:t>
      </w:r>
      <w:r w:rsidR="009E53EC" w:rsidRPr="00D5180B">
        <w:rPr>
          <w:rFonts w:cs="Calibri"/>
          <w:szCs w:val="22"/>
        </w:rPr>
        <w:t xml:space="preserve"> of non-food-contact surfaces</w:t>
      </w:r>
      <w:r w:rsidRPr="00D5180B">
        <w:rPr>
          <w:rFonts w:cs="Calibri"/>
          <w:szCs w:val="22"/>
        </w:rPr>
        <w:t xml:space="preserve"> and</w:t>
      </w:r>
      <w:r w:rsidR="009E53EC" w:rsidRPr="00D5180B">
        <w:rPr>
          <w:rFonts w:cs="Calibri"/>
          <w:szCs w:val="22"/>
        </w:rPr>
        <w:t xml:space="preserve"> cleaning and</w:t>
      </w:r>
      <w:r w:rsidRPr="00D5180B">
        <w:rPr>
          <w:rFonts w:cs="Calibri"/>
          <w:szCs w:val="22"/>
        </w:rPr>
        <w:t xml:space="preserve"> sanitizing of </w:t>
      </w:r>
      <w:r w:rsidR="00845566" w:rsidRPr="00D5180B">
        <w:rPr>
          <w:rFonts w:cs="Calibri"/>
          <w:szCs w:val="22"/>
        </w:rPr>
        <w:t xml:space="preserve">food-contact </w:t>
      </w:r>
      <w:r w:rsidRPr="00D5180B">
        <w:rPr>
          <w:rFonts w:cs="Calibri"/>
          <w:szCs w:val="22"/>
        </w:rPr>
        <w:t xml:space="preserve">surfaces. </w:t>
      </w:r>
    </w:p>
    <w:p w14:paraId="419721BE" w14:textId="77777777" w:rsidR="009E53EC" w:rsidRPr="00D5180B" w:rsidRDefault="009E53EC" w:rsidP="00F0393F">
      <w:pPr>
        <w:numPr>
          <w:ilvl w:val="0"/>
          <w:numId w:val="54"/>
        </w:numPr>
        <w:rPr>
          <w:rFonts w:cs="Calibri"/>
          <w:szCs w:val="22"/>
        </w:rPr>
      </w:pPr>
      <w:r w:rsidRPr="00D5180B">
        <w:rPr>
          <w:rFonts w:cs="Calibri"/>
          <w:szCs w:val="22"/>
        </w:rPr>
        <w:t xml:space="preserve">Establish sanitation and/or cleaning frequency of food-contact and non-food contact surfaces of equipment, tools, and containers by developing </w:t>
      </w:r>
      <w:r w:rsidR="00D31511" w:rsidRPr="00D5180B">
        <w:rPr>
          <w:rFonts w:cs="Calibri"/>
          <w:szCs w:val="22"/>
        </w:rPr>
        <w:t xml:space="preserve">and implementing </w:t>
      </w:r>
      <w:r w:rsidRPr="00D5180B">
        <w:rPr>
          <w:rFonts w:cs="Calibri"/>
          <w:szCs w:val="22"/>
        </w:rPr>
        <w:t>Sanitation Standard Operating Procedures (SSOPs) and a sanitation schedule for machine harvest operations.</w:t>
      </w:r>
    </w:p>
    <w:p w14:paraId="5DF65C60" w14:textId="77777777" w:rsidR="009E53EC" w:rsidRPr="00D5180B" w:rsidRDefault="00BC421C" w:rsidP="00F0393F">
      <w:pPr>
        <w:numPr>
          <w:ilvl w:val="0"/>
          <w:numId w:val="54"/>
        </w:numPr>
        <w:rPr>
          <w:rFonts w:cs="Calibri"/>
          <w:szCs w:val="22"/>
        </w:rPr>
      </w:pPr>
      <w:r w:rsidRPr="00D5180B">
        <w:rPr>
          <w:rFonts w:cs="Calibri"/>
          <w:szCs w:val="22"/>
        </w:rPr>
        <w:t>Evaluate the use of cleaning verification method</w:t>
      </w:r>
      <w:r w:rsidR="00086B80" w:rsidRPr="00D5180B">
        <w:rPr>
          <w:rFonts w:cs="Calibri"/>
          <w:szCs w:val="22"/>
        </w:rPr>
        <w:t>s</w:t>
      </w:r>
      <w:r w:rsidRPr="00D5180B">
        <w:rPr>
          <w:rFonts w:cs="Calibri"/>
          <w:szCs w:val="22"/>
        </w:rPr>
        <w:t xml:space="preserve"> for harvesting equipment (e.g.</w:t>
      </w:r>
      <w:r w:rsidR="00C5013B" w:rsidRPr="00D5180B">
        <w:rPr>
          <w:rFonts w:cs="Calibri"/>
          <w:szCs w:val="22"/>
        </w:rPr>
        <w:t>,</w:t>
      </w:r>
      <w:r w:rsidRPr="00D5180B">
        <w:rPr>
          <w:rFonts w:cs="Calibri"/>
          <w:szCs w:val="22"/>
        </w:rPr>
        <w:t xml:space="preserve"> ATP test methods</w:t>
      </w:r>
      <w:r w:rsidR="00C5013B" w:rsidRPr="00D5180B">
        <w:rPr>
          <w:rFonts w:cs="Calibri"/>
          <w:szCs w:val="22"/>
        </w:rPr>
        <w:t>)</w:t>
      </w:r>
      <w:r w:rsidR="003374F8" w:rsidRPr="00D5180B">
        <w:rPr>
          <w:rFonts w:cs="Calibri"/>
          <w:szCs w:val="22"/>
        </w:rPr>
        <w:t>.</w:t>
      </w:r>
    </w:p>
    <w:p w14:paraId="4F42AD5C" w14:textId="77777777" w:rsidR="00BC421C" w:rsidRPr="00D5180B" w:rsidRDefault="009E53EC" w:rsidP="00F0393F">
      <w:pPr>
        <w:numPr>
          <w:ilvl w:val="0"/>
          <w:numId w:val="54"/>
        </w:numPr>
        <w:rPr>
          <w:rFonts w:cs="Calibri"/>
          <w:szCs w:val="22"/>
        </w:rPr>
      </w:pPr>
      <w:r w:rsidRPr="00D5180B">
        <w:rPr>
          <w:rFonts w:cs="Calibri"/>
          <w:szCs w:val="22"/>
        </w:rPr>
        <w:t xml:space="preserve">Document the date and method of cleaning and sanitizing. A supervisor or responsible party must review, date, and sign these records within a </w:t>
      </w:r>
      <w:r w:rsidR="00DC771B" w:rsidRPr="00D5180B">
        <w:rPr>
          <w:rFonts w:cs="Calibri"/>
          <w:szCs w:val="22"/>
        </w:rPr>
        <w:t xml:space="preserve">week </w:t>
      </w:r>
      <w:r w:rsidRPr="00D5180B">
        <w:rPr>
          <w:rFonts w:cs="Calibri"/>
          <w:szCs w:val="22"/>
        </w:rPr>
        <w:t xml:space="preserve">after the records are made. </w:t>
      </w:r>
    </w:p>
    <w:p w14:paraId="4C017E22" w14:textId="77777777" w:rsidR="00845566" w:rsidRPr="00D5180B" w:rsidRDefault="00845566" w:rsidP="00337CDE">
      <w:pPr>
        <w:numPr>
          <w:ilvl w:val="0"/>
          <w:numId w:val="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 xml:space="preserve">appropriate cleaning, sanitizing, storage, and handling procedures of all </w:t>
      </w:r>
      <w:r w:rsidR="008F656A" w:rsidRPr="00D5180B">
        <w:rPr>
          <w:rFonts w:cs="Calibri"/>
          <w:szCs w:val="22"/>
        </w:rPr>
        <w:t xml:space="preserve">equipment and </w:t>
      </w:r>
      <w:r w:rsidRPr="00D5180B">
        <w:rPr>
          <w:rFonts w:cs="Calibri"/>
          <w:szCs w:val="22"/>
        </w:rPr>
        <w:t>food-contact surfaces to reduce and control the potential for microbial cross-contamination.</w:t>
      </w:r>
    </w:p>
    <w:p w14:paraId="7050C4C7" w14:textId="77777777" w:rsidR="00B56031" w:rsidRPr="00D5180B" w:rsidRDefault="00B56031" w:rsidP="00F0393F">
      <w:pPr>
        <w:numPr>
          <w:ilvl w:val="0"/>
          <w:numId w:val="53"/>
        </w:numPr>
        <w:rPr>
          <w:rFonts w:cs="Calibri"/>
          <w:szCs w:val="22"/>
        </w:rPr>
      </w:pPr>
      <w:r w:rsidRPr="00D5180B">
        <w:rPr>
          <w:rFonts w:cs="Calibri"/>
          <w:szCs w:val="22"/>
        </w:rPr>
        <w:t xml:space="preserve">Locate equipment, tool, and container cleaning and sanitizing operations away from product and other equipment to reduce the potential for cross-contamination. </w:t>
      </w:r>
    </w:p>
    <w:p w14:paraId="6599EBBE" w14:textId="77777777" w:rsidR="00845566" w:rsidRPr="00D5180B" w:rsidRDefault="00845566" w:rsidP="00F0393F">
      <w:pPr>
        <w:numPr>
          <w:ilvl w:val="0"/>
          <w:numId w:val="52"/>
        </w:numPr>
        <w:rPr>
          <w:rFonts w:cs="Calibri"/>
          <w:szCs w:val="22"/>
        </w:rPr>
      </w:pPr>
      <w:r w:rsidRPr="00D5180B">
        <w:rPr>
          <w:rFonts w:cs="Calibri"/>
          <w:szCs w:val="22"/>
        </w:rPr>
        <w:lastRenderedPageBreak/>
        <w:t xml:space="preserve">If equipment and tool food-contact surfaces have contact with produce that is not covered by the Produce Safety Rule, </w:t>
      </w:r>
      <w:r w:rsidR="005350A4" w:rsidRPr="00D5180B">
        <w:rPr>
          <w:rFonts w:cs="Calibri"/>
          <w:szCs w:val="22"/>
        </w:rPr>
        <w:t xml:space="preserve">adequately </w:t>
      </w:r>
      <w:r w:rsidRPr="00D5180B">
        <w:rPr>
          <w:rFonts w:cs="Calibri"/>
          <w:szCs w:val="22"/>
        </w:rPr>
        <w:t xml:space="preserve">clean and sanitize before using this equipment to harvest lettuce/leafy greens. </w:t>
      </w:r>
    </w:p>
    <w:p w14:paraId="5CF5D620" w14:textId="77777777" w:rsidR="00B56031" w:rsidRPr="00D5180B" w:rsidRDefault="00B56031" w:rsidP="00337CDE">
      <w:pPr>
        <w:numPr>
          <w:ilvl w:val="0"/>
          <w:numId w:val="4"/>
        </w:numPr>
        <w:ind w:left="360" w:firstLine="0"/>
        <w:rPr>
          <w:rFonts w:cs="Calibri"/>
          <w:szCs w:val="22"/>
        </w:rPr>
      </w:pPr>
      <w:r w:rsidRPr="00D5180B">
        <w:rPr>
          <w:rFonts w:cs="Calibri"/>
          <w:szCs w:val="22"/>
        </w:rPr>
        <w:t>Use pack</w:t>
      </w:r>
      <w:r w:rsidR="009D71BF" w:rsidRPr="00D5180B">
        <w:rPr>
          <w:rFonts w:cs="Calibri"/>
          <w:szCs w:val="22"/>
        </w:rPr>
        <w:t>ag</w:t>
      </w:r>
      <w:r w:rsidRPr="00D5180B">
        <w:rPr>
          <w:rFonts w:cs="Calibri"/>
          <w:szCs w:val="22"/>
        </w:rPr>
        <w:t>ing materials that are cleanable or designed for single-use and unlikely to support the growth or transfer of bacteria.</w:t>
      </w:r>
    </w:p>
    <w:p w14:paraId="5E247E5D" w14:textId="77777777" w:rsidR="00B56031" w:rsidRPr="00D5180B" w:rsidRDefault="00B56031" w:rsidP="00337CDE">
      <w:pPr>
        <w:numPr>
          <w:ilvl w:val="0"/>
          <w:numId w:val="4"/>
        </w:numPr>
        <w:ind w:left="360" w:firstLine="0"/>
        <w:rPr>
          <w:rFonts w:cs="Calibri"/>
          <w:szCs w:val="22"/>
        </w:rPr>
      </w:pPr>
      <w:r w:rsidRPr="00D5180B">
        <w:rPr>
          <w:rFonts w:cs="Calibri"/>
          <w:szCs w:val="22"/>
        </w:rPr>
        <w:t>If pack</w:t>
      </w:r>
      <w:r w:rsidR="009D71BF" w:rsidRPr="00D5180B">
        <w:rPr>
          <w:rFonts w:cs="Calibri"/>
          <w:szCs w:val="22"/>
        </w:rPr>
        <w:t>ag</w:t>
      </w:r>
      <w:r w:rsidRPr="00D5180B">
        <w:rPr>
          <w:rFonts w:cs="Calibri"/>
          <w:szCs w:val="22"/>
        </w:rPr>
        <w:t>ing materials are reused, take steps to ensure food-contact surfaces are clean or covered with a clean liner.</w:t>
      </w:r>
    </w:p>
    <w:p w14:paraId="39108F7A" w14:textId="77777777" w:rsidR="00AB1D43" w:rsidRPr="00D5180B" w:rsidRDefault="00BC421C" w:rsidP="00337CDE">
      <w:pPr>
        <w:numPr>
          <w:ilvl w:val="0"/>
          <w:numId w:val="4"/>
        </w:numPr>
        <w:ind w:left="360" w:firstLine="0"/>
        <w:rPr>
          <w:rFonts w:cs="Calibri"/>
          <w:szCs w:val="22"/>
        </w:rPr>
      </w:pPr>
      <w:r w:rsidRPr="00D5180B">
        <w:rPr>
          <w:rFonts w:cs="Calibri"/>
          <w:szCs w:val="22"/>
        </w:rPr>
        <w:t>Establish</w:t>
      </w:r>
      <w:r w:rsidR="00A647AF" w:rsidRPr="00D5180B">
        <w:rPr>
          <w:rFonts w:cs="Calibri"/>
          <w:szCs w:val="22"/>
        </w:rPr>
        <w:t xml:space="preserve"> and implement </w:t>
      </w:r>
      <w:r w:rsidRPr="00D5180B">
        <w:rPr>
          <w:rFonts w:cs="Calibri"/>
          <w:szCs w:val="22"/>
        </w:rPr>
        <w:t>equipment</w:t>
      </w:r>
      <w:r w:rsidR="003C5734" w:rsidRPr="00D5180B">
        <w:rPr>
          <w:rFonts w:cs="Calibri"/>
          <w:szCs w:val="22"/>
        </w:rPr>
        <w:t xml:space="preserve"> and</w:t>
      </w:r>
      <w:r w:rsidR="00615A96" w:rsidRPr="00D5180B">
        <w:rPr>
          <w:rFonts w:cs="Calibri"/>
          <w:szCs w:val="22"/>
        </w:rPr>
        <w:t xml:space="preserve"> </w:t>
      </w:r>
      <w:r w:rsidR="00AB1D43" w:rsidRPr="00D5180B">
        <w:rPr>
          <w:rFonts w:cs="Calibri"/>
          <w:szCs w:val="22"/>
        </w:rPr>
        <w:t>tool</w:t>
      </w:r>
      <w:r w:rsidRPr="00D5180B">
        <w:rPr>
          <w:rFonts w:cs="Calibri"/>
          <w:szCs w:val="22"/>
        </w:rPr>
        <w:t xml:space="preserve"> storage and control procedures </w:t>
      </w:r>
      <w:r w:rsidR="00C5013B" w:rsidRPr="00D5180B">
        <w:rPr>
          <w:rFonts w:cs="Calibri"/>
          <w:szCs w:val="22"/>
        </w:rPr>
        <w:t xml:space="preserve">to </w:t>
      </w:r>
      <w:r w:rsidRPr="00D5180B">
        <w:rPr>
          <w:rFonts w:cs="Calibri"/>
          <w:szCs w:val="22"/>
        </w:rPr>
        <w:t xml:space="preserve">minimize the potential for contamination </w:t>
      </w:r>
      <w:r w:rsidR="003C5734" w:rsidRPr="00D5180B">
        <w:rPr>
          <w:rFonts w:cs="Calibri"/>
          <w:szCs w:val="22"/>
        </w:rPr>
        <w:t xml:space="preserve">and to prevent it from attracting and harboring pests </w:t>
      </w:r>
      <w:r w:rsidRPr="00D5180B">
        <w:rPr>
          <w:rFonts w:cs="Calibri"/>
          <w:szCs w:val="22"/>
        </w:rPr>
        <w:t xml:space="preserve">when not in use. </w:t>
      </w:r>
    </w:p>
    <w:p w14:paraId="4B5CFF0E" w14:textId="77777777" w:rsidR="0033145D" w:rsidRPr="00D5180B" w:rsidRDefault="0033145D" w:rsidP="00337CDE">
      <w:pPr>
        <w:numPr>
          <w:ilvl w:val="0"/>
          <w:numId w:val="4"/>
        </w:numPr>
        <w:ind w:left="360" w:firstLine="0"/>
        <w:rPr>
          <w:rFonts w:cs="Calibri"/>
          <w:szCs w:val="22"/>
        </w:rPr>
      </w:pPr>
      <w:r w:rsidRPr="00D5180B">
        <w:rPr>
          <w:rFonts w:cs="Calibri"/>
          <w:szCs w:val="22"/>
        </w:rPr>
        <w:t xml:space="preserve">Allow adequate distance for the turning and manipulation of harvest equipment to prevent </w:t>
      </w:r>
      <w:r w:rsidR="00D7709D" w:rsidRPr="00D5180B">
        <w:rPr>
          <w:rFonts w:cs="Calibri"/>
          <w:szCs w:val="22"/>
        </w:rPr>
        <w:t>cross-contamination</w:t>
      </w:r>
      <w:r w:rsidRPr="00D5180B">
        <w:rPr>
          <w:rFonts w:cs="Calibri"/>
          <w:szCs w:val="22"/>
        </w:rPr>
        <w:t xml:space="preserve"> from areas or adjacent land that may pose a risk.</w:t>
      </w:r>
    </w:p>
    <w:p w14:paraId="49B19DB8" w14:textId="77777777" w:rsidR="003D273D" w:rsidRPr="00D5180B" w:rsidRDefault="0012749A" w:rsidP="00337CDE">
      <w:pPr>
        <w:numPr>
          <w:ilvl w:val="0"/>
          <w:numId w:val="4"/>
        </w:numPr>
        <w:ind w:left="360" w:firstLine="0"/>
        <w:rPr>
          <w:rFonts w:cs="Calibri"/>
          <w:szCs w:val="22"/>
        </w:rPr>
      </w:pPr>
      <w:r w:rsidRPr="00D5180B">
        <w:rPr>
          <w:rFonts w:cs="Calibri"/>
          <w:szCs w:val="22"/>
        </w:rPr>
        <w:t>B</w:t>
      </w:r>
      <w:r w:rsidR="003D273D" w:rsidRPr="00D5180B">
        <w:rPr>
          <w:rFonts w:cs="Calibri"/>
          <w:szCs w:val="22"/>
        </w:rPr>
        <w:t>uildings must be suitable in size, construction and design to facilit</w:t>
      </w:r>
      <w:r w:rsidR="00822047" w:rsidRPr="00D5180B">
        <w:rPr>
          <w:rFonts w:cs="Calibri"/>
          <w:szCs w:val="22"/>
        </w:rPr>
        <w:t>ate</w:t>
      </w:r>
      <w:r w:rsidR="003D273D" w:rsidRPr="00D5180B">
        <w:rPr>
          <w:rFonts w:cs="Calibri"/>
          <w:szCs w:val="22"/>
        </w:rPr>
        <w:t xml:space="preserve"> </w:t>
      </w:r>
      <w:r w:rsidR="00831748" w:rsidRPr="00D5180B">
        <w:rPr>
          <w:rFonts w:cs="Calibri"/>
          <w:szCs w:val="22"/>
        </w:rPr>
        <w:t xml:space="preserve">building </w:t>
      </w:r>
      <w:r w:rsidR="003D273D" w:rsidRPr="00D5180B">
        <w:rPr>
          <w:rFonts w:cs="Calibri"/>
          <w:szCs w:val="22"/>
        </w:rPr>
        <w:t>maintenance and sanitary operations to reduce the potential for contamination of food contact surfaces with known or reasonably foreseeable hazards. Buildings must:</w:t>
      </w:r>
    </w:p>
    <w:p w14:paraId="3DFC6952" w14:textId="77777777" w:rsidR="003D273D" w:rsidRPr="00D5180B" w:rsidRDefault="003D273D" w:rsidP="00F0393F">
      <w:pPr>
        <w:pStyle w:val="ColorfulList-Accent11"/>
        <w:numPr>
          <w:ilvl w:val="0"/>
          <w:numId w:val="51"/>
        </w:numPr>
        <w:rPr>
          <w:rFonts w:eastAsia="Times New Roman" w:cs="Calibri"/>
        </w:rPr>
      </w:pPr>
      <w:r w:rsidRPr="00D5180B">
        <w:rPr>
          <w:rFonts w:eastAsia="Times New Roman" w:cs="Calibri"/>
        </w:rPr>
        <w:t xml:space="preserve">Provide sufficient space for placement of equipment and storage of </w:t>
      </w:r>
      <w:r w:rsidR="00B25519" w:rsidRPr="00D5180B">
        <w:rPr>
          <w:rFonts w:eastAsia="Times New Roman" w:cs="Calibri"/>
        </w:rPr>
        <w:t xml:space="preserve">packaging </w:t>
      </w:r>
      <w:r w:rsidRPr="00D5180B">
        <w:rPr>
          <w:rFonts w:eastAsia="Times New Roman" w:cs="Calibri"/>
        </w:rPr>
        <w:t>materials</w:t>
      </w:r>
      <w:r w:rsidR="00FB3FA6" w:rsidRPr="00D5180B">
        <w:rPr>
          <w:rFonts w:eastAsia="Times New Roman" w:cs="Calibri"/>
        </w:rPr>
        <w:t>.</w:t>
      </w:r>
    </w:p>
    <w:p w14:paraId="17614196" w14:textId="77777777" w:rsidR="003D273D" w:rsidRPr="00D5180B" w:rsidRDefault="003D228C" w:rsidP="00F0393F">
      <w:pPr>
        <w:pStyle w:val="ColorfulList-Accent11"/>
        <w:numPr>
          <w:ilvl w:val="0"/>
          <w:numId w:val="51"/>
        </w:numPr>
        <w:rPr>
          <w:rFonts w:eastAsia="Times New Roman" w:cs="Calibri"/>
        </w:rPr>
      </w:pPr>
      <w:r w:rsidRPr="00D5180B">
        <w:rPr>
          <w:rFonts w:eastAsia="Times New Roman" w:cs="Calibri"/>
        </w:rPr>
        <w:t>Take</w:t>
      </w:r>
      <w:r w:rsidR="003D273D" w:rsidRPr="00D5180B">
        <w:rPr>
          <w:rFonts w:eastAsia="Times New Roman" w:cs="Calibri"/>
        </w:rPr>
        <w:t xml:space="preserve"> proper precautions to reduce potential for contamination of food contact</w:t>
      </w:r>
      <w:r w:rsidR="00FB3FA6" w:rsidRPr="00D5180B">
        <w:rPr>
          <w:rFonts w:eastAsia="Times New Roman" w:cs="Calibri"/>
        </w:rPr>
        <w:t xml:space="preserve"> surfaces or pack</w:t>
      </w:r>
      <w:r w:rsidR="009D71BF" w:rsidRPr="00D5180B">
        <w:rPr>
          <w:rFonts w:eastAsia="Times New Roman" w:cs="Calibri"/>
        </w:rPr>
        <w:t>ag</w:t>
      </w:r>
      <w:r w:rsidR="00FB3FA6" w:rsidRPr="00D5180B">
        <w:rPr>
          <w:rFonts w:eastAsia="Times New Roman" w:cs="Calibri"/>
        </w:rPr>
        <w:t xml:space="preserve">ing materials. </w:t>
      </w:r>
      <w:r w:rsidRPr="00D5180B">
        <w:rPr>
          <w:rFonts w:eastAsia="Times New Roman" w:cs="Calibri"/>
        </w:rPr>
        <w:t>Reduce t</w:t>
      </w:r>
      <w:r w:rsidR="00FB3FA6" w:rsidRPr="00D5180B">
        <w:rPr>
          <w:rFonts w:eastAsia="Times New Roman" w:cs="Calibri"/>
        </w:rPr>
        <w:t>he potential for contamination b</w:t>
      </w:r>
      <w:r w:rsidR="002C7965" w:rsidRPr="00D5180B">
        <w:rPr>
          <w:rFonts w:eastAsia="Times New Roman" w:cs="Calibri"/>
        </w:rPr>
        <w:t>y</w:t>
      </w:r>
      <w:r w:rsidR="00FB3FA6" w:rsidRPr="00D5180B">
        <w:rPr>
          <w:rFonts w:eastAsia="Times New Roman" w:cs="Calibri"/>
        </w:rPr>
        <w:t xml:space="preserve"> effective </w:t>
      </w:r>
      <w:r w:rsidRPr="00D5180B">
        <w:rPr>
          <w:rFonts w:eastAsia="Times New Roman" w:cs="Calibri"/>
        </w:rPr>
        <w:t xml:space="preserve">building </w:t>
      </w:r>
      <w:r w:rsidR="00FB3FA6" w:rsidRPr="00D5180B">
        <w:rPr>
          <w:rFonts w:eastAsia="Times New Roman" w:cs="Calibri"/>
        </w:rPr>
        <w:t>design including the separations of operations in which contamination is likely to occur by location, time, partition, enclosed systems, or other effective means.</w:t>
      </w:r>
    </w:p>
    <w:p w14:paraId="091DE652" w14:textId="77777777" w:rsidR="003D273D" w:rsidRPr="00D5180B" w:rsidRDefault="003D273D" w:rsidP="00F0393F">
      <w:pPr>
        <w:numPr>
          <w:ilvl w:val="0"/>
          <w:numId w:val="51"/>
        </w:numPr>
        <w:rPr>
          <w:rFonts w:cs="Calibri"/>
          <w:szCs w:val="22"/>
        </w:rPr>
      </w:pPr>
      <w:r w:rsidRPr="00D5180B">
        <w:rPr>
          <w:rFonts w:cs="Calibri"/>
          <w:szCs w:val="22"/>
        </w:rPr>
        <w:t>Provide adequate drainage in all areas where water or other liquid waste is discharged on the ground or floor of the building.</w:t>
      </w:r>
    </w:p>
    <w:p w14:paraId="5B198E8F" w14:textId="77777777" w:rsidR="00FB3FA6" w:rsidRPr="00D5180B" w:rsidRDefault="00FB3FA6" w:rsidP="00F0393F">
      <w:pPr>
        <w:numPr>
          <w:ilvl w:val="0"/>
          <w:numId w:val="51"/>
        </w:numPr>
        <w:rPr>
          <w:rFonts w:cs="Calibri"/>
          <w:szCs w:val="22"/>
        </w:rPr>
      </w:pPr>
      <w:r w:rsidRPr="00D5180B">
        <w:rPr>
          <w:rFonts w:cs="Calibri"/>
          <w:szCs w:val="22"/>
        </w:rPr>
        <w:t>Prevent contamination of food-contact surfaces and pack</w:t>
      </w:r>
      <w:r w:rsidR="009D71BF" w:rsidRPr="00D5180B">
        <w:rPr>
          <w:rFonts w:cs="Calibri"/>
          <w:szCs w:val="22"/>
        </w:rPr>
        <w:t>ag</w:t>
      </w:r>
      <w:r w:rsidRPr="00D5180B">
        <w:rPr>
          <w:rFonts w:cs="Calibri"/>
          <w:szCs w:val="22"/>
        </w:rPr>
        <w:t xml:space="preserve">ing materials by </w:t>
      </w:r>
      <w:r w:rsidR="00D655FB" w:rsidRPr="00D5180B">
        <w:rPr>
          <w:rFonts w:cs="Calibri"/>
          <w:szCs w:val="22"/>
        </w:rPr>
        <w:t xml:space="preserve">protecting them from drips or condensate and </w:t>
      </w:r>
      <w:r w:rsidR="00394654" w:rsidRPr="00D5180B">
        <w:rPr>
          <w:rFonts w:cs="Calibri"/>
          <w:szCs w:val="22"/>
        </w:rPr>
        <w:t xml:space="preserve">excluding </w:t>
      </w:r>
      <w:r w:rsidRPr="00D5180B">
        <w:rPr>
          <w:rFonts w:cs="Calibri"/>
          <w:szCs w:val="22"/>
        </w:rPr>
        <w:t>pests</w:t>
      </w:r>
      <w:r w:rsidR="00394654" w:rsidRPr="00D5180B">
        <w:rPr>
          <w:rFonts w:cs="Calibri"/>
          <w:szCs w:val="22"/>
        </w:rPr>
        <w:t xml:space="preserve"> and animals</w:t>
      </w:r>
      <w:r w:rsidRPr="00D5180B">
        <w:rPr>
          <w:rFonts w:cs="Calibri"/>
          <w:szCs w:val="22"/>
        </w:rPr>
        <w:t>.</w:t>
      </w:r>
    </w:p>
    <w:p w14:paraId="7E7EFBAE" w14:textId="77777777" w:rsidR="00BC421C" w:rsidRPr="00134BAD" w:rsidRDefault="00BC421C" w:rsidP="00134BAD">
      <w:pPr>
        <w:pStyle w:val="Heading1"/>
        <w:ind w:left="720" w:hanging="540"/>
        <w:rPr>
          <w:sz w:val="32"/>
        </w:rPr>
      </w:pPr>
      <w:bookmarkStart w:id="1038" w:name="_Toc489362226"/>
      <w:bookmarkStart w:id="1039" w:name="_Toc8374953"/>
      <w:bookmarkStart w:id="1040" w:name="_Toc20839176"/>
      <w:r w:rsidRPr="00134BAD">
        <w:rPr>
          <w:sz w:val="32"/>
        </w:rPr>
        <w:t xml:space="preserve">Issue:  </w:t>
      </w:r>
      <w:r w:rsidR="0047637E" w:rsidRPr="00134BAD">
        <w:rPr>
          <w:sz w:val="32"/>
        </w:rPr>
        <w:t>Harvest Personnel</w:t>
      </w:r>
      <w:r w:rsidRPr="00134BAD">
        <w:rPr>
          <w:sz w:val="32"/>
        </w:rPr>
        <w:t xml:space="preserve"> - Direct Contact with Soil </w:t>
      </w:r>
      <w:r w:rsidR="00031861" w:rsidRPr="00134BAD">
        <w:rPr>
          <w:sz w:val="32"/>
        </w:rPr>
        <w:t xml:space="preserve">and Contaminants </w:t>
      </w:r>
      <w:r w:rsidR="00FD640C" w:rsidRPr="00134BAD">
        <w:rPr>
          <w:sz w:val="32"/>
        </w:rPr>
        <w:t>during</w:t>
      </w:r>
      <w:r w:rsidRPr="00134BAD">
        <w:rPr>
          <w:sz w:val="32"/>
        </w:rPr>
        <w:t xml:space="preserve"> Harvest</w:t>
      </w:r>
      <w:r w:rsidR="00D44F6A" w:rsidRPr="00134BAD">
        <w:rPr>
          <w:sz w:val="32"/>
        </w:rPr>
        <w:t xml:space="preserve"> (Field Sanitation)</w:t>
      </w:r>
      <w:bookmarkEnd w:id="1038"/>
      <w:bookmarkEnd w:id="1039"/>
      <w:bookmarkEnd w:id="1040"/>
    </w:p>
    <w:p w14:paraId="688A4C74" w14:textId="77777777" w:rsidR="00BC421C" w:rsidRPr="00D5180B" w:rsidRDefault="00BC421C" w:rsidP="00134BAD">
      <w:pPr>
        <w:ind w:left="180"/>
        <w:rPr>
          <w:rFonts w:cs="Calibri"/>
          <w:szCs w:val="22"/>
        </w:rPr>
      </w:pPr>
      <w:r w:rsidRPr="00D5180B">
        <w:rPr>
          <w:rFonts w:cs="Calibri"/>
          <w:szCs w:val="22"/>
        </w:rPr>
        <w:t>After manual harvest of lettuce/leafy greens, placing or stacking product on soil before the product is placed into a container may expose the product to human pathogens if the soil is contaminated</w:t>
      </w:r>
      <w:r w:rsidR="003374F8" w:rsidRPr="00D5180B">
        <w:rPr>
          <w:rFonts w:cs="Calibri"/>
          <w:szCs w:val="22"/>
        </w:rPr>
        <w:t xml:space="preserve">. </w:t>
      </w:r>
      <w:r w:rsidRPr="00D5180B">
        <w:rPr>
          <w:rFonts w:cs="Calibri"/>
          <w:szCs w:val="22"/>
        </w:rPr>
        <w:t xml:space="preserve">Research has demonstrated that microbes, including human pathogens, can readily attach to cut lettuce/leafy green surfaces </w:t>
      </w:r>
      <w:r w:rsidRPr="00D5180B">
        <w:rPr>
          <w:rFonts w:cs="Calibri"/>
          <w:szCs w:val="22"/>
        </w:rPr>
        <w:fldChar w:fldCharType="begin"/>
      </w:r>
      <w:r w:rsidR="000C292D"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000C292D" w:rsidRPr="00D5180B">
        <w:rPr>
          <w:rFonts w:cs="Calibri"/>
          <w:szCs w:val="22"/>
        </w:rPr>
        <w:t>(Takeuchi et al. 2001)</w:t>
      </w:r>
      <w:r w:rsidRPr="00D5180B">
        <w:rPr>
          <w:rFonts w:cs="Calibri"/>
          <w:szCs w:val="22"/>
        </w:rPr>
        <w:fldChar w:fldCharType="end"/>
      </w:r>
      <w:r w:rsidRPr="00D5180B">
        <w:rPr>
          <w:rFonts w:cs="Calibri"/>
          <w:szCs w:val="22"/>
        </w:rPr>
        <w:t>.</w:t>
      </w:r>
    </w:p>
    <w:p w14:paraId="1CA3DCED" w14:textId="77777777" w:rsidR="00BC421C" w:rsidRPr="00D5180B" w:rsidRDefault="00BC421C" w:rsidP="00476F26">
      <w:pPr>
        <w:pStyle w:val="Heading2"/>
      </w:pPr>
      <w:bookmarkStart w:id="1041" w:name="_Toc167780391"/>
      <w:bookmarkStart w:id="1042" w:name="_Toc198619156"/>
      <w:bookmarkStart w:id="1043" w:name="_Toc443565031"/>
      <w:bookmarkStart w:id="1044" w:name="_Toc489362227"/>
      <w:bookmarkStart w:id="1045" w:name="_Toc8374954"/>
      <w:bookmarkStart w:id="1046" w:name="_Toc20839177"/>
      <w:r w:rsidRPr="00D5180B">
        <w:t>The Best Practices Are:</w:t>
      </w:r>
      <w:bookmarkEnd w:id="1041"/>
      <w:bookmarkEnd w:id="1042"/>
      <w:bookmarkEnd w:id="1043"/>
      <w:bookmarkEnd w:id="1044"/>
      <w:bookmarkEnd w:id="1045"/>
      <w:bookmarkEnd w:id="1046"/>
    </w:p>
    <w:p w14:paraId="555F4152" w14:textId="77777777" w:rsidR="00A1351E" w:rsidRPr="00D5180B" w:rsidRDefault="00BC421C" w:rsidP="00F0393F">
      <w:pPr>
        <w:numPr>
          <w:ilvl w:val="0"/>
          <w:numId w:val="43"/>
        </w:numPr>
        <w:ind w:left="360" w:firstLine="0"/>
        <w:rPr>
          <w:rFonts w:cs="Calibri"/>
          <w:szCs w:val="22"/>
        </w:rPr>
      </w:pPr>
      <w:r w:rsidRPr="00D5180B">
        <w:rPr>
          <w:rFonts w:cs="Calibri"/>
          <w:szCs w:val="22"/>
        </w:rPr>
        <w:t>Evaluate appropriate measures that reduce</w:t>
      </w:r>
      <w:r w:rsidR="00E41CF6" w:rsidRPr="00D5180B">
        <w:rPr>
          <w:rFonts w:cs="Calibri"/>
          <w:szCs w:val="22"/>
        </w:rPr>
        <w:t xml:space="preserve"> and </w:t>
      </w:r>
      <w:r w:rsidRPr="00D5180B">
        <w:rPr>
          <w:rFonts w:cs="Calibri"/>
          <w:szCs w:val="22"/>
        </w:rPr>
        <w:t xml:space="preserve">control the potential introduction of human pathogens through soil contact at the </w:t>
      </w:r>
      <w:r w:rsidR="00023071" w:rsidRPr="00D5180B">
        <w:rPr>
          <w:rFonts w:cs="Calibri"/>
          <w:szCs w:val="22"/>
        </w:rPr>
        <w:t xml:space="preserve">leafy green </w:t>
      </w:r>
      <w:r w:rsidRPr="00D5180B">
        <w:rPr>
          <w:rFonts w:cs="Calibri"/>
          <w:szCs w:val="22"/>
        </w:rPr>
        <w:t>cut surface after harvest (e.g. frequency of knife sanitation, no placement of cut surfaces of harvested product on the soil,</w:t>
      </w:r>
      <w:r w:rsidR="00A4275B" w:rsidRPr="00D5180B">
        <w:rPr>
          <w:rFonts w:cs="Calibri"/>
          <w:szCs w:val="22"/>
        </w:rPr>
        <w:t xml:space="preserve"> </w:t>
      </w:r>
      <w:r w:rsidRPr="00D5180B">
        <w:rPr>
          <w:rFonts w:cs="Calibri"/>
          <w:szCs w:val="22"/>
        </w:rPr>
        <w:t>container sanitation, single</w:t>
      </w:r>
      <w:r w:rsidR="00255131" w:rsidRPr="00D5180B">
        <w:rPr>
          <w:rFonts w:cs="Calibri"/>
          <w:szCs w:val="22"/>
        </w:rPr>
        <w:t>-</w:t>
      </w:r>
      <w:r w:rsidRPr="00D5180B">
        <w:rPr>
          <w:rFonts w:cs="Calibri"/>
          <w:szCs w:val="22"/>
        </w:rPr>
        <w:t xml:space="preserve">use container lining, etc.). </w:t>
      </w:r>
    </w:p>
    <w:p w14:paraId="4259BCBB" w14:textId="77777777" w:rsidR="008B69C0" w:rsidRPr="00D5180B" w:rsidRDefault="008B69C0" w:rsidP="00F0393F">
      <w:pPr>
        <w:numPr>
          <w:ilvl w:val="0"/>
          <w:numId w:val="43"/>
        </w:numPr>
        <w:ind w:left="360" w:firstLine="0"/>
        <w:rPr>
          <w:rFonts w:cs="Calibri"/>
          <w:szCs w:val="22"/>
        </w:rPr>
      </w:pPr>
      <w:r w:rsidRPr="00D5180B">
        <w:rPr>
          <w:rFonts w:cs="Calibri"/>
          <w:szCs w:val="22"/>
        </w:rPr>
        <w:t xml:space="preserve">Discard and do not pack any </w:t>
      </w:r>
      <w:r w:rsidR="00255131" w:rsidRPr="00D5180B">
        <w:rPr>
          <w:rFonts w:cs="Calibri"/>
          <w:szCs w:val="22"/>
        </w:rPr>
        <w:t>lettuce/</w:t>
      </w:r>
      <w:r w:rsidRPr="00D5180B">
        <w:rPr>
          <w:rFonts w:cs="Calibri"/>
          <w:szCs w:val="22"/>
        </w:rPr>
        <w:t xml:space="preserve">leafy greens dropped on the ground during harvest. </w:t>
      </w:r>
    </w:p>
    <w:p w14:paraId="07AA38E4" w14:textId="77777777" w:rsidR="00BC421C" w:rsidRPr="00D5180B" w:rsidRDefault="002B417E" w:rsidP="00F0393F">
      <w:pPr>
        <w:numPr>
          <w:ilvl w:val="0"/>
          <w:numId w:val="43"/>
        </w:numPr>
        <w:ind w:left="360" w:firstLine="0"/>
        <w:rPr>
          <w:rFonts w:cs="Calibri"/>
          <w:szCs w:val="22"/>
        </w:rPr>
      </w:pPr>
      <w:r w:rsidRPr="00D5180B">
        <w:rPr>
          <w:rFonts w:cs="Calibri"/>
          <w:szCs w:val="22"/>
        </w:rPr>
        <w:t>Do not stack</w:t>
      </w:r>
      <w:r w:rsidR="00BC421C" w:rsidRPr="00D5180B">
        <w:rPr>
          <w:rFonts w:cs="Calibri"/>
          <w:szCs w:val="22"/>
        </w:rPr>
        <w:t xml:space="preserve"> soiled bins on top of each other</w:t>
      </w:r>
      <w:r w:rsidR="00322DBE" w:rsidRPr="00D5180B">
        <w:rPr>
          <w:rFonts w:cs="Calibri"/>
          <w:szCs w:val="22"/>
        </w:rPr>
        <w:t xml:space="preserve"> if the bottom of one bin has had direct contact with soil</w:t>
      </w:r>
      <w:r w:rsidR="00792321" w:rsidRPr="00D5180B">
        <w:rPr>
          <w:rFonts w:cs="Calibri"/>
          <w:szCs w:val="22"/>
        </w:rPr>
        <w:t xml:space="preserve"> unless a </w:t>
      </w:r>
      <w:r w:rsidR="00F0763A" w:rsidRPr="00D5180B">
        <w:rPr>
          <w:rFonts w:cs="Calibri"/>
          <w:szCs w:val="22"/>
        </w:rPr>
        <w:t>protective barrier (i.e., liner, cover, etc.)</w:t>
      </w:r>
      <w:r w:rsidR="00792321" w:rsidRPr="00D5180B">
        <w:rPr>
          <w:rFonts w:cs="Calibri"/>
          <w:szCs w:val="22"/>
        </w:rPr>
        <w:t xml:space="preserve"> is used to separate the containers</w:t>
      </w:r>
      <w:r w:rsidR="00BC421C" w:rsidRPr="00D5180B">
        <w:rPr>
          <w:rFonts w:cs="Calibri"/>
          <w:szCs w:val="22"/>
        </w:rPr>
        <w:t>.</w:t>
      </w:r>
    </w:p>
    <w:p w14:paraId="285525F9" w14:textId="77777777" w:rsidR="00031861" w:rsidRPr="00D5180B" w:rsidRDefault="001A37B9" w:rsidP="00F0393F">
      <w:pPr>
        <w:numPr>
          <w:ilvl w:val="0"/>
          <w:numId w:val="43"/>
        </w:numPr>
        <w:ind w:left="360" w:firstLine="0"/>
        <w:rPr>
          <w:rFonts w:cs="Calibri"/>
          <w:szCs w:val="22"/>
        </w:rPr>
      </w:pPr>
      <w:r w:rsidRPr="00D5180B">
        <w:rPr>
          <w:rFonts w:cs="Calibri"/>
          <w:szCs w:val="22"/>
        </w:rPr>
        <w:t>Establish</w:t>
      </w:r>
      <w:r w:rsidR="00A647AF" w:rsidRPr="00D5180B">
        <w:rPr>
          <w:rFonts w:cs="Calibri"/>
          <w:szCs w:val="22"/>
        </w:rPr>
        <w:t xml:space="preserve"> and implement</w:t>
      </w:r>
      <w:r w:rsidRPr="00D5180B">
        <w:rPr>
          <w:rFonts w:cs="Calibri"/>
          <w:szCs w:val="22"/>
        </w:rPr>
        <w:t xml:space="preserve"> a SOP for handling in-field trash and other debris including transporting it out of the field in a manner that does not pose a contamination risk.</w:t>
      </w:r>
    </w:p>
    <w:p w14:paraId="659E7C33" w14:textId="77777777" w:rsidR="00BC421C" w:rsidRPr="00134BAD" w:rsidRDefault="00BC421C" w:rsidP="00134BAD">
      <w:pPr>
        <w:pStyle w:val="Heading1"/>
        <w:ind w:left="810" w:hanging="630"/>
        <w:rPr>
          <w:sz w:val="32"/>
        </w:rPr>
      </w:pPr>
      <w:bookmarkStart w:id="1047" w:name="_Toc489362228"/>
      <w:bookmarkStart w:id="1048" w:name="_Toc8131297"/>
      <w:bookmarkStart w:id="1049" w:name="_Toc8374955"/>
      <w:bookmarkStart w:id="1050" w:name="_Toc20839178"/>
      <w:r w:rsidRPr="00134BAD">
        <w:rPr>
          <w:sz w:val="32"/>
        </w:rPr>
        <w:lastRenderedPageBreak/>
        <w:t xml:space="preserve">Issue:  </w:t>
      </w:r>
      <w:r w:rsidR="00B743C0" w:rsidRPr="00134BAD">
        <w:rPr>
          <w:sz w:val="32"/>
        </w:rPr>
        <w:t>Field</w:t>
      </w:r>
      <w:r w:rsidR="0047637E" w:rsidRPr="00134BAD">
        <w:rPr>
          <w:sz w:val="32"/>
        </w:rPr>
        <w:t xml:space="preserve"> </w:t>
      </w:r>
      <w:r w:rsidR="00706699" w:rsidRPr="00134BAD">
        <w:rPr>
          <w:sz w:val="32"/>
        </w:rPr>
        <w:t xml:space="preserve">and </w:t>
      </w:r>
      <w:r w:rsidR="008C002E" w:rsidRPr="00134BAD">
        <w:rPr>
          <w:sz w:val="32"/>
        </w:rPr>
        <w:t>Harvest</w:t>
      </w:r>
      <w:r w:rsidR="00706699" w:rsidRPr="00134BAD">
        <w:rPr>
          <w:sz w:val="32"/>
        </w:rPr>
        <w:t xml:space="preserve"> </w:t>
      </w:r>
      <w:r w:rsidR="0047637E" w:rsidRPr="00134BAD">
        <w:rPr>
          <w:sz w:val="32"/>
        </w:rPr>
        <w:t>Personnel</w:t>
      </w:r>
      <w:r w:rsidRPr="00134BAD">
        <w:rPr>
          <w:sz w:val="32"/>
        </w:rPr>
        <w:t xml:space="preserve"> - Transfer of Human Pathogens by Workers </w:t>
      </w:r>
      <w:r w:rsidR="00D44F6A" w:rsidRPr="00134BAD">
        <w:rPr>
          <w:sz w:val="32"/>
        </w:rPr>
        <w:t>(Field Sanitation)</w:t>
      </w:r>
      <w:bookmarkEnd w:id="1047"/>
      <w:bookmarkEnd w:id="1048"/>
      <w:bookmarkEnd w:id="1049"/>
      <w:bookmarkEnd w:id="1050"/>
      <w:r w:rsidR="00D44F6A" w:rsidRPr="00134BAD">
        <w:rPr>
          <w:sz w:val="32"/>
        </w:rPr>
        <w:t xml:space="preserve"> </w:t>
      </w:r>
    </w:p>
    <w:p w14:paraId="0C0F99F4" w14:textId="77777777" w:rsidR="00BC421C" w:rsidRPr="00D5180B" w:rsidRDefault="006C1F1F" w:rsidP="00134BAD">
      <w:pPr>
        <w:ind w:left="180"/>
        <w:rPr>
          <w:rFonts w:cs="Calibri"/>
          <w:szCs w:val="22"/>
        </w:rPr>
      </w:pPr>
      <w:r w:rsidRPr="00D5180B">
        <w:rPr>
          <w:rFonts w:cs="Calibri"/>
          <w:szCs w:val="22"/>
        </w:rPr>
        <w:t xml:space="preserve">It is possible </w:t>
      </w:r>
      <w:r w:rsidR="00256FB9" w:rsidRPr="00D5180B">
        <w:rPr>
          <w:rFonts w:cs="Calibri"/>
          <w:szCs w:val="22"/>
        </w:rPr>
        <w:t xml:space="preserve">for </w:t>
      </w:r>
      <w:r w:rsidRPr="00D5180B">
        <w:rPr>
          <w:rFonts w:cs="Calibri"/>
          <w:szCs w:val="22"/>
        </w:rPr>
        <w:t xml:space="preserve">persons </w:t>
      </w:r>
      <w:r w:rsidR="00256FB9" w:rsidRPr="00D5180B">
        <w:rPr>
          <w:rFonts w:cs="Calibri"/>
          <w:szCs w:val="22"/>
        </w:rPr>
        <w:t>in the field to</w:t>
      </w:r>
      <w:r w:rsidRPr="00D5180B">
        <w:rPr>
          <w:rFonts w:cs="Calibri"/>
          <w:szCs w:val="22"/>
        </w:rPr>
        <w:t xml:space="preserve"> transfer microorganisms of significant public health concern</w:t>
      </w:r>
      <w:r w:rsidR="00256FB9" w:rsidRPr="00D5180B">
        <w:rPr>
          <w:rFonts w:cs="Calibri"/>
          <w:szCs w:val="22"/>
        </w:rPr>
        <w:t xml:space="preserve"> to produce during </w:t>
      </w:r>
      <w:r w:rsidR="009F0377" w:rsidRPr="00D5180B">
        <w:rPr>
          <w:rFonts w:cs="Calibri"/>
          <w:szCs w:val="22"/>
        </w:rPr>
        <w:t xml:space="preserve">pre-harvest and </w:t>
      </w:r>
      <w:r w:rsidR="00256FB9" w:rsidRPr="00D5180B">
        <w:rPr>
          <w:rFonts w:cs="Calibri"/>
          <w:szCs w:val="22"/>
        </w:rPr>
        <w:t>harvest activities</w:t>
      </w:r>
      <w:r w:rsidRPr="00D5180B">
        <w:rPr>
          <w:rFonts w:cs="Calibri"/>
          <w:szCs w:val="22"/>
        </w:rPr>
        <w:t>.</w:t>
      </w:r>
      <w:r w:rsidR="00256FB9" w:rsidRPr="00D5180B">
        <w:rPr>
          <w:rFonts w:cs="Calibri"/>
          <w:szCs w:val="22"/>
        </w:rPr>
        <w:t xml:space="preserve"> </w:t>
      </w:r>
      <w:r w:rsidR="00AE3124" w:rsidRPr="00D5180B">
        <w:rPr>
          <w:rFonts w:cs="Calibri"/>
          <w:szCs w:val="22"/>
        </w:rPr>
        <w:t xml:space="preserve">Establish and implement preventive measures to minimize potential contamination of leafy greens </w:t>
      </w:r>
      <w:r w:rsidR="009F0377" w:rsidRPr="00D5180B">
        <w:rPr>
          <w:rFonts w:cs="Calibri"/>
          <w:szCs w:val="22"/>
        </w:rPr>
        <w:t xml:space="preserve">especially </w:t>
      </w:r>
      <w:r w:rsidR="00AE3124" w:rsidRPr="00D5180B">
        <w:rPr>
          <w:rFonts w:cs="Calibri"/>
          <w:szCs w:val="22"/>
        </w:rPr>
        <w:t>d</w:t>
      </w:r>
      <w:r w:rsidR="00C877E9" w:rsidRPr="00D5180B">
        <w:rPr>
          <w:rFonts w:cs="Calibri"/>
          <w:szCs w:val="22"/>
        </w:rPr>
        <w:t>uring harvest activities</w:t>
      </w:r>
      <w:r w:rsidR="00AE3124" w:rsidRPr="00D5180B">
        <w:rPr>
          <w:rFonts w:cs="Calibri"/>
          <w:szCs w:val="22"/>
        </w:rPr>
        <w:t xml:space="preserve"> when</w:t>
      </w:r>
      <w:r w:rsidR="00256FB9" w:rsidRPr="00D5180B">
        <w:rPr>
          <w:rFonts w:cs="Calibri"/>
          <w:szCs w:val="22"/>
        </w:rPr>
        <w:t xml:space="preserve"> each lettuce/leafy greens plant is touched/handled by harvest crews</w:t>
      </w:r>
      <w:r w:rsidR="009F0377" w:rsidRPr="00D5180B">
        <w:rPr>
          <w:rFonts w:cs="Calibri"/>
          <w:szCs w:val="22"/>
        </w:rPr>
        <w:t>.</w:t>
      </w:r>
    </w:p>
    <w:p w14:paraId="4D91EEEC" w14:textId="77777777" w:rsidR="00BC421C" w:rsidRPr="00D5180B" w:rsidRDefault="00BC421C" w:rsidP="00476F26">
      <w:pPr>
        <w:pStyle w:val="Heading2"/>
      </w:pPr>
      <w:bookmarkStart w:id="1051" w:name="_Toc167780393"/>
      <w:bookmarkStart w:id="1052" w:name="_Toc198619158"/>
      <w:bookmarkStart w:id="1053" w:name="_Toc443565033"/>
      <w:bookmarkStart w:id="1054" w:name="_Toc489362229"/>
      <w:bookmarkStart w:id="1055" w:name="_Toc8374956"/>
      <w:bookmarkStart w:id="1056" w:name="_Toc20839179"/>
      <w:r w:rsidRPr="00D5180B">
        <w:t>The Best Practices Are:</w:t>
      </w:r>
      <w:bookmarkEnd w:id="1051"/>
      <w:bookmarkEnd w:id="1052"/>
      <w:bookmarkEnd w:id="1053"/>
      <w:bookmarkEnd w:id="1054"/>
      <w:bookmarkEnd w:id="1055"/>
      <w:bookmarkEnd w:id="1056"/>
      <w:r w:rsidRPr="00D5180B">
        <w:t xml:space="preserve"> </w:t>
      </w:r>
    </w:p>
    <w:p w14:paraId="72879FEF" w14:textId="77777777" w:rsidR="0067092C" w:rsidRPr="00D5180B" w:rsidRDefault="00BC421C" w:rsidP="003E2E2C">
      <w:pPr>
        <w:numPr>
          <w:ilvl w:val="0"/>
          <w:numId w:val="7"/>
        </w:numPr>
        <w:spacing w:after="0"/>
        <w:ind w:left="360" w:firstLine="0"/>
        <w:rPr>
          <w:rFonts w:cs="Calibri"/>
          <w:szCs w:val="22"/>
        </w:rPr>
      </w:pPr>
      <w:r w:rsidRPr="00D5180B">
        <w:rPr>
          <w:rFonts w:cs="Calibri"/>
          <w:szCs w:val="22"/>
        </w:rPr>
        <w:t>Use appropriate preventive measures outlined in GAPs such as training in</w:t>
      </w:r>
      <w:r w:rsidR="0013194C" w:rsidRPr="00D5180B">
        <w:rPr>
          <w:rFonts w:cs="Calibri"/>
          <w:szCs w:val="22"/>
        </w:rPr>
        <w:t xml:space="preserve"> effective hand-</w:t>
      </w:r>
      <w:r w:rsidRPr="00D5180B">
        <w:rPr>
          <w:rFonts w:cs="Calibri"/>
          <w:szCs w:val="22"/>
        </w:rPr>
        <w:t>washing, glove use and replacement</w:t>
      </w:r>
      <w:r w:rsidR="00E41CF6" w:rsidRPr="00D5180B">
        <w:rPr>
          <w:rFonts w:cs="Calibri"/>
          <w:szCs w:val="22"/>
        </w:rPr>
        <w:t>,</w:t>
      </w:r>
      <w:r w:rsidRPr="00D5180B">
        <w:rPr>
          <w:rFonts w:cs="Calibri"/>
          <w:szCs w:val="22"/>
        </w:rPr>
        <w:t xml:space="preserve"> and mandatory use of sanitary </w:t>
      </w:r>
      <w:r w:rsidR="00047D1D" w:rsidRPr="00D5180B">
        <w:rPr>
          <w:rFonts w:cs="Calibri"/>
          <w:szCs w:val="22"/>
        </w:rPr>
        <w:t>facilities</w:t>
      </w:r>
      <w:r w:rsidRPr="00D5180B">
        <w:rPr>
          <w:rFonts w:cs="Calibri"/>
          <w:szCs w:val="22"/>
        </w:rPr>
        <w:t xml:space="preserve"> to reduce</w:t>
      </w:r>
      <w:r w:rsidR="000811EF" w:rsidRPr="00D5180B">
        <w:rPr>
          <w:rFonts w:cs="Calibri"/>
          <w:szCs w:val="22"/>
        </w:rPr>
        <w:t xml:space="preserve"> and </w:t>
      </w:r>
      <w:r w:rsidRPr="00D5180B">
        <w:rPr>
          <w:rFonts w:cs="Calibri"/>
          <w:szCs w:val="22"/>
        </w:rPr>
        <w:t>control potential contamination</w:t>
      </w:r>
      <w:r w:rsidR="00C61E46" w:rsidRPr="00D5180B">
        <w:rPr>
          <w:rFonts w:cs="Calibri"/>
          <w:szCs w:val="22"/>
        </w:rPr>
        <w:t>.</w:t>
      </w:r>
      <w:r w:rsidR="00261606" w:rsidRPr="00D5180B">
        <w:rPr>
          <w:rFonts w:cs="Calibri"/>
          <w:szCs w:val="22"/>
        </w:rPr>
        <w:t xml:space="preserve"> </w:t>
      </w:r>
    </w:p>
    <w:p w14:paraId="580F899C"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 xml:space="preserve">Establish </w:t>
      </w:r>
      <w:r w:rsidR="00A647AF" w:rsidRPr="00D5180B">
        <w:rPr>
          <w:rFonts w:cs="Calibri"/>
          <w:szCs w:val="22"/>
        </w:rPr>
        <w:t xml:space="preserve">and implement </w:t>
      </w:r>
      <w:r w:rsidRPr="00D5180B">
        <w:rPr>
          <w:rFonts w:cs="Calibri"/>
          <w:szCs w:val="22"/>
        </w:rPr>
        <w:t xml:space="preserve">a </w:t>
      </w:r>
      <w:r w:rsidR="004F54A0" w:rsidRPr="00D5180B">
        <w:rPr>
          <w:rFonts w:cs="Calibri"/>
          <w:szCs w:val="22"/>
        </w:rPr>
        <w:t xml:space="preserve">written </w:t>
      </w:r>
      <w:r w:rsidRPr="00D5180B">
        <w:rPr>
          <w:rFonts w:cs="Calibri"/>
          <w:szCs w:val="22"/>
        </w:rPr>
        <w:t xml:space="preserve">worker practices program (i.e., an SOP) </w:t>
      </w:r>
      <w:r w:rsidR="00A647AF" w:rsidRPr="00D5180B">
        <w:rPr>
          <w:rFonts w:cs="Calibri"/>
          <w:szCs w:val="22"/>
        </w:rPr>
        <w:t>for</w:t>
      </w:r>
      <w:r w:rsidRPr="00D5180B">
        <w:rPr>
          <w:rFonts w:cs="Calibri"/>
          <w:szCs w:val="22"/>
        </w:rPr>
        <w:t xml:space="preserve"> verify</w:t>
      </w:r>
      <w:r w:rsidR="00A647AF" w:rsidRPr="00D5180B">
        <w:rPr>
          <w:rFonts w:cs="Calibri"/>
          <w:szCs w:val="22"/>
        </w:rPr>
        <w:t>ing</w:t>
      </w:r>
      <w:r w:rsidRPr="00D5180B">
        <w:rPr>
          <w:rFonts w:cs="Calibri"/>
          <w:szCs w:val="22"/>
        </w:rPr>
        <w:t xml:space="preserve"> employee compliance wi</w:t>
      </w:r>
      <w:r w:rsidR="00261606" w:rsidRPr="00D5180B">
        <w:rPr>
          <w:rFonts w:cs="Calibri"/>
          <w:szCs w:val="22"/>
        </w:rPr>
        <w:t>th company food safety polic</w:t>
      </w:r>
      <w:r w:rsidR="00A647AF" w:rsidRPr="00D5180B">
        <w:rPr>
          <w:rFonts w:cs="Calibri"/>
          <w:szCs w:val="22"/>
        </w:rPr>
        <w:t>ies</w:t>
      </w:r>
      <w:r w:rsidR="00261606" w:rsidRPr="00D5180B">
        <w:rPr>
          <w:rFonts w:cs="Calibri"/>
          <w:szCs w:val="22"/>
        </w:rPr>
        <w:t xml:space="preserve">. </w:t>
      </w:r>
      <w:r w:rsidRPr="00D5180B">
        <w:rPr>
          <w:rFonts w:cs="Calibri"/>
          <w:szCs w:val="22"/>
        </w:rPr>
        <w:t xml:space="preserve">This program </w:t>
      </w:r>
      <w:r w:rsidR="00716073" w:rsidRPr="00D5180B">
        <w:rPr>
          <w:rFonts w:cs="Calibri"/>
          <w:szCs w:val="22"/>
        </w:rPr>
        <w:t xml:space="preserve">shall </w:t>
      </w:r>
      <w:r w:rsidRPr="00D5180B">
        <w:rPr>
          <w:rFonts w:cs="Calibri"/>
          <w:szCs w:val="22"/>
        </w:rPr>
        <w:t xml:space="preserve">establish the following practices for field and harvest </w:t>
      </w:r>
      <w:r w:rsidR="004F54A0" w:rsidRPr="00D5180B">
        <w:rPr>
          <w:rFonts w:cs="Calibri"/>
          <w:szCs w:val="22"/>
        </w:rPr>
        <w:t>employees as well as visitors.</w:t>
      </w:r>
    </w:p>
    <w:p w14:paraId="671F1430" w14:textId="77777777" w:rsidR="005C5593" w:rsidRPr="00D5180B" w:rsidRDefault="00BB35FA" w:rsidP="003E2E2C">
      <w:pPr>
        <w:numPr>
          <w:ilvl w:val="1"/>
          <w:numId w:val="7"/>
        </w:numPr>
        <w:tabs>
          <w:tab w:val="clear" w:pos="1440"/>
          <w:tab w:val="num" w:pos="1170"/>
        </w:tabs>
        <w:spacing w:after="0"/>
        <w:ind w:left="1170" w:hanging="450"/>
        <w:rPr>
          <w:rFonts w:cs="Calibri"/>
          <w:szCs w:val="22"/>
        </w:rPr>
      </w:pPr>
      <w:r w:rsidRPr="00D5180B">
        <w:rPr>
          <w:rFonts w:cs="Calibri"/>
          <w:szCs w:val="22"/>
        </w:rPr>
        <w:t>During growing and harvesting operations, there must be at least one</w:t>
      </w:r>
      <w:r w:rsidR="005C5593" w:rsidRPr="00D5180B">
        <w:rPr>
          <w:rFonts w:cs="Calibri"/>
          <w:szCs w:val="22"/>
        </w:rPr>
        <w:t xml:space="preserve"> individual designated as responsible for food safety</w:t>
      </w:r>
      <w:r w:rsidR="00EE72AD" w:rsidRPr="00D5180B">
        <w:rPr>
          <w:rFonts w:cs="Calibri"/>
          <w:szCs w:val="22"/>
        </w:rPr>
        <w:t xml:space="preserve"> in compliance with these best practices</w:t>
      </w:r>
      <w:r w:rsidR="00137CD8" w:rsidRPr="00D5180B">
        <w:rPr>
          <w:rFonts w:cs="Calibri"/>
          <w:szCs w:val="22"/>
        </w:rPr>
        <w:t>.</w:t>
      </w:r>
    </w:p>
    <w:p w14:paraId="2E567292" w14:textId="77777777" w:rsidR="005C5593" w:rsidRPr="00D5180B" w:rsidRDefault="001D69E3" w:rsidP="003E2E2C">
      <w:pPr>
        <w:numPr>
          <w:ilvl w:val="1"/>
          <w:numId w:val="7"/>
        </w:numPr>
        <w:tabs>
          <w:tab w:val="clear" w:pos="1440"/>
          <w:tab w:val="num" w:pos="1170"/>
        </w:tabs>
        <w:spacing w:after="0"/>
        <w:ind w:left="360" w:firstLine="360"/>
        <w:rPr>
          <w:rFonts w:cs="Calibri"/>
          <w:szCs w:val="22"/>
        </w:rPr>
      </w:pPr>
      <w:r w:rsidRPr="00D5180B">
        <w:rPr>
          <w:rFonts w:cs="Calibri"/>
          <w:szCs w:val="22"/>
        </w:rPr>
        <w:t>U</w:t>
      </w:r>
      <w:r w:rsidR="00137CD8" w:rsidRPr="00D5180B">
        <w:rPr>
          <w:rFonts w:cs="Calibri"/>
          <w:szCs w:val="22"/>
        </w:rPr>
        <w:t>se, storage, record</w:t>
      </w:r>
      <w:r w:rsidR="005C5593" w:rsidRPr="00D5180B">
        <w:rPr>
          <w:rFonts w:cs="Calibri"/>
          <w:szCs w:val="22"/>
        </w:rPr>
        <w:t>keeping, and proper labeling of chemicals</w:t>
      </w:r>
      <w:r w:rsidR="006E3BBF" w:rsidRPr="00D5180B">
        <w:rPr>
          <w:rFonts w:cs="Calibri"/>
          <w:szCs w:val="22"/>
        </w:rPr>
        <w:t>.</w:t>
      </w:r>
    </w:p>
    <w:p w14:paraId="45760B8D" w14:textId="77777777" w:rsidR="005C5593" w:rsidRPr="00D5180B" w:rsidRDefault="00570F01" w:rsidP="003E2E2C">
      <w:pPr>
        <w:numPr>
          <w:ilvl w:val="1"/>
          <w:numId w:val="7"/>
        </w:numPr>
        <w:tabs>
          <w:tab w:val="clear" w:pos="1440"/>
          <w:tab w:val="num" w:pos="1170"/>
        </w:tabs>
        <w:spacing w:after="0"/>
        <w:ind w:left="360" w:firstLine="360"/>
        <w:rPr>
          <w:rFonts w:cs="Calibri"/>
          <w:szCs w:val="22"/>
        </w:rPr>
      </w:pPr>
      <w:r w:rsidRPr="00D5180B">
        <w:rPr>
          <w:rFonts w:cs="Calibri"/>
          <w:szCs w:val="22"/>
        </w:rPr>
        <w:t>Follow and be t</w:t>
      </w:r>
      <w:r w:rsidR="005C5593" w:rsidRPr="00D5180B">
        <w:rPr>
          <w:rFonts w:cs="Calibri"/>
          <w:szCs w:val="22"/>
        </w:rPr>
        <w:t>rain</w:t>
      </w:r>
      <w:r w:rsidRPr="00D5180B">
        <w:rPr>
          <w:rFonts w:cs="Calibri"/>
          <w:szCs w:val="22"/>
        </w:rPr>
        <w:t>ed</w:t>
      </w:r>
      <w:r w:rsidR="00313891" w:rsidRPr="00D5180B">
        <w:rPr>
          <w:rFonts w:cs="Calibri"/>
          <w:szCs w:val="22"/>
        </w:rPr>
        <w:t xml:space="preserve"> in</w:t>
      </w:r>
      <w:r w:rsidR="005C5593" w:rsidRPr="00D5180B">
        <w:rPr>
          <w:rFonts w:cs="Calibri"/>
          <w:szCs w:val="22"/>
        </w:rPr>
        <w:t xml:space="preserve"> proper hygiene practices</w:t>
      </w:r>
      <w:r w:rsidR="009A42D6" w:rsidRPr="00D5180B">
        <w:rPr>
          <w:rFonts w:cs="Calibri"/>
          <w:szCs w:val="22"/>
        </w:rPr>
        <w:t xml:space="preserve"> and policies</w:t>
      </w:r>
      <w:r w:rsidRPr="00D5180B">
        <w:rPr>
          <w:rFonts w:cs="Calibri"/>
          <w:szCs w:val="22"/>
        </w:rPr>
        <w:t xml:space="preserve"> including:</w:t>
      </w:r>
    </w:p>
    <w:p w14:paraId="5CA6091F" w14:textId="77777777" w:rsidR="005C5593" w:rsidRPr="00D5180B" w:rsidRDefault="001D69E3" w:rsidP="00F0393F">
      <w:pPr>
        <w:numPr>
          <w:ilvl w:val="1"/>
          <w:numId w:val="49"/>
        </w:numPr>
        <w:spacing w:after="0"/>
        <w:rPr>
          <w:rFonts w:cs="Calibri"/>
          <w:szCs w:val="22"/>
        </w:rPr>
      </w:pPr>
      <w:r w:rsidRPr="00D5180B">
        <w:rPr>
          <w:rFonts w:cs="Calibri"/>
          <w:szCs w:val="22"/>
        </w:rPr>
        <w:t>R</w:t>
      </w:r>
      <w:r w:rsidR="005C5593" w:rsidRPr="00D5180B">
        <w:rPr>
          <w:rFonts w:cs="Calibri"/>
          <w:szCs w:val="22"/>
        </w:rPr>
        <w:t>equirements for workers to wash their hands</w:t>
      </w:r>
      <w:r w:rsidR="008F1418" w:rsidRPr="00D5180B">
        <w:rPr>
          <w:rFonts w:cs="Calibri"/>
          <w:szCs w:val="22"/>
        </w:rPr>
        <w:t xml:space="preserve"> with soap and running water</w:t>
      </w:r>
      <w:r w:rsidR="005C5593" w:rsidRPr="00D5180B">
        <w:rPr>
          <w:rFonts w:cs="Calibri"/>
          <w:szCs w:val="22"/>
        </w:rPr>
        <w:t xml:space="preserve"> before beginning or returning to work</w:t>
      </w:r>
      <w:r w:rsidR="008F1418" w:rsidRPr="00D5180B">
        <w:rPr>
          <w:rFonts w:cs="Calibri"/>
          <w:szCs w:val="22"/>
        </w:rPr>
        <w:t>, before putting on gloves, after using the toilet, as soon as practical after touching animals or any waste of animal origin, and at any other time when hands may have become contaminated.</w:t>
      </w:r>
    </w:p>
    <w:p w14:paraId="68B8CF7D" w14:textId="77777777" w:rsidR="00811C0B" w:rsidRPr="00D5180B" w:rsidRDefault="00811C0B" w:rsidP="00F0393F">
      <w:pPr>
        <w:numPr>
          <w:ilvl w:val="1"/>
          <w:numId w:val="49"/>
        </w:numPr>
        <w:spacing w:after="0"/>
        <w:rPr>
          <w:rFonts w:cs="Calibri"/>
          <w:szCs w:val="22"/>
        </w:rPr>
      </w:pPr>
      <w:r w:rsidRPr="00D5180B">
        <w:rPr>
          <w:rFonts w:cs="Calibri"/>
          <w:szCs w:val="22"/>
        </w:rPr>
        <w:t>Requirement for workers’ clothing to be clean at the start of the day and appropriate for the operation.</w:t>
      </w:r>
    </w:p>
    <w:p w14:paraId="14FCD776" w14:textId="77777777" w:rsidR="00073BC3" w:rsidRDefault="008F1418" w:rsidP="00F0393F">
      <w:pPr>
        <w:numPr>
          <w:ilvl w:val="1"/>
          <w:numId w:val="49"/>
        </w:numPr>
        <w:spacing w:after="0"/>
        <w:rPr>
          <w:rFonts w:cs="Calibri"/>
          <w:szCs w:val="22"/>
        </w:rPr>
      </w:pPr>
      <w:r w:rsidRPr="00D5180B">
        <w:rPr>
          <w:rFonts w:cs="Calibri"/>
          <w:szCs w:val="22"/>
        </w:rPr>
        <w:t xml:space="preserve">If gloves are used in handling or harvesting </w:t>
      </w:r>
      <w:r w:rsidR="00255131" w:rsidRPr="00D5180B">
        <w:rPr>
          <w:rFonts w:cs="Calibri"/>
          <w:szCs w:val="22"/>
        </w:rPr>
        <w:t>lettuce/</w:t>
      </w:r>
      <w:r w:rsidRPr="00D5180B">
        <w:rPr>
          <w:rFonts w:cs="Calibri"/>
          <w:szCs w:val="22"/>
        </w:rPr>
        <w:t xml:space="preserve">leafy greens, maintain gloves in an intact and sanitary condition and replace </w:t>
      </w:r>
      <w:r w:rsidR="00B9372C" w:rsidRPr="00D5180B">
        <w:rPr>
          <w:rFonts w:cs="Calibri"/>
          <w:szCs w:val="22"/>
        </w:rPr>
        <w:t xml:space="preserve">them </w:t>
      </w:r>
      <w:r w:rsidRPr="00D5180B">
        <w:rPr>
          <w:rFonts w:cs="Calibri"/>
          <w:szCs w:val="22"/>
        </w:rPr>
        <w:t>when no longer able to do so</w:t>
      </w:r>
      <w:r w:rsidR="008C04F6" w:rsidRPr="00D5180B">
        <w:rPr>
          <w:rFonts w:cs="Calibri"/>
          <w:szCs w:val="22"/>
        </w:rPr>
        <w:t xml:space="preserve">. </w:t>
      </w:r>
    </w:p>
    <w:p w14:paraId="42E296AB" w14:textId="77777777" w:rsidR="00E91625" w:rsidRPr="00D5180B" w:rsidRDefault="00E91625" w:rsidP="00F0393F">
      <w:pPr>
        <w:numPr>
          <w:ilvl w:val="1"/>
          <w:numId w:val="49"/>
        </w:numPr>
        <w:spacing w:after="0"/>
        <w:rPr>
          <w:rFonts w:cs="Calibri"/>
          <w:szCs w:val="22"/>
        </w:rPr>
      </w:pPr>
      <w:r w:rsidRPr="00D5180B">
        <w:rPr>
          <w:rFonts w:cs="Calibri"/>
          <w:szCs w:val="22"/>
        </w:rPr>
        <w:t>Avoiding contact with any animals.</w:t>
      </w:r>
    </w:p>
    <w:p w14:paraId="09BAFEEF" w14:textId="77777777" w:rsidR="005C5593" w:rsidRPr="00D5180B" w:rsidRDefault="001D69E3" w:rsidP="00F0393F">
      <w:pPr>
        <w:numPr>
          <w:ilvl w:val="1"/>
          <w:numId w:val="50"/>
        </w:numPr>
        <w:spacing w:after="0"/>
        <w:rPr>
          <w:rFonts w:cs="Calibri"/>
          <w:szCs w:val="22"/>
        </w:rPr>
      </w:pPr>
      <w:r w:rsidRPr="00D5180B">
        <w:rPr>
          <w:rFonts w:cs="Calibri"/>
          <w:szCs w:val="22"/>
        </w:rPr>
        <w:t>C</w:t>
      </w:r>
      <w:r w:rsidR="005C5593" w:rsidRPr="00D5180B">
        <w:rPr>
          <w:rFonts w:cs="Calibri"/>
          <w:szCs w:val="22"/>
        </w:rPr>
        <w:t>onfinement of smoking, eating</w:t>
      </w:r>
      <w:r w:rsidR="00137CD8" w:rsidRPr="00D5180B">
        <w:rPr>
          <w:rFonts w:cs="Calibri"/>
          <w:szCs w:val="22"/>
        </w:rPr>
        <w:t>,</w:t>
      </w:r>
      <w:r w:rsidR="005C5593" w:rsidRPr="00D5180B">
        <w:rPr>
          <w:rFonts w:cs="Calibri"/>
          <w:szCs w:val="22"/>
        </w:rPr>
        <w:t xml:space="preserve"> and drinking </w:t>
      </w:r>
      <w:r w:rsidR="000D477F" w:rsidRPr="00D5180B">
        <w:rPr>
          <w:rFonts w:cs="Calibri"/>
          <w:szCs w:val="22"/>
        </w:rPr>
        <w:t xml:space="preserve">of beverages other than water </w:t>
      </w:r>
      <w:r w:rsidR="005C5593" w:rsidRPr="00D5180B">
        <w:rPr>
          <w:rFonts w:cs="Calibri"/>
          <w:szCs w:val="22"/>
        </w:rPr>
        <w:t>to designated areas</w:t>
      </w:r>
      <w:r w:rsidR="000D477F" w:rsidRPr="00D5180B">
        <w:rPr>
          <w:rFonts w:cs="Calibri"/>
          <w:szCs w:val="22"/>
        </w:rPr>
        <w:t>.</w:t>
      </w:r>
      <w:r w:rsidR="005C5593" w:rsidRPr="00D5180B">
        <w:rPr>
          <w:rFonts w:cs="Calibri"/>
          <w:szCs w:val="22"/>
        </w:rPr>
        <w:t xml:space="preserve"> </w:t>
      </w:r>
    </w:p>
    <w:p w14:paraId="65D2BE02" w14:textId="77777777" w:rsidR="00137CD8" w:rsidRPr="00D5180B" w:rsidRDefault="00ED3411" w:rsidP="00F0393F">
      <w:pPr>
        <w:numPr>
          <w:ilvl w:val="1"/>
          <w:numId w:val="50"/>
        </w:numPr>
        <w:spacing w:after="0"/>
        <w:rPr>
          <w:rFonts w:cs="Calibri"/>
          <w:szCs w:val="22"/>
        </w:rPr>
      </w:pPr>
      <w:r w:rsidRPr="00D5180B">
        <w:rPr>
          <w:rFonts w:cs="Calibri"/>
          <w:szCs w:val="22"/>
        </w:rPr>
        <w:t>P</w:t>
      </w:r>
      <w:r w:rsidR="00615170" w:rsidRPr="00D5180B">
        <w:rPr>
          <w:rFonts w:cs="Calibri"/>
          <w:szCs w:val="22"/>
        </w:rPr>
        <w:t xml:space="preserve">rohibitions on </w:t>
      </w:r>
      <w:r w:rsidRPr="00D5180B">
        <w:rPr>
          <w:rFonts w:cs="Calibri"/>
          <w:szCs w:val="22"/>
        </w:rPr>
        <w:t>spitting, urinating</w:t>
      </w:r>
      <w:r w:rsidR="00137CD8" w:rsidRPr="00D5180B">
        <w:rPr>
          <w:rFonts w:cs="Calibri"/>
          <w:szCs w:val="22"/>
        </w:rPr>
        <w:t>,</w:t>
      </w:r>
      <w:r w:rsidRPr="00D5180B">
        <w:rPr>
          <w:rFonts w:cs="Calibri"/>
          <w:szCs w:val="22"/>
        </w:rPr>
        <w:t xml:space="preserve"> or defecating in</w:t>
      </w:r>
      <w:r w:rsidR="007A7FD9" w:rsidRPr="00D5180B">
        <w:rPr>
          <w:rFonts w:cs="Calibri"/>
          <w:szCs w:val="22"/>
        </w:rPr>
        <w:t xml:space="preserve"> the</w:t>
      </w:r>
      <w:r w:rsidRPr="00D5180B">
        <w:rPr>
          <w:rFonts w:cs="Calibri"/>
          <w:szCs w:val="22"/>
        </w:rPr>
        <w:t xml:space="preserve"> field</w:t>
      </w:r>
      <w:r w:rsidR="006E3BBF" w:rsidRPr="00D5180B">
        <w:rPr>
          <w:rFonts w:cs="Calibri"/>
          <w:szCs w:val="22"/>
        </w:rPr>
        <w:t>.</w:t>
      </w:r>
    </w:p>
    <w:p w14:paraId="60D052DA" w14:textId="77777777" w:rsidR="002F0176" w:rsidRPr="00D5180B" w:rsidRDefault="002F0176" w:rsidP="003E2E2C">
      <w:pPr>
        <w:numPr>
          <w:ilvl w:val="1"/>
          <w:numId w:val="7"/>
        </w:numPr>
        <w:tabs>
          <w:tab w:val="clear" w:pos="1440"/>
          <w:tab w:val="num" w:pos="1170"/>
        </w:tabs>
        <w:spacing w:after="0"/>
        <w:ind w:left="1170" w:hanging="450"/>
        <w:rPr>
          <w:rFonts w:cs="Calibri"/>
          <w:szCs w:val="22"/>
        </w:rPr>
      </w:pPr>
      <w:r w:rsidRPr="00D5180B">
        <w:rPr>
          <w:rFonts w:cs="Calibri"/>
          <w:szCs w:val="22"/>
        </w:rPr>
        <w:t>Make visitors aware of policies and procedures to protect lettuce/leafy greens and food contact surfaces from contamination by people and take all steps reasonably necessary to ensure that visitors comply with such policies and procedures.</w:t>
      </w:r>
    </w:p>
    <w:p w14:paraId="33076643" w14:textId="77777777" w:rsidR="00333345" w:rsidRPr="00D5180B" w:rsidRDefault="00D31511" w:rsidP="00E95C44">
      <w:pPr>
        <w:numPr>
          <w:ilvl w:val="0"/>
          <w:numId w:val="7"/>
        </w:numPr>
        <w:spacing w:after="0"/>
        <w:rPr>
          <w:rFonts w:cs="Calibri"/>
          <w:szCs w:val="22"/>
        </w:rPr>
      </w:pPr>
      <w:r w:rsidRPr="00D5180B">
        <w:rPr>
          <w:rFonts w:cs="Calibri"/>
          <w:szCs w:val="22"/>
        </w:rPr>
        <w:t>Develop and implement a</w:t>
      </w:r>
      <w:r w:rsidR="00E654F4" w:rsidRPr="00D5180B">
        <w:rPr>
          <w:rFonts w:cs="Calibri"/>
          <w:szCs w:val="22"/>
        </w:rPr>
        <w:t xml:space="preserve"> written physical hazard prevention program for leafy green products that are intended for further processing</w:t>
      </w:r>
      <w:r w:rsidR="003374F8" w:rsidRPr="00D5180B">
        <w:rPr>
          <w:rFonts w:cs="Calibri"/>
          <w:szCs w:val="22"/>
        </w:rPr>
        <w:t xml:space="preserve">. </w:t>
      </w:r>
      <w:r w:rsidR="00E654F4" w:rsidRPr="00D5180B">
        <w:rPr>
          <w:rFonts w:cs="Calibri"/>
          <w:szCs w:val="22"/>
        </w:rPr>
        <w:t xml:space="preserve">The program must address the following: </w:t>
      </w:r>
    </w:p>
    <w:p w14:paraId="3DEAF5DA" w14:textId="77777777" w:rsidR="00A67D47" w:rsidRPr="00D5180B" w:rsidRDefault="001D69E3" w:rsidP="003E2E2C">
      <w:pPr>
        <w:numPr>
          <w:ilvl w:val="1"/>
          <w:numId w:val="7"/>
        </w:numPr>
        <w:tabs>
          <w:tab w:val="clear" w:pos="1440"/>
          <w:tab w:val="num" w:pos="1170"/>
        </w:tabs>
        <w:spacing w:after="0"/>
        <w:ind w:left="1170" w:hanging="450"/>
        <w:rPr>
          <w:rFonts w:cs="Calibri"/>
          <w:szCs w:val="22"/>
        </w:rPr>
      </w:pPr>
      <w:r w:rsidRPr="00D5180B">
        <w:rPr>
          <w:rFonts w:cs="Calibri"/>
          <w:szCs w:val="22"/>
        </w:rPr>
        <w:t>E</w:t>
      </w:r>
      <w:r w:rsidR="005C5593" w:rsidRPr="00D5180B">
        <w:rPr>
          <w:rFonts w:cs="Calibri"/>
          <w:szCs w:val="22"/>
        </w:rPr>
        <w:t>mployee clothing and jewelry (head and hair restraints, aprons, gloves, visible jewelry, etc.)</w:t>
      </w:r>
      <w:r w:rsidR="00A67D47" w:rsidRPr="00D5180B">
        <w:rPr>
          <w:rFonts w:cs="Calibri"/>
          <w:szCs w:val="22"/>
        </w:rPr>
        <w:t xml:space="preserve">. </w:t>
      </w:r>
      <w:r w:rsidR="00D31511" w:rsidRPr="00D5180B">
        <w:rPr>
          <w:rFonts w:cs="Calibri"/>
          <w:szCs w:val="22"/>
        </w:rPr>
        <w:t>R</w:t>
      </w:r>
      <w:r w:rsidR="00A67D47" w:rsidRPr="00D5180B">
        <w:rPr>
          <w:rFonts w:cs="Calibri"/>
          <w:szCs w:val="22"/>
        </w:rPr>
        <w:t>emov</w:t>
      </w:r>
      <w:r w:rsidR="00D31511" w:rsidRPr="00D5180B">
        <w:rPr>
          <w:rFonts w:cs="Calibri"/>
          <w:szCs w:val="22"/>
        </w:rPr>
        <w:t>ing</w:t>
      </w:r>
      <w:r w:rsidR="00A67D47" w:rsidRPr="00D5180B">
        <w:rPr>
          <w:rFonts w:cs="Calibri"/>
          <w:szCs w:val="22"/>
        </w:rPr>
        <w:t xml:space="preserve"> or cover</w:t>
      </w:r>
      <w:r w:rsidR="00D31511" w:rsidRPr="00D5180B">
        <w:rPr>
          <w:rFonts w:cs="Calibri"/>
          <w:szCs w:val="22"/>
        </w:rPr>
        <w:t>ing</w:t>
      </w:r>
      <w:r w:rsidR="00A67D47" w:rsidRPr="00D5180B">
        <w:rPr>
          <w:rFonts w:cs="Calibri"/>
          <w:szCs w:val="22"/>
        </w:rPr>
        <w:t xml:space="preserve"> hand jewelry (if allowed) that cannot be adequately cleaned and sanitized during periods in which </w:t>
      </w:r>
      <w:r w:rsidR="00F0000D" w:rsidRPr="00D5180B">
        <w:rPr>
          <w:rFonts w:cs="Calibri"/>
          <w:szCs w:val="22"/>
        </w:rPr>
        <w:t>leafy greens are</w:t>
      </w:r>
      <w:r w:rsidR="00A67D47" w:rsidRPr="00D5180B">
        <w:rPr>
          <w:rFonts w:cs="Calibri"/>
          <w:szCs w:val="22"/>
        </w:rPr>
        <w:t xml:space="preserve"> manipulated by hand</w:t>
      </w:r>
      <w:r w:rsidR="007D2AF6" w:rsidRPr="00D5180B">
        <w:rPr>
          <w:rFonts w:cs="Calibri"/>
          <w:szCs w:val="22"/>
        </w:rPr>
        <w:t>.</w:t>
      </w:r>
    </w:p>
    <w:p w14:paraId="79E67A0B" w14:textId="77777777" w:rsidR="005C5593" w:rsidRPr="00D5180B" w:rsidRDefault="001D69E3" w:rsidP="003E2E2C">
      <w:pPr>
        <w:numPr>
          <w:ilvl w:val="1"/>
          <w:numId w:val="7"/>
        </w:numPr>
        <w:spacing w:after="0"/>
        <w:ind w:left="720" w:firstLine="0"/>
        <w:rPr>
          <w:rFonts w:cs="Calibri"/>
          <w:szCs w:val="22"/>
        </w:rPr>
      </w:pPr>
      <w:r w:rsidRPr="00D5180B">
        <w:rPr>
          <w:rFonts w:cs="Calibri"/>
          <w:szCs w:val="22"/>
        </w:rPr>
        <w:t>R</w:t>
      </w:r>
      <w:r w:rsidR="005C5593" w:rsidRPr="00D5180B">
        <w:rPr>
          <w:rFonts w:cs="Calibri"/>
          <w:szCs w:val="22"/>
        </w:rPr>
        <w:t>emoval of all objects from upper pockets</w:t>
      </w:r>
      <w:r w:rsidR="007D2AF6" w:rsidRPr="00D5180B">
        <w:rPr>
          <w:rFonts w:cs="Calibri"/>
          <w:szCs w:val="22"/>
        </w:rPr>
        <w:t>.</w:t>
      </w:r>
    </w:p>
    <w:p w14:paraId="19E4EDA3" w14:textId="77777777" w:rsidR="00135FDE" w:rsidRPr="00D5180B" w:rsidRDefault="00135FDE" w:rsidP="003E2E2C">
      <w:pPr>
        <w:numPr>
          <w:ilvl w:val="1"/>
          <w:numId w:val="7"/>
        </w:numPr>
        <w:spacing w:after="0"/>
        <w:ind w:left="720" w:firstLine="0"/>
        <w:rPr>
          <w:rFonts w:cs="Calibri"/>
          <w:szCs w:val="22"/>
        </w:rPr>
      </w:pPr>
      <w:r w:rsidRPr="00D5180B">
        <w:rPr>
          <w:rFonts w:cs="Calibri"/>
          <w:szCs w:val="22"/>
        </w:rPr>
        <w:t>Designated storage for personal items.</w:t>
      </w:r>
    </w:p>
    <w:p w14:paraId="7E7D4095"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a worker health practices program </w:t>
      </w:r>
      <w:r w:rsidR="00C33737" w:rsidRPr="00D5180B">
        <w:rPr>
          <w:rFonts w:cs="Calibri"/>
          <w:szCs w:val="22"/>
        </w:rPr>
        <w:t xml:space="preserve">(i.e., an SOP) </w:t>
      </w:r>
      <w:r w:rsidRPr="00D5180B">
        <w:rPr>
          <w:rFonts w:cs="Calibri"/>
          <w:szCs w:val="22"/>
        </w:rPr>
        <w:t>address</w:t>
      </w:r>
      <w:r w:rsidR="00763CB8" w:rsidRPr="00D5180B">
        <w:rPr>
          <w:rFonts w:cs="Calibri"/>
          <w:szCs w:val="22"/>
        </w:rPr>
        <w:t>ing</w:t>
      </w:r>
      <w:r w:rsidRPr="00D5180B">
        <w:rPr>
          <w:rFonts w:cs="Calibri"/>
          <w:szCs w:val="22"/>
        </w:rPr>
        <w:t xml:space="preserve"> the following issues:</w:t>
      </w:r>
    </w:p>
    <w:p w14:paraId="26238114"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diarrhea</w:t>
      </w:r>
      <w:r w:rsidR="00763CB8" w:rsidRPr="00D5180B">
        <w:rPr>
          <w:rFonts w:cs="Calibri"/>
          <w:szCs w:val="22"/>
        </w:rPr>
        <w:t>l</w:t>
      </w:r>
      <w:r w:rsidRPr="00D5180B">
        <w:rPr>
          <w:rFonts w:cs="Calibri"/>
          <w:szCs w:val="22"/>
        </w:rPr>
        <w:t xml:space="preserve"> disease or symptoms of other infectious disease are prohibited from </w:t>
      </w:r>
      <w:r w:rsidR="00E91625" w:rsidRPr="00D5180B">
        <w:rPr>
          <w:rFonts w:cs="Calibri"/>
          <w:szCs w:val="22"/>
        </w:rPr>
        <w:t xml:space="preserve">being in the field and </w:t>
      </w:r>
      <w:r w:rsidRPr="00D5180B">
        <w:rPr>
          <w:rFonts w:cs="Calibri"/>
          <w:szCs w:val="22"/>
        </w:rPr>
        <w:t>handling fresh produce</w:t>
      </w:r>
      <w:r w:rsidR="000E126C" w:rsidRPr="00D5180B">
        <w:rPr>
          <w:rFonts w:cs="Calibri"/>
          <w:szCs w:val="22"/>
        </w:rPr>
        <w:t xml:space="preserve"> and food contact surfaces</w:t>
      </w:r>
      <w:r w:rsidRPr="00D5180B">
        <w:rPr>
          <w:rFonts w:cs="Calibri"/>
          <w:szCs w:val="22"/>
        </w:rPr>
        <w:t>.</w:t>
      </w:r>
    </w:p>
    <w:p w14:paraId="3B1B93F0"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open cuts or lesions are prohibited from handling fresh produce</w:t>
      </w:r>
      <w:r w:rsidR="000D477F" w:rsidRPr="00D5180B">
        <w:rPr>
          <w:rFonts w:cs="Calibri"/>
          <w:szCs w:val="22"/>
        </w:rPr>
        <w:t xml:space="preserve"> </w:t>
      </w:r>
      <w:r w:rsidR="00E91625" w:rsidRPr="00D5180B">
        <w:rPr>
          <w:rFonts w:cs="Calibri"/>
          <w:szCs w:val="22"/>
        </w:rPr>
        <w:t xml:space="preserve">and food contact surfaces </w:t>
      </w:r>
      <w:r w:rsidR="000D477F" w:rsidRPr="00D5180B">
        <w:rPr>
          <w:rFonts w:cs="Calibri"/>
          <w:szCs w:val="22"/>
        </w:rPr>
        <w:t xml:space="preserve">without specific measures to prevent </w:t>
      </w:r>
      <w:r w:rsidR="00D7709D" w:rsidRPr="00D5180B">
        <w:rPr>
          <w:rFonts w:cs="Calibri"/>
          <w:szCs w:val="22"/>
        </w:rPr>
        <w:t>cross-contamination</w:t>
      </w:r>
      <w:r w:rsidR="000D477F" w:rsidRPr="00D5180B">
        <w:rPr>
          <w:rFonts w:cs="Calibri"/>
          <w:szCs w:val="22"/>
        </w:rPr>
        <w:t>.</w:t>
      </w:r>
    </w:p>
    <w:p w14:paraId="2C073674" w14:textId="77777777" w:rsidR="005C5593" w:rsidRPr="00D5180B" w:rsidRDefault="005C5593" w:rsidP="003E2E2C">
      <w:pPr>
        <w:numPr>
          <w:ilvl w:val="1"/>
          <w:numId w:val="7"/>
        </w:numPr>
        <w:spacing w:after="0"/>
        <w:ind w:hanging="720"/>
        <w:rPr>
          <w:rFonts w:cs="Calibri"/>
          <w:szCs w:val="22"/>
        </w:rPr>
      </w:pPr>
      <w:r w:rsidRPr="00D5180B">
        <w:rPr>
          <w:rFonts w:cs="Calibri"/>
          <w:szCs w:val="22"/>
        </w:rPr>
        <w:lastRenderedPageBreak/>
        <w:t>Actions for employee to take in the event of injury or illness</w:t>
      </w:r>
      <w:r w:rsidR="00B9372C" w:rsidRPr="00D5180B">
        <w:rPr>
          <w:rFonts w:cs="Calibri"/>
          <w:szCs w:val="22"/>
        </w:rPr>
        <w:t xml:space="preserve"> </w:t>
      </w:r>
      <w:r w:rsidR="00763CB8" w:rsidRPr="00D5180B">
        <w:rPr>
          <w:rFonts w:cs="Calibri"/>
          <w:szCs w:val="22"/>
        </w:rPr>
        <w:t>i.e.,</w:t>
      </w:r>
      <w:r w:rsidR="00B9372C" w:rsidRPr="00D5180B">
        <w:rPr>
          <w:rFonts w:cs="Calibri"/>
          <w:szCs w:val="22"/>
        </w:rPr>
        <w:t xml:space="preserve"> notifying a supervisor or other responsible party</w:t>
      </w:r>
      <w:r w:rsidRPr="00D5180B">
        <w:rPr>
          <w:rFonts w:cs="Calibri"/>
          <w:szCs w:val="22"/>
        </w:rPr>
        <w:t>.</w:t>
      </w:r>
    </w:p>
    <w:p w14:paraId="2BC0D8EF" w14:textId="77777777" w:rsidR="005C5593" w:rsidRPr="00D5180B" w:rsidRDefault="005C5593" w:rsidP="003E2E2C">
      <w:pPr>
        <w:numPr>
          <w:ilvl w:val="1"/>
          <w:numId w:val="7"/>
        </w:numPr>
        <w:spacing w:after="0"/>
        <w:ind w:hanging="720"/>
        <w:rPr>
          <w:rFonts w:cs="Calibri"/>
          <w:szCs w:val="22"/>
        </w:rPr>
      </w:pPr>
      <w:r w:rsidRPr="00D5180B">
        <w:rPr>
          <w:rFonts w:cs="Calibri"/>
          <w:szCs w:val="22"/>
        </w:rPr>
        <w:t xml:space="preserve">A policy describing procedures for handling/disposition of produce or </w:t>
      </w:r>
      <w:r w:rsidR="00845566" w:rsidRPr="00D5180B">
        <w:rPr>
          <w:rFonts w:cs="Calibri"/>
          <w:szCs w:val="22"/>
        </w:rPr>
        <w:t xml:space="preserve">food-contact </w:t>
      </w:r>
      <w:r w:rsidRPr="00D5180B">
        <w:rPr>
          <w:rFonts w:cs="Calibri"/>
          <w:szCs w:val="22"/>
        </w:rPr>
        <w:t>surfaces that have come into contact with blood or other body fluids.</w:t>
      </w:r>
    </w:p>
    <w:p w14:paraId="204F05AB" w14:textId="77777777" w:rsidR="00DC0F23" w:rsidRPr="00D5180B" w:rsidRDefault="00DC0F23" w:rsidP="003E2E2C">
      <w:pPr>
        <w:numPr>
          <w:ilvl w:val="0"/>
          <w:numId w:val="7"/>
        </w:numPr>
        <w:spacing w:after="0"/>
        <w:ind w:left="360" w:firstLine="0"/>
        <w:rPr>
          <w:rFonts w:cs="Calibri"/>
          <w:szCs w:val="22"/>
        </w:rPr>
      </w:pPr>
      <w:r w:rsidRPr="00D5180B">
        <w:rPr>
          <w:rFonts w:cs="Calibri"/>
          <w:szCs w:val="22"/>
        </w:rPr>
        <w:t>A field sanitary facility program (i.e., an SOP) shall be implemented, and it should address the following issues: the number, condition, and placement of field sanitation units</w:t>
      </w:r>
      <w:r w:rsidR="004428C0" w:rsidRPr="00D5180B">
        <w:rPr>
          <w:rFonts w:cs="Calibri"/>
          <w:szCs w:val="22"/>
        </w:rPr>
        <w:t xml:space="preserve"> according to federal, state or local regulation</w:t>
      </w:r>
      <w:r w:rsidRPr="00D5180B">
        <w:rPr>
          <w:rFonts w:cs="Calibri"/>
          <w:szCs w:val="22"/>
        </w:rPr>
        <w:t xml:space="preserve">, the accessibility of the units to the work area, facility maintenance, facility supplies </w:t>
      </w:r>
      <w:r w:rsidR="006A419B" w:rsidRPr="00D5180B">
        <w:rPr>
          <w:rFonts w:cs="Calibri"/>
          <w:szCs w:val="22"/>
        </w:rPr>
        <w:t>[</w:t>
      </w:r>
      <w:r w:rsidRPr="00D5180B">
        <w:rPr>
          <w:rFonts w:cs="Calibri"/>
          <w:szCs w:val="22"/>
        </w:rPr>
        <w:t>i.e., hand soap</w:t>
      </w:r>
      <w:r w:rsidR="002A6668" w:rsidRPr="00D5180B">
        <w:rPr>
          <w:rFonts w:cs="Calibri"/>
          <w:szCs w:val="22"/>
        </w:rPr>
        <w:t>,</w:t>
      </w:r>
      <w:r w:rsidRPr="00D5180B">
        <w:rPr>
          <w:rFonts w:cs="Calibri"/>
          <w:szCs w:val="22"/>
        </w:rPr>
        <w:t xml:space="preserve"> water</w:t>
      </w:r>
      <w:r w:rsidR="00F16CE3" w:rsidRPr="00D5180B">
        <w:rPr>
          <w:rFonts w:cs="Calibri"/>
          <w:szCs w:val="22"/>
        </w:rPr>
        <w:t xml:space="preserve"> (</w:t>
      </w:r>
      <w:r w:rsidR="00E1541D" w:rsidRPr="00D5180B">
        <w:rPr>
          <w:rFonts w:cs="Calibri"/>
          <w:szCs w:val="22"/>
        </w:rPr>
        <w:t xml:space="preserve">use of </w:t>
      </w:r>
      <w:r w:rsidR="00F16CE3" w:rsidRPr="00D5180B">
        <w:rPr>
          <w:rFonts w:cs="Calibri"/>
          <w:szCs w:val="22"/>
        </w:rPr>
        <w:t>antiseptic/sanitizer or wipes</w:t>
      </w:r>
      <w:r w:rsidR="00E1541D" w:rsidRPr="00D5180B">
        <w:rPr>
          <w:rFonts w:cs="Calibri"/>
          <w:szCs w:val="22"/>
        </w:rPr>
        <w:t>,</w:t>
      </w:r>
      <w:r w:rsidR="00F16CE3" w:rsidRPr="00D5180B">
        <w:rPr>
          <w:rFonts w:cs="Calibri"/>
          <w:szCs w:val="22"/>
        </w:rPr>
        <w:t xml:space="preserve"> as a substitute for soap and water</w:t>
      </w:r>
      <w:r w:rsidR="00E1541D" w:rsidRPr="00D5180B">
        <w:rPr>
          <w:rFonts w:cs="Calibri"/>
          <w:szCs w:val="22"/>
        </w:rPr>
        <w:t>,</w:t>
      </w:r>
      <w:r w:rsidR="00F16CE3" w:rsidRPr="00D5180B">
        <w:rPr>
          <w:rFonts w:cs="Calibri"/>
          <w:szCs w:val="22"/>
        </w:rPr>
        <w:t xml:space="preserve"> is not permitted)</w:t>
      </w:r>
      <w:r w:rsidRPr="00D5180B">
        <w:rPr>
          <w:rFonts w:cs="Calibri"/>
          <w:szCs w:val="22"/>
        </w:rPr>
        <w:t>,</w:t>
      </w:r>
      <w:r w:rsidR="00300F49" w:rsidRPr="00D5180B">
        <w:rPr>
          <w:rFonts w:cs="Calibri"/>
          <w:szCs w:val="22"/>
        </w:rPr>
        <w:t xml:space="preserve"> single-use</w:t>
      </w:r>
      <w:r w:rsidRPr="00D5180B">
        <w:rPr>
          <w:rFonts w:cs="Calibri"/>
          <w:szCs w:val="22"/>
        </w:rPr>
        <w:t xml:space="preserve"> paper towels, toilet paper, etc.</w:t>
      </w:r>
      <w:r w:rsidR="006A419B" w:rsidRPr="00D5180B">
        <w:rPr>
          <w:rFonts w:cs="Calibri"/>
          <w:szCs w:val="22"/>
        </w:rPr>
        <w:t>]</w:t>
      </w:r>
      <w:r w:rsidRPr="00D5180B">
        <w:rPr>
          <w:rFonts w:cs="Calibri"/>
          <w:szCs w:val="22"/>
        </w:rPr>
        <w:t>, facility signage, facility cleaning and servicing, and a response plan for major leaks or spills.</w:t>
      </w:r>
    </w:p>
    <w:p w14:paraId="1299377B" w14:textId="77777777" w:rsidR="009A4FAD" w:rsidRPr="00D5180B" w:rsidRDefault="009A4FAD" w:rsidP="003E2E2C">
      <w:pPr>
        <w:numPr>
          <w:ilvl w:val="1"/>
          <w:numId w:val="7"/>
        </w:numPr>
        <w:spacing w:after="0"/>
        <w:ind w:hanging="720"/>
        <w:rPr>
          <w:rFonts w:cs="Calibri"/>
          <w:szCs w:val="22"/>
        </w:rPr>
      </w:pPr>
      <w:r w:rsidRPr="00D5180B">
        <w:rPr>
          <w:rFonts w:cs="Calibri"/>
          <w:szCs w:val="22"/>
        </w:rPr>
        <w:t xml:space="preserve">During harvest, packing, and holding activities, hand-washing facilities </w:t>
      </w:r>
      <w:r w:rsidR="00DC771B" w:rsidRPr="00D5180B">
        <w:rPr>
          <w:rFonts w:cs="Calibri"/>
          <w:szCs w:val="22"/>
        </w:rPr>
        <w:t xml:space="preserve">must </w:t>
      </w:r>
      <w:r w:rsidRPr="00D5180B">
        <w:rPr>
          <w:rFonts w:cs="Calibri"/>
          <w:szCs w:val="22"/>
        </w:rPr>
        <w:t>be furnished with</w:t>
      </w:r>
      <w:r w:rsidR="0043014A" w:rsidRPr="00D5180B">
        <w:rPr>
          <w:rFonts w:cs="Calibri"/>
          <w:szCs w:val="22"/>
        </w:rPr>
        <w:t xml:space="preserve"> microbial</w:t>
      </w:r>
      <w:r w:rsidRPr="00D5180B">
        <w:rPr>
          <w:rFonts w:cs="Calibri"/>
          <w:szCs w:val="22"/>
        </w:rPr>
        <w:t xml:space="preserve"> potable running water.</w:t>
      </w:r>
    </w:p>
    <w:p w14:paraId="1AF232AB" w14:textId="77777777" w:rsidR="00DC0F23" w:rsidRPr="00D5180B" w:rsidRDefault="004F54A0" w:rsidP="003E2E2C">
      <w:pPr>
        <w:numPr>
          <w:ilvl w:val="1"/>
          <w:numId w:val="7"/>
        </w:numPr>
        <w:spacing w:after="0"/>
        <w:ind w:hanging="720"/>
        <w:rPr>
          <w:rFonts w:cs="Calibri"/>
          <w:szCs w:val="22"/>
        </w:rPr>
      </w:pPr>
      <w:r w:rsidRPr="00D5180B">
        <w:rPr>
          <w:rFonts w:cs="Calibri"/>
          <w:szCs w:val="22"/>
        </w:rPr>
        <w:t>Sanitary facilities should be placed such that the location minimizes the impact from potential leaks and/or spills while allowing access for cleaning and service.</w:t>
      </w:r>
      <w:r w:rsidR="00DC0F23" w:rsidRPr="00D5180B">
        <w:rPr>
          <w:rFonts w:cs="Calibri"/>
          <w:szCs w:val="22"/>
        </w:rPr>
        <w:t xml:space="preserve"> </w:t>
      </w:r>
    </w:p>
    <w:p w14:paraId="588E7A73" w14:textId="77777777" w:rsidR="002F0176" w:rsidRPr="00D5180B" w:rsidRDefault="004F54A0" w:rsidP="003E2E2C">
      <w:pPr>
        <w:numPr>
          <w:ilvl w:val="1"/>
          <w:numId w:val="7"/>
        </w:numPr>
        <w:spacing w:after="0"/>
        <w:ind w:hanging="720"/>
        <w:rPr>
          <w:rFonts w:cs="Calibri"/>
          <w:szCs w:val="22"/>
        </w:rPr>
      </w:pPr>
      <w:r w:rsidRPr="00D5180B">
        <w:rPr>
          <w:rFonts w:cs="Calibri"/>
          <w:szCs w:val="22"/>
        </w:rPr>
        <w:t xml:space="preserve">The location and sanitary </w:t>
      </w:r>
      <w:r w:rsidR="008C002E" w:rsidRPr="00D5180B">
        <w:rPr>
          <w:rFonts w:cs="Calibri"/>
          <w:szCs w:val="22"/>
        </w:rPr>
        <w:t>design of</w:t>
      </w:r>
      <w:r w:rsidR="00B47843" w:rsidRPr="00D5180B">
        <w:rPr>
          <w:rFonts w:cs="Calibri"/>
          <w:szCs w:val="22"/>
        </w:rPr>
        <w:t xml:space="preserve"> sanitary facilities</w:t>
      </w:r>
      <w:r w:rsidR="00DC0F23" w:rsidRPr="00D5180B">
        <w:rPr>
          <w:rFonts w:cs="Calibri"/>
          <w:szCs w:val="22"/>
        </w:rPr>
        <w:t xml:space="preserve"> </w:t>
      </w:r>
      <w:r w:rsidRPr="00D5180B">
        <w:rPr>
          <w:rFonts w:cs="Calibri"/>
          <w:szCs w:val="22"/>
        </w:rPr>
        <w:t>should be optimized</w:t>
      </w:r>
      <w:r w:rsidR="00DC0F23" w:rsidRPr="00D5180B">
        <w:rPr>
          <w:rFonts w:cs="Calibri"/>
          <w:szCs w:val="22"/>
        </w:rPr>
        <w:t xml:space="preserve"> to</w:t>
      </w:r>
      <w:r w:rsidR="00F5381B" w:rsidRPr="00D5180B">
        <w:rPr>
          <w:rFonts w:cs="Calibri"/>
          <w:szCs w:val="22"/>
        </w:rPr>
        <w:t xml:space="preserve"> facilitate</w:t>
      </w:r>
      <w:r w:rsidR="007B2BA2" w:rsidRPr="00D5180B">
        <w:rPr>
          <w:rFonts w:cs="Calibri"/>
          <w:szCs w:val="22"/>
        </w:rPr>
        <w:t xml:space="preserve"> </w:t>
      </w:r>
      <w:r w:rsidR="00DC0F23" w:rsidRPr="00D5180B">
        <w:rPr>
          <w:rFonts w:cs="Calibri"/>
          <w:szCs w:val="22"/>
        </w:rPr>
        <w:t>the control, reduction</w:t>
      </w:r>
      <w:r w:rsidR="007B2BA2" w:rsidRPr="00D5180B">
        <w:rPr>
          <w:rFonts w:cs="Calibri"/>
          <w:szCs w:val="22"/>
        </w:rPr>
        <w:t>,</w:t>
      </w:r>
      <w:r w:rsidR="00DC0F23" w:rsidRPr="00D5180B">
        <w:rPr>
          <w:rFonts w:cs="Calibri"/>
          <w:szCs w:val="22"/>
        </w:rPr>
        <w:t xml:space="preserve"> and elimination of human pathogens from employee hands. Evaluate the location </w:t>
      </w:r>
      <w:r w:rsidR="00FF3508" w:rsidRPr="00D5180B">
        <w:rPr>
          <w:rFonts w:cs="Calibri"/>
          <w:szCs w:val="22"/>
        </w:rPr>
        <w:t>of sanitary</w:t>
      </w:r>
      <w:r w:rsidR="009F7A33" w:rsidRPr="00D5180B">
        <w:rPr>
          <w:rFonts w:cs="Calibri"/>
          <w:szCs w:val="22"/>
        </w:rPr>
        <w:t xml:space="preserve"> </w:t>
      </w:r>
      <w:r w:rsidR="00DC0F23" w:rsidRPr="00D5180B">
        <w:rPr>
          <w:rFonts w:cs="Calibri"/>
          <w:szCs w:val="22"/>
        </w:rPr>
        <w:t xml:space="preserve">facilities to maximize </w:t>
      </w:r>
      <w:r w:rsidR="007B2BA2" w:rsidRPr="00D5180B">
        <w:rPr>
          <w:rFonts w:cs="Calibri"/>
          <w:szCs w:val="22"/>
        </w:rPr>
        <w:t xml:space="preserve">employee/visitor </w:t>
      </w:r>
      <w:r w:rsidR="00DC0F23" w:rsidRPr="00D5180B">
        <w:rPr>
          <w:rFonts w:cs="Calibri"/>
          <w:szCs w:val="22"/>
        </w:rPr>
        <w:t>accessibility and use, while minimizing the potential for the facility to serve as a source of contamination.</w:t>
      </w:r>
      <w:r w:rsidR="002F0176" w:rsidRPr="00D5180B">
        <w:rPr>
          <w:rFonts w:cs="Calibri"/>
          <w:szCs w:val="22"/>
        </w:rPr>
        <w:t xml:space="preserve"> </w:t>
      </w:r>
    </w:p>
    <w:p w14:paraId="6CFC6DAF" w14:textId="77777777" w:rsidR="00B9372C" w:rsidRPr="00D5180B" w:rsidRDefault="00DC0F23" w:rsidP="003E2E2C">
      <w:pPr>
        <w:numPr>
          <w:ilvl w:val="1"/>
          <w:numId w:val="7"/>
        </w:numPr>
        <w:spacing w:after="0"/>
        <w:ind w:hanging="72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the frequency of </w:t>
      </w:r>
      <w:r w:rsidR="00B47843" w:rsidRPr="00D5180B">
        <w:rPr>
          <w:rFonts w:cs="Calibri"/>
          <w:szCs w:val="22"/>
        </w:rPr>
        <w:t>sanitary</w:t>
      </w:r>
      <w:r w:rsidRPr="00D5180B">
        <w:rPr>
          <w:rFonts w:cs="Calibri"/>
          <w:szCs w:val="22"/>
        </w:rPr>
        <w:t xml:space="preserve"> facilit</w:t>
      </w:r>
      <w:r w:rsidR="00B47843" w:rsidRPr="00D5180B">
        <w:rPr>
          <w:rFonts w:cs="Calibri"/>
          <w:szCs w:val="22"/>
        </w:rPr>
        <w:t>ies</w:t>
      </w:r>
      <w:r w:rsidRPr="00D5180B">
        <w:rPr>
          <w:rFonts w:cs="Calibri"/>
          <w:szCs w:val="22"/>
        </w:rPr>
        <w:t xml:space="preserve"> maintenance/sanitation</w:t>
      </w:r>
      <w:r w:rsidR="00F16CE3" w:rsidRPr="00D5180B">
        <w:rPr>
          <w:rFonts w:cs="Calibri"/>
          <w:szCs w:val="22"/>
        </w:rPr>
        <w:t xml:space="preserve"> and the appropriate disposal of waste.</w:t>
      </w:r>
    </w:p>
    <w:p w14:paraId="2B08BF99" w14:textId="77777777" w:rsidR="00DC0F23" w:rsidRPr="00D5180B" w:rsidRDefault="00DC0F23" w:rsidP="003E2E2C">
      <w:pPr>
        <w:numPr>
          <w:ilvl w:val="1"/>
          <w:numId w:val="7"/>
        </w:numPr>
        <w:spacing w:after="0"/>
        <w:ind w:hanging="720"/>
        <w:rPr>
          <w:rFonts w:cs="Calibri"/>
          <w:szCs w:val="22"/>
        </w:rPr>
      </w:pPr>
      <w:r w:rsidRPr="00D5180B">
        <w:rPr>
          <w:rFonts w:cs="Calibri"/>
          <w:szCs w:val="22"/>
        </w:rPr>
        <w:t xml:space="preserve">Establish </w:t>
      </w:r>
      <w:r w:rsidR="00763CB8" w:rsidRPr="00D5180B">
        <w:rPr>
          <w:rFonts w:cs="Calibri"/>
          <w:szCs w:val="22"/>
        </w:rPr>
        <w:t xml:space="preserve">and implement </w:t>
      </w:r>
      <w:r w:rsidRPr="00D5180B">
        <w:rPr>
          <w:rFonts w:cs="Calibri"/>
          <w:szCs w:val="22"/>
        </w:rPr>
        <w:t xml:space="preserve">equipment and supply storage and control procedures when not in use. </w:t>
      </w:r>
    </w:p>
    <w:p w14:paraId="09AB0F27" w14:textId="77777777" w:rsidR="00DC0F23" w:rsidRPr="00D5180B" w:rsidRDefault="00DC0F23" w:rsidP="003E2E2C">
      <w:pPr>
        <w:numPr>
          <w:ilvl w:val="1"/>
          <w:numId w:val="7"/>
        </w:numPr>
        <w:spacing w:after="0"/>
        <w:ind w:hanging="720"/>
        <w:rPr>
          <w:rFonts w:cs="Calibri"/>
          <w:szCs w:val="22"/>
        </w:rPr>
      </w:pPr>
      <w:r w:rsidRPr="00D5180B">
        <w:rPr>
          <w:rFonts w:cs="Calibri"/>
          <w:szCs w:val="22"/>
        </w:rPr>
        <w:t>Maintain documentation of maintenance and sanitation schedules and any remedial practices for a period of two years.</w:t>
      </w:r>
    </w:p>
    <w:p w14:paraId="0270F1FC" w14:textId="77777777" w:rsidR="00BC421C" w:rsidRPr="00134BAD" w:rsidRDefault="00BC421C" w:rsidP="009812E5">
      <w:pPr>
        <w:pStyle w:val="Heading1"/>
        <w:rPr>
          <w:sz w:val="32"/>
        </w:rPr>
      </w:pPr>
      <w:bookmarkStart w:id="1057" w:name="_Toc489362230"/>
      <w:bookmarkStart w:id="1058" w:name="_Toc8374957"/>
      <w:bookmarkStart w:id="1059" w:name="_Toc20839180"/>
      <w:r w:rsidRPr="00134BAD">
        <w:rPr>
          <w:sz w:val="32"/>
        </w:rPr>
        <w:t xml:space="preserve">Issue:  Equipment Facilitated </w:t>
      </w:r>
      <w:r w:rsidR="00D7709D" w:rsidRPr="00134BAD">
        <w:rPr>
          <w:sz w:val="32"/>
        </w:rPr>
        <w:t>Cross-Contamination</w:t>
      </w:r>
      <w:r w:rsidRPr="00134BAD">
        <w:rPr>
          <w:sz w:val="32"/>
        </w:rPr>
        <w:t xml:space="preserve"> </w:t>
      </w:r>
      <w:r w:rsidR="00D44F6A" w:rsidRPr="00134BAD">
        <w:rPr>
          <w:sz w:val="32"/>
        </w:rPr>
        <w:t>(Field Sanitation)</w:t>
      </w:r>
      <w:bookmarkEnd w:id="1057"/>
      <w:bookmarkEnd w:id="1058"/>
      <w:bookmarkEnd w:id="1059"/>
    </w:p>
    <w:p w14:paraId="42000778" w14:textId="77777777" w:rsidR="00F031BF" w:rsidRPr="00D5180B" w:rsidRDefault="00F031BF" w:rsidP="003E2E2C">
      <w:pPr>
        <w:ind w:left="360"/>
        <w:rPr>
          <w:rFonts w:cs="Calibri"/>
          <w:szCs w:val="22"/>
        </w:rPr>
      </w:pPr>
      <w:r w:rsidRPr="00D5180B">
        <w:rPr>
          <w:rFonts w:cs="Calibri"/>
          <w:szCs w:val="22"/>
        </w:rPr>
        <w:t xml:space="preserve">When farm equipment has had direct contact with raw untreated manure, untreated compost, waters of unknown quality, </w:t>
      </w:r>
      <w:r w:rsidR="00CF7AD8" w:rsidRPr="00D5180B">
        <w:rPr>
          <w:rFonts w:cs="Calibri"/>
          <w:szCs w:val="22"/>
        </w:rPr>
        <w:t>animals</w:t>
      </w:r>
      <w:r w:rsidRPr="00D5180B">
        <w:rPr>
          <w:rFonts w:cs="Calibri"/>
          <w:szCs w:val="22"/>
        </w:rPr>
        <w:t xml:space="preserve"> or other potential human pathogen reservoirs it may be a source of </w:t>
      </w:r>
      <w:r w:rsidR="00D7709D" w:rsidRPr="00D5180B">
        <w:rPr>
          <w:rFonts w:cs="Calibri"/>
          <w:szCs w:val="22"/>
        </w:rPr>
        <w:t>cross-contamination</w:t>
      </w:r>
      <w:r w:rsidR="003374F8" w:rsidRPr="00D5180B">
        <w:rPr>
          <w:rFonts w:cs="Calibri"/>
          <w:szCs w:val="22"/>
        </w:rPr>
        <w:t xml:space="preserve">. </w:t>
      </w:r>
      <w:r w:rsidRPr="00D5180B">
        <w:rPr>
          <w:rFonts w:cs="Calibri"/>
          <w:szCs w:val="22"/>
        </w:rPr>
        <w:t>Such equipment should not be used in proximity to or in areas where it may contact edible portions of lettuce and or leafy greens</w:t>
      </w:r>
      <w:r w:rsidR="00251DC9" w:rsidRPr="00D5180B">
        <w:rPr>
          <w:rFonts w:cs="Calibri"/>
          <w:szCs w:val="22"/>
        </w:rPr>
        <w:t xml:space="preserve"> without proper sanitation</w:t>
      </w:r>
      <w:r w:rsidRPr="00D5180B">
        <w:rPr>
          <w:rFonts w:cs="Calibri"/>
          <w:szCs w:val="22"/>
        </w:rPr>
        <w:t>.</w:t>
      </w:r>
    </w:p>
    <w:p w14:paraId="162B65E8" w14:textId="77777777" w:rsidR="00BC421C" w:rsidRPr="00D5180B" w:rsidRDefault="00BC421C" w:rsidP="00476F26">
      <w:pPr>
        <w:pStyle w:val="Heading2"/>
      </w:pPr>
      <w:bookmarkStart w:id="1060" w:name="_Toc167780395"/>
      <w:bookmarkStart w:id="1061" w:name="_Toc198619160"/>
      <w:bookmarkStart w:id="1062" w:name="_Toc443565035"/>
      <w:bookmarkStart w:id="1063" w:name="_Toc489362231"/>
      <w:bookmarkStart w:id="1064" w:name="_Toc8374958"/>
      <w:bookmarkStart w:id="1065" w:name="_Toc20839181"/>
      <w:r w:rsidRPr="00D5180B">
        <w:t>The Best Practices Are:</w:t>
      </w:r>
      <w:bookmarkEnd w:id="1060"/>
      <w:bookmarkEnd w:id="1061"/>
      <w:bookmarkEnd w:id="1062"/>
      <w:bookmarkEnd w:id="1063"/>
      <w:bookmarkEnd w:id="1064"/>
      <w:bookmarkEnd w:id="1065"/>
    </w:p>
    <w:p w14:paraId="19F14190" w14:textId="77777777" w:rsidR="003A35A4" w:rsidRPr="00D5180B" w:rsidRDefault="00BC421C" w:rsidP="00F0393F">
      <w:pPr>
        <w:numPr>
          <w:ilvl w:val="0"/>
          <w:numId w:val="44"/>
        </w:numPr>
        <w:ind w:left="360" w:firstLine="0"/>
        <w:rPr>
          <w:rFonts w:cs="Calibri"/>
          <w:szCs w:val="22"/>
        </w:rPr>
      </w:pPr>
      <w:r w:rsidRPr="00D5180B">
        <w:rPr>
          <w:rFonts w:cs="Calibri"/>
          <w:szCs w:val="22"/>
        </w:rPr>
        <w:t>Identify any field operations that may pose a risk for cross-contamination</w:t>
      </w:r>
      <w:r w:rsidR="003374F8" w:rsidRPr="00D5180B">
        <w:rPr>
          <w:rFonts w:cs="Calibri"/>
          <w:szCs w:val="22"/>
        </w:rPr>
        <w:t xml:space="preserve">. </w:t>
      </w:r>
      <w:r w:rsidR="00B14F08" w:rsidRPr="00D5180B">
        <w:rPr>
          <w:rFonts w:cs="Calibri"/>
          <w:szCs w:val="22"/>
        </w:rPr>
        <w:t>These include management personnel in the fields, vehicles used to transport workers, as well as many other possibilities.</w:t>
      </w:r>
    </w:p>
    <w:p w14:paraId="576CE157" w14:textId="77777777" w:rsidR="00BC421C" w:rsidRPr="0004283C" w:rsidRDefault="00BC421C" w:rsidP="00F0393F">
      <w:pPr>
        <w:numPr>
          <w:ilvl w:val="0"/>
          <w:numId w:val="44"/>
        </w:numPr>
        <w:ind w:left="360" w:firstLine="0"/>
        <w:rPr>
          <w:rFonts w:cs="Calibri"/>
          <w:szCs w:val="22"/>
        </w:rPr>
      </w:pPr>
      <w:r w:rsidRPr="00D5180B">
        <w:rPr>
          <w:rFonts w:cs="Calibri"/>
          <w:szCs w:val="22"/>
        </w:rPr>
        <w:t xml:space="preserve">Segregate equipment </w:t>
      </w:r>
      <w:r w:rsidR="00BB690B" w:rsidRPr="00D5180B">
        <w:rPr>
          <w:rFonts w:cs="Calibri"/>
          <w:szCs w:val="22"/>
        </w:rPr>
        <w:t xml:space="preserve">and tools </w:t>
      </w:r>
      <w:r w:rsidRPr="00D5180B">
        <w:rPr>
          <w:rFonts w:cs="Calibri"/>
          <w:szCs w:val="22"/>
        </w:rPr>
        <w:t>used in high-risk operations</w:t>
      </w:r>
      <w:r w:rsidR="00F031BF" w:rsidRPr="00D5180B">
        <w:rPr>
          <w:rFonts w:cs="Calibri"/>
          <w:szCs w:val="22"/>
        </w:rPr>
        <w:t xml:space="preserve"> or</w:t>
      </w:r>
      <w:r w:rsidR="003B3782" w:rsidRPr="00D5180B">
        <w:rPr>
          <w:rFonts w:cs="Calibri"/>
          <w:szCs w:val="22"/>
        </w:rPr>
        <w:t xml:space="preserve"> potentially exposed to high levels of </w:t>
      </w:r>
      <w:r w:rsidR="003B3782" w:rsidRPr="0004283C">
        <w:rPr>
          <w:rFonts w:cs="Calibri"/>
          <w:szCs w:val="22"/>
        </w:rPr>
        <w:t>contamination</w:t>
      </w:r>
      <w:r w:rsidRPr="0004283C">
        <w:rPr>
          <w:rFonts w:cs="Calibri"/>
          <w:szCs w:val="22"/>
        </w:rPr>
        <w:t>.</w:t>
      </w:r>
    </w:p>
    <w:p w14:paraId="070DB102" w14:textId="77777777" w:rsidR="00BC421C" w:rsidRPr="0004283C" w:rsidRDefault="005A167D" w:rsidP="00F0393F">
      <w:pPr>
        <w:numPr>
          <w:ilvl w:val="0"/>
          <w:numId w:val="44"/>
        </w:numPr>
        <w:ind w:left="360" w:firstLine="0"/>
        <w:rPr>
          <w:rFonts w:cs="Calibri"/>
          <w:szCs w:val="22"/>
        </w:rPr>
      </w:pPr>
      <w:r w:rsidRPr="0004283C">
        <w:rPr>
          <w:rFonts w:cs="Calibri"/>
          <w:szCs w:val="22"/>
        </w:rPr>
        <w:t>If equipment was previously used in a high-risk operation, u</w:t>
      </w:r>
      <w:r w:rsidR="00BC421C" w:rsidRPr="0004283C">
        <w:rPr>
          <w:rFonts w:cs="Calibri"/>
          <w:szCs w:val="22"/>
        </w:rPr>
        <w:t xml:space="preserve">se effective means of </w:t>
      </w:r>
      <w:r w:rsidRPr="0004283C">
        <w:rPr>
          <w:rFonts w:cs="Calibri"/>
          <w:szCs w:val="22"/>
        </w:rPr>
        <w:t>cle</w:t>
      </w:r>
      <w:r w:rsidR="00BC421C" w:rsidRPr="0004283C">
        <w:rPr>
          <w:rFonts w:cs="Calibri"/>
          <w:szCs w:val="22"/>
        </w:rPr>
        <w:t xml:space="preserve">aning and sanitation before subsequent equipment use in </w:t>
      </w:r>
      <w:r w:rsidRPr="0004283C">
        <w:rPr>
          <w:rFonts w:cs="Calibri"/>
          <w:szCs w:val="22"/>
        </w:rPr>
        <w:t>lettuce/leafy greens production.</w:t>
      </w:r>
    </w:p>
    <w:p w14:paraId="334C4A82" w14:textId="77777777" w:rsidR="00BC421C" w:rsidRPr="00D5180B" w:rsidRDefault="00BC421C" w:rsidP="00F0393F">
      <w:pPr>
        <w:numPr>
          <w:ilvl w:val="0"/>
          <w:numId w:val="4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appropriate means of reducing</w:t>
      </w:r>
      <w:r w:rsidR="000811EF" w:rsidRPr="00D5180B">
        <w:rPr>
          <w:rFonts w:cs="Calibri"/>
          <w:szCs w:val="22"/>
        </w:rPr>
        <w:t xml:space="preserve"> and</w:t>
      </w:r>
      <w:r w:rsidRPr="00D5180B">
        <w:rPr>
          <w:rFonts w:cs="Calibri"/>
          <w:szCs w:val="22"/>
        </w:rPr>
        <w:t xml:space="preserve"> controlling the possible transfer of human pathogens to soil and water that may directly contact edible lettuce/leafy green tissues through use of equipment.</w:t>
      </w:r>
    </w:p>
    <w:p w14:paraId="10D31A39" w14:textId="77777777" w:rsidR="00F031BF" w:rsidRPr="00D5180B" w:rsidRDefault="00F031BF" w:rsidP="00F0393F">
      <w:pPr>
        <w:numPr>
          <w:ilvl w:val="0"/>
          <w:numId w:val="44"/>
        </w:numPr>
        <w:ind w:left="360" w:firstLine="0"/>
        <w:rPr>
          <w:rFonts w:cs="Calibri"/>
          <w:szCs w:val="22"/>
        </w:rPr>
      </w:pPr>
      <w:r w:rsidRPr="00D5180B">
        <w:rPr>
          <w:rFonts w:cs="Calibri"/>
          <w:szCs w:val="22"/>
        </w:rPr>
        <w:t>Maintain appropriate records related to equipment cleaning and possible cross-contamination issues for a period of two years.</w:t>
      </w:r>
    </w:p>
    <w:p w14:paraId="0DA1AAA4" w14:textId="77777777" w:rsidR="00BC421C" w:rsidRPr="00134BAD" w:rsidRDefault="00BC421C" w:rsidP="009812E5">
      <w:pPr>
        <w:pStyle w:val="Heading1"/>
        <w:rPr>
          <w:sz w:val="32"/>
        </w:rPr>
      </w:pPr>
      <w:bookmarkStart w:id="1066" w:name="_Toc489362232"/>
      <w:bookmarkStart w:id="1067" w:name="_Toc8374959"/>
      <w:bookmarkStart w:id="1068" w:name="_Toc20839182"/>
      <w:r w:rsidRPr="00134BAD">
        <w:rPr>
          <w:sz w:val="32"/>
        </w:rPr>
        <w:lastRenderedPageBreak/>
        <w:t>Issue:  Flooding</w:t>
      </w:r>
      <w:bookmarkEnd w:id="1066"/>
      <w:bookmarkEnd w:id="1067"/>
      <w:bookmarkEnd w:id="1068"/>
      <w:r w:rsidRPr="00134BAD">
        <w:rPr>
          <w:sz w:val="32"/>
        </w:rPr>
        <w:t xml:space="preserve"> </w:t>
      </w:r>
    </w:p>
    <w:p w14:paraId="0E1C1652" w14:textId="77777777" w:rsidR="00BC421C" w:rsidRPr="00D5180B" w:rsidRDefault="00BC421C" w:rsidP="003E2E2C">
      <w:pPr>
        <w:ind w:left="288"/>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6690F8DD" w14:textId="77777777" w:rsidR="00BC421C" w:rsidRPr="00D5180B" w:rsidRDefault="00BC421C" w:rsidP="003E2E2C">
      <w:pPr>
        <w:ind w:left="360"/>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62A83583" w14:textId="77777777" w:rsidR="00BC421C" w:rsidRPr="00D5180B" w:rsidRDefault="00BC421C" w:rsidP="003E2E2C">
      <w:pPr>
        <w:ind w:left="360"/>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6A19CCC3" w14:textId="77777777" w:rsidR="00BC421C" w:rsidRPr="00D5180B" w:rsidRDefault="00FD7BC4" w:rsidP="003E2E2C">
      <w:pPr>
        <w:ind w:left="360"/>
        <w:rPr>
          <w:rFonts w:cs="Calibri"/>
          <w:szCs w:val="22"/>
        </w:rPr>
      </w:pPr>
      <w:r w:rsidRPr="00D5180B">
        <w:rPr>
          <w:rFonts w:cs="Calibri"/>
          <w:szCs w:val="22"/>
        </w:rPr>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7AD13D70" w14:textId="77777777" w:rsidR="00BC421C" w:rsidRPr="00D5180B" w:rsidRDefault="00BC421C" w:rsidP="003E2E2C">
      <w:pPr>
        <w:ind w:left="360"/>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482EE168" w14:textId="77777777" w:rsidR="00BC421C" w:rsidRPr="00D5180B" w:rsidRDefault="00BC421C" w:rsidP="00476F26">
      <w:pPr>
        <w:pStyle w:val="Heading2"/>
      </w:pPr>
      <w:bookmarkStart w:id="1069" w:name="_Toc167780397"/>
      <w:bookmarkStart w:id="1070" w:name="_Toc198619162"/>
      <w:bookmarkStart w:id="1071" w:name="_Toc443565037"/>
      <w:bookmarkStart w:id="1072" w:name="_Toc489362233"/>
      <w:bookmarkStart w:id="1073" w:name="_Toc8374960"/>
      <w:bookmarkStart w:id="1074" w:name="_Toc20839183"/>
      <w:r w:rsidRPr="00D5180B">
        <w:t>The Best Practices For Product That Has Come Into Contact With Flood Water</w:t>
      </w:r>
      <w:r w:rsidR="00FD7BC4" w:rsidRPr="00D5180B">
        <w:t xml:space="preserve"> Are</w:t>
      </w:r>
      <w:r w:rsidRPr="00D5180B">
        <w:t>:</w:t>
      </w:r>
      <w:bookmarkEnd w:id="1069"/>
      <w:bookmarkEnd w:id="1070"/>
      <w:bookmarkEnd w:id="1071"/>
      <w:bookmarkEnd w:id="1072"/>
      <w:bookmarkEnd w:id="1073"/>
      <w:bookmarkEnd w:id="1074"/>
      <w:r w:rsidRPr="00D5180B">
        <w:t xml:space="preserve"> </w:t>
      </w:r>
    </w:p>
    <w:p w14:paraId="498A2607" w14:textId="77777777" w:rsidR="00FD7BC4" w:rsidRPr="00D5180B" w:rsidRDefault="00FD7BC4" w:rsidP="003E2E2C">
      <w:pPr>
        <w:numPr>
          <w:ilvl w:val="0"/>
          <w:numId w:val="8"/>
        </w:numPr>
        <w:tabs>
          <w:tab w:val="clear" w:pos="1800"/>
        </w:tabs>
        <w:ind w:left="360" w:firstLine="0"/>
        <w:rPr>
          <w:rFonts w:cs="Calibri"/>
          <w:szCs w:val="22"/>
        </w:rPr>
      </w:pPr>
      <w:r w:rsidRPr="00D5180B">
        <w:rPr>
          <w:rFonts w:cs="Calibri"/>
          <w:szCs w:val="22"/>
        </w:rPr>
        <w:t xml:space="preserve">See Table </w:t>
      </w:r>
      <w:r w:rsidR="00C20AE2" w:rsidRPr="00D5180B">
        <w:rPr>
          <w:rFonts w:cs="Calibri"/>
          <w:szCs w:val="22"/>
        </w:rPr>
        <w:t>5</w:t>
      </w:r>
      <w:r w:rsidR="00F031BF" w:rsidRPr="00D5180B">
        <w:rPr>
          <w:rFonts w:cs="Calibri"/>
          <w:szCs w:val="22"/>
        </w:rPr>
        <w:t xml:space="preserve"> </w:t>
      </w:r>
      <w:r w:rsidRPr="00D5180B">
        <w:rPr>
          <w:rFonts w:cs="Calibri"/>
          <w:szCs w:val="22"/>
        </w:rPr>
        <w:t>for numerical criteria for lettuce and leafy greens production fields that have possibly come into contact with flood waters</w:t>
      </w:r>
      <w:r w:rsidR="003374F8" w:rsidRPr="00D5180B">
        <w:rPr>
          <w:rFonts w:cs="Calibri"/>
          <w:szCs w:val="22"/>
        </w:rPr>
        <w:t xml:space="preserve">. </w:t>
      </w:r>
      <w:r w:rsidRPr="00D5180B">
        <w:rPr>
          <w:rFonts w:cs="Calibri"/>
          <w:szCs w:val="22"/>
        </w:rPr>
        <w:t>The Technical Basis Document</w:t>
      </w:r>
      <w:r w:rsidR="002F7D46" w:rsidRPr="00D5180B">
        <w:rPr>
          <w:rFonts w:cs="Calibri"/>
          <w:szCs w:val="22"/>
        </w:rPr>
        <w:t xml:space="preserve"> </w:t>
      </w:r>
      <w:r w:rsidRPr="00D5180B">
        <w:rPr>
          <w:rFonts w:cs="Calibri"/>
          <w:szCs w:val="22"/>
        </w:rPr>
        <w:t xml:space="preserve">(Appendix </w:t>
      </w:r>
      <w:r w:rsidR="002D49AC" w:rsidRPr="00D5180B">
        <w:rPr>
          <w:rFonts w:cs="Calibri"/>
          <w:szCs w:val="22"/>
        </w:rPr>
        <w:t>B</w:t>
      </w:r>
      <w:r w:rsidRPr="00D5180B">
        <w:rPr>
          <w:rFonts w:cs="Calibri"/>
          <w:szCs w:val="22"/>
        </w:rPr>
        <w:t xml:space="preserve">) describes the process used to develop these metrics. </w:t>
      </w:r>
    </w:p>
    <w:p w14:paraId="53E1ACD0" w14:textId="77777777" w:rsidR="00BC421C" w:rsidRPr="00D5180B" w:rsidRDefault="00BC421C" w:rsidP="003E2E2C">
      <w:pPr>
        <w:numPr>
          <w:ilvl w:val="0"/>
          <w:numId w:val="9"/>
        </w:numPr>
        <w:tabs>
          <w:tab w:val="clear" w:pos="1800"/>
        </w:tabs>
        <w:ind w:left="360" w:firstLine="0"/>
        <w:rPr>
          <w:rFonts w:cs="Calibri"/>
          <w:szCs w:val="22"/>
        </w:rPr>
      </w:pPr>
      <w:r w:rsidRPr="00D5180B">
        <w:rPr>
          <w:rFonts w:cs="Calibri"/>
          <w:szCs w:val="22"/>
        </w:rPr>
        <w:t>FDA considers any crop that has come into contact with floodwater to be an “adulterated” commodity that cannot be sold for human consumption.</w:t>
      </w:r>
    </w:p>
    <w:p w14:paraId="13AF9257" w14:textId="77777777" w:rsidR="00F031BF" w:rsidRPr="00D5180B" w:rsidRDefault="00F031BF" w:rsidP="003E2E2C">
      <w:pPr>
        <w:numPr>
          <w:ilvl w:val="0"/>
          <w:numId w:val="9"/>
        </w:numPr>
        <w:tabs>
          <w:tab w:val="clear" w:pos="1800"/>
        </w:tabs>
        <w:ind w:left="360" w:firstLine="0"/>
        <w:rPr>
          <w:rFonts w:cs="Calibri"/>
          <w:szCs w:val="22"/>
        </w:rPr>
      </w:pPr>
      <w:r w:rsidRPr="00D5180B">
        <w:rPr>
          <w:rFonts w:cs="Calibri"/>
          <w:szCs w:val="22"/>
        </w:rPr>
        <w:t xml:space="preserve">To reduce the potential for </w:t>
      </w:r>
      <w:r w:rsidR="00D7709D" w:rsidRPr="00D5180B">
        <w:rPr>
          <w:rFonts w:cs="Calibri"/>
          <w:szCs w:val="22"/>
        </w:rPr>
        <w:t>cross-contamination</w:t>
      </w:r>
      <w:r w:rsidRPr="00D5180B">
        <w:rPr>
          <w:rFonts w:cs="Calibri"/>
          <w:szCs w:val="22"/>
        </w:rPr>
        <w:t xml:space="preserve"> do not drive harvest equipment through flooded areas reasonably likely to contain microorganisms of public health significance (see previous section).</w:t>
      </w:r>
    </w:p>
    <w:p w14:paraId="518DC0DD" w14:textId="77777777" w:rsidR="00B9556C" w:rsidRPr="00D5180B" w:rsidRDefault="00B9556C" w:rsidP="00476F26">
      <w:pPr>
        <w:pStyle w:val="Heading2"/>
      </w:pPr>
      <w:bookmarkStart w:id="1075" w:name="_Toc167780398"/>
      <w:bookmarkStart w:id="1076" w:name="_Toc198619163"/>
      <w:bookmarkStart w:id="1077" w:name="_Toc443565038"/>
      <w:bookmarkStart w:id="1078" w:name="_Toc477875414"/>
      <w:bookmarkStart w:id="1079" w:name="_Toc489362234"/>
      <w:bookmarkStart w:id="1080" w:name="_Toc8374961"/>
      <w:bookmarkStart w:id="1081"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1075"/>
      <w:bookmarkEnd w:id="1076"/>
      <w:bookmarkEnd w:id="1077"/>
      <w:bookmarkEnd w:id="1078"/>
      <w:bookmarkEnd w:id="1079"/>
      <w:r w:rsidR="00D11298" w:rsidRPr="00D5180B">
        <w:t xml:space="preserve"> - </w:t>
      </w:r>
      <w:r w:rsidRPr="00D5180B">
        <w:t>When evidence of flooding in a production block occurs.</w:t>
      </w:r>
      <w:bookmarkEnd w:id="1080"/>
      <w:bookmarkEnd w:id="1081"/>
    </w:p>
    <w:tbl>
      <w:tblPr>
        <w:tblW w:w="96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5"/>
        <w:gridCol w:w="8131"/>
      </w:tblGrid>
      <w:tr w:rsidR="00B9556C" w:rsidRPr="00D5180B" w14:paraId="320B862F" w14:textId="77777777" w:rsidTr="00134BAD">
        <w:trPr>
          <w:jc w:val="center"/>
        </w:trPr>
        <w:tc>
          <w:tcPr>
            <w:tcW w:w="1525" w:type="dxa"/>
            <w:shd w:val="clear" w:color="auto" w:fill="4472C4"/>
          </w:tcPr>
          <w:p w14:paraId="462CAD09"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3AF70870"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169B3C8E" w14:textId="77777777" w:rsidTr="00134BAD">
        <w:trPr>
          <w:trHeight w:val="827"/>
          <w:jc w:val="center"/>
        </w:trPr>
        <w:tc>
          <w:tcPr>
            <w:tcW w:w="1525" w:type="dxa"/>
            <w:shd w:val="clear" w:color="auto" w:fill="DBDBDB"/>
          </w:tcPr>
          <w:p w14:paraId="7F277636"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27EEFE37" w14:textId="77777777"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3B568D53" w14:textId="77777777" w:rsidTr="00134BAD">
        <w:trPr>
          <w:trHeight w:val="1052"/>
          <w:jc w:val="center"/>
        </w:trPr>
        <w:tc>
          <w:tcPr>
            <w:tcW w:w="1525" w:type="dxa"/>
            <w:shd w:val="clear" w:color="auto" w:fill="DBDBDB"/>
          </w:tcPr>
          <w:p w14:paraId="5C6ECC61" w14:textId="77777777" w:rsidR="00B9556C" w:rsidRPr="00D5180B" w:rsidRDefault="00B9556C" w:rsidP="003E2E2C">
            <w:pPr>
              <w:spacing w:after="0"/>
              <w:rPr>
                <w:rFonts w:cs="Calibri"/>
                <w:b/>
                <w:szCs w:val="22"/>
              </w:rPr>
            </w:pPr>
            <w:r w:rsidRPr="00D5180B">
              <w:rPr>
                <w:rFonts w:cs="Calibri"/>
                <w:b/>
                <w:szCs w:val="22"/>
              </w:rPr>
              <w:lastRenderedPageBreak/>
              <w:t>Allowable Harvest Distance from Flooding</w:t>
            </w:r>
          </w:p>
          <w:p w14:paraId="21A3994E" w14:textId="77777777" w:rsidR="00B9556C" w:rsidRPr="00D5180B" w:rsidRDefault="00B9556C" w:rsidP="003E2E2C">
            <w:pPr>
              <w:spacing w:after="0"/>
              <w:rPr>
                <w:rFonts w:cs="Calibri"/>
                <w:b/>
                <w:szCs w:val="22"/>
              </w:rPr>
            </w:pPr>
          </w:p>
        </w:tc>
        <w:tc>
          <w:tcPr>
            <w:tcW w:w="8131" w:type="dxa"/>
          </w:tcPr>
          <w:p w14:paraId="1C3D06AD" w14:textId="77777777" w:rsidR="00B9556C" w:rsidRPr="00D5180B" w:rsidRDefault="00B9556C" w:rsidP="00F0393F">
            <w:pPr>
              <w:numPr>
                <w:ilvl w:val="0"/>
                <w:numId w:val="17"/>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6C35DD4F" w14:textId="77777777" w:rsidR="00B9556C" w:rsidRPr="00D5180B" w:rsidRDefault="00B9556C" w:rsidP="00F0393F">
            <w:pPr>
              <w:numPr>
                <w:ilvl w:val="0"/>
                <w:numId w:val="17"/>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6977FDF5" w14:textId="77777777" w:rsidR="006860F6" w:rsidRPr="00D5180B" w:rsidRDefault="007E7D11" w:rsidP="00F0393F">
            <w:pPr>
              <w:numPr>
                <w:ilvl w:val="0"/>
                <w:numId w:val="17"/>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7F4E82FB" w14:textId="77777777" w:rsidTr="00134BAD">
        <w:trPr>
          <w:trHeight w:val="656"/>
          <w:jc w:val="center"/>
        </w:trPr>
        <w:tc>
          <w:tcPr>
            <w:tcW w:w="1525" w:type="dxa"/>
            <w:shd w:val="clear" w:color="auto" w:fill="DBDBDB"/>
          </w:tcPr>
          <w:p w14:paraId="02788385" w14:textId="77777777" w:rsidR="00B9556C" w:rsidRPr="00D5180B" w:rsidRDefault="00B9556C" w:rsidP="003E2E2C">
            <w:pPr>
              <w:spacing w:after="0"/>
              <w:rPr>
                <w:rFonts w:cs="Calibri"/>
                <w:b/>
                <w:szCs w:val="22"/>
              </w:rPr>
            </w:pPr>
            <w:r w:rsidRPr="00D5180B">
              <w:rPr>
                <w:rFonts w:cs="Calibri"/>
                <w:b/>
                <w:szCs w:val="22"/>
              </w:rPr>
              <w:t>Verification</w:t>
            </w:r>
          </w:p>
          <w:p w14:paraId="645A3B0A" w14:textId="77777777" w:rsidR="00B9556C" w:rsidRPr="00D5180B" w:rsidRDefault="00B9556C" w:rsidP="003E2E2C">
            <w:pPr>
              <w:spacing w:after="0"/>
              <w:rPr>
                <w:rFonts w:cs="Calibri"/>
                <w:b/>
                <w:szCs w:val="22"/>
              </w:rPr>
            </w:pPr>
          </w:p>
        </w:tc>
        <w:tc>
          <w:tcPr>
            <w:tcW w:w="8131" w:type="dxa"/>
          </w:tcPr>
          <w:p w14:paraId="7497D18A" w14:textId="77777777" w:rsidR="00B9556C" w:rsidRPr="00D5180B" w:rsidRDefault="00B9556C" w:rsidP="00F0393F">
            <w:pPr>
              <w:numPr>
                <w:ilvl w:val="0"/>
                <w:numId w:val="16"/>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07D67245" w14:textId="77777777" w:rsidTr="00134BAD">
        <w:trPr>
          <w:trHeight w:val="2204"/>
          <w:jc w:val="center"/>
        </w:trPr>
        <w:tc>
          <w:tcPr>
            <w:tcW w:w="1525" w:type="dxa"/>
            <w:shd w:val="clear" w:color="auto" w:fill="DBDBDB"/>
          </w:tcPr>
          <w:p w14:paraId="0203CE19"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670652BF" w14:textId="77777777" w:rsidR="009A1D53" w:rsidRPr="00D5180B" w:rsidRDefault="00912DFA" w:rsidP="00F0393F">
            <w:pPr>
              <w:numPr>
                <w:ilvl w:val="0"/>
                <w:numId w:val="16"/>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78A15608"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Reputable third-party environmental consultants or laboratories provide sampling services consistent with this guidance.</w:t>
            </w:r>
          </w:p>
          <w:p w14:paraId="606E7048"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5297A97F" w14:textId="77777777" w:rsidTr="00134BAD">
        <w:trPr>
          <w:trHeight w:val="611"/>
          <w:jc w:val="center"/>
        </w:trPr>
        <w:tc>
          <w:tcPr>
            <w:tcW w:w="1525" w:type="dxa"/>
            <w:tcBorders>
              <w:top w:val="single" w:sz="4" w:space="0" w:color="auto"/>
              <w:left w:val="single" w:sz="4" w:space="0" w:color="auto"/>
              <w:bottom w:val="single" w:sz="4" w:space="0" w:color="auto"/>
              <w:right w:val="single" w:sz="4" w:space="0" w:color="auto"/>
            </w:tcBorders>
            <w:shd w:val="clear" w:color="auto" w:fill="DBDBDB"/>
          </w:tcPr>
          <w:p w14:paraId="48EA7B10" w14:textId="77777777" w:rsidR="00B85189" w:rsidRPr="00D5180B" w:rsidRDefault="00B85189" w:rsidP="003E2E2C">
            <w:pPr>
              <w:spacing w:after="0"/>
              <w:rPr>
                <w:rFonts w:cs="Calibri"/>
                <w:b/>
                <w:szCs w:val="22"/>
              </w:rPr>
            </w:pPr>
            <w:r w:rsidRPr="00D5180B">
              <w:rPr>
                <w:rFonts w:cs="Calibri"/>
                <w:b/>
                <w:szCs w:val="22"/>
              </w:rPr>
              <w:t>Rationale</w:t>
            </w:r>
          </w:p>
        </w:tc>
        <w:tc>
          <w:tcPr>
            <w:tcW w:w="8131" w:type="dxa"/>
            <w:tcBorders>
              <w:top w:val="single" w:sz="4" w:space="0" w:color="auto"/>
              <w:left w:val="single" w:sz="4" w:space="0" w:color="auto"/>
              <w:bottom w:val="single" w:sz="4" w:space="0" w:color="auto"/>
              <w:right w:val="single" w:sz="4" w:space="0" w:color="auto"/>
            </w:tcBorders>
          </w:tcPr>
          <w:p w14:paraId="667FDEEA" w14:textId="77777777" w:rsidR="00B85189" w:rsidRPr="00D5180B" w:rsidRDefault="005A167D" w:rsidP="00F0393F">
            <w:pPr>
              <w:numPr>
                <w:ilvl w:val="0"/>
                <w:numId w:val="16"/>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1F4E5BF5" w14:textId="77777777" w:rsidR="00BC421C" w:rsidRPr="00D5180B" w:rsidRDefault="00BC421C" w:rsidP="00476F26">
      <w:pPr>
        <w:pStyle w:val="Heading2"/>
      </w:pPr>
      <w:bookmarkStart w:id="1082" w:name="_Toc167780399"/>
      <w:bookmarkStart w:id="1083" w:name="_Toc198619164"/>
      <w:bookmarkStart w:id="1084" w:name="_Toc443565039"/>
      <w:bookmarkStart w:id="1085" w:name="_Toc489362235"/>
      <w:bookmarkStart w:id="1086" w:name="_Toc8374962"/>
      <w:bookmarkStart w:id="1087"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1082"/>
      <w:bookmarkEnd w:id="1083"/>
      <w:bookmarkEnd w:id="1084"/>
      <w:bookmarkEnd w:id="1085"/>
      <w:bookmarkEnd w:id="1086"/>
      <w:bookmarkEnd w:id="1087"/>
    </w:p>
    <w:p w14:paraId="1C2A9249" w14:textId="77777777" w:rsidR="00BC421C"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event </w:t>
      </w:r>
      <w:r w:rsidR="00D7709D" w:rsidRPr="00D5180B">
        <w:rPr>
          <w:rFonts w:cs="Calibri"/>
          <w:szCs w:val="22"/>
        </w:rPr>
        <w:t>cross-contamination</w:t>
      </w:r>
      <w:r w:rsidRPr="00D5180B">
        <w:rPr>
          <w:rFonts w:cs="Calibri"/>
          <w:szCs w:val="22"/>
        </w:rPr>
        <w:t xml:space="preserve"> between flooded and non-flooded areas (e.g. cleaning equipment, eliminating contact of any farming or harvesting equipment or personnel with the flooded area during growth and harvest of non-flooded areas).</w:t>
      </w:r>
    </w:p>
    <w:p w14:paraId="283AAA8D" w14:textId="77777777" w:rsidR="00BC421C" w:rsidRPr="00D5180B" w:rsidRDefault="00F25FF3" w:rsidP="003E2E2C">
      <w:pPr>
        <w:numPr>
          <w:ilvl w:val="0"/>
          <w:numId w:val="2"/>
        </w:numPr>
        <w:tabs>
          <w:tab w:val="clear" w:pos="2854"/>
        </w:tabs>
        <w:spacing w:before="120" w:after="120"/>
        <w:ind w:left="720" w:hanging="346"/>
        <w:rPr>
          <w:rFonts w:cs="Calibri"/>
          <w:szCs w:val="22"/>
        </w:rPr>
      </w:pPr>
      <w:r w:rsidRPr="00D5180B">
        <w:rPr>
          <w:rFonts w:cs="Calibri"/>
          <w:szCs w:val="22"/>
        </w:rPr>
        <w:t>T</w:t>
      </w:r>
      <w:r w:rsidR="00BC421C" w:rsidRPr="00D5180B">
        <w:rPr>
          <w:rFonts w:cs="Calibri"/>
          <w:szCs w:val="22"/>
        </w:rPr>
        <w:t xml:space="preserve">o facilitate avoiding contaminated/adulterated produce, </w:t>
      </w:r>
      <w:r w:rsidR="00AC6271" w:rsidRPr="00D5180B">
        <w:rPr>
          <w:rFonts w:cs="Calibri"/>
          <w:szCs w:val="22"/>
        </w:rPr>
        <w:t xml:space="preserve">place </w:t>
      </w:r>
      <w:r w:rsidR="00BC421C" w:rsidRPr="00D5180B">
        <w:rPr>
          <w:rFonts w:cs="Calibri"/>
          <w:szCs w:val="22"/>
        </w:rPr>
        <w:t>markers identifying both the high-water line of the flooding and an interval 30 feet beyond this line</w:t>
      </w:r>
      <w:r w:rsidR="003374F8" w:rsidRPr="00D5180B">
        <w:rPr>
          <w:rFonts w:cs="Calibri"/>
          <w:szCs w:val="22"/>
        </w:rPr>
        <w:t xml:space="preserve">. </w:t>
      </w:r>
      <w:r w:rsidRPr="00D5180B">
        <w:rPr>
          <w:rFonts w:cs="Calibri"/>
          <w:szCs w:val="22"/>
        </w:rPr>
        <w:t>I</w:t>
      </w:r>
      <w:r w:rsidR="00BC421C" w:rsidRPr="00D5180B">
        <w:rPr>
          <w:rFonts w:cs="Calibri"/>
          <w:szCs w:val="22"/>
        </w:rPr>
        <w:t xml:space="preserve">f 30 feet is not sufficient to prevent </w:t>
      </w:r>
      <w:r w:rsidR="00D7709D" w:rsidRPr="00D5180B">
        <w:rPr>
          <w:rFonts w:cs="Calibri"/>
          <w:szCs w:val="22"/>
        </w:rPr>
        <w:t>cross-contamination</w:t>
      </w:r>
      <w:r w:rsidR="00BC421C" w:rsidRPr="00D5180B">
        <w:rPr>
          <w:rFonts w:cs="Calibri"/>
          <w:szCs w:val="22"/>
        </w:rPr>
        <w:t xml:space="preserve"> while turning harvesting or other farm equipment in the field, </w:t>
      </w:r>
      <w:r w:rsidR="00AC6271" w:rsidRPr="00D5180B">
        <w:rPr>
          <w:rFonts w:cs="Calibri"/>
          <w:szCs w:val="22"/>
        </w:rPr>
        <w:t xml:space="preserve">use a </w:t>
      </w:r>
      <w:r w:rsidR="00BC421C" w:rsidRPr="00D5180B">
        <w:rPr>
          <w:rFonts w:cs="Calibri"/>
          <w:szCs w:val="22"/>
        </w:rPr>
        <w:t>greater appropriate interval</w:t>
      </w:r>
      <w:r w:rsidR="003374F8" w:rsidRPr="00D5180B">
        <w:rPr>
          <w:rFonts w:cs="Calibri"/>
          <w:szCs w:val="22"/>
        </w:rPr>
        <w:t xml:space="preserve">. </w:t>
      </w:r>
      <w:r w:rsidR="00AC6271" w:rsidRPr="00D5180B">
        <w:rPr>
          <w:rFonts w:cs="Calibri"/>
          <w:szCs w:val="22"/>
        </w:rPr>
        <w:t>Take p</w:t>
      </w:r>
      <w:r w:rsidR="00BC421C" w:rsidRPr="00D5180B">
        <w:rPr>
          <w:rFonts w:cs="Calibri"/>
          <w:szCs w:val="22"/>
        </w:rPr>
        <w:t>hotographs of the area for documentation</w:t>
      </w:r>
      <w:r w:rsidR="003374F8" w:rsidRPr="00D5180B">
        <w:rPr>
          <w:rFonts w:cs="Calibri"/>
          <w:szCs w:val="22"/>
        </w:rPr>
        <w:t xml:space="preserve">. </w:t>
      </w:r>
      <w:r w:rsidR="0033145D" w:rsidRPr="00D5180B">
        <w:rPr>
          <w:rFonts w:cs="Calibri"/>
          <w:szCs w:val="22"/>
        </w:rPr>
        <w:t xml:space="preserve">Do not harvest product </w:t>
      </w:r>
      <w:r w:rsidR="00BC421C" w:rsidRPr="00D5180B">
        <w:rPr>
          <w:rFonts w:cs="Calibri"/>
          <w:szCs w:val="22"/>
        </w:rPr>
        <w:t xml:space="preserve">within </w:t>
      </w:r>
      <w:r w:rsidR="00AC6271" w:rsidRPr="00D5180B">
        <w:rPr>
          <w:rFonts w:cs="Calibri"/>
          <w:szCs w:val="22"/>
        </w:rPr>
        <w:t xml:space="preserve">the </w:t>
      </w:r>
      <w:r w:rsidR="00BC421C" w:rsidRPr="00D5180B">
        <w:rPr>
          <w:rFonts w:cs="Calibri"/>
          <w:szCs w:val="22"/>
        </w:rPr>
        <w:t>30</w:t>
      </w:r>
      <w:r w:rsidR="007B70BC" w:rsidRPr="00D5180B">
        <w:rPr>
          <w:rFonts w:cs="Calibri"/>
          <w:szCs w:val="22"/>
        </w:rPr>
        <w:t>-</w:t>
      </w:r>
      <w:r w:rsidR="00BC421C" w:rsidRPr="00D5180B">
        <w:rPr>
          <w:rFonts w:cs="Calibri"/>
          <w:szCs w:val="22"/>
        </w:rPr>
        <w:t>foot buffer zone.</w:t>
      </w:r>
    </w:p>
    <w:p w14:paraId="6DADA741" w14:textId="77777777" w:rsidR="00BC421C" w:rsidRPr="00D5180B" w:rsidRDefault="00BC421C" w:rsidP="00476F26">
      <w:pPr>
        <w:pStyle w:val="Heading2"/>
      </w:pPr>
      <w:bookmarkStart w:id="1088" w:name="_Toc167780400"/>
      <w:bookmarkStart w:id="1089" w:name="_Toc198619165"/>
      <w:bookmarkStart w:id="1090" w:name="_Toc443565040"/>
      <w:bookmarkStart w:id="1091" w:name="_Toc489362236"/>
      <w:bookmarkStart w:id="1092" w:name="_Toc8374963"/>
      <w:bookmarkStart w:id="1093" w:name="_Toc20839186"/>
      <w:r w:rsidRPr="00D5180B">
        <w:t xml:space="preserve">The Best Practices </w:t>
      </w:r>
      <w:r w:rsidR="005902F6" w:rsidRPr="00D5180B">
        <w:t>f</w:t>
      </w:r>
      <w:r w:rsidRPr="00D5180B">
        <w:t>or Formerly Flooded Production Ground</w:t>
      </w:r>
      <w:r w:rsidR="00AC6271" w:rsidRPr="00D5180B">
        <w:t xml:space="preserve"> Are:</w:t>
      </w:r>
      <w:bookmarkEnd w:id="1088"/>
      <w:bookmarkEnd w:id="1089"/>
      <w:bookmarkEnd w:id="1090"/>
      <w:bookmarkEnd w:id="1091"/>
      <w:bookmarkEnd w:id="1092"/>
      <w:bookmarkEnd w:id="1093"/>
    </w:p>
    <w:p w14:paraId="39F6661E" w14:textId="77777777" w:rsidR="009328D1"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ior to replanting or soil testing, the designated food safety professional for the </w:t>
      </w:r>
      <w:r w:rsidRPr="00490BB1">
        <w:rPr>
          <w:rFonts w:cs="Calibri"/>
          <w:szCs w:val="23"/>
        </w:rPr>
        <w:t>grower</w:t>
      </w:r>
      <w:r w:rsidR="007002D6" w:rsidRPr="00D5180B">
        <w:rPr>
          <w:rFonts w:cs="Calibri"/>
          <w:szCs w:val="22"/>
        </w:rPr>
        <w:t xml:space="preserve"> </w:t>
      </w:r>
      <w:r w:rsidRPr="00D5180B">
        <w:rPr>
          <w:rFonts w:cs="Calibri"/>
          <w:szCs w:val="22"/>
        </w:rPr>
        <w:t>shall perform a detailed food safety assessment of the production field</w:t>
      </w:r>
      <w:r w:rsidR="003374F8" w:rsidRPr="00D5180B">
        <w:rPr>
          <w:rFonts w:cs="Calibri"/>
          <w:szCs w:val="22"/>
        </w:rPr>
        <w:t xml:space="preserve">. </w:t>
      </w:r>
      <w:r w:rsidRPr="00D5180B">
        <w:rPr>
          <w:rFonts w:cs="Calibri"/>
          <w:szCs w:val="22"/>
        </w:rPr>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3CB87054" w14:textId="77777777" w:rsidR="009A1D53"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Evaluate the source of flood waters (e.g., drainage canal, river, irrigation canal, etc.) for potential significant upstream contributors of human pathogens at levels that pose a significant threat to human health. </w:t>
      </w:r>
    </w:p>
    <w:p w14:paraId="0ABA21C8" w14:textId="77777777" w:rsidR="009A1D53"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lastRenderedPageBreak/>
        <w:t xml:space="preserve">Allow soils to dry sufficiently and be reworked prior to planting subsequent crops on formerly flooded production ground. </w:t>
      </w:r>
    </w:p>
    <w:p w14:paraId="21AEB247" w14:textId="77777777" w:rsidR="00C823C1"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Do not replant formerly flooded production ground for at least 60 days</w:t>
      </w:r>
      <w:r w:rsidR="00660126" w:rsidRPr="00D5180B">
        <w:rPr>
          <w:rFonts w:cs="Calibri"/>
          <w:szCs w:val="22"/>
        </w:rPr>
        <w:t xml:space="preserve"> following the receding of floodwaters</w:t>
      </w:r>
      <w:r w:rsidR="003374F8" w:rsidRPr="00D5180B">
        <w:rPr>
          <w:rFonts w:cs="Calibri"/>
          <w:szCs w:val="22"/>
        </w:rPr>
        <w:t xml:space="preserve">. </w:t>
      </w:r>
      <w:r w:rsidR="00E12079" w:rsidRPr="00D5180B">
        <w:rPr>
          <w:rFonts w:cs="Calibri"/>
          <w:szCs w:val="22"/>
        </w:rPr>
        <w:t>This period or longer and active tillage of the soil provide additional protection against the survival of pathogenic organisms.</w:t>
      </w:r>
    </w:p>
    <w:p w14:paraId="45F9FF3F" w14:textId="77777777" w:rsidR="006A377D" w:rsidRPr="00D5180B" w:rsidRDefault="006A377D"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If </w:t>
      </w:r>
      <w:r w:rsidR="0080487D" w:rsidRPr="00D5180B">
        <w:rPr>
          <w:rFonts w:cs="Calibri"/>
          <w:szCs w:val="22"/>
        </w:rPr>
        <w:t xml:space="preserve">flooding has occurred </w:t>
      </w:r>
      <w:r w:rsidRPr="00D5180B">
        <w:rPr>
          <w:rFonts w:cs="Calibri"/>
          <w:szCs w:val="22"/>
        </w:rPr>
        <w:t>in the past on the property, soil clearance testing may be conducted prior to planting leafy greens</w:t>
      </w:r>
      <w:r w:rsidR="003374F8" w:rsidRPr="00D5180B">
        <w:rPr>
          <w:rFonts w:cs="Calibri"/>
          <w:szCs w:val="22"/>
        </w:rPr>
        <w:t xml:space="preserve">. </w:t>
      </w:r>
      <w:r w:rsidR="00E12079" w:rsidRPr="00D5180B">
        <w:rPr>
          <w:rFonts w:cs="Calibri"/>
          <w:szCs w:val="22"/>
        </w:rPr>
        <w:t>Soil testing may be used to shorten the clearance period to 30 days</w:t>
      </w:r>
      <w:r w:rsidR="003374F8" w:rsidRPr="00D5180B">
        <w:rPr>
          <w:rFonts w:cs="Calibri"/>
          <w:szCs w:val="22"/>
        </w:rPr>
        <w:t xml:space="preserve">. </w:t>
      </w:r>
      <w:r w:rsidRPr="00D5180B">
        <w:rPr>
          <w:rFonts w:cs="Calibri"/>
          <w:szCs w:val="22"/>
        </w:rPr>
        <w:t xml:space="preserve">If performed, </w:t>
      </w:r>
      <w:r w:rsidR="00167AED" w:rsidRPr="00D5180B">
        <w:rPr>
          <w:rFonts w:cs="Calibri"/>
          <w:szCs w:val="22"/>
        </w:rPr>
        <w:t xml:space="preserve">testing </w:t>
      </w:r>
      <w:r w:rsidRPr="00D5180B">
        <w:rPr>
          <w:rFonts w:cs="Calibri"/>
          <w:szCs w:val="22"/>
        </w:rPr>
        <w:t xml:space="preserve">must </w:t>
      </w:r>
      <w:r w:rsidR="006C62D6" w:rsidRPr="00D5180B">
        <w:rPr>
          <w:rFonts w:cs="Calibri"/>
          <w:szCs w:val="22"/>
        </w:rPr>
        <w:t xml:space="preserve">indicate </w:t>
      </w:r>
      <w:r w:rsidRPr="00D5180B">
        <w:rPr>
          <w:rFonts w:cs="Calibri"/>
          <w:szCs w:val="22"/>
        </w:rPr>
        <w:t>soil levels of microorganisms lower than the standards for processed compost</w:t>
      </w:r>
      <w:r w:rsidR="003374F8" w:rsidRPr="00D5180B">
        <w:rPr>
          <w:rFonts w:cs="Calibri"/>
          <w:szCs w:val="22"/>
        </w:rPr>
        <w:t xml:space="preserve">. </w:t>
      </w:r>
      <w:r w:rsidRPr="00D5180B">
        <w:rPr>
          <w:rFonts w:cs="Calibri"/>
          <w:szCs w:val="22"/>
        </w:rPr>
        <w:t xml:space="preserve">Suitable representative samples should be collected for the entire area suspected to have been exposed to </w:t>
      </w:r>
      <w:r w:rsidR="0080487D" w:rsidRPr="00D5180B">
        <w:rPr>
          <w:rFonts w:cs="Calibri"/>
          <w:szCs w:val="22"/>
        </w:rPr>
        <w:t>flooding</w:t>
      </w:r>
      <w:r w:rsidRPr="00D5180B">
        <w:rPr>
          <w:rFonts w:cs="Calibri"/>
          <w:szCs w:val="22"/>
        </w:rPr>
        <w:t>.</w:t>
      </w:r>
    </w:p>
    <w:p w14:paraId="22C1E93B" w14:textId="77777777" w:rsidR="00E86B24" w:rsidRPr="00D5180B" w:rsidRDefault="00E86B24" w:rsidP="003E2E2C">
      <w:pPr>
        <w:numPr>
          <w:ilvl w:val="0"/>
          <w:numId w:val="2"/>
        </w:numPr>
        <w:tabs>
          <w:tab w:val="clear" w:pos="2854"/>
        </w:tabs>
        <w:spacing w:before="120" w:after="120"/>
        <w:ind w:left="720" w:hanging="346"/>
        <w:rPr>
          <w:rFonts w:cs="Calibri"/>
          <w:szCs w:val="22"/>
        </w:rPr>
      </w:pPr>
      <w:r w:rsidRPr="00D5180B">
        <w:rPr>
          <w:rFonts w:cs="Calibri"/>
          <w:szCs w:val="22"/>
        </w:rPr>
        <w:t>Sample previously flooded soil for the presence of microorganisms of significant public health concern or appropriate indicator microorganisms</w:t>
      </w:r>
      <w:r w:rsidR="003374F8" w:rsidRPr="00D5180B">
        <w:rPr>
          <w:rFonts w:cs="Calibri"/>
          <w:szCs w:val="22"/>
        </w:rPr>
        <w:t xml:space="preserve">. </w:t>
      </w:r>
      <w:r w:rsidRPr="00D5180B">
        <w:rPr>
          <w:rFonts w:cs="Calibri"/>
          <w:szCs w:val="22"/>
        </w:rPr>
        <w:t xml:space="preserve">Microbial soil sampling can provide valuable information regarding relative risks; however, sampling by itself does not guarantee that </w:t>
      </w:r>
      <w:r w:rsidR="00B83994" w:rsidRPr="00D5180B">
        <w:rPr>
          <w:rFonts w:cs="Calibri"/>
          <w:szCs w:val="22"/>
        </w:rPr>
        <w:t>crops</w:t>
      </w:r>
      <w:r w:rsidRPr="00D5180B">
        <w:rPr>
          <w:rFonts w:cs="Calibri"/>
          <w:szCs w:val="22"/>
        </w:rPr>
        <w:t xml:space="preserve"> grown within the formerly flooded production area </w:t>
      </w:r>
      <w:r w:rsidR="00B83994" w:rsidRPr="00D5180B">
        <w:rPr>
          <w:rFonts w:cs="Calibri"/>
          <w:szCs w:val="22"/>
        </w:rPr>
        <w:t>will be</w:t>
      </w:r>
      <w:r w:rsidRPr="00D5180B">
        <w:rPr>
          <w:rFonts w:cs="Calibri"/>
          <w:szCs w:val="22"/>
        </w:rPr>
        <w:t xml:space="preserve"> free of the presence of human pathogens. </w:t>
      </w:r>
    </w:p>
    <w:p w14:paraId="041D5201" w14:textId="77777777" w:rsidR="00A338C2" w:rsidRPr="00D5180B" w:rsidRDefault="00C823C1" w:rsidP="00F0393F">
      <w:pPr>
        <w:numPr>
          <w:ilvl w:val="0"/>
          <w:numId w:val="36"/>
        </w:numPr>
        <w:spacing w:before="120" w:after="120"/>
        <w:ind w:left="720"/>
        <w:rPr>
          <w:rFonts w:cs="Calibri"/>
          <w:szCs w:val="22"/>
        </w:rPr>
      </w:pPr>
      <w:r w:rsidRPr="00D5180B">
        <w:rPr>
          <w:rFonts w:cs="Calibri"/>
          <w:szCs w:val="22"/>
        </w:rPr>
        <w:t>Evaluate the f</w:t>
      </w:r>
      <w:r w:rsidR="00BC421C" w:rsidRPr="00D5180B">
        <w:rPr>
          <w:rFonts w:cs="Calibri"/>
          <w:szCs w:val="22"/>
        </w:rPr>
        <w:t>ield history and crop selection on formerly flooded production ground</w:t>
      </w:r>
      <w:r w:rsidR="00167AED" w:rsidRPr="00D5180B">
        <w:rPr>
          <w:rFonts w:cs="Calibri"/>
          <w:szCs w:val="22"/>
        </w:rPr>
        <w:t>.</w:t>
      </w:r>
    </w:p>
    <w:p w14:paraId="73DFB478" w14:textId="77777777" w:rsidR="00A338C2"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Assess the time interval between the flooding event, crop planting</w:t>
      </w:r>
      <w:r w:rsidR="0072520E" w:rsidRPr="00D5180B">
        <w:rPr>
          <w:rFonts w:cs="Calibri"/>
          <w:szCs w:val="22"/>
        </w:rPr>
        <w:t>,</w:t>
      </w:r>
      <w:r w:rsidRPr="00D5180B">
        <w:rPr>
          <w:rFonts w:cs="Calibri"/>
          <w:szCs w:val="22"/>
        </w:rPr>
        <w:t xml:space="preserve"> and crop harvest. Comparative soil samples may be utilized to assess relative risk if significant reductions in indicator microorganisms have occurred within this time interval.</w:t>
      </w:r>
    </w:p>
    <w:p w14:paraId="681B6411" w14:textId="77777777" w:rsidR="005E209C" w:rsidRPr="00D5180B" w:rsidRDefault="00176AEE" w:rsidP="003E2E2C">
      <w:pPr>
        <w:numPr>
          <w:ilvl w:val="0"/>
          <w:numId w:val="2"/>
        </w:numPr>
        <w:tabs>
          <w:tab w:val="clear" w:pos="2854"/>
        </w:tabs>
        <w:spacing w:before="120" w:after="120"/>
        <w:ind w:left="720" w:hanging="346"/>
        <w:rPr>
          <w:rFonts w:cs="Calibri"/>
          <w:szCs w:val="22"/>
        </w:rPr>
      </w:pPr>
      <w:r w:rsidRPr="00D5180B">
        <w:rPr>
          <w:rFonts w:cs="Calibri"/>
          <w:szCs w:val="22"/>
        </w:rPr>
        <w:t>Prevent cross-contamination by cleaning or sanitizing any equipment that may have contacted previously flooded soil</w:t>
      </w:r>
      <w:r w:rsidR="00891232" w:rsidRPr="00D5180B">
        <w:rPr>
          <w:rFonts w:cs="Calibri"/>
          <w:szCs w:val="22"/>
        </w:rPr>
        <w:t xml:space="preserve"> (also see the section on </w:t>
      </w:r>
      <w:r w:rsidR="002A02BE" w:rsidRPr="00D5180B">
        <w:rPr>
          <w:rFonts w:cs="Calibri"/>
          <w:szCs w:val="22"/>
        </w:rPr>
        <w:t xml:space="preserve">Equipment Facilitated </w:t>
      </w:r>
      <w:r w:rsidR="00D7709D" w:rsidRPr="00D5180B">
        <w:rPr>
          <w:rFonts w:cs="Calibri"/>
          <w:szCs w:val="22"/>
        </w:rPr>
        <w:t>Cross-</w:t>
      </w:r>
      <w:r w:rsidR="00845566" w:rsidRPr="00D5180B">
        <w:rPr>
          <w:rFonts w:cs="Calibri"/>
          <w:szCs w:val="22"/>
        </w:rPr>
        <w:t>C</w:t>
      </w:r>
      <w:r w:rsidR="00D7709D" w:rsidRPr="00D5180B">
        <w:rPr>
          <w:rFonts w:cs="Calibri"/>
          <w:szCs w:val="22"/>
        </w:rPr>
        <w:t>ontamination</w:t>
      </w:r>
      <w:r w:rsidR="00891232" w:rsidRPr="00D5180B">
        <w:rPr>
          <w:rFonts w:cs="Calibri"/>
          <w:szCs w:val="22"/>
        </w:rPr>
        <w:t xml:space="preserve"> above)</w:t>
      </w:r>
      <w:r w:rsidR="002A02BE" w:rsidRPr="00D5180B">
        <w:rPr>
          <w:rFonts w:cs="Calibri"/>
          <w:szCs w:val="22"/>
        </w:rPr>
        <w:t>.</w:t>
      </w:r>
    </w:p>
    <w:p w14:paraId="7DDABF68" w14:textId="77777777" w:rsidR="00BC421C" w:rsidRPr="00134BAD" w:rsidRDefault="00BC421C" w:rsidP="009812E5">
      <w:pPr>
        <w:pStyle w:val="Heading1"/>
        <w:rPr>
          <w:sz w:val="32"/>
        </w:rPr>
      </w:pPr>
      <w:bookmarkStart w:id="1094" w:name="_Toc198619167"/>
      <w:bookmarkStart w:id="1095" w:name="_Toc198619169"/>
      <w:bookmarkStart w:id="1096" w:name="_Toc198619175"/>
      <w:bookmarkStart w:id="1097" w:name="_Toc489362237"/>
      <w:bookmarkStart w:id="1098" w:name="_Toc8374964"/>
      <w:bookmarkStart w:id="1099" w:name="_Toc20839187"/>
      <w:bookmarkEnd w:id="1094"/>
      <w:bookmarkEnd w:id="1095"/>
      <w:bookmarkEnd w:id="1096"/>
      <w:r w:rsidRPr="00134BAD">
        <w:rPr>
          <w:sz w:val="32"/>
        </w:rPr>
        <w:t>Issue: Production Locations - Climatic Conditions and Environment</w:t>
      </w:r>
      <w:bookmarkEnd w:id="1097"/>
      <w:bookmarkEnd w:id="1098"/>
      <w:bookmarkEnd w:id="1099"/>
      <w:r w:rsidRPr="00134BAD">
        <w:rPr>
          <w:sz w:val="32"/>
        </w:rPr>
        <w:t xml:space="preserve"> </w:t>
      </w:r>
      <w:r w:rsidRPr="00134BAD">
        <w:rPr>
          <w:sz w:val="32"/>
        </w:rPr>
        <w:tab/>
      </w:r>
    </w:p>
    <w:p w14:paraId="4BEDF3D0" w14:textId="77777777" w:rsidR="00BC421C" w:rsidRPr="00D5180B" w:rsidRDefault="00BC421C" w:rsidP="003E2E2C">
      <w:pPr>
        <w:ind w:left="360"/>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02AF564C" w14:textId="77777777" w:rsidR="00BC421C" w:rsidRPr="00D5180B" w:rsidRDefault="00BC421C" w:rsidP="00476F26">
      <w:pPr>
        <w:pStyle w:val="Heading2"/>
      </w:pPr>
      <w:bookmarkStart w:id="1100" w:name="_Toc167780404"/>
      <w:bookmarkStart w:id="1101" w:name="_Toc198619177"/>
      <w:bookmarkStart w:id="1102" w:name="_Toc443565042"/>
      <w:bookmarkStart w:id="1103" w:name="_Toc489362238"/>
      <w:bookmarkStart w:id="1104" w:name="_Toc8374965"/>
      <w:bookmarkStart w:id="1105" w:name="_Toc20839188"/>
      <w:r w:rsidRPr="00D5180B">
        <w:t>The Best Practices Are:</w:t>
      </w:r>
      <w:bookmarkEnd w:id="1100"/>
      <w:bookmarkEnd w:id="1101"/>
      <w:bookmarkEnd w:id="1102"/>
      <w:bookmarkEnd w:id="1103"/>
      <w:bookmarkEnd w:id="1104"/>
      <w:bookmarkEnd w:id="1105"/>
    </w:p>
    <w:p w14:paraId="1B8E4C05"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3D072E51"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5788A361"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2FF0A4CB"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3DEED072"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0DBF70F2"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lastRenderedPageBreak/>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045CAAFE" w14:textId="77777777" w:rsidR="00BC421C" w:rsidRPr="00673EAC" w:rsidRDefault="00BC421C" w:rsidP="003E2E2C">
      <w:pPr>
        <w:rPr>
          <w:rFonts w:cs="Times New Roman"/>
          <w:b/>
          <w:szCs w:val="22"/>
        </w:rPr>
      </w:pPr>
    </w:p>
    <w:p w14:paraId="721872CA" w14:textId="77777777" w:rsidR="00BC421C" w:rsidRPr="00134BAD" w:rsidRDefault="00BC421C" w:rsidP="00134BAD">
      <w:pPr>
        <w:pStyle w:val="Heading1"/>
        <w:ind w:left="810" w:hanging="810"/>
        <w:rPr>
          <w:sz w:val="32"/>
        </w:rPr>
      </w:pPr>
      <w:bookmarkStart w:id="1106" w:name="_Toc489362239"/>
      <w:bookmarkStart w:id="1107" w:name="_Toc8374966"/>
      <w:bookmarkStart w:id="1108" w:name="_Toc20839189"/>
      <w:r w:rsidRPr="00134BAD">
        <w:rPr>
          <w:sz w:val="32"/>
        </w:rPr>
        <w:t>Issue: Production Locations - Encroachment by Animals and Urban Settings</w:t>
      </w:r>
      <w:bookmarkEnd w:id="1106"/>
      <w:bookmarkEnd w:id="1107"/>
      <w:bookmarkEnd w:id="1108"/>
      <w:r w:rsidRPr="00134BAD">
        <w:rPr>
          <w:sz w:val="32"/>
        </w:rPr>
        <w:t xml:space="preserve"> </w:t>
      </w:r>
    </w:p>
    <w:p w14:paraId="2EF8A925"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147DAA5D" w14:textId="77777777" w:rsidR="005C7906" w:rsidRPr="00D5180B" w:rsidRDefault="005C7906" w:rsidP="003E2E2C">
      <w:pPr>
        <w:rPr>
          <w:rFonts w:cs="Times New Roman"/>
          <w:b/>
          <w:szCs w:val="22"/>
        </w:rPr>
      </w:pPr>
    </w:p>
    <w:p w14:paraId="33FD74EC" w14:textId="77777777" w:rsidR="00BC421C" w:rsidRPr="00D5180B" w:rsidRDefault="00BC421C" w:rsidP="00476F26">
      <w:pPr>
        <w:pStyle w:val="Heading2"/>
      </w:pPr>
      <w:bookmarkStart w:id="1109" w:name="_Toc167780406"/>
      <w:bookmarkStart w:id="1110" w:name="_Toc198619179"/>
      <w:bookmarkStart w:id="1111" w:name="_Toc443565044"/>
      <w:bookmarkStart w:id="1112" w:name="_Toc489362240"/>
      <w:bookmarkStart w:id="1113" w:name="_Toc8374967"/>
      <w:bookmarkStart w:id="1114" w:name="_Toc20839190"/>
      <w:r w:rsidRPr="00D5180B">
        <w:t>The Best Practices Are:</w:t>
      </w:r>
      <w:bookmarkEnd w:id="1109"/>
      <w:bookmarkEnd w:id="1110"/>
      <w:bookmarkEnd w:id="1111"/>
      <w:bookmarkEnd w:id="1112"/>
      <w:bookmarkEnd w:id="1113"/>
      <w:bookmarkEnd w:id="1114"/>
    </w:p>
    <w:p w14:paraId="1D7B51FC" w14:textId="77777777" w:rsidR="00D70685" w:rsidRPr="00D5180B" w:rsidRDefault="00D70685" w:rsidP="00F0393F">
      <w:pPr>
        <w:numPr>
          <w:ilvl w:val="0"/>
          <w:numId w:val="45"/>
        </w:numPr>
        <w:autoSpaceDE w:val="0"/>
        <w:autoSpaceDN w:val="0"/>
        <w:adjustRightInd w:val="0"/>
        <w:ind w:left="720"/>
        <w:rPr>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adjacent land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1F04F8A1" w14:textId="77777777" w:rsidR="004C7E58" w:rsidRPr="00D5180B" w:rsidRDefault="007B5E6B" w:rsidP="00F0393F">
      <w:pPr>
        <w:numPr>
          <w:ilvl w:val="0"/>
          <w:numId w:val="45"/>
        </w:numPr>
        <w:autoSpaceDE w:val="0"/>
        <w:autoSpaceDN w:val="0"/>
        <w:adjustRightInd w:val="0"/>
        <w:ind w:left="720"/>
        <w:rPr>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r w:rsidR="009F7A33" w:rsidRPr="00D5180B">
        <w:rPr>
          <w:rFonts w:cs="Calibri"/>
          <w:szCs w:val="22"/>
        </w:rPr>
        <w:t>3</w:t>
      </w:r>
      <w:r w:rsidR="002F7D46" w:rsidRPr="00D5180B">
        <w:rPr>
          <w:rFonts w:cs="Calibri"/>
          <w:szCs w:val="22"/>
        </w:rPr>
        <w:t xml:space="preserve">, </w:t>
      </w:r>
      <w:r w:rsidRPr="00D5180B">
        <w:rPr>
          <w:rFonts w:cs="Calibri"/>
          <w:szCs w:val="22"/>
        </w:rPr>
        <w:t xml:space="preserve">the location of any adjacent land uses that </w:t>
      </w:r>
      <w:r w:rsidR="000A3F42" w:rsidRPr="00D5180B">
        <w:rPr>
          <w:rFonts w:cs="Calibri"/>
          <w:szCs w:val="22"/>
        </w:rPr>
        <w:t xml:space="preserve">are likely to present a food safety </w:t>
      </w:r>
      <w:r w:rsidRPr="00D5180B">
        <w:rPr>
          <w:rFonts w:cs="Calibri"/>
          <w:szCs w:val="22"/>
        </w:rPr>
        <w:t>risk should be documented</w:t>
      </w:r>
      <w:r w:rsidR="003374F8" w:rsidRPr="00D5180B">
        <w:rPr>
          <w:rFonts w:cs="Calibri"/>
          <w:szCs w:val="22"/>
        </w:rPr>
        <w:t xml:space="preserve">. </w:t>
      </w:r>
      <w:r w:rsidRPr="00D5180B">
        <w:rPr>
          <w:rFonts w:cs="Calibri"/>
          <w:szCs w:val="22"/>
        </w:rPr>
        <w:t xml:space="preserve">In addition, as specified in Table </w:t>
      </w:r>
      <w:r w:rsidR="00456F78" w:rsidRPr="00D5180B">
        <w:rPr>
          <w:rFonts w:cs="Calibri"/>
          <w:szCs w:val="22"/>
        </w:rPr>
        <w:t>7</w:t>
      </w:r>
      <w:r w:rsidRPr="00D5180B">
        <w:rPr>
          <w:rFonts w:cs="Calibri"/>
          <w:szCs w:val="22"/>
        </w:rPr>
        <w:t xml:space="preserve">, any deviations from the recommended </w:t>
      </w:r>
      <w:r w:rsidR="00B13084" w:rsidRPr="00D5180B">
        <w:rPr>
          <w:rFonts w:cs="Calibri"/>
          <w:szCs w:val="22"/>
        </w:rPr>
        <w:t xml:space="preserve">buffer </w:t>
      </w:r>
      <w:r w:rsidRPr="00D5180B">
        <w:rPr>
          <w:rFonts w:cs="Calibri"/>
          <w:szCs w:val="22"/>
        </w:rPr>
        <w:t xml:space="preserve">distances due to mitigation factors </w:t>
      </w:r>
      <w:r w:rsidR="00B13084" w:rsidRPr="00D5180B">
        <w:rPr>
          <w:rFonts w:cs="Calibri"/>
          <w:szCs w:val="22"/>
        </w:rPr>
        <w:t xml:space="preserve">or increased risk </w:t>
      </w:r>
      <w:r w:rsidRPr="00D5180B">
        <w:rPr>
          <w:rFonts w:cs="Calibri"/>
          <w:szCs w:val="22"/>
        </w:rPr>
        <w:t>should be documented</w:t>
      </w:r>
      <w:r w:rsidR="00AF31BF" w:rsidRPr="00D5180B">
        <w:rPr>
          <w:rFonts w:cs="Calibri"/>
          <w:szCs w:val="22"/>
        </w:rPr>
        <w:t>.</w:t>
      </w:r>
    </w:p>
    <w:p w14:paraId="1CC3084A" w14:textId="77777777" w:rsidR="00BC421C" w:rsidRPr="00D5180B" w:rsidRDefault="000C4D0E" w:rsidP="00F0393F">
      <w:pPr>
        <w:numPr>
          <w:ilvl w:val="0"/>
          <w:numId w:val="45"/>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0121C385"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0756877B" w14:textId="77777777" w:rsidR="00EA36F7"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1D983C13"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74456154" w14:textId="77777777" w:rsidR="00BC421C"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r w:rsidR="004C7E58" w:rsidRPr="00D5180B">
        <w:rPr>
          <w:rFonts w:cs="Calibri"/>
          <w:szCs w:val="22"/>
        </w:rPr>
        <w:t>If the</w:t>
      </w:r>
      <w:r w:rsidR="00B6624C" w:rsidRPr="00D5180B">
        <w:rPr>
          <w:rFonts w:cs="Calibri"/>
          <w:szCs w:val="22"/>
        </w:rPr>
        <w:t xml:space="preserve"> </w:t>
      </w:r>
      <w:r w:rsidR="000D477F" w:rsidRPr="00D5180B">
        <w:rPr>
          <w:rFonts w:cs="Calibri"/>
          <w:szCs w:val="22"/>
        </w:rPr>
        <w:t>designated</w:t>
      </w:r>
      <w:r w:rsidR="004C7E58" w:rsidRPr="00D5180B">
        <w:rPr>
          <w:rFonts w:cs="Calibri"/>
          <w:szCs w:val="22"/>
        </w:rPr>
        <w:t xml:space="preserve"> food safety professional deems that there is the potential for microbial contamination from adjacent areas, a risk assessment shall be performed to determine the risk level as well as to evaluate potential strategies</w:t>
      </w:r>
      <w:r w:rsidR="002B4D98" w:rsidRPr="00D5180B">
        <w:rPr>
          <w:rFonts w:cs="Calibri"/>
          <w:szCs w:val="22"/>
        </w:rPr>
        <w:t xml:space="preserve"> to </w:t>
      </w:r>
      <w:r w:rsidR="00881B9F" w:rsidRPr="00D5180B">
        <w:rPr>
          <w:rFonts w:cs="Calibri"/>
          <w:szCs w:val="22"/>
        </w:rPr>
        <w:t>control or reduce th</w:t>
      </w:r>
      <w:r w:rsidR="002B4D98" w:rsidRPr="00D5180B">
        <w:rPr>
          <w:rFonts w:cs="Calibri"/>
          <w:szCs w:val="22"/>
        </w:rPr>
        <w:t>e introduction of human pathogens</w:t>
      </w:r>
      <w:r w:rsidR="004C7E58" w:rsidRPr="00D5180B">
        <w:rPr>
          <w:rFonts w:cs="Calibri"/>
          <w:szCs w:val="22"/>
        </w:rPr>
        <w:t>.</w:t>
      </w:r>
      <w:r w:rsidR="00157B91" w:rsidRPr="00D5180B">
        <w:rPr>
          <w:rFonts w:cs="Calibri"/>
          <w:szCs w:val="22"/>
        </w:rPr>
        <w:t xml:space="preserve"> </w:t>
      </w:r>
    </w:p>
    <w:p w14:paraId="24B3D375" w14:textId="77777777" w:rsidR="001C68AD"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lastRenderedPageBreak/>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21C3FC02" w14:textId="77777777" w:rsidR="00430935"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76A79DA8" w14:textId="77777777" w:rsidR="00DB7AB3" w:rsidRPr="00D5180B" w:rsidRDefault="00F25FF3" w:rsidP="00F0393F">
      <w:pPr>
        <w:numPr>
          <w:ilvl w:val="0"/>
          <w:numId w:val="45"/>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17583A6F" w14:textId="77777777" w:rsidR="00660126" w:rsidRPr="00D5180B" w:rsidRDefault="00615170" w:rsidP="00F0393F">
      <w:pPr>
        <w:numPr>
          <w:ilvl w:val="0"/>
          <w:numId w:val="45"/>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2EC6664E" w14:textId="77777777" w:rsidR="00CF615D" w:rsidRPr="00D5180B" w:rsidRDefault="00DB7AB3" w:rsidP="00F0393F">
      <w:pPr>
        <w:numPr>
          <w:ilvl w:val="0"/>
          <w:numId w:val="45"/>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0C4F77BC" w14:textId="77777777" w:rsidR="00FB3E21" w:rsidRPr="00D5180B" w:rsidRDefault="00FB3E21" w:rsidP="00F0393F">
      <w:pPr>
        <w:numPr>
          <w:ilvl w:val="0"/>
          <w:numId w:val="45"/>
        </w:numPr>
        <w:autoSpaceDE w:val="0"/>
        <w:autoSpaceDN w:val="0"/>
        <w:adjustRightInd w:val="0"/>
        <w:ind w:left="720"/>
        <w:rPr>
          <w:rFonts w:cs="Calibri"/>
          <w:szCs w:val="22"/>
        </w:rPr>
      </w:pPr>
      <w:r w:rsidRPr="00D5180B">
        <w:rPr>
          <w:rFonts w:cs="Calibri"/>
          <w:szCs w:val="22"/>
        </w:rPr>
        <w:t>After a significant event (such as flooding or an earthquake) that could negatively impact a sewage or septic system, takes appropriate steps to ensure that sewage and septic systems continue to operate in a manner that does not contaminate produce, food contact surfaces, areas used for produce handling, water sources, or water distribution systems.</w:t>
      </w:r>
    </w:p>
    <w:p w14:paraId="5FB12004" w14:textId="77777777" w:rsidR="001912A4" w:rsidRPr="00D5180B" w:rsidRDefault="00CF615D" w:rsidP="00F0393F">
      <w:pPr>
        <w:numPr>
          <w:ilvl w:val="0"/>
          <w:numId w:val="45"/>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adjacent land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2926268D" w14:textId="77777777" w:rsidR="001912A4" w:rsidRPr="00D5180B" w:rsidRDefault="001912A4" w:rsidP="003E2E2C">
      <w:pPr>
        <w:spacing w:before="120" w:after="120"/>
        <w:rPr>
          <w:rFonts w:cs="Times New Roman"/>
          <w:szCs w:val="22"/>
        </w:rPr>
      </w:pPr>
    </w:p>
    <w:p w14:paraId="37A1B4AF" w14:textId="77777777" w:rsidR="00525CE2" w:rsidRPr="0004283C" w:rsidRDefault="003C69B6"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1115" w:name="_Toc167780407"/>
      <w:bookmarkStart w:id="1116" w:name="_Toc198619180"/>
      <w:r w:rsidRPr="001D243E">
        <w:rPr>
          <w:sz w:val="24"/>
        </w:rPr>
        <w:br w:type="page"/>
      </w:r>
      <w:r w:rsidR="0004283C" w:rsidRPr="0004283C">
        <w:rPr>
          <w:rFonts w:cs="Times New Roman"/>
          <w:sz w:val="24"/>
        </w:rPr>
        <w:lastRenderedPageBreak/>
        <w:tab/>
      </w:r>
      <w:r w:rsidR="0004283C"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519D5FA9" w14:textId="77777777"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2C8F2727" wp14:editId="0ADDD03C">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18CAF346" w14:textId="77777777" w:rsidR="0049129D" w:rsidRPr="00E76148" w:rsidRDefault="0049129D"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C8F2727"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83" o:spid="_x0000_s1172" type="#_x0000_t9"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adj="4987" fillcolor="#c00000" strokeweight=".5pt">
                <v:shadow on="t" color="#823b0b" opacity=".5" offset="1pt"/>
                <v:textbox>
                  <w:txbxContent>
                    <w:p w14:paraId="18CAF346" w14:textId="77777777" w:rsidR="0049129D" w:rsidRPr="00E76148" w:rsidRDefault="0049129D" w:rsidP="00525CE2">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7A8A4D72" wp14:editId="26CA0717">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00B7ABB6" w14:textId="77777777" w:rsidR="0049129D" w:rsidRPr="00DD61D6" w:rsidRDefault="0049129D"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A8A4D72" id="Rectangle 192" o:spid="_x0000_s1173"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fillcolor="#b4c6e7" strokecolor="#f2f2f2" strokeweight=".5pt">
                <v:shadow on="t" color="#1f3763" opacity=".5" offset="1pt"/>
                <v:textbox>
                  <w:txbxContent>
                    <w:p w14:paraId="00B7ABB6" w14:textId="77777777" w:rsidR="0049129D" w:rsidRPr="00DD61D6" w:rsidRDefault="0049129D"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2F7EB22E" wp14:editId="2A866AB9">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265E0D88" w14:textId="77777777" w:rsidR="0049129D" w:rsidRPr="00D842B4" w:rsidRDefault="0049129D"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F7EB22E" id="Rectangle 191" o:spid="_x0000_s1174"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strokecolor="#ffc000" strokeweight="3pt">
                <v:shadow on="t" color="#7f5f00" opacity=".5" offset="1pt"/>
                <v:textbox>
                  <w:txbxContent>
                    <w:p w14:paraId="265E0D88" w14:textId="77777777" w:rsidR="0049129D" w:rsidRPr="00D842B4" w:rsidRDefault="0049129D" w:rsidP="00525CE2">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01B91726" wp14:editId="34B9BB69">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8E59F00" id="Straight Arrow Connector 190" o:spid="_x0000_s1026" type="#_x0000_t32"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5457843C" wp14:editId="3C78E184">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2474D7FE" w14:textId="77777777" w:rsidR="0049129D" w:rsidRPr="00B70E39" w:rsidRDefault="0049129D"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457843C" id="Rectangle 189" o:spid="_x0000_s1175"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" strokecolor="#ed7d31" strokeweight="2.25pt">
                <v:shadow color="#823b0b" opacity=".5" offset="1pt"/>
                <v:textbox>
                  <w:txbxContent>
                    <w:p w14:paraId="2474D7FE" w14:textId="77777777" w:rsidR="0049129D" w:rsidRPr="00B70E39" w:rsidRDefault="0049129D"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04705821" wp14:editId="64F18EED">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527E47EB" w14:textId="77777777" w:rsidR="0049129D" w:rsidRPr="00B70E39" w:rsidRDefault="0049129D"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5199D265" w14:textId="77777777" w:rsidR="0049129D" w:rsidRPr="00B70E39" w:rsidRDefault="0049129D"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4705821" id="Rectangle 188" o:spid="_x0000_s1176"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" strokecolor="#4472c4" strokeweight="2.25pt">
                <v:shadow color="#1f3763" opacity=".5" offset="1pt"/>
                <v:textbox>
                  <w:txbxContent>
                    <w:p w14:paraId="527E47EB" w14:textId="77777777" w:rsidR="0049129D" w:rsidRPr="00B70E39" w:rsidRDefault="0049129D"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5199D265" w14:textId="77777777" w:rsidR="0049129D" w:rsidRPr="00B70E39" w:rsidRDefault="0049129D" w:rsidP="00525CE2">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220508FE" wp14:editId="3636CB85">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6B782198" w14:textId="77777777" w:rsidR="0049129D" w:rsidRPr="006D3CD9" w:rsidRDefault="0049129D"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7AADAE17" w14:textId="77777777" w:rsidR="0049129D" w:rsidRPr="00E321C2" w:rsidRDefault="0049129D"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73FC9B84" w14:textId="77777777" w:rsidR="0049129D" w:rsidRDefault="0049129D"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3CE71E33" w14:textId="77777777" w:rsidR="0049129D" w:rsidRDefault="0049129D"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097E5F20" w14:textId="77777777" w:rsidR="0049129D" w:rsidRDefault="0049129D"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501404DF" w14:textId="77777777" w:rsidR="0049129D" w:rsidRDefault="0049129D"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B0BCC55" w14:textId="77777777" w:rsidR="0049129D" w:rsidRPr="00E321C2" w:rsidRDefault="0049129D"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20508FE" id="Rectangle 187" o:spid="_x0000_s117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" fillcolor="#e7e6e6" strokeweight=".5pt">
                <v:shadow color="#1f3763" opacity=".5" offset="1pt"/>
                <v:textbox>
                  <w:txbxContent>
                    <w:p w14:paraId="6B782198" w14:textId="77777777" w:rsidR="0049129D" w:rsidRPr="006D3CD9" w:rsidRDefault="0049129D"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7AADAE17" w14:textId="77777777" w:rsidR="0049129D" w:rsidRPr="00E321C2" w:rsidRDefault="0049129D"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73FC9B84" w14:textId="77777777" w:rsidR="0049129D" w:rsidRDefault="0049129D"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3CE71E33" w14:textId="77777777" w:rsidR="0049129D" w:rsidRDefault="0049129D"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097E5F20" w14:textId="77777777" w:rsidR="0049129D" w:rsidRDefault="0049129D"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501404DF" w14:textId="77777777" w:rsidR="0049129D" w:rsidRDefault="0049129D"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B0BCC55" w14:textId="77777777" w:rsidR="0049129D" w:rsidRPr="00E321C2" w:rsidRDefault="0049129D" w:rsidP="00525CE2">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6F2A7F96" wp14:editId="4C6D8844">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75AB2D9B" w14:textId="77777777" w:rsidR="0049129D" w:rsidRPr="0079290F" w:rsidRDefault="0049129D"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F2A7F96" id="Text Box 186" o:spid="_x0000_s1178" type="#_x0000_t202"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" filled="f" strokeweight=".5pt">
                <v:fill color2="#b4c6e7" focus="100%" type="gradient"/>
                <v:shadow color="#1f3763" opacity=".5" offset="1pt"/>
                <v:textbox>
                  <w:txbxContent>
                    <w:p w14:paraId="75AB2D9B" w14:textId="77777777" w:rsidR="0049129D" w:rsidRPr="0079290F" w:rsidRDefault="0049129D"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 xml:space="preserve">feeding, skin, feathers, or other signs of animals – present in area to be harvested – in </w:t>
                      </w:r>
                      <w:proofErr w:type="gramStart"/>
                      <w:r w:rsidRPr="0079290F">
                        <w:rPr>
                          <w:rFonts w:cs="Calibri"/>
                          <w:sz w:val="18"/>
                        </w:rPr>
                        <w:t>sufficient number</w:t>
                      </w:r>
                      <w:proofErr w:type="gramEnd"/>
                      <w:r w:rsidRPr="0079290F">
                        <w:rPr>
                          <w:rFonts w:cs="Calibri"/>
                          <w:sz w:val="18"/>
                        </w:rPr>
                        <w:t xml:space="preserve"> and quantity – so as to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21116C66" wp14:editId="34785AC6">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B310A7D" id="Straight Arrow Connector 185" o:spid="_x0000_s1026" type="#_x0000_t32"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083F2FFB" wp14:editId="7B205FAF">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2FE38A8F" w14:textId="77777777" w:rsidR="0049129D" w:rsidRPr="00DD61D6" w:rsidRDefault="0049129D"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7476C43" w14:textId="77777777" w:rsidR="0049129D" w:rsidRPr="00D842B4" w:rsidRDefault="0049129D"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83F2FFB" id="Rectangle 184" o:spid="_x0000_s1179"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" strokecolor="#ffc000" strokeweight="2.25pt">
                <v:shadow color="#7f5f00" opacity=".5" offset="1pt"/>
                <v:textbox>
                  <w:txbxContent>
                    <w:p w14:paraId="2FE38A8F" w14:textId="77777777" w:rsidR="0049129D" w:rsidRPr="00DD61D6" w:rsidRDefault="0049129D"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7476C43" w14:textId="77777777" w:rsidR="0049129D" w:rsidRPr="00D842B4" w:rsidRDefault="0049129D" w:rsidP="00525CE2">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2403C2EC" wp14:editId="3F59A56F">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1CCA64DF" w14:textId="77777777" w:rsidR="0049129D" w:rsidRPr="00AD4CB9" w:rsidRDefault="0049129D"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403C2EC" id="Rectangle 182" o:spid="_x0000_s1180"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" fillcolor="#c00000" strokeweight=".5pt">
                <v:shadow color="#823b0b" opacity=".5" offset="1pt"/>
                <v:textbox>
                  <w:txbxContent>
                    <w:p w14:paraId="1CCA64DF" w14:textId="77777777" w:rsidR="0049129D" w:rsidRPr="00AD4CB9" w:rsidRDefault="0049129D"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6D2C7B06" wp14:editId="5E787E01">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9696581" id="Straight Arrow Connector 181" o:spid="_x0000_s1026" type="#_x0000_t32"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"/>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4F86CAB3" wp14:editId="011B02CF">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762DB5C9" w14:textId="77777777" w:rsidR="0049129D" w:rsidRPr="00AD4CB9" w:rsidRDefault="0049129D"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F86CAB3"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80" o:spid="_x0000_s1181" type="#_x0000_t15"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fillcolor="#a5a5a5" strokecolor="#f2f2f2" strokeweight=".5pt">
                <v:shadow on="t" color="#525252" opacity=".5" offset="1pt"/>
                <v:textbox>
                  <w:txbxContent>
                    <w:p w14:paraId="762DB5C9" w14:textId="77777777" w:rsidR="0049129D" w:rsidRPr="00AD4CB9" w:rsidRDefault="0049129D"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04476125" wp14:editId="416686C8">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727E075"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79" o:spid="_x0000_s1026" type="#_x0000_t86"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HDew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154D90CA" wp14:editId="5BB85FB6">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F18C342" id="Straight Arrow Connector 178" o:spid="_x0000_s1026" type="#_x0000_t32"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qpDOAIAAGc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"/>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4B3CAA26" wp14:editId="71585642">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735F4224" w14:textId="77777777" w:rsidR="0049129D" w:rsidRPr="00AD4CB9" w:rsidRDefault="0049129D"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B3CAA26" id="Arrow: Pentagon 177" o:spid="_x0000_s1182" type="#_x0000_t15"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fillcolor="#a5a5a5" strokecolor="#f2f2f2" strokeweight=".5pt">
                <v:shadow on="t" color="#525252" opacity=".5" offset="1pt"/>
                <v:textbox>
                  <w:txbxContent>
                    <w:p w14:paraId="735F4224" w14:textId="77777777" w:rsidR="0049129D" w:rsidRPr="00AD4CB9" w:rsidRDefault="0049129D"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64F215BD" wp14:editId="3638E5ED">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981500E" id="Straight Arrow Connector 176" o:spid="_x0000_s1026" type="#_x0000_t32"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" strokecolor="#4472c4">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3FD98F03" wp14:editId="18503EBC">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4AFDF63" id="Straight Arrow Connector 175" o:spid="_x0000_s1026" type="#_x0000_t32"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59836133" wp14:editId="2034D67E">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52B0C5D5" w14:textId="77777777" w:rsidR="0049129D" w:rsidRPr="00B70E39" w:rsidRDefault="0049129D"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9836133" id="Rectangle 174" o:spid="_x0000_s1183"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strokecolor="#ed7d31" strokeweight="3pt">
                <v:shadow on="t" color="#823b0b" opacity=".5" offset="1pt"/>
                <v:textbox>
                  <w:txbxContent>
                    <w:p w14:paraId="52B0C5D5" w14:textId="77777777" w:rsidR="0049129D" w:rsidRPr="00B70E39" w:rsidRDefault="0049129D"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26156802" wp14:editId="1E43CC1A">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B612E67" id="Straight Arrow Connector 173" o:spid="_x0000_s1026" type="#_x0000_t32"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29F9BDD7" wp14:editId="6CF4A404">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914910B" w14:textId="77777777" w:rsidR="0049129D" w:rsidRPr="0079290F" w:rsidRDefault="0049129D"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9F9BDD7" id="_x0000_t109" coordsize="21600,21600" o:spt="109" path="m,l,21600r21600,l21600,xe">
                <v:stroke joinstyle="miter"/>
                <v:path gradientshapeok="t" o:connecttype="rect"/>
              </v:shapetype>
              <v:shape id="Flowchart: Process 172" o:spid="_x0000_s1184" type="#_x0000_t109"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" strokecolor="#4472c4" strokeweight="1pt">
                <v:shadow color="#868686"/>
                <v:textbox>
                  <w:txbxContent>
                    <w:p w14:paraId="0914910B" w14:textId="77777777" w:rsidR="0049129D" w:rsidRPr="0079290F" w:rsidRDefault="0049129D" w:rsidP="00525CE2">
                      <w:pPr>
                        <w:jc w:val="center"/>
                        <w:rPr>
                          <w:rFonts w:cs="Calibri"/>
                          <w:sz w:val="18"/>
                        </w:rPr>
                      </w:pPr>
                      <w:r w:rsidRPr="0079290F">
                        <w:rPr>
                          <w:rFonts w:cs="Calibri"/>
                          <w:sz w:val="18"/>
                        </w:rPr>
                        <w:t>Address hazard and reduce negligible risk in accordance with company SOP</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00450F2A" wp14:editId="74636C56">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12B7DF5C" w14:textId="77777777" w:rsidR="0049129D" w:rsidRPr="0079290F" w:rsidRDefault="0049129D"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0450F2A" id="Arrow: Pentagon 171" o:spid="_x0000_s1185" type="#_x0000_t15"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fillcolor="#a5a5a5" strokecolor="#f2f2f2" strokeweight=".5pt">
                <v:shadow on="t" color="#525252" opacity=".5" offset="1pt"/>
                <v:textbox>
                  <w:txbxContent>
                    <w:p w14:paraId="12B7DF5C" w14:textId="77777777" w:rsidR="0049129D" w:rsidRPr="0079290F" w:rsidRDefault="0049129D" w:rsidP="00525CE2">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25401449" wp14:editId="2656EBBE">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A6C42BC" id="Right Bracket 170" o:spid="_x0000_s1026" type="#_x0000_t86"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DGeg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"/>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6F9EACD7" wp14:editId="3559A59F">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3839C991" w14:textId="77777777" w:rsidR="0049129D" w:rsidRPr="00B70E39" w:rsidRDefault="0049129D"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F9EACD7" id="Rectangle 169" o:spid="_x0000_s1186"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" strokecolor="#ed7d31" strokeweight="2.25pt">
                <v:shadow color="#823b0b" opacity=".5" offset="1pt"/>
                <v:textbox>
                  <w:txbxContent>
                    <w:p w14:paraId="3839C991" w14:textId="77777777" w:rsidR="0049129D" w:rsidRPr="00B70E39" w:rsidRDefault="0049129D" w:rsidP="00525CE2">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4B33A5CB" wp14:editId="176C3F34">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5F91616F" w14:textId="77777777" w:rsidR="0049129D" w:rsidRPr="00DD61D6" w:rsidRDefault="0049129D"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B33A5CB" id="Rectangle 159" o:spid="_x0000_s1187"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strokecolor="#ffc000" strokeweight="2.25pt">
                <v:shadow on="t" color="#7f5f00" opacity=".5" offset="1pt"/>
                <v:textbox>
                  <w:txbxContent>
                    <w:p w14:paraId="5F91616F" w14:textId="77777777" w:rsidR="0049129D" w:rsidRPr="00DD61D6" w:rsidRDefault="0049129D"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2EC17B4B" wp14:editId="4FA3B813">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1A3F5B6" id="Straight Arrow Connector 157" o:spid="_x0000_s1026" type="#_x0000_t32"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56D983D9" wp14:editId="71A3F897">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E4DDA62" id="Straight Arrow Connector 156" o:spid="_x0000_s1026" type="#_x0000_t32"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3A84B41D" wp14:editId="0FFE8EBC">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6512C90" id="Straight Arrow Connector 116" o:spid="_x0000_s1026" type="#_x0000_t32"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33B67FBD" wp14:editId="7B4F4D66">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12214FDD" w14:textId="77777777" w:rsidR="0049129D" w:rsidRPr="006E4900" w:rsidRDefault="0049129D" w:rsidP="00525CE2">
                            <w:pPr>
                              <w:spacing w:before="0" w:after="0"/>
                              <w:jc w:val="center"/>
                              <w:rPr>
                                <w:rFonts w:cs="Calibri"/>
                                <w:b/>
                                <w:sz w:val="12"/>
                              </w:rPr>
                            </w:pPr>
                          </w:p>
                          <w:p w14:paraId="23018F1A" w14:textId="77777777" w:rsidR="0049129D" w:rsidRPr="006E4900" w:rsidRDefault="0049129D"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33B67FBD" id="Oval 115" o:spid="_x0000_s1188"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fillcolor="#70ad47" strokeweight=".5pt">
                <v:shadow on="t" color="#375623" opacity=".5" offset="1pt"/>
                <v:textbox>
                  <w:txbxContent>
                    <w:p w14:paraId="12214FDD" w14:textId="77777777" w:rsidR="0049129D" w:rsidRPr="006E4900" w:rsidRDefault="0049129D" w:rsidP="00525CE2">
                      <w:pPr>
                        <w:spacing w:before="0" w:after="0"/>
                        <w:jc w:val="center"/>
                        <w:rPr>
                          <w:rFonts w:cs="Calibri"/>
                          <w:b/>
                          <w:sz w:val="12"/>
                        </w:rPr>
                      </w:pPr>
                    </w:p>
                    <w:p w14:paraId="23018F1A" w14:textId="77777777" w:rsidR="0049129D" w:rsidRPr="006E4900" w:rsidRDefault="0049129D" w:rsidP="00525CE2">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2C5936CB" wp14:editId="7597E395">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B75487E" id="Straight Arrow Connector 108" o:spid="_x0000_s1026" type="#_x0000_t32"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5F02C32A" wp14:editId="0805FBCD">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B942C1B" id="Straight Arrow Connector 107" o:spid="_x0000_s1026" type="#_x0000_t32"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" strokeweight="1pt">
                <v:stroke dashstyle="dash"/>
                <v:shadow color="#868686"/>
              </v:shape>
            </w:pict>
          </mc:Fallback>
        </mc:AlternateContent>
      </w:r>
    </w:p>
    <w:p w14:paraId="1D6BB82E"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488571C3" w14:textId="77777777" w:rsidR="00A8141F" w:rsidRPr="00D5180B" w:rsidRDefault="00A8141F" w:rsidP="00476F26">
      <w:pPr>
        <w:pStyle w:val="Heading2"/>
      </w:pPr>
      <w:bookmarkStart w:id="1117" w:name="_Toc20839191"/>
      <w:bookmarkEnd w:id="1115"/>
      <w:bookmarkEnd w:id="1116"/>
      <w:r w:rsidRPr="00D5180B">
        <w:lastRenderedPageBreak/>
        <w:t xml:space="preserve">TABLE </w:t>
      </w:r>
      <w:r>
        <w:t>6</w:t>
      </w:r>
      <w:r w:rsidRPr="00D5180B">
        <w:t xml:space="preserve">. </w:t>
      </w:r>
      <w:r>
        <w:t>Animal Hazard in Field (Wild or Domestic)</w:t>
      </w:r>
      <w:bookmarkEnd w:id="1117"/>
    </w:p>
    <w:p w14:paraId="426A1065" w14:textId="77777777" w:rsidR="00B9556C" w:rsidRPr="00134BAD" w:rsidRDefault="00B9556C" w:rsidP="00A8141F">
      <w:pPr>
        <w:rPr>
          <w:b/>
          <w:sz w:val="24"/>
          <w:shd w:val="clear" w:color="auto" w:fill="A8D08D" w:themeFill="accent6" w:themeFillTint="99"/>
        </w:rPr>
      </w:pPr>
      <w:r w:rsidRPr="00D5180B">
        <w:rPr>
          <w:rFonts w:cs="Calibri"/>
          <w:szCs w:val="22"/>
        </w:rPr>
        <w:t xml:space="preserve">When evidence of </w:t>
      </w:r>
      <w:r w:rsidR="00491DCA" w:rsidRPr="00D5180B">
        <w:rPr>
          <w:rFonts w:cs="Calibri"/>
          <w:szCs w:val="22"/>
        </w:rPr>
        <w:t xml:space="preserve">animal </w:t>
      </w:r>
      <w:r w:rsidRPr="00D5180B">
        <w:rPr>
          <w:rFonts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604E6E6C" w14:textId="77777777" w:rsidTr="0004283C">
        <w:trPr>
          <w:tblHeader/>
          <w:jc w:val="center"/>
        </w:trPr>
        <w:tc>
          <w:tcPr>
            <w:tcW w:w="1152" w:type="dxa"/>
            <w:tcBorders>
              <w:bottom w:val="single" w:sz="4" w:space="0" w:color="auto"/>
            </w:tcBorders>
            <w:shd w:val="clear" w:color="auto" w:fill="4472C4"/>
          </w:tcPr>
          <w:p w14:paraId="7A03C243"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7D4080CB"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2E99E0B6"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03EA443A" w14:textId="77777777" w:rsidTr="00134BAD">
        <w:trPr>
          <w:jc w:val="center"/>
        </w:trPr>
        <w:tc>
          <w:tcPr>
            <w:tcW w:w="1152" w:type="dxa"/>
            <w:tcBorders>
              <w:bottom w:val="single" w:sz="4" w:space="0" w:color="auto"/>
            </w:tcBorders>
            <w:shd w:val="clear" w:color="auto" w:fill="DBDBDB"/>
          </w:tcPr>
          <w:p w14:paraId="3BEF09F0" w14:textId="77777777" w:rsidR="00B9556C" w:rsidRPr="00134BAD" w:rsidRDefault="00B9556C" w:rsidP="003E2E2C">
            <w:pPr>
              <w:rPr>
                <w:b/>
              </w:rPr>
            </w:pPr>
            <w:r w:rsidRPr="00134BAD">
              <w:rPr>
                <w:b/>
              </w:rPr>
              <w:t>Evidence of Intrusion</w:t>
            </w:r>
          </w:p>
          <w:p w14:paraId="5C5D1AD2" w14:textId="77777777" w:rsidR="00702E40" w:rsidRPr="00134BAD" w:rsidRDefault="002179D1" w:rsidP="003E2E2C">
            <w:r w:rsidRPr="00134BAD">
              <w:t xml:space="preserve"> </w:t>
            </w:r>
          </w:p>
          <w:p w14:paraId="7ADAD3EF" w14:textId="77777777" w:rsidR="00702E40" w:rsidRPr="00134BAD" w:rsidRDefault="00702E40" w:rsidP="003E2E2C"/>
        </w:tc>
        <w:tc>
          <w:tcPr>
            <w:tcW w:w="2353" w:type="dxa"/>
            <w:tcBorders>
              <w:bottom w:val="single" w:sz="4" w:space="0" w:color="auto"/>
            </w:tcBorders>
          </w:tcPr>
          <w:p w14:paraId="38017C60" w14:textId="77777777" w:rsidR="00714987" w:rsidRPr="00134BAD" w:rsidRDefault="00714987" w:rsidP="003E2E2C">
            <w:pPr>
              <w:rPr>
                <w:u w:val="single"/>
              </w:rPr>
            </w:pPr>
            <w:r w:rsidRPr="00134BAD">
              <w:rPr>
                <w:u w:val="single"/>
              </w:rPr>
              <w:t>Frequency</w:t>
            </w:r>
          </w:p>
          <w:p w14:paraId="2C0D2ECA" w14:textId="77777777" w:rsidR="00A07F61" w:rsidRPr="00134BAD" w:rsidRDefault="00592787" w:rsidP="00F0393F">
            <w:pPr>
              <w:numPr>
                <w:ilvl w:val="0"/>
                <w:numId w:val="31"/>
              </w:numPr>
              <w:tabs>
                <w:tab w:val="clear" w:pos="720"/>
              </w:tabs>
              <w:ind w:left="361" w:hanging="271"/>
            </w:pPr>
            <w:r w:rsidRPr="00134BAD">
              <w:t>There shall be a periodic monitoring plan in place for production fields.</w:t>
            </w:r>
          </w:p>
          <w:p w14:paraId="10C8D2E7" w14:textId="77777777" w:rsidR="00714987" w:rsidRPr="00134BAD" w:rsidRDefault="00592787" w:rsidP="00F0393F">
            <w:pPr>
              <w:numPr>
                <w:ilvl w:val="0"/>
                <w:numId w:val="31"/>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034FA164" w14:textId="77777777" w:rsidR="00714987" w:rsidRPr="00134BAD" w:rsidRDefault="00714987" w:rsidP="003E2E2C">
            <w:pPr>
              <w:ind w:left="360"/>
            </w:pPr>
          </w:p>
          <w:p w14:paraId="20EF3905" w14:textId="77777777" w:rsidR="00714987" w:rsidRPr="00134BAD" w:rsidRDefault="00714987" w:rsidP="003E2E2C">
            <w:pPr>
              <w:rPr>
                <w:u w:val="single"/>
              </w:rPr>
            </w:pPr>
            <w:r w:rsidRPr="00134BAD">
              <w:rPr>
                <w:u w:val="single"/>
              </w:rPr>
              <w:t>Variables</w:t>
            </w:r>
          </w:p>
          <w:p w14:paraId="146B376F" w14:textId="77777777" w:rsidR="00B9556C" w:rsidRPr="00134BAD" w:rsidRDefault="00B9556C" w:rsidP="00F0393F">
            <w:pPr>
              <w:numPr>
                <w:ilvl w:val="0"/>
                <w:numId w:val="19"/>
              </w:numPr>
              <w:tabs>
                <w:tab w:val="clear" w:pos="720"/>
              </w:tabs>
              <w:ind w:left="361" w:hanging="271"/>
            </w:pPr>
            <w:r w:rsidRPr="00134BAD">
              <w:t>Physical observation of animals in the field</w:t>
            </w:r>
          </w:p>
          <w:p w14:paraId="703A53CB" w14:textId="77777777" w:rsidR="00B9556C" w:rsidRPr="00134BAD" w:rsidRDefault="00B9556C" w:rsidP="00F0393F">
            <w:pPr>
              <w:numPr>
                <w:ilvl w:val="0"/>
                <w:numId w:val="19"/>
              </w:numPr>
              <w:tabs>
                <w:tab w:val="clear" w:pos="720"/>
              </w:tabs>
              <w:ind w:left="361" w:hanging="271"/>
            </w:pPr>
            <w:r w:rsidRPr="00134BAD">
              <w:t>Downed fences</w:t>
            </w:r>
          </w:p>
          <w:p w14:paraId="08AD94FA" w14:textId="77777777" w:rsidR="00B9556C" w:rsidRPr="00134BAD" w:rsidRDefault="00EF5A20" w:rsidP="00F0393F">
            <w:pPr>
              <w:numPr>
                <w:ilvl w:val="0"/>
                <w:numId w:val="19"/>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0638E29C" w14:textId="77777777" w:rsidR="00B9556C" w:rsidRPr="00134BAD" w:rsidRDefault="00B9556C" w:rsidP="00F0393F">
            <w:pPr>
              <w:numPr>
                <w:ilvl w:val="0"/>
                <w:numId w:val="19"/>
              </w:numPr>
              <w:tabs>
                <w:tab w:val="clear" w:pos="720"/>
              </w:tabs>
              <w:ind w:left="361" w:hanging="271"/>
            </w:pPr>
            <w:r w:rsidRPr="00134BAD">
              <w:t>Animal feces or urine in production block</w:t>
            </w:r>
          </w:p>
          <w:p w14:paraId="4F5A3F75" w14:textId="77777777" w:rsidR="00B9556C" w:rsidRPr="00134BAD" w:rsidRDefault="00B56EF3" w:rsidP="00F0393F">
            <w:pPr>
              <w:numPr>
                <w:ilvl w:val="0"/>
                <w:numId w:val="19"/>
              </w:numPr>
              <w:tabs>
                <w:tab w:val="clear" w:pos="720"/>
              </w:tabs>
              <w:ind w:left="361" w:hanging="271"/>
            </w:pPr>
            <w:r w:rsidRPr="00134BAD">
              <w:t>Damaged or e</w:t>
            </w:r>
            <w:r w:rsidR="00B9556C" w:rsidRPr="00134BAD">
              <w:t>aten plants in production block</w:t>
            </w:r>
          </w:p>
          <w:p w14:paraId="54413B9A" w14:textId="77777777" w:rsidR="00EB2473" w:rsidRPr="00134BAD" w:rsidRDefault="00EB2473" w:rsidP="003E2E2C">
            <w:pPr>
              <w:pStyle w:val="ColorfulList-Accent11"/>
              <w:ind w:left="763"/>
            </w:pPr>
          </w:p>
          <w:p w14:paraId="65986373" w14:textId="77777777" w:rsidR="00491314" w:rsidRPr="00134BAD" w:rsidRDefault="00491314" w:rsidP="003E2E2C"/>
        </w:tc>
        <w:tc>
          <w:tcPr>
            <w:tcW w:w="6863" w:type="dxa"/>
            <w:tcBorders>
              <w:bottom w:val="single" w:sz="4" w:space="0" w:color="auto"/>
            </w:tcBorders>
          </w:tcPr>
          <w:p w14:paraId="222C312F" w14:textId="77777777" w:rsidR="004C06C6" w:rsidRPr="00134BAD" w:rsidRDefault="00B9556C" w:rsidP="003E2E2C">
            <w:pPr>
              <w:numPr>
                <w:ilvl w:val="0"/>
                <w:numId w:val="11"/>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14679BF6" w14:textId="77777777" w:rsidR="00B56EF3" w:rsidRPr="00134BAD" w:rsidRDefault="00B56EF3" w:rsidP="003E2E2C">
            <w:pPr>
              <w:numPr>
                <w:ilvl w:val="0"/>
                <w:numId w:val="11"/>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65D6F592" w14:textId="77777777" w:rsidR="00E9067E" w:rsidRPr="00134BAD" w:rsidRDefault="00E9067E" w:rsidP="003E2E2C">
            <w:pPr>
              <w:numPr>
                <w:ilvl w:val="0"/>
                <w:numId w:val="11"/>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0297CDA4" w14:textId="77777777" w:rsidR="00B56EF3" w:rsidRPr="00134BAD" w:rsidRDefault="00E9067E" w:rsidP="003E2E2C">
            <w:pPr>
              <w:numPr>
                <w:ilvl w:val="0"/>
                <w:numId w:val="11"/>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14B8B9C3" w14:textId="77777777" w:rsidR="00B9556C" w:rsidRPr="00134BAD" w:rsidRDefault="004C06C6" w:rsidP="003E2E2C">
            <w:pPr>
              <w:numPr>
                <w:ilvl w:val="0"/>
                <w:numId w:val="11"/>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0DBB35A0" w14:textId="77777777" w:rsidR="00B9556C" w:rsidRPr="00134BAD" w:rsidRDefault="00A10B31" w:rsidP="003E2E2C">
            <w:pPr>
              <w:numPr>
                <w:ilvl w:val="0"/>
                <w:numId w:val="11"/>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6205060D" w14:textId="77777777" w:rsidR="00A10B31" w:rsidRPr="00134BAD" w:rsidRDefault="00B9556C" w:rsidP="003E2E2C">
            <w:pPr>
              <w:numPr>
                <w:ilvl w:val="0"/>
                <w:numId w:val="11"/>
              </w:numPr>
              <w:tabs>
                <w:tab w:val="clear" w:pos="1080"/>
              </w:tabs>
              <w:ind w:left="241" w:hanging="180"/>
            </w:pPr>
            <w:r w:rsidRPr="00134BAD">
              <w:t xml:space="preserve">Equipment used to destroy crop must be cleaned and sanitized upon exiting the field. </w:t>
            </w:r>
          </w:p>
          <w:p w14:paraId="75C61323" w14:textId="77777777" w:rsidR="00A338C2" w:rsidRPr="00134BAD" w:rsidRDefault="00A10B31" w:rsidP="003E2E2C">
            <w:pPr>
              <w:numPr>
                <w:ilvl w:val="0"/>
                <w:numId w:val="11"/>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4AD90D91" w14:textId="77777777" w:rsidR="00B9556C" w:rsidRPr="00134BAD" w:rsidRDefault="00C64CF3" w:rsidP="003E2E2C">
            <w:pPr>
              <w:numPr>
                <w:ilvl w:val="0"/>
                <w:numId w:val="11"/>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63669312" w14:textId="77777777" w:rsidTr="00292C9A">
        <w:trPr>
          <w:trHeight w:val="144"/>
          <w:jc w:val="center"/>
        </w:trPr>
        <w:tc>
          <w:tcPr>
            <w:tcW w:w="10368" w:type="dxa"/>
            <w:gridSpan w:val="3"/>
            <w:shd w:val="clear" w:color="auto" w:fill="DBDBDB"/>
          </w:tcPr>
          <w:p w14:paraId="4D4822A9" w14:textId="77777777" w:rsidR="00D72546" w:rsidRPr="00134BAD" w:rsidRDefault="00D72546" w:rsidP="003E2E2C">
            <w:pPr>
              <w:ind w:left="12"/>
              <w:rPr>
                <w:b/>
              </w:rPr>
            </w:pPr>
            <w:r w:rsidRPr="00134BAD">
              <w:rPr>
                <w:b/>
              </w:rPr>
              <w:t>Allowable Harvest Distance from Evidence of Intrusion</w:t>
            </w:r>
          </w:p>
        </w:tc>
      </w:tr>
      <w:tr w:rsidR="00D72546" w:rsidRPr="00D5180B" w14:paraId="4DAF0108" w14:textId="77777777" w:rsidTr="00292C9A">
        <w:trPr>
          <w:trHeight w:val="629"/>
          <w:jc w:val="center"/>
        </w:trPr>
        <w:tc>
          <w:tcPr>
            <w:tcW w:w="10368" w:type="dxa"/>
            <w:gridSpan w:val="3"/>
            <w:shd w:val="clear" w:color="auto" w:fill="auto"/>
          </w:tcPr>
          <w:p w14:paraId="71250608" w14:textId="77777777"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346561B6" w14:textId="77777777" w:rsidR="00D72546" w:rsidRPr="00134BAD" w:rsidRDefault="00D72546" w:rsidP="003E2E2C">
            <w:pPr>
              <w:spacing w:after="0"/>
              <w:rPr>
                <w:u w:val="single"/>
              </w:rPr>
            </w:pPr>
            <w:r w:rsidRPr="00134BAD">
              <w:rPr>
                <w:u w:val="single"/>
              </w:rPr>
              <w:t>Monitoring</w:t>
            </w:r>
          </w:p>
          <w:p w14:paraId="30623FE3" w14:textId="77777777" w:rsidR="00D72546" w:rsidRPr="00134BAD" w:rsidRDefault="00D72546" w:rsidP="00F0393F">
            <w:pPr>
              <w:numPr>
                <w:ilvl w:val="0"/>
                <w:numId w:val="46"/>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4439A6DB"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72C2ECA8" w14:textId="77777777" w:rsidR="00D72546" w:rsidRPr="00134BAD" w:rsidRDefault="00D72546" w:rsidP="00F0393F">
            <w:pPr>
              <w:numPr>
                <w:ilvl w:val="0"/>
                <w:numId w:val="18"/>
              </w:numPr>
              <w:tabs>
                <w:tab w:val="clear" w:pos="1800"/>
              </w:tabs>
              <w:spacing w:after="0"/>
              <w:ind w:left="577" w:hanging="270"/>
            </w:pPr>
            <w:r w:rsidRPr="00134BAD">
              <w:t>Conduct the pre-harvest assessment not more than one week prior to harvest.</w:t>
            </w:r>
          </w:p>
          <w:p w14:paraId="3AFDE5B6" w14:textId="77777777" w:rsidR="00D72546" w:rsidRPr="00134BAD" w:rsidRDefault="00D72546" w:rsidP="00F0393F">
            <w:pPr>
              <w:numPr>
                <w:ilvl w:val="0"/>
                <w:numId w:val="18"/>
              </w:numPr>
              <w:tabs>
                <w:tab w:val="clear" w:pos="1800"/>
              </w:tabs>
              <w:spacing w:after="0"/>
              <w:ind w:left="577" w:hanging="270"/>
            </w:pPr>
            <w:r w:rsidRPr="00134BAD">
              <w:t>Conduct the daily harvest assessment on each day of harvest.</w:t>
            </w:r>
          </w:p>
          <w:p w14:paraId="39625A8C" w14:textId="77777777" w:rsidR="00D72546" w:rsidRPr="00134BAD" w:rsidRDefault="00D72546" w:rsidP="003E2E2C">
            <w:pPr>
              <w:spacing w:after="0"/>
              <w:rPr>
                <w:u w:val="single"/>
              </w:rPr>
            </w:pPr>
            <w:r w:rsidRPr="00134BAD">
              <w:rPr>
                <w:u w:val="single"/>
              </w:rPr>
              <w:t>Fecal Material</w:t>
            </w:r>
          </w:p>
          <w:p w14:paraId="0D388820" w14:textId="77777777" w:rsidR="00D72546" w:rsidRPr="00134BAD" w:rsidRDefault="00D72546" w:rsidP="00F0393F">
            <w:pPr>
              <w:numPr>
                <w:ilvl w:val="0"/>
                <w:numId w:val="18"/>
              </w:numPr>
              <w:tabs>
                <w:tab w:val="clear" w:pos="1800"/>
                <w:tab w:val="num" w:pos="271"/>
              </w:tabs>
              <w:spacing w:after="0"/>
              <w:ind w:left="577" w:hanging="270"/>
            </w:pPr>
            <w:r w:rsidRPr="00134BAD">
              <w:t>Do not harvest any produce that has come into direct contact with fecal material.</w:t>
            </w:r>
          </w:p>
          <w:p w14:paraId="4CCAF03E" w14:textId="77777777" w:rsidR="00D72546" w:rsidRPr="00134BAD" w:rsidRDefault="00D72546" w:rsidP="00F0393F">
            <w:pPr>
              <w:numPr>
                <w:ilvl w:val="0"/>
                <w:numId w:val="18"/>
              </w:numPr>
              <w:tabs>
                <w:tab w:val="clear" w:pos="1800"/>
                <w:tab w:val="num" w:pos="271"/>
              </w:tabs>
              <w:spacing w:after="0"/>
              <w:ind w:left="577" w:hanging="270"/>
            </w:pPr>
            <w:r w:rsidRPr="00134BAD">
              <w:lastRenderedPageBreak/>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206F5257" w14:textId="77777777" w:rsidR="00D72546" w:rsidRPr="00134BAD" w:rsidRDefault="00D72546" w:rsidP="003E2E2C">
            <w:pPr>
              <w:spacing w:after="0"/>
              <w:ind w:left="37"/>
              <w:rPr>
                <w:u w:val="single"/>
              </w:rPr>
            </w:pPr>
            <w:r w:rsidRPr="00134BAD">
              <w:rPr>
                <w:u w:val="single"/>
              </w:rPr>
              <w:t>Intrusion</w:t>
            </w:r>
          </w:p>
          <w:p w14:paraId="69B6A8F2" w14:textId="77777777" w:rsidR="00D72546" w:rsidRPr="00134BAD" w:rsidRDefault="00D72546" w:rsidP="00F0393F">
            <w:pPr>
              <w:numPr>
                <w:ilvl w:val="0"/>
                <w:numId w:val="18"/>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1F7C47D9" w14:textId="77777777" w:rsidR="00D72546" w:rsidRPr="00134BAD" w:rsidRDefault="00D72546" w:rsidP="003E2E2C">
            <w:pPr>
              <w:spacing w:after="0"/>
              <w:rPr>
                <w:u w:val="single"/>
              </w:rPr>
            </w:pPr>
            <w:r w:rsidRPr="00134BAD">
              <w:rPr>
                <w:u w:val="single"/>
              </w:rPr>
              <w:t>Daily Harvest Assessment ONLY</w:t>
            </w:r>
          </w:p>
          <w:p w14:paraId="7DDD13F0"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2552E2AA" w14:textId="77777777" w:rsidR="00D72546" w:rsidRPr="00134BAD" w:rsidRDefault="00D72546" w:rsidP="00F0393F">
            <w:pPr>
              <w:numPr>
                <w:ilvl w:val="1"/>
                <w:numId w:val="18"/>
              </w:numPr>
              <w:tabs>
                <w:tab w:val="clear" w:pos="1440"/>
                <w:tab w:val="num" w:pos="577"/>
              </w:tabs>
              <w:spacing w:after="0"/>
              <w:ind w:left="577" w:hanging="270"/>
            </w:pPr>
            <w:r w:rsidRPr="00134BAD">
              <w:t xml:space="preserve">Stop harvest operations. </w:t>
            </w:r>
          </w:p>
          <w:p w14:paraId="77CE4CA0" w14:textId="77777777" w:rsidR="00D72546" w:rsidRPr="00134BAD" w:rsidRDefault="00D72546" w:rsidP="00F0393F">
            <w:pPr>
              <w:numPr>
                <w:ilvl w:val="1"/>
                <w:numId w:val="18"/>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405E9128" w14:textId="77777777" w:rsidR="00D72546" w:rsidRPr="00134BAD" w:rsidRDefault="00D72546" w:rsidP="00F0393F">
            <w:pPr>
              <w:numPr>
                <w:ilvl w:val="1"/>
                <w:numId w:val="18"/>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06F38F44" w14:textId="77777777" w:rsidR="00D72546" w:rsidRPr="00134BAD" w:rsidRDefault="00D72546" w:rsidP="00F0393F">
            <w:pPr>
              <w:numPr>
                <w:ilvl w:val="1"/>
                <w:numId w:val="18"/>
              </w:numPr>
              <w:tabs>
                <w:tab w:val="clear" w:pos="1440"/>
                <w:tab w:val="num" w:pos="577"/>
              </w:tabs>
              <w:spacing w:after="0"/>
              <w:ind w:left="577" w:hanging="270"/>
            </w:pPr>
            <w:r w:rsidRPr="00134BAD">
              <w:t xml:space="preserve">Require all employees to wash and sanitize their hands/gloves before resuming harvest operations. </w:t>
            </w:r>
          </w:p>
          <w:p w14:paraId="48CBCE1D" w14:textId="77777777" w:rsidR="00D72546" w:rsidRPr="00134BAD" w:rsidRDefault="00D72546" w:rsidP="00F0393F">
            <w:pPr>
              <w:numPr>
                <w:ilvl w:val="1"/>
                <w:numId w:val="18"/>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761C76F6" w14:textId="77777777" w:rsidTr="00292C9A">
        <w:trPr>
          <w:trHeight w:val="288"/>
          <w:jc w:val="center"/>
        </w:trPr>
        <w:tc>
          <w:tcPr>
            <w:tcW w:w="10368" w:type="dxa"/>
            <w:gridSpan w:val="3"/>
            <w:shd w:val="clear" w:color="auto" w:fill="DBDBDB"/>
          </w:tcPr>
          <w:p w14:paraId="4DC76938" w14:textId="77777777" w:rsidR="00D72546" w:rsidRPr="00134BAD" w:rsidRDefault="00D72546" w:rsidP="003E2E2C">
            <w:pPr>
              <w:rPr>
                <w:b/>
              </w:rPr>
            </w:pPr>
            <w:r w:rsidRPr="00134BAD">
              <w:rPr>
                <w:b/>
              </w:rPr>
              <w:lastRenderedPageBreak/>
              <w:t>Verification</w:t>
            </w:r>
          </w:p>
        </w:tc>
      </w:tr>
      <w:tr w:rsidR="00D72546" w:rsidRPr="00D5180B" w14:paraId="2B065310" w14:textId="77777777" w:rsidTr="00292C9A">
        <w:trPr>
          <w:jc w:val="center"/>
        </w:trPr>
        <w:tc>
          <w:tcPr>
            <w:tcW w:w="10368" w:type="dxa"/>
            <w:gridSpan w:val="3"/>
            <w:shd w:val="clear" w:color="auto" w:fill="auto"/>
          </w:tcPr>
          <w:p w14:paraId="3D0CB19B" w14:textId="77777777" w:rsidR="00D72546" w:rsidRPr="00134BAD" w:rsidRDefault="00D72546" w:rsidP="00F0393F">
            <w:pPr>
              <w:numPr>
                <w:ilvl w:val="0"/>
                <w:numId w:val="16"/>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11341E45" w14:textId="77777777" w:rsidTr="00292C9A">
        <w:trPr>
          <w:jc w:val="center"/>
        </w:trPr>
        <w:tc>
          <w:tcPr>
            <w:tcW w:w="10368" w:type="dxa"/>
            <w:gridSpan w:val="3"/>
            <w:shd w:val="clear" w:color="auto" w:fill="DBDBDB"/>
          </w:tcPr>
          <w:p w14:paraId="2CAD58CB" w14:textId="77777777" w:rsidR="00D72546" w:rsidRPr="00134BAD" w:rsidRDefault="00D72546" w:rsidP="003E2E2C">
            <w:r w:rsidRPr="00134BAD">
              <w:rPr>
                <w:b/>
              </w:rPr>
              <w:t>Rationale</w:t>
            </w:r>
          </w:p>
        </w:tc>
      </w:tr>
      <w:tr w:rsidR="00D72546" w:rsidRPr="00D5180B" w14:paraId="6BE247EB" w14:textId="77777777" w:rsidTr="00292C9A">
        <w:trPr>
          <w:jc w:val="center"/>
        </w:trPr>
        <w:tc>
          <w:tcPr>
            <w:tcW w:w="10368" w:type="dxa"/>
            <w:gridSpan w:val="3"/>
            <w:shd w:val="clear" w:color="auto" w:fill="auto"/>
          </w:tcPr>
          <w:p w14:paraId="1779EB3A" w14:textId="77777777" w:rsidR="00D72546" w:rsidRPr="00134BAD" w:rsidRDefault="00D72546" w:rsidP="00F0393F">
            <w:pPr>
              <w:numPr>
                <w:ilvl w:val="0"/>
                <w:numId w:val="16"/>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3B41BF5A" w14:textId="77777777" w:rsidR="00D72546" w:rsidRPr="00134BAD" w:rsidRDefault="00D72546" w:rsidP="00F0393F">
            <w:pPr>
              <w:numPr>
                <w:ilvl w:val="0"/>
                <w:numId w:val="16"/>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6456AAC6" w14:textId="77777777" w:rsidR="00D72546" w:rsidRPr="00134BAD" w:rsidRDefault="00D72546" w:rsidP="00F0393F">
            <w:pPr>
              <w:numPr>
                <w:ilvl w:val="0"/>
                <w:numId w:val="16"/>
              </w:numPr>
              <w:tabs>
                <w:tab w:val="clear" w:pos="1800"/>
              </w:tabs>
              <w:ind w:left="247" w:hanging="210"/>
            </w:pPr>
            <w:r w:rsidRPr="00134BAD">
              <w:t>Appendix B describes in detail the process used to develop these metrics</w:t>
            </w:r>
          </w:p>
        </w:tc>
      </w:tr>
    </w:tbl>
    <w:p w14:paraId="62EDE1FA"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5B032B54" w14:textId="77777777" w:rsidR="00B9556C" w:rsidRPr="00D5180B" w:rsidRDefault="00D72546" w:rsidP="00476F26">
      <w:pPr>
        <w:pStyle w:val="Heading2"/>
      </w:pPr>
      <w:bookmarkStart w:id="1118" w:name="_Toc167780408"/>
      <w:bookmarkStart w:id="1119" w:name="_Toc198619181"/>
      <w:bookmarkStart w:id="1120" w:name="_Toc443565045"/>
      <w:bookmarkStart w:id="1121" w:name="_Toc477875422"/>
      <w:bookmarkStart w:id="1122" w:name="_Toc489362242"/>
      <w:bookmarkStart w:id="1123" w:name="_Toc8374969"/>
      <w:bookmarkStart w:id="1124" w:name="_Toc20839192"/>
      <w:r w:rsidRPr="00D5180B">
        <w:lastRenderedPageBreak/>
        <w:t>T</w:t>
      </w:r>
      <w:r w:rsidR="00D11298" w:rsidRPr="00D5180B">
        <w:t>ABLE</w:t>
      </w:r>
      <w:r w:rsidR="00B9556C" w:rsidRPr="00D5180B">
        <w:t xml:space="preserve"> </w:t>
      </w:r>
      <w:r w:rsidR="00456F78" w:rsidRPr="00D5180B">
        <w:t>7</w:t>
      </w:r>
      <w:r w:rsidR="008C04F6" w:rsidRPr="00D5180B">
        <w:t xml:space="preserve">. </w:t>
      </w:r>
      <w:r w:rsidR="00B9556C" w:rsidRPr="00D5180B">
        <w:t>Crop Land and Water Source Adjacent Land Use</w:t>
      </w:r>
      <w:bookmarkEnd w:id="1118"/>
      <w:bookmarkEnd w:id="1119"/>
      <w:bookmarkEnd w:id="1120"/>
      <w:bookmarkEnd w:id="1121"/>
      <w:bookmarkEnd w:id="1122"/>
      <w:bookmarkEnd w:id="1123"/>
      <w:bookmarkEnd w:id="1124"/>
    </w:p>
    <w:tbl>
      <w:tblPr>
        <w:tblW w:w="1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4"/>
        <w:gridCol w:w="4970"/>
        <w:gridCol w:w="4316"/>
        <w:gridCol w:w="1080"/>
        <w:gridCol w:w="1134"/>
      </w:tblGrid>
      <w:tr w:rsidR="00DD4271" w:rsidRPr="00D5180B" w14:paraId="0D45356A" w14:textId="77777777" w:rsidTr="00292C9A">
        <w:trPr>
          <w:trHeight w:val="460"/>
          <w:tblHeader/>
          <w:jc w:val="center"/>
        </w:trPr>
        <w:tc>
          <w:tcPr>
            <w:tcW w:w="2684" w:type="dxa"/>
            <w:vMerge w:val="restart"/>
            <w:tcBorders>
              <w:bottom w:val="single" w:sz="4" w:space="0" w:color="auto"/>
            </w:tcBorders>
            <w:shd w:val="clear" w:color="auto" w:fill="4472C4"/>
            <w:vAlign w:val="center"/>
          </w:tcPr>
          <w:p w14:paraId="23A22ADB" w14:textId="77777777" w:rsidR="00DD4271" w:rsidRPr="00D5180B" w:rsidRDefault="00DD4271" w:rsidP="003E2E2C">
            <w:pPr>
              <w:jc w:val="center"/>
              <w:rPr>
                <w:rFonts w:cs="Calibri"/>
                <w:b/>
                <w:color w:val="FFFFFF"/>
                <w:szCs w:val="22"/>
              </w:rPr>
            </w:pPr>
            <w:r w:rsidRPr="00D5180B">
              <w:rPr>
                <w:rFonts w:cs="Calibri"/>
                <w:b/>
                <w:color w:val="FFFFFF"/>
                <w:szCs w:val="22"/>
              </w:rPr>
              <w:t>Land Use/Water Source</w:t>
            </w:r>
          </w:p>
        </w:tc>
        <w:tc>
          <w:tcPr>
            <w:tcW w:w="4970" w:type="dxa"/>
            <w:vMerge w:val="restart"/>
            <w:tcBorders>
              <w:bottom w:val="single" w:sz="4" w:space="0" w:color="auto"/>
            </w:tcBorders>
            <w:shd w:val="clear" w:color="auto" w:fill="4472C4"/>
            <w:vAlign w:val="center"/>
          </w:tcPr>
          <w:p w14:paraId="1F52D845" w14:textId="77777777" w:rsidR="00DD4271" w:rsidRPr="00D5180B" w:rsidRDefault="00DD4271" w:rsidP="003E2E2C">
            <w:pPr>
              <w:jc w:val="center"/>
              <w:rPr>
                <w:rFonts w:cs="Calibri"/>
                <w:b/>
                <w:color w:val="FFFFFF"/>
                <w:szCs w:val="22"/>
              </w:rPr>
            </w:pPr>
            <w:r w:rsidRPr="00D5180B">
              <w:rPr>
                <w:rFonts w:cs="Calibri"/>
                <w:b/>
                <w:color w:val="FFFFFF"/>
                <w:szCs w:val="22"/>
              </w:rPr>
              <w:t>Metric</w:t>
            </w:r>
          </w:p>
          <w:p w14:paraId="483F9832" w14:textId="77777777" w:rsidR="00DD4271" w:rsidRPr="00D5180B" w:rsidRDefault="00DD4271" w:rsidP="003E2E2C">
            <w:pPr>
              <w:jc w:val="center"/>
              <w:rPr>
                <w:rFonts w:cs="Calibri"/>
                <w:b/>
                <w:color w:val="FFFFFF"/>
                <w:szCs w:val="22"/>
              </w:rPr>
            </w:pPr>
            <w:r w:rsidRPr="00D5180B">
              <w:rPr>
                <w:rFonts w:cs="Calibri"/>
                <w:b/>
                <w:color w:val="FFFFFF"/>
                <w:szCs w:val="22"/>
              </w:rPr>
              <w:t>(This distance may be either increased or decreased depending on risk and mitigation factors.)</w:t>
            </w:r>
          </w:p>
        </w:tc>
        <w:tc>
          <w:tcPr>
            <w:tcW w:w="6530" w:type="dxa"/>
            <w:gridSpan w:val="3"/>
            <w:shd w:val="clear" w:color="auto" w:fill="4472C4"/>
            <w:vAlign w:val="center"/>
          </w:tcPr>
          <w:p w14:paraId="4ABE9ACB" w14:textId="77777777" w:rsidR="00DD4271" w:rsidRPr="00D5180B" w:rsidRDefault="00377A7B" w:rsidP="003E2E2C">
            <w:pPr>
              <w:jc w:val="center"/>
              <w:rPr>
                <w:rFonts w:cs="Calibri"/>
                <w:b/>
                <w:color w:val="FFFFFF"/>
                <w:szCs w:val="22"/>
              </w:rPr>
            </w:pPr>
            <w:r w:rsidRPr="00D5180B">
              <w:rPr>
                <w:rFonts w:cs="Calibri"/>
                <w:b/>
                <w:color w:val="FFFFFF"/>
                <w:szCs w:val="22"/>
              </w:rPr>
              <w:t>Considerations for Risk Analysis*</w:t>
            </w:r>
          </w:p>
        </w:tc>
      </w:tr>
      <w:tr w:rsidR="00DD4271" w:rsidRPr="00D5180B" w14:paraId="2C53916B" w14:textId="77777777" w:rsidTr="002443FD">
        <w:trPr>
          <w:trHeight w:val="460"/>
          <w:tblHeader/>
          <w:jc w:val="center"/>
        </w:trPr>
        <w:tc>
          <w:tcPr>
            <w:tcW w:w="2684" w:type="dxa"/>
            <w:vMerge/>
            <w:tcBorders>
              <w:bottom w:val="single" w:sz="4" w:space="0" w:color="auto"/>
            </w:tcBorders>
            <w:shd w:val="clear" w:color="auto" w:fill="4472C4"/>
            <w:vAlign w:val="center"/>
          </w:tcPr>
          <w:p w14:paraId="331EEAEA" w14:textId="77777777" w:rsidR="00DD4271" w:rsidRPr="00D5180B" w:rsidRDefault="00DD4271" w:rsidP="003E2E2C">
            <w:pPr>
              <w:jc w:val="center"/>
              <w:rPr>
                <w:rFonts w:cs="Calibri"/>
                <w:b/>
                <w:color w:val="FFFFFF"/>
                <w:szCs w:val="22"/>
              </w:rPr>
            </w:pPr>
          </w:p>
        </w:tc>
        <w:tc>
          <w:tcPr>
            <w:tcW w:w="4970" w:type="dxa"/>
            <w:vMerge/>
            <w:tcBorders>
              <w:bottom w:val="single" w:sz="4" w:space="0" w:color="auto"/>
            </w:tcBorders>
            <w:shd w:val="clear" w:color="auto" w:fill="4472C4"/>
            <w:vAlign w:val="center"/>
          </w:tcPr>
          <w:p w14:paraId="4426F0D1" w14:textId="77777777" w:rsidR="00DD4271" w:rsidRPr="00D5180B" w:rsidRDefault="00DD4271" w:rsidP="003E2E2C">
            <w:pPr>
              <w:jc w:val="center"/>
              <w:rPr>
                <w:rFonts w:cs="Calibri"/>
                <w:b/>
                <w:color w:val="FFFFFF"/>
                <w:szCs w:val="22"/>
              </w:rPr>
            </w:pPr>
          </w:p>
        </w:tc>
        <w:tc>
          <w:tcPr>
            <w:tcW w:w="4316" w:type="dxa"/>
            <w:shd w:val="clear" w:color="auto" w:fill="4472C4"/>
            <w:vAlign w:val="center"/>
          </w:tcPr>
          <w:p w14:paraId="24F16BA7" w14:textId="77777777" w:rsidR="00DD4271" w:rsidRPr="00D5180B" w:rsidRDefault="00DD4271" w:rsidP="003E2E2C">
            <w:pPr>
              <w:jc w:val="center"/>
              <w:rPr>
                <w:rFonts w:cs="Calibri"/>
                <w:b/>
                <w:color w:val="FFFFFF"/>
                <w:szCs w:val="22"/>
              </w:rPr>
            </w:pPr>
            <w:r w:rsidRPr="00D5180B">
              <w:rPr>
                <w:rFonts w:cs="Calibri"/>
                <w:b/>
                <w:color w:val="FFFFFF"/>
                <w:szCs w:val="22"/>
              </w:rPr>
              <w:t>Risk/Mitigation Factors</w:t>
            </w:r>
          </w:p>
        </w:tc>
        <w:tc>
          <w:tcPr>
            <w:tcW w:w="1080" w:type="dxa"/>
            <w:shd w:val="clear" w:color="auto" w:fill="4472C4"/>
            <w:vAlign w:val="center"/>
          </w:tcPr>
          <w:p w14:paraId="5CBBA475" w14:textId="77777777" w:rsidR="00DD4271" w:rsidRPr="00D5180B" w:rsidRDefault="00DD4271" w:rsidP="003E2E2C">
            <w:pPr>
              <w:jc w:val="center"/>
              <w:rPr>
                <w:rFonts w:cs="Calibri"/>
                <w:b/>
                <w:color w:val="FFFFFF"/>
                <w:szCs w:val="22"/>
              </w:rPr>
            </w:pPr>
            <w:r w:rsidRPr="00D5180B">
              <w:rPr>
                <w:rFonts w:cs="Calibri"/>
                <w:b/>
                <w:color w:val="FFFFFF"/>
                <w:szCs w:val="22"/>
              </w:rPr>
              <w:t>Increase Distance</w:t>
            </w:r>
          </w:p>
        </w:tc>
        <w:tc>
          <w:tcPr>
            <w:tcW w:w="1134" w:type="dxa"/>
            <w:shd w:val="clear" w:color="auto" w:fill="4472C4"/>
            <w:vAlign w:val="center"/>
          </w:tcPr>
          <w:p w14:paraId="25A0FE96" w14:textId="77777777" w:rsidR="00DD4271" w:rsidRPr="00D5180B" w:rsidRDefault="00DD4271" w:rsidP="003E2E2C">
            <w:pPr>
              <w:jc w:val="center"/>
              <w:rPr>
                <w:rFonts w:cs="Calibri"/>
                <w:b/>
                <w:color w:val="FFFFFF"/>
                <w:szCs w:val="22"/>
              </w:rPr>
            </w:pPr>
            <w:r w:rsidRPr="00D5180B">
              <w:rPr>
                <w:rFonts w:cs="Calibri"/>
                <w:b/>
                <w:color w:val="FFFFFF"/>
                <w:szCs w:val="22"/>
              </w:rPr>
              <w:t>Decrease Distance</w:t>
            </w:r>
          </w:p>
        </w:tc>
      </w:tr>
      <w:tr w:rsidR="00A15CAC" w:rsidRPr="00D5180B" w14:paraId="7834B9F0" w14:textId="77777777" w:rsidTr="002443FD">
        <w:trPr>
          <w:trHeight w:val="340"/>
          <w:jc w:val="center"/>
        </w:trPr>
        <w:tc>
          <w:tcPr>
            <w:tcW w:w="2684" w:type="dxa"/>
            <w:vMerge w:val="restart"/>
            <w:tcBorders>
              <w:top w:val="single" w:sz="4" w:space="0" w:color="auto"/>
            </w:tcBorders>
          </w:tcPr>
          <w:p w14:paraId="1CFE6FF1" w14:textId="77777777" w:rsidR="00A15CAC" w:rsidRPr="00134BAD" w:rsidRDefault="00A15CAC" w:rsidP="003E2E2C">
            <w:pPr>
              <w:spacing w:before="0" w:after="0"/>
            </w:pPr>
            <w:r w:rsidRPr="00134BAD">
              <w:rPr>
                <w:b/>
              </w:rPr>
              <w:t>Composting Operations</w:t>
            </w:r>
            <w:r w:rsidR="00E40916" w:rsidRPr="00134BAD">
              <w:t xml:space="preserve"> </w:t>
            </w:r>
            <w:r w:rsidR="006915F4" w:rsidRPr="00134BAD">
              <w:br/>
            </w:r>
            <w:r w:rsidR="00E40916" w:rsidRPr="00134BAD">
              <w:t>(manure or animal products)</w:t>
            </w:r>
          </w:p>
        </w:tc>
        <w:tc>
          <w:tcPr>
            <w:tcW w:w="4970" w:type="dxa"/>
            <w:vMerge w:val="restart"/>
            <w:tcBorders>
              <w:top w:val="single" w:sz="4" w:space="0" w:color="auto"/>
            </w:tcBorders>
          </w:tcPr>
          <w:p w14:paraId="6819419F" w14:textId="77777777" w:rsidR="00A15CAC" w:rsidRPr="00134BAD" w:rsidRDefault="00A15CAC" w:rsidP="003E2E2C">
            <w:pPr>
              <w:spacing w:before="0" w:after="0"/>
            </w:pPr>
            <w:r w:rsidRPr="00134BAD">
              <w:t>Due to the lack of science at this time an interim guidance distance of</w:t>
            </w:r>
            <w:r w:rsidR="0043014A" w:rsidRPr="00134BAD">
              <w:t xml:space="preserve"> </w:t>
            </w:r>
            <w:r w:rsidRPr="00134BAD">
              <w:t>400 ft</w:t>
            </w:r>
            <w:r w:rsidR="00D11E45" w:rsidRPr="00134BAD">
              <w:t>.</w:t>
            </w:r>
            <w:r w:rsidRPr="00134BAD">
              <w:t xml:space="preserve"> from the edge of crop</w:t>
            </w:r>
            <w:r w:rsidR="001F7373" w:rsidRPr="00134BAD">
              <w:t xml:space="preserve"> can </w:t>
            </w:r>
            <w:r w:rsidR="0038795E" w:rsidRPr="00134BAD">
              <w:t>occur.</w:t>
            </w:r>
            <w:r w:rsidR="003374F8" w:rsidRPr="00134BAD">
              <w:t xml:space="preserve"> </w:t>
            </w:r>
            <w:r w:rsidRPr="00134BAD">
              <w:t>This number is</w:t>
            </w:r>
            <w:r w:rsidR="001F7373" w:rsidRPr="00134BAD">
              <w:t xml:space="preserve"> </w:t>
            </w:r>
            <w:r w:rsidR="00FF32C1" w:rsidRPr="00134BAD">
              <w:t xml:space="preserve">only a reference and </w:t>
            </w:r>
            <w:r w:rsidRPr="00134BAD">
              <w:t xml:space="preserve">subject to change </w:t>
            </w:r>
            <w:r w:rsidR="001F7373" w:rsidRPr="00134BAD">
              <w:t>as</w:t>
            </w:r>
            <w:r w:rsidR="00FF32C1" w:rsidRPr="00134BAD">
              <w:t xml:space="preserve"> more</w:t>
            </w:r>
            <w:r w:rsidR="001F7373" w:rsidRPr="00134BAD">
              <w:t xml:space="preserve"> </w:t>
            </w:r>
            <w:r w:rsidRPr="00134BAD">
              <w:t>science becomes available.</w:t>
            </w:r>
          </w:p>
          <w:p w14:paraId="2BF75F22" w14:textId="77777777" w:rsidR="00A15CAC" w:rsidRPr="00134BAD" w:rsidRDefault="00A15CAC" w:rsidP="003E2E2C">
            <w:pPr>
              <w:spacing w:before="0" w:after="0"/>
            </w:pPr>
            <w:r w:rsidRPr="00134BAD">
              <w:t xml:space="preserve"> </w:t>
            </w:r>
          </w:p>
          <w:p w14:paraId="4C09642E" w14:textId="77777777" w:rsidR="00A15CAC" w:rsidRPr="00134BAD" w:rsidRDefault="00A15CAC" w:rsidP="003E2E2C">
            <w:pPr>
              <w:spacing w:before="0" w:after="0"/>
            </w:pPr>
            <w:r w:rsidRPr="00134BAD">
              <w:t xml:space="preserve">The proximate safe distance depends on the risk/mitigation factors listed to the </w:t>
            </w:r>
            <w:r w:rsidR="001F7373" w:rsidRPr="00134BAD">
              <w:t>right</w:t>
            </w:r>
            <w:r w:rsidR="00F03066" w:rsidRPr="00134BAD">
              <w:t xml:space="preserve">. </w:t>
            </w:r>
            <w:r w:rsidR="00915866" w:rsidRPr="00134BAD">
              <w:t>Evaluate risk and document consideration</w:t>
            </w:r>
            <w:r w:rsidR="0043014A" w:rsidRPr="00134BAD">
              <w:t xml:space="preserve"> </w:t>
            </w:r>
            <w:r w:rsidR="00FF32C1" w:rsidRPr="00134BAD">
              <w:t>of these factors. Research is being proposed to study appropriate distance.</w:t>
            </w:r>
          </w:p>
        </w:tc>
        <w:tc>
          <w:tcPr>
            <w:tcW w:w="4316" w:type="dxa"/>
            <w:vAlign w:val="center"/>
          </w:tcPr>
          <w:p w14:paraId="1F5527D5" w14:textId="77777777" w:rsidR="00A15CAC" w:rsidRPr="00134BAD" w:rsidRDefault="00A15CAC" w:rsidP="003E2E2C">
            <w:pPr>
              <w:spacing w:before="0" w:after="0"/>
            </w:pPr>
            <w:r w:rsidRPr="00134BAD">
              <w:t xml:space="preserve">Distance from active </w:t>
            </w:r>
            <w:r w:rsidR="003D799A" w:rsidRPr="00134BAD">
              <w:t>compost operation</w:t>
            </w:r>
          </w:p>
        </w:tc>
        <w:tc>
          <w:tcPr>
            <w:tcW w:w="1080" w:type="dxa"/>
            <w:vAlign w:val="center"/>
          </w:tcPr>
          <w:p w14:paraId="20E5D82B" w14:textId="77777777" w:rsidR="00A15CAC" w:rsidRPr="00134BAD" w:rsidRDefault="00A15CAC" w:rsidP="003E2E2C">
            <w:pPr>
              <w:spacing w:before="0" w:after="0"/>
              <w:jc w:val="center"/>
            </w:pPr>
            <w:r w:rsidRPr="00134BAD">
              <w:t>--</w:t>
            </w:r>
          </w:p>
        </w:tc>
        <w:tc>
          <w:tcPr>
            <w:tcW w:w="1134" w:type="dxa"/>
            <w:vAlign w:val="center"/>
          </w:tcPr>
          <w:p w14:paraId="2CA2AF88" w14:textId="77777777" w:rsidR="00A15CAC" w:rsidRPr="00134BAD" w:rsidRDefault="00A15CAC" w:rsidP="003E2E2C">
            <w:pPr>
              <w:spacing w:before="0" w:after="0"/>
              <w:jc w:val="center"/>
            </w:pPr>
            <w:r w:rsidRPr="00134BAD">
              <w:t>--</w:t>
            </w:r>
          </w:p>
        </w:tc>
      </w:tr>
      <w:tr w:rsidR="00A15CAC" w:rsidRPr="00D5180B" w14:paraId="0B38BE66" w14:textId="77777777" w:rsidTr="002443FD">
        <w:trPr>
          <w:trHeight w:val="288"/>
          <w:jc w:val="center"/>
        </w:trPr>
        <w:tc>
          <w:tcPr>
            <w:tcW w:w="2684" w:type="dxa"/>
            <w:vMerge/>
          </w:tcPr>
          <w:p w14:paraId="19CE1B9C" w14:textId="77777777" w:rsidR="00A15CAC" w:rsidRPr="001D243E" w:rsidRDefault="00A15CAC" w:rsidP="003E2E2C">
            <w:pPr>
              <w:spacing w:before="0" w:after="0"/>
            </w:pPr>
          </w:p>
        </w:tc>
        <w:tc>
          <w:tcPr>
            <w:tcW w:w="4970" w:type="dxa"/>
            <w:vMerge/>
          </w:tcPr>
          <w:p w14:paraId="1305E70C" w14:textId="77777777" w:rsidR="00A15CAC" w:rsidRPr="001D243E" w:rsidRDefault="00A15CAC" w:rsidP="003E2E2C">
            <w:pPr>
              <w:spacing w:before="0" w:after="0"/>
            </w:pPr>
          </w:p>
        </w:tc>
        <w:tc>
          <w:tcPr>
            <w:tcW w:w="4316" w:type="dxa"/>
            <w:vAlign w:val="center"/>
          </w:tcPr>
          <w:p w14:paraId="647D73C0" w14:textId="77777777" w:rsidR="00A15CAC" w:rsidRPr="001D243E" w:rsidRDefault="00A15CAC" w:rsidP="003E2E2C">
            <w:pPr>
              <w:spacing w:before="0" w:after="0"/>
            </w:pPr>
            <w:r w:rsidRPr="001D243E">
              <w:t>Topography: Uphill from crop</w:t>
            </w:r>
          </w:p>
        </w:tc>
        <w:tc>
          <w:tcPr>
            <w:tcW w:w="1080" w:type="dxa"/>
            <w:vAlign w:val="center"/>
          </w:tcPr>
          <w:p w14:paraId="3BCE7606" w14:textId="77777777" w:rsidR="00A15CAC" w:rsidRPr="001D243E" w:rsidRDefault="00A15CAC" w:rsidP="003E2E2C">
            <w:pPr>
              <w:spacing w:before="0" w:after="0"/>
              <w:jc w:val="center"/>
            </w:pPr>
          </w:p>
          <w:p w14:paraId="7A92A5E2" w14:textId="77777777" w:rsidR="00A15CAC" w:rsidRPr="001D243E" w:rsidRDefault="00A15CAC" w:rsidP="003E2E2C">
            <w:pPr>
              <w:spacing w:before="0" w:after="0"/>
              <w:jc w:val="center"/>
            </w:pPr>
            <w:r w:rsidRPr="001D243E">
              <w:t>√</w:t>
            </w:r>
          </w:p>
        </w:tc>
        <w:tc>
          <w:tcPr>
            <w:tcW w:w="1134" w:type="dxa"/>
            <w:vAlign w:val="center"/>
          </w:tcPr>
          <w:p w14:paraId="66F2C9E8" w14:textId="77777777" w:rsidR="00A15CAC" w:rsidRPr="001D243E" w:rsidRDefault="00A15CAC" w:rsidP="003E2E2C">
            <w:pPr>
              <w:spacing w:before="0" w:after="0"/>
              <w:jc w:val="center"/>
            </w:pPr>
          </w:p>
        </w:tc>
      </w:tr>
      <w:tr w:rsidR="00A15CAC" w:rsidRPr="00D5180B" w14:paraId="3D805E7F" w14:textId="77777777" w:rsidTr="002443FD">
        <w:trPr>
          <w:trHeight w:val="340"/>
          <w:jc w:val="center"/>
        </w:trPr>
        <w:tc>
          <w:tcPr>
            <w:tcW w:w="2684" w:type="dxa"/>
            <w:vMerge/>
          </w:tcPr>
          <w:p w14:paraId="1AECFEDD" w14:textId="77777777" w:rsidR="00A15CAC" w:rsidRPr="001D243E" w:rsidRDefault="00A15CAC" w:rsidP="003E2E2C">
            <w:pPr>
              <w:spacing w:before="0" w:after="0"/>
            </w:pPr>
          </w:p>
        </w:tc>
        <w:tc>
          <w:tcPr>
            <w:tcW w:w="4970" w:type="dxa"/>
            <w:vMerge/>
          </w:tcPr>
          <w:p w14:paraId="10FA136B" w14:textId="77777777" w:rsidR="00A15CAC" w:rsidRPr="001D243E" w:rsidRDefault="00A15CAC" w:rsidP="003E2E2C">
            <w:pPr>
              <w:spacing w:before="0" w:after="0"/>
            </w:pPr>
          </w:p>
        </w:tc>
        <w:tc>
          <w:tcPr>
            <w:tcW w:w="4316" w:type="dxa"/>
            <w:vAlign w:val="center"/>
          </w:tcPr>
          <w:p w14:paraId="64C7AD03" w14:textId="77777777" w:rsidR="00A15CAC" w:rsidRPr="001D243E" w:rsidRDefault="00A15CAC" w:rsidP="003E2E2C">
            <w:pPr>
              <w:spacing w:before="0" w:after="0"/>
            </w:pPr>
            <w:r w:rsidRPr="001D243E">
              <w:t>Topography: Downhill from crop</w:t>
            </w:r>
          </w:p>
        </w:tc>
        <w:tc>
          <w:tcPr>
            <w:tcW w:w="1080" w:type="dxa"/>
            <w:vAlign w:val="center"/>
          </w:tcPr>
          <w:p w14:paraId="5B452E52" w14:textId="77777777" w:rsidR="00A15CAC" w:rsidRPr="001D243E" w:rsidDel="00C447EF" w:rsidRDefault="00A15CAC" w:rsidP="003E2E2C">
            <w:pPr>
              <w:spacing w:before="0" w:after="0"/>
              <w:jc w:val="center"/>
            </w:pPr>
          </w:p>
        </w:tc>
        <w:tc>
          <w:tcPr>
            <w:tcW w:w="1134" w:type="dxa"/>
            <w:vAlign w:val="center"/>
          </w:tcPr>
          <w:p w14:paraId="080EDEA7" w14:textId="77777777" w:rsidR="00A15CAC" w:rsidRPr="001D243E" w:rsidRDefault="00A15CAC" w:rsidP="003E2E2C">
            <w:pPr>
              <w:spacing w:before="0" w:after="0"/>
              <w:jc w:val="center"/>
            </w:pPr>
            <w:r w:rsidRPr="001D243E">
              <w:t>√</w:t>
            </w:r>
          </w:p>
        </w:tc>
      </w:tr>
      <w:tr w:rsidR="00A15CAC" w:rsidRPr="00D5180B" w14:paraId="3F0041CF" w14:textId="77777777" w:rsidTr="002443FD">
        <w:trPr>
          <w:trHeight w:val="144"/>
          <w:jc w:val="center"/>
        </w:trPr>
        <w:tc>
          <w:tcPr>
            <w:tcW w:w="2684" w:type="dxa"/>
            <w:vMerge/>
          </w:tcPr>
          <w:p w14:paraId="00B5FFF6" w14:textId="77777777" w:rsidR="00A15CAC" w:rsidRPr="001D243E" w:rsidRDefault="00A15CAC" w:rsidP="003E2E2C">
            <w:pPr>
              <w:spacing w:before="0" w:after="0"/>
            </w:pPr>
          </w:p>
        </w:tc>
        <w:tc>
          <w:tcPr>
            <w:tcW w:w="4970" w:type="dxa"/>
            <w:vMerge/>
          </w:tcPr>
          <w:p w14:paraId="61294154" w14:textId="77777777" w:rsidR="00A15CAC" w:rsidRPr="001D243E" w:rsidRDefault="00A15CAC" w:rsidP="003E2E2C">
            <w:pPr>
              <w:spacing w:before="0" w:after="0"/>
            </w:pPr>
          </w:p>
        </w:tc>
        <w:tc>
          <w:tcPr>
            <w:tcW w:w="4316" w:type="dxa"/>
            <w:vAlign w:val="center"/>
          </w:tcPr>
          <w:p w14:paraId="06BC1FDE" w14:textId="77777777" w:rsidR="00A15CAC" w:rsidRPr="001D243E" w:rsidRDefault="00A15CAC" w:rsidP="003E2E2C">
            <w:pPr>
              <w:spacing w:before="0" w:after="0"/>
            </w:pPr>
            <w:r w:rsidRPr="001D243E">
              <w:t>Opportunity for water run off through or from composting operations</w:t>
            </w:r>
          </w:p>
        </w:tc>
        <w:tc>
          <w:tcPr>
            <w:tcW w:w="1080" w:type="dxa"/>
            <w:vAlign w:val="center"/>
          </w:tcPr>
          <w:p w14:paraId="7A1F393F" w14:textId="77777777" w:rsidR="00A15CAC" w:rsidRPr="001D243E" w:rsidRDefault="00A15CAC" w:rsidP="003E2E2C">
            <w:pPr>
              <w:spacing w:before="0" w:after="0"/>
              <w:jc w:val="center"/>
            </w:pPr>
            <w:r w:rsidRPr="001D243E">
              <w:t>√</w:t>
            </w:r>
          </w:p>
        </w:tc>
        <w:tc>
          <w:tcPr>
            <w:tcW w:w="1134" w:type="dxa"/>
            <w:vAlign w:val="center"/>
          </w:tcPr>
          <w:p w14:paraId="1AE42F88" w14:textId="77777777" w:rsidR="00A15CAC" w:rsidRPr="001D243E" w:rsidRDefault="00A15CAC" w:rsidP="003E2E2C">
            <w:pPr>
              <w:spacing w:before="0" w:after="0"/>
              <w:jc w:val="center"/>
            </w:pPr>
          </w:p>
        </w:tc>
      </w:tr>
      <w:tr w:rsidR="00A15CAC" w:rsidRPr="00D5180B" w14:paraId="1DB442C3" w14:textId="77777777" w:rsidTr="002443FD">
        <w:trPr>
          <w:trHeight w:val="445"/>
          <w:jc w:val="center"/>
        </w:trPr>
        <w:tc>
          <w:tcPr>
            <w:tcW w:w="2684" w:type="dxa"/>
            <w:vMerge/>
          </w:tcPr>
          <w:p w14:paraId="07E96E08" w14:textId="77777777" w:rsidR="00A15CAC" w:rsidRPr="001D243E" w:rsidRDefault="00A15CAC" w:rsidP="003E2E2C">
            <w:pPr>
              <w:spacing w:before="0" w:after="0"/>
            </w:pPr>
          </w:p>
        </w:tc>
        <w:tc>
          <w:tcPr>
            <w:tcW w:w="4970" w:type="dxa"/>
            <w:vMerge/>
          </w:tcPr>
          <w:p w14:paraId="212ED57E" w14:textId="77777777" w:rsidR="00A15CAC" w:rsidRPr="001D243E" w:rsidRDefault="00A15CAC" w:rsidP="003E2E2C">
            <w:pPr>
              <w:spacing w:before="0" w:after="0"/>
            </w:pPr>
          </w:p>
        </w:tc>
        <w:tc>
          <w:tcPr>
            <w:tcW w:w="4316" w:type="dxa"/>
            <w:vAlign w:val="center"/>
          </w:tcPr>
          <w:p w14:paraId="1CC0F92D" w14:textId="77777777" w:rsidR="00A15CAC" w:rsidRPr="001D243E" w:rsidRDefault="00A15CAC" w:rsidP="003E2E2C">
            <w:pPr>
              <w:spacing w:before="0" w:after="0"/>
            </w:pPr>
            <w:r w:rsidRPr="001D243E">
              <w:t>Opportunity for soil leaching</w:t>
            </w:r>
          </w:p>
        </w:tc>
        <w:tc>
          <w:tcPr>
            <w:tcW w:w="1080" w:type="dxa"/>
            <w:vAlign w:val="center"/>
          </w:tcPr>
          <w:p w14:paraId="3223E1E1" w14:textId="77777777" w:rsidR="00A15CAC" w:rsidRPr="001D243E" w:rsidRDefault="00A15CAC" w:rsidP="003E2E2C">
            <w:pPr>
              <w:spacing w:before="0" w:after="0"/>
              <w:jc w:val="center"/>
            </w:pPr>
            <w:r w:rsidRPr="001D243E">
              <w:t>√</w:t>
            </w:r>
          </w:p>
        </w:tc>
        <w:tc>
          <w:tcPr>
            <w:tcW w:w="1134" w:type="dxa"/>
            <w:vAlign w:val="center"/>
          </w:tcPr>
          <w:p w14:paraId="259D46DD" w14:textId="77777777" w:rsidR="00A15CAC" w:rsidRPr="001D243E" w:rsidRDefault="00A15CAC" w:rsidP="003E2E2C">
            <w:pPr>
              <w:spacing w:before="0" w:after="0"/>
              <w:jc w:val="center"/>
            </w:pPr>
          </w:p>
        </w:tc>
      </w:tr>
      <w:tr w:rsidR="00A15CAC" w:rsidRPr="00D5180B" w14:paraId="45CB9856" w14:textId="77777777" w:rsidTr="002443FD">
        <w:trPr>
          <w:trHeight w:val="445"/>
          <w:jc w:val="center"/>
        </w:trPr>
        <w:tc>
          <w:tcPr>
            <w:tcW w:w="2684" w:type="dxa"/>
            <w:vMerge/>
            <w:tcBorders>
              <w:bottom w:val="single" w:sz="4" w:space="0" w:color="auto"/>
            </w:tcBorders>
          </w:tcPr>
          <w:p w14:paraId="2771E857" w14:textId="77777777" w:rsidR="00A15CAC" w:rsidRPr="001D243E" w:rsidRDefault="00A15CAC" w:rsidP="003E2E2C">
            <w:pPr>
              <w:spacing w:before="0" w:after="0"/>
            </w:pPr>
          </w:p>
        </w:tc>
        <w:tc>
          <w:tcPr>
            <w:tcW w:w="4970" w:type="dxa"/>
            <w:vMerge/>
            <w:tcBorders>
              <w:bottom w:val="single" w:sz="4" w:space="0" w:color="auto"/>
            </w:tcBorders>
          </w:tcPr>
          <w:p w14:paraId="57EB1F9B" w14:textId="77777777" w:rsidR="00A15CAC" w:rsidRPr="001D243E" w:rsidRDefault="00A15CAC" w:rsidP="003E2E2C">
            <w:pPr>
              <w:spacing w:before="0" w:after="0"/>
            </w:pPr>
          </w:p>
        </w:tc>
        <w:tc>
          <w:tcPr>
            <w:tcW w:w="4316" w:type="dxa"/>
            <w:vAlign w:val="center"/>
          </w:tcPr>
          <w:p w14:paraId="72285A84" w14:textId="77777777" w:rsidR="00A15CAC" w:rsidRPr="001D243E" w:rsidRDefault="00A15CAC" w:rsidP="003E2E2C">
            <w:pPr>
              <w:spacing w:before="0" w:after="0"/>
            </w:pPr>
            <w:r w:rsidRPr="001D243E">
              <w:t>Presence of physical barriers such as windbreaks, diversion ditches, vegetative strips</w:t>
            </w:r>
          </w:p>
        </w:tc>
        <w:tc>
          <w:tcPr>
            <w:tcW w:w="1080" w:type="dxa"/>
            <w:vAlign w:val="center"/>
          </w:tcPr>
          <w:p w14:paraId="112578A9" w14:textId="77777777" w:rsidR="00A15CAC" w:rsidRPr="001D243E" w:rsidRDefault="00A15CAC" w:rsidP="003E2E2C">
            <w:pPr>
              <w:spacing w:before="0" w:after="0"/>
              <w:jc w:val="center"/>
            </w:pPr>
          </w:p>
        </w:tc>
        <w:tc>
          <w:tcPr>
            <w:tcW w:w="1134" w:type="dxa"/>
            <w:vAlign w:val="center"/>
          </w:tcPr>
          <w:p w14:paraId="6592A4DD" w14:textId="77777777" w:rsidR="00A15CAC" w:rsidRPr="00134BAD" w:rsidRDefault="00A15CAC" w:rsidP="003E2E2C">
            <w:pPr>
              <w:spacing w:before="0" w:after="0"/>
              <w:jc w:val="center"/>
            </w:pPr>
            <w:r w:rsidRPr="00134BAD">
              <w:sym w:font="Symbol" w:char="F0D6"/>
            </w:r>
          </w:p>
        </w:tc>
      </w:tr>
      <w:tr w:rsidR="00323556" w:rsidRPr="00D5180B" w14:paraId="47DDFAB1" w14:textId="77777777" w:rsidTr="00323556">
        <w:trPr>
          <w:trHeight w:val="1169"/>
          <w:jc w:val="center"/>
        </w:trPr>
        <w:tc>
          <w:tcPr>
            <w:tcW w:w="2684" w:type="dxa"/>
            <w:vMerge w:val="restart"/>
            <w:shd w:val="clear" w:color="auto" w:fill="DBDBDB"/>
          </w:tcPr>
          <w:p w14:paraId="2EA00438" w14:textId="77777777" w:rsidR="00323556" w:rsidRPr="00134BAD" w:rsidRDefault="00323556" w:rsidP="003E2E2C">
            <w:pPr>
              <w:spacing w:before="0" w:after="0"/>
            </w:pPr>
            <w:r w:rsidRPr="00134BAD">
              <w:rPr>
                <w:b/>
              </w:rPr>
              <w:t xml:space="preserve">Concentrated </w:t>
            </w:r>
            <w:r w:rsidRPr="00134BAD">
              <w:rPr>
                <w:b/>
              </w:rPr>
              <w:br/>
              <w:t>Animal Feeding Operations</w:t>
            </w:r>
            <w:r w:rsidRPr="00134BAD">
              <w:t xml:space="preserve"> </w:t>
            </w:r>
            <w:r w:rsidRPr="00134BAD">
              <w:br/>
              <w:t>(as defined in 40 CFR 122.23)</w:t>
            </w:r>
          </w:p>
          <w:p w14:paraId="4BCE9E2D" w14:textId="77777777" w:rsidR="00323556" w:rsidRPr="00134BAD" w:rsidRDefault="00323556" w:rsidP="003E2E2C">
            <w:pPr>
              <w:spacing w:before="0" w:after="0"/>
            </w:pPr>
          </w:p>
        </w:tc>
        <w:tc>
          <w:tcPr>
            <w:tcW w:w="4970" w:type="dxa"/>
            <w:vMerge w:val="restart"/>
            <w:shd w:val="clear" w:color="auto" w:fill="DBDBDB"/>
          </w:tcPr>
          <w:p w14:paraId="50970946" w14:textId="77777777" w:rsidR="00323556" w:rsidRPr="00654511" w:rsidRDefault="00323556">
            <w:pPr>
              <w:rPr>
                <w:szCs w:val="22"/>
              </w:rPr>
            </w:pPr>
            <w:r w:rsidRPr="00134BAD">
              <w:t>Distance from a CAFO is not sufficient to address/manage all potential hazards that may be</w:t>
            </w:r>
            <w:r w:rsidRPr="00134BAD">
              <w:rPr>
                <w:b/>
                <w:u w:val="single"/>
              </w:rPr>
              <w:t xml:space="preserve"> </w:t>
            </w:r>
            <w:r w:rsidRPr="00134BAD">
              <w:t>associated with growing leafy greens in proximity to a CAFO</w:t>
            </w:r>
            <w:r w:rsidR="008C04F6" w:rsidRPr="00134BAD">
              <w:t xml:space="preserve">. </w:t>
            </w:r>
            <w:r w:rsidRPr="00134BAD">
              <w:t xml:space="preserve">Due to the lack of science at this time interim guidance distances from the edge of a CAFO </w:t>
            </w:r>
            <w:r w:rsidRPr="00654511">
              <w:rPr>
                <w:rFonts w:cs="Calibri"/>
                <w:szCs w:val="22"/>
                <w:rPrChange w:id="1125" w:author="Susan" w:date="2019-12-16T07:32:00Z">
                  <w:rPr>
                    <w:rFonts w:cs="Calibri"/>
                    <w:sz w:val="18"/>
                    <w:szCs w:val="18"/>
                  </w:rPr>
                </w:rPrChange>
              </w:rPr>
              <w:t>are</w:t>
            </w:r>
            <w:r w:rsidR="007931C9" w:rsidRPr="00654511">
              <w:rPr>
                <w:szCs w:val="22"/>
              </w:rPr>
              <w:t xml:space="preserve"> established</w:t>
            </w:r>
            <w:r w:rsidRPr="00654511">
              <w:rPr>
                <w:rFonts w:cs="Calibri"/>
                <w:szCs w:val="22"/>
                <w:rPrChange w:id="1126" w:author="Susan" w:date="2019-12-16T07:32:00Z">
                  <w:rPr>
                    <w:rFonts w:cs="Calibri"/>
                    <w:sz w:val="18"/>
                    <w:szCs w:val="18"/>
                  </w:rPr>
                </w:rPrChange>
              </w:rPr>
              <w:t xml:space="preserve"> as follows: </w:t>
            </w:r>
          </w:p>
          <w:p w14:paraId="4D4BB5F8" w14:textId="77777777" w:rsidR="00323556" w:rsidRPr="00E6075F" w:rsidRDefault="00323556" w:rsidP="004F38D2">
            <w:pPr>
              <w:rPr>
                <w:szCs w:val="22"/>
              </w:rPr>
            </w:pPr>
          </w:p>
          <w:p w14:paraId="6C90C861" w14:textId="77777777" w:rsidR="00323556" w:rsidRPr="00654511" w:rsidRDefault="00323556" w:rsidP="004F38D2">
            <w:pPr>
              <w:rPr>
                <w:rFonts w:cs="Calibri"/>
                <w:szCs w:val="22"/>
                <w:rPrChange w:id="1127" w:author="Susan" w:date="2019-12-16T07:32:00Z">
                  <w:rPr>
                    <w:rFonts w:cs="Calibri"/>
                    <w:sz w:val="18"/>
                    <w:szCs w:val="18"/>
                  </w:rPr>
                </w:rPrChange>
              </w:rPr>
            </w:pPr>
            <w:r w:rsidRPr="00654511">
              <w:rPr>
                <w:rFonts w:cs="Calibri"/>
                <w:szCs w:val="22"/>
                <w:rPrChange w:id="1128" w:author="Susan" w:date="2019-12-16T07:32:00Z">
                  <w:rPr>
                    <w:rFonts w:cs="Calibri"/>
                    <w:sz w:val="18"/>
                    <w:szCs w:val="18"/>
                  </w:rPr>
                </w:rPrChange>
              </w:rPr>
              <w:t xml:space="preserve">&gt;1000 head – 1200 feet </w:t>
            </w:r>
          </w:p>
          <w:p w14:paraId="0964108D" w14:textId="77777777" w:rsidR="00323556" w:rsidRPr="00654511" w:rsidRDefault="00323556" w:rsidP="004F38D2">
            <w:pPr>
              <w:rPr>
                <w:rFonts w:cs="Calibri"/>
                <w:szCs w:val="22"/>
                <w:rPrChange w:id="1129" w:author="Susan" w:date="2019-12-16T07:32:00Z">
                  <w:rPr>
                    <w:rFonts w:cs="Calibri"/>
                    <w:sz w:val="18"/>
                    <w:szCs w:val="18"/>
                  </w:rPr>
                </w:rPrChange>
              </w:rPr>
            </w:pPr>
            <w:r w:rsidRPr="00654511">
              <w:rPr>
                <w:rFonts w:cs="Calibri"/>
                <w:szCs w:val="22"/>
                <w:rPrChange w:id="1130" w:author="Susan" w:date="2019-12-16T07:32:00Z">
                  <w:rPr>
                    <w:rFonts w:cs="Calibri"/>
                    <w:sz w:val="18"/>
                    <w:szCs w:val="18"/>
                  </w:rPr>
                </w:rPrChange>
              </w:rPr>
              <w:t>&gt;80,000 head – 1 mile</w:t>
            </w:r>
          </w:p>
          <w:p w14:paraId="5EDBA67F" w14:textId="77777777" w:rsidR="00323556" w:rsidRPr="00134BAD" w:rsidRDefault="00323556">
            <w:r w:rsidRPr="00654511">
              <w:rPr>
                <w:rFonts w:cs="Calibri"/>
                <w:szCs w:val="22"/>
                <w:rPrChange w:id="1131" w:author="Susan" w:date="2019-12-16T07:32:00Z">
                  <w:rPr>
                    <w:rFonts w:cs="Calibri"/>
                    <w:sz w:val="18"/>
                    <w:szCs w:val="18"/>
                  </w:rPr>
                </w:rPrChange>
              </w:rPr>
              <w:t>These numbers are</w:t>
            </w:r>
            <w:r w:rsidR="007931C9" w:rsidRPr="00654511">
              <w:rPr>
                <w:szCs w:val="22"/>
              </w:rPr>
              <w:t xml:space="preserve"> </w:t>
            </w:r>
            <w:r w:rsidRPr="00654511">
              <w:rPr>
                <w:szCs w:val="22"/>
              </w:rPr>
              <w:t xml:space="preserve">only </w:t>
            </w:r>
            <w:r w:rsidRPr="00654511">
              <w:rPr>
                <w:rFonts w:cs="Calibri"/>
                <w:szCs w:val="22"/>
                <w:rPrChange w:id="1132" w:author="Susan" w:date="2019-12-16T07:32:00Z">
                  <w:rPr>
                    <w:rFonts w:cs="Calibri"/>
                    <w:sz w:val="18"/>
                    <w:szCs w:val="18"/>
                  </w:rPr>
                </w:rPrChange>
              </w:rPr>
              <w:t>references</w:t>
            </w:r>
            <w:r w:rsidRPr="00654511">
              <w:rPr>
                <w:szCs w:val="22"/>
              </w:rPr>
              <w:t xml:space="preserve"> </w:t>
            </w:r>
            <w:r w:rsidRPr="00134BAD">
              <w:t>and subject to change as science becomes available</w:t>
            </w:r>
            <w:r w:rsidR="008C04F6" w:rsidRPr="00134BAD">
              <w:t xml:space="preserve">. </w:t>
            </w:r>
            <w:r w:rsidRPr="00134BAD">
              <w:t>The proximate safe distance depends on many risk mitigation factors</w:t>
            </w:r>
            <w:r w:rsidR="008C04F6" w:rsidRPr="00134BAD">
              <w:t xml:space="preserve">. </w:t>
            </w:r>
            <w:r w:rsidRPr="00134BAD">
              <w:t>These distances may increase or decrease after assessing the risk, determining and deploying mitigation measures and consulting with customers.</w:t>
            </w:r>
          </w:p>
        </w:tc>
        <w:tc>
          <w:tcPr>
            <w:tcW w:w="4316" w:type="dxa"/>
            <w:shd w:val="clear" w:color="auto" w:fill="DBDBDB"/>
            <w:vAlign w:val="center"/>
          </w:tcPr>
          <w:p w14:paraId="2B8F3599" w14:textId="77777777" w:rsidR="00323556" w:rsidRPr="00134BAD" w:rsidRDefault="00323556" w:rsidP="003E2E2C">
            <w:pPr>
              <w:spacing w:before="0" w:after="0"/>
            </w:pPr>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3007F1CB" w14:textId="77777777" w:rsidR="00323556" w:rsidRPr="00134BAD" w:rsidRDefault="00323556" w:rsidP="003E2E2C">
            <w:pPr>
              <w:spacing w:before="0" w:after="0"/>
              <w:jc w:val="center"/>
            </w:pPr>
          </w:p>
        </w:tc>
        <w:tc>
          <w:tcPr>
            <w:tcW w:w="1134" w:type="dxa"/>
            <w:shd w:val="clear" w:color="auto" w:fill="DBDBDB"/>
            <w:vAlign w:val="center"/>
          </w:tcPr>
          <w:p w14:paraId="3BD3CFF7" w14:textId="77777777" w:rsidR="00323556" w:rsidRPr="00134BAD" w:rsidRDefault="00323556" w:rsidP="003E2E2C">
            <w:pPr>
              <w:spacing w:before="0" w:after="0"/>
              <w:jc w:val="center"/>
            </w:pPr>
            <w:r w:rsidRPr="00134BAD">
              <w:t>√</w:t>
            </w:r>
          </w:p>
        </w:tc>
      </w:tr>
      <w:tr w:rsidR="00323556" w:rsidRPr="00D5180B" w14:paraId="2E2AF946" w14:textId="77777777" w:rsidTr="00323556">
        <w:trPr>
          <w:trHeight w:val="368"/>
          <w:jc w:val="center"/>
        </w:trPr>
        <w:tc>
          <w:tcPr>
            <w:tcW w:w="2684" w:type="dxa"/>
            <w:vMerge/>
            <w:shd w:val="clear" w:color="auto" w:fill="DBDBDB"/>
          </w:tcPr>
          <w:p w14:paraId="29E7287A" w14:textId="77777777" w:rsidR="00323556" w:rsidRPr="001D243E" w:rsidRDefault="00323556" w:rsidP="003E2E2C">
            <w:pPr>
              <w:spacing w:before="0" w:after="0"/>
            </w:pPr>
          </w:p>
        </w:tc>
        <w:tc>
          <w:tcPr>
            <w:tcW w:w="4970" w:type="dxa"/>
            <w:vMerge/>
            <w:shd w:val="clear" w:color="auto" w:fill="DBDBDB"/>
          </w:tcPr>
          <w:p w14:paraId="2408916F" w14:textId="77777777" w:rsidR="00323556" w:rsidRPr="001D243E" w:rsidRDefault="00323556" w:rsidP="003E2E2C">
            <w:pPr>
              <w:spacing w:before="0" w:after="0"/>
            </w:pPr>
          </w:p>
        </w:tc>
        <w:tc>
          <w:tcPr>
            <w:tcW w:w="4316" w:type="dxa"/>
            <w:shd w:val="clear" w:color="auto" w:fill="DBDBDB"/>
            <w:vAlign w:val="center"/>
          </w:tcPr>
          <w:p w14:paraId="77C0233E" w14:textId="77777777" w:rsidR="00323556" w:rsidRPr="001D243E" w:rsidRDefault="00323556" w:rsidP="003E2E2C">
            <w:pPr>
              <w:spacing w:before="0" w:after="0"/>
            </w:pPr>
            <w:r w:rsidRPr="001D243E">
              <w:t>Topography: Uphill from crop</w:t>
            </w:r>
          </w:p>
        </w:tc>
        <w:tc>
          <w:tcPr>
            <w:tcW w:w="1080" w:type="dxa"/>
            <w:shd w:val="clear" w:color="auto" w:fill="DBDBDB"/>
            <w:vAlign w:val="center"/>
          </w:tcPr>
          <w:p w14:paraId="2114EC26"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3AB43390" w14:textId="77777777" w:rsidR="00323556" w:rsidRPr="001D243E" w:rsidRDefault="00323556" w:rsidP="003E2E2C">
            <w:pPr>
              <w:spacing w:before="0" w:after="0"/>
              <w:jc w:val="center"/>
            </w:pPr>
          </w:p>
        </w:tc>
      </w:tr>
      <w:tr w:rsidR="00323556" w:rsidRPr="00D5180B" w14:paraId="77ECF18C" w14:textId="77777777" w:rsidTr="00323556">
        <w:trPr>
          <w:trHeight w:val="521"/>
          <w:jc w:val="center"/>
        </w:trPr>
        <w:tc>
          <w:tcPr>
            <w:tcW w:w="2684" w:type="dxa"/>
            <w:vMerge/>
            <w:shd w:val="clear" w:color="auto" w:fill="DBDBDB"/>
          </w:tcPr>
          <w:p w14:paraId="41A9C3BA" w14:textId="77777777" w:rsidR="00323556" w:rsidRPr="001D243E" w:rsidRDefault="00323556" w:rsidP="003E2E2C">
            <w:pPr>
              <w:spacing w:before="0" w:after="0"/>
            </w:pPr>
          </w:p>
        </w:tc>
        <w:tc>
          <w:tcPr>
            <w:tcW w:w="4970" w:type="dxa"/>
            <w:vMerge/>
            <w:shd w:val="clear" w:color="auto" w:fill="DBDBDB"/>
          </w:tcPr>
          <w:p w14:paraId="28C6937C" w14:textId="77777777" w:rsidR="00323556" w:rsidRPr="001D243E" w:rsidRDefault="00323556" w:rsidP="003E2E2C">
            <w:pPr>
              <w:spacing w:before="0" w:after="0"/>
            </w:pPr>
          </w:p>
        </w:tc>
        <w:tc>
          <w:tcPr>
            <w:tcW w:w="4316" w:type="dxa"/>
            <w:shd w:val="clear" w:color="auto" w:fill="DBDBDB"/>
            <w:vAlign w:val="center"/>
          </w:tcPr>
          <w:p w14:paraId="6514B883" w14:textId="77777777" w:rsidR="00323556" w:rsidRPr="001D243E" w:rsidRDefault="00323556" w:rsidP="003E2E2C">
            <w:pPr>
              <w:spacing w:before="0" w:after="0"/>
            </w:pPr>
            <w:r w:rsidRPr="001D243E">
              <w:t>Topography: Downhill from crop</w:t>
            </w:r>
          </w:p>
        </w:tc>
        <w:tc>
          <w:tcPr>
            <w:tcW w:w="1080" w:type="dxa"/>
            <w:shd w:val="clear" w:color="auto" w:fill="DBDBDB"/>
            <w:vAlign w:val="center"/>
          </w:tcPr>
          <w:p w14:paraId="66F769D5" w14:textId="77777777" w:rsidR="00323556" w:rsidRPr="001D243E" w:rsidRDefault="00323556" w:rsidP="003E2E2C">
            <w:pPr>
              <w:spacing w:before="0" w:after="0"/>
              <w:jc w:val="center"/>
            </w:pPr>
          </w:p>
        </w:tc>
        <w:tc>
          <w:tcPr>
            <w:tcW w:w="1134" w:type="dxa"/>
            <w:shd w:val="clear" w:color="auto" w:fill="DBDBDB"/>
            <w:vAlign w:val="center"/>
          </w:tcPr>
          <w:p w14:paraId="3CA3EDF7" w14:textId="77777777" w:rsidR="00323556" w:rsidRPr="001D243E" w:rsidRDefault="00323556" w:rsidP="003E2E2C">
            <w:pPr>
              <w:spacing w:before="0" w:after="0"/>
              <w:jc w:val="center"/>
            </w:pPr>
            <w:r w:rsidRPr="001D243E">
              <w:t>√</w:t>
            </w:r>
          </w:p>
        </w:tc>
      </w:tr>
      <w:tr w:rsidR="00323556" w:rsidRPr="00D5180B" w14:paraId="2C5A4986" w14:textId="77777777" w:rsidTr="00323556">
        <w:trPr>
          <w:trHeight w:val="494"/>
          <w:jc w:val="center"/>
        </w:trPr>
        <w:tc>
          <w:tcPr>
            <w:tcW w:w="2684" w:type="dxa"/>
            <w:vMerge/>
            <w:shd w:val="clear" w:color="auto" w:fill="DBDBDB"/>
          </w:tcPr>
          <w:p w14:paraId="57FB7960" w14:textId="77777777" w:rsidR="00323556" w:rsidRPr="001D243E" w:rsidRDefault="00323556" w:rsidP="003E2E2C">
            <w:pPr>
              <w:spacing w:before="0" w:after="0"/>
            </w:pPr>
          </w:p>
        </w:tc>
        <w:tc>
          <w:tcPr>
            <w:tcW w:w="4970" w:type="dxa"/>
            <w:vMerge/>
            <w:shd w:val="clear" w:color="auto" w:fill="DBDBDB"/>
          </w:tcPr>
          <w:p w14:paraId="656C38E8" w14:textId="77777777" w:rsidR="00323556" w:rsidRPr="001D243E" w:rsidRDefault="00323556" w:rsidP="003E2E2C">
            <w:pPr>
              <w:spacing w:before="0" w:after="0"/>
            </w:pPr>
          </w:p>
        </w:tc>
        <w:tc>
          <w:tcPr>
            <w:tcW w:w="4316" w:type="dxa"/>
            <w:shd w:val="clear" w:color="auto" w:fill="DBDBDB"/>
            <w:vAlign w:val="center"/>
          </w:tcPr>
          <w:p w14:paraId="03CFFEBE" w14:textId="77777777" w:rsidR="00323556" w:rsidRPr="001D243E" w:rsidRDefault="00323556" w:rsidP="003E2E2C">
            <w:pPr>
              <w:spacing w:before="0" w:after="0"/>
            </w:pPr>
            <w:r w:rsidRPr="001D243E">
              <w:t>Opportunity for water run off through or from CAFOs</w:t>
            </w:r>
          </w:p>
        </w:tc>
        <w:tc>
          <w:tcPr>
            <w:tcW w:w="1080" w:type="dxa"/>
            <w:shd w:val="clear" w:color="auto" w:fill="DBDBDB"/>
            <w:vAlign w:val="center"/>
          </w:tcPr>
          <w:p w14:paraId="5D6C660F"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22943FA4" w14:textId="77777777" w:rsidR="00323556" w:rsidRPr="001D243E" w:rsidRDefault="00323556" w:rsidP="003E2E2C">
            <w:pPr>
              <w:spacing w:before="0" w:after="0"/>
              <w:jc w:val="center"/>
            </w:pPr>
          </w:p>
        </w:tc>
      </w:tr>
      <w:tr w:rsidR="00323556" w:rsidRPr="00D5180B" w14:paraId="321DC47C" w14:textId="77777777" w:rsidTr="00323556">
        <w:trPr>
          <w:trHeight w:val="485"/>
          <w:jc w:val="center"/>
        </w:trPr>
        <w:tc>
          <w:tcPr>
            <w:tcW w:w="2684" w:type="dxa"/>
            <w:vMerge/>
            <w:shd w:val="clear" w:color="auto" w:fill="DBDBDB"/>
          </w:tcPr>
          <w:p w14:paraId="1EC37671" w14:textId="77777777" w:rsidR="00323556" w:rsidRPr="001D243E" w:rsidRDefault="00323556" w:rsidP="003E2E2C">
            <w:pPr>
              <w:spacing w:before="0" w:after="0"/>
            </w:pPr>
          </w:p>
        </w:tc>
        <w:tc>
          <w:tcPr>
            <w:tcW w:w="4970" w:type="dxa"/>
            <w:vMerge/>
            <w:shd w:val="clear" w:color="auto" w:fill="DBDBDB"/>
          </w:tcPr>
          <w:p w14:paraId="4BA3A1F2" w14:textId="77777777" w:rsidR="00323556" w:rsidRPr="001D243E" w:rsidRDefault="00323556" w:rsidP="003E2E2C">
            <w:pPr>
              <w:spacing w:before="0" w:after="0"/>
            </w:pPr>
          </w:p>
        </w:tc>
        <w:tc>
          <w:tcPr>
            <w:tcW w:w="4316" w:type="dxa"/>
            <w:shd w:val="clear" w:color="auto" w:fill="DBDBDB"/>
            <w:vAlign w:val="center"/>
          </w:tcPr>
          <w:p w14:paraId="5F889309" w14:textId="77777777" w:rsidR="00323556" w:rsidRPr="001D243E" w:rsidRDefault="00323556" w:rsidP="003E2E2C">
            <w:pPr>
              <w:spacing w:before="0" w:after="0"/>
            </w:pPr>
            <w:r w:rsidRPr="001D243E">
              <w:t>Opportunity for soil leaching</w:t>
            </w:r>
          </w:p>
        </w:tc>
        <w:tc>
          <w:tcPr>
            <w:tcW w:w="1080" w:type="dxa"/>
            <w:shd w:val="clear" w:color="auto" w:fill="DBDBDB"/>
            <w:vAlign w:val="center"/>
          </w:tcPr>
          <w:p w14:paraId="157D9D1C" w14:textId="77777777" w:rsidR="00323556" w:rsidRPr="00134BAD" w:rsidRDefault="00323556" w:rsidP="003E2E2C">
            <w:pPr>
              <w:spacing w:before="0" w:after="0"/>
              <w:jc w:val="center"/>
            </w:pPr>
            <w:r w:rsidRPr="00134BAD">
              <w:sym w:font="Symbol" w:char="F0D6"/>
            </w:r>
          </w:p>
        </w:tc>
        <w:tc>
          <w:tcPr>
            <w:tcW w:w="1134" w:type="dxa"/>
            <w:shd w:val="clear" w:color="auto" w:fill="DBDBDB"/>
            <w:vAlign w:val="center"/>
          </w:tcPr>
          <w:p w14:paraId="0F00F0AD" w14:textId="77777777" w:rsidR="00323556" w:rsidRPr="00134BAD" w:rsidRDefault="00323556" w:rsidP="003E2E2C">
            <w:pPr>
              <w:spacing w:before="0" w:after="0"/>
              <w:jc w:val="center"/>
            </w:pPr>
          </w:p>
        </w:tc>
      </w:tr>
      <w:tr w:rsidR="00323556" w:rsidRPr="00D5180B" w14:paraId="325037F3" w14:textId="77777777" w:rsidTr="00323556">
        <w:trPr>
          <w:trHeight w:val="512"/>
          <w:jc w:val="center"/>
        </w:trPr>
        <w:tc>
          <w:tcPr>
            <w:tcW w:w="2684" w:type="dxa"/>
            <w:vMerge/>
            <w:tcBorders>
              <w:bottom w:val="nil"/>
            </w:tcBorders>
            <w:shd w:val="clear" w:color="auto" w:fill="DBDBDB"/>
          </w:tcPr>
          <w:p w14:paraId="3B07A642" w14:textId="77777777" w:rsidR="00323556" w:rsidRPr="001D243E" w:rsidRDefault="00323556" w:rsidP="003E2E2C">
            <w:pPr>
              <w:spacing w:before="0" w:after="0"/>
            </w:pPr>
          </w:p>
        </w:tc>
        <w:tc>
          <w:tcPr>
            <w:tcW w:w="4970" w:type="dxa"/>
            <w:vMerge/>
            <w:tcBorders>
              <w:bottom w:val="nil"/>
            </w:tcBorders>
            <w:shd w:val="clear" w:color="auto" w:fill="DBDBDB"/>
          </w:tcPr>
          <w:p w14:paraId="2F820A51" w14:textId="77777777" w:rsidR="00323556" w:rsidRPr="001D243E" w:rsidRDefault="00323556" w:rsidP="003E2E2C">
            <w:pPr>
              <w:spacing w:before="0" w:after="0"/>
            </w:pPr>
          </w:p>
        </w:tc>
        <w:tc>
          <w:tcPr>
            <w:tcW w:w="4316" w:type="dxa"/>
            <w:shd w:val="clear" w:color="auto" w:fill="DBDBDB"/>
            <w:vAlign w:val="center"/>
          </w:tcPr>
          <w:p w14:paraId="2AD2A530" w14:textId="77777777" w:rsidR="00323556" w:rsidRPr="001D243E" w:rsidRDefault="00323556" w:rsidP="003E2E2C">
            <w:pPr>
              <w:spacing w:before="0" w:after="0"/>
            </w:pPr>
            <w:r w:rsidRPr="001D243E">
              <w:t>Manure Management Program utilized</w:t>
            </w:r>
          </w:p>
        </w:tc>
        <w:tc>
          <w:tcPr>
            <w:tcW w:w="1080" w:type="dxa"/>
            <w:shd w:val="clear" w:color="auto" w:fill="DBDBDB"/>
            <w:vAlign w:val="center"/>
          </w:tcPr>
          <w:p w14:paraId="6E17DB28" w14:textId="77777777" w:rsidR="00323556" w:rsidRPr="001D243E" w:rsidRDefault="00323556" w:rsidP="003E2E2C">
            <w:pPr>
              <w:spacing w:before="0" w:after="0"/>
            </w:pPr>
          </w:p>
        </w:tc>
        <w:tc>
          <w:tcPr>
            <w:tcW w:w="1134" w:type="dxa"/>
            <w:shd w:val="clear" w:color="auto" w:fill="DBDBDB"/>
            <w:vAlign w:val="center"/>
          </w:tcPr>
          <w:p w14:paraId="243F7AA1" w14:textId="77777777" w:rsidR="00323556" w:rsidRPr="00134BAD" w:rsidRDefault="00323556" w:rsidP="00323556">
            <w:pPr>
              <w:spacing w:before="0" w:after="0"/>
              <w:jc w:val="center"/>
            </w:pPr>
            <w:r w:rsidRPr="00134BAD">
              <w:sym w:font="Symbol" w:char="F0D6"/>
            </w:r>
          </w:p>
        </w:tc>
      </w:tr>
      <w:tr w:rsidR="002443FD" w:rsidRPr="00D5180B" w14:paraId="0DB83862" w14:textId="77777777" w:rsidTr="002443FD">
        <w:trPr>
          <w:trHeight w:val="219"/>
          <w:jc w:val="center"/>
        </w:trPr>
        <w:tc>
          <w:tcPr>
            <w:tcW w:w="2684" w:type="dxa"/>
            <w:vMerge w:val="restart"/>
          </w:tcPr>
          <w:p w14:paraId="4A7F275D" w14:textId="77777777" w:rsidR="002443FD" w:rsidRPr="00134BAD" w:rsidRDefault="002443FD" w:rsidP="003E402F">
            <w:pPr>
              <w:spacing w:before="0" w:after="0"/>
              <w:rPr>
                <w:b/>
              </w:rPr>
            </w:pPr>
            <w:r w:rsidRPr="00134BAD">
              <w:rPr>
                <w:b/>
              </w:rPr>
              <w:t xml:space="preserve">Non-synthetic </w:t>
            </w:r>
            <w:r w:rsidRPr="00134BAD">
              <w:rPr>
                <w:b/>
              </w:rPr>
              <w:br/>
              <w:t xml:space="preserve">Soil Amendment Pile </w:t>
            </w:r>
            <w:r w:rsidRPr="00134BAD">
              <w:rPr>
                <w:b/>
              </w:rPr>
              <w:br/>
            </w:r>
            <w:r w:rsidRPr="00134BAD">
              <w:lastRenderedPageBreak/>
              <w:t>(containing manure or animal products)</w:t>
            </w:r>
          </w:p>
        </w:tc>
        <w:tc>
          <w:tcPr>
            <w:tcW w:w="4970" w:type="dxa"/>
            <w:vMerge w:val="restart"/>
          </w:tcPr>
          <w:p w14:paraId="0B15FC92" w14:textId="77777777" w:rsidR="002443FD" w:rsidRPr="00134BAD" w:rsidRDefault="002443FD" w:rsidP="003E402F">
            <w:pPr>
              <w:spacing w:before="0" w:after="0"/>
            </w:pPr>
            <w:r w:rsidRPr="00134BAD">
              <w:lastRenderedPageBreak/>
              <w:t xml:space="preserve">Due to the lack of science at this time, an interim guidance distance of 400 ft. from the edge of crop </w:t>
            </w:r>
            <w:r w:rsidRPr="00134BAD">
              <w:lastRenderedPageBreak/>
              <w:t>can occur. This number is only a reference and subject to change as science becomes available.</w:t>
            </w:r>
          </w:p>
          <w:p w14:paraId="65872216" w14:textId="77777777" w:rsidR="002443FD" w:rsidRPr="00134BAD" w:rsidRDefault="002443FD" w:rsidP="003E402F">
            <w:pPr>
              <w:spacing w:before="0" w:after="0"/>
            </w:pPr>
          </w:p>
          <w:p w14:paraId="0C3396EA" w14:textId="77777777" w:rsidR="002443FD" w:rsidRPr="00134BAD" w:rsidRDefault="002443FD" w:rsidP="003E402F">
            <w:pPr>
              <w:spacing w:before="0" w:after="0"/>
            </w:pPr>
            <w:r w:rsidRPr="00134BAD">
              <w:t xml:space="preserve"> The proximate safe distance depends on the risk/mitigation factors listed to the right. Evaluate risk and document consideration of these factors. Research is being proposed to study appropriate distance.</w:t>
            </w:r>
          </w:p>
          <w:p w14:paraId="32313838" w14:textId="77777777" w:rsidR="002443FD" w:rsidRPr="00134BAD" w:rsidRDefault="002443FD" w:rsidP="003E402F">
            <w:pPr>
              <w:spacing w:before="0" w:after="0"/>
            </w:pPr>
            <w:r w:rsidRPr="00134BAD">
              <w:t>For non-synthetic crop treatments that have been heat treated using a validated process an interim guidance distance of 30 feet from the edge of the crop is proposed</w:t>
            </w:r>
          </w:p>
        </w:tc>
        <w:tc>
          <w:tcPr>
            <w:tcW w:w="4316" w:type="dxa"/>
            <w:vAlign w:val="center"/>
          </w:tcPr>
          <w:p w14:paraId="25469270" w14:textId="77777777" w:rsidR="002443FD" w:rsidRPr="00134BAD" w:rsidRDefault="002443FD" w:rsidP="003E402F">
            <w:pPr>
              <w:spacing w:before="0" w:after="0"/>
            </w:pPr>
            <w:r w:rsidRPr="00134BAD">
              <w:lastRenderedPageBreak/>
              <w:t>Access and review COA for materials in question</w:t>
            </w:r>
          </w:p>
        </w:tc>
        <w:tc>
          <w:tcPr>
            <w:tcW w:w="1080" w:type="dxa"/>
            <w:vAlign w:val="center"/>
          </w:tcPr>
          <w:p w14:paraId="1F6CA137" w14:textId="77777777" w:rsidR="002443FD" w:rsidRPr="00134BAD" w:rsidRDefault="002443FD" w:rsidP="003E402F">
            <w:pPr>
              <w:spacing w:before="0" w:after="0"/>
              <w:jc w:val="center"/>
            </w:pPr>
          </w:p>
        </w:tc>
        <w:tc>
          <w:tcPr>
            <w:tcW w:w="1134" w:type="dxa"/>
            <w:vAlign w:val="center"/>
          </w:tcPr>
          <w:p w14:paraId="25717C3F" w14:textId="77777777" w:rsidR="002443FD" w:rsidRPr="00134BAD" w:rsidRDefault="002443FD" w:rsidP="003E402F">
            <w:pPr>
              <w:spacing w:before="0" w:after="0"/>
              <w:jc w:val="center"/>
            </w:pPr>
            <w:r w:rsidRPr="00134BAD">
              <w:t>√</w:t>
            </w:r>
          </w:p>
        </w:tc>
      </w:tr>
      <w:tr w:rsidR="002443FD" w:rsidRPr="00D5180B" w14:paraId="5818A1DA" w14:textId="77777777" w:rsidTr="002443FD">
        <w:trPr>
          <w:trHeight w:val="219"/>
          <w:jc w:val="center"/>
        </w:trPr>
        <w:tc>
          <w:tcPr>
            <w:tcW w:w="2684" w:type="dxa"/>
            <w:vMerge/>
          </w:tcPr>
          <w:p w14:paraId="6F57C39E" w14:textId="77777777" w:rsidR="002443FD" w:rsidRPr="001D243E" w:rsidRDefault="002443FD" w:rsidP="002443FD">
            <w:pPr>
              <w:spacing w:before="0" w:after="0"/>
              <w:rPr>
                <w:b/>
              </w:rPr>
            </w:pPr>
          </w:p>
        </w:tc>
        <w:tc>
          <w:tcPr>
            <w:tcW w:w="4970" w:type="dxa"/>
            <w:vMerge/>
          </w:tcPr>
          <w:p w14:paraId="14F87133" w14:textId="77777777" w:rsidR="002443FD" w:rsidRPr="001D243E" w:rsidRDefault="002443FD" w:rsidP="002443FD">
            <w:pPr>
              <w:spacing w:before="0" w:after="0"/>
            </w:pPr>
          </w:p>
        </w:tc>
        <w:tc>
          <w:tcPr>
            <w:tcW w:w="4316" w:type="dxa"/>
            <w:vAlign w:val="center"/>
          </w:tcPr>
          <w:p w14:paraId="1A1B5B1D" w14:textId="77777777" w:rsidR="002443FD" w:rsidRPr="001D243E" w:rsidRDefault="002443FD" w:rsidP="002443FD">
            <w:pPr>
              <w:spacing w:before="0" w:after="0"/>
            </w:pPr>
            <w:r w:rsidRPr="001D243E">
              <w:t>Topography: Uphill from crop</w:t>
            </w:r>
          </w:p>
        </w:tc>
        <w:tc>
          <w:tcPr>
            <w:tcW w:w="1080" w:type="dxa"/>
            <w:vAlign w:val="center"/>
          </w:tcPr>
          <w:p w14:paraId="26833A1C" w14:textId="77777777" w:rsidR="002443FD" w:rsidRPr="001D243E" w:rsidRDefault="002443FD" w:rsidP="002443FD">
            <w:pPr>
              <w:spacing w:before="0" w:after="0"/>
              <w:jc w:val="center"/>
            </w:pPr>
            <w:r w:rsidRPr="001D243E">
              <w:t>√</w:t>
            </w:r>
          </w:p>
        </w:tc>
        <w:tc>
          <w:tcPr>
            <w:tcW w:w="1134" w:type="dxa"/>
            <w:vAlign w:val="center"/>
          </w:tcPr>
          <w:p w14:paraId="1358FE18" w14:textId="77777777" w:rsidR="002443FD" w:rsidRPr="001D243E" w:rsidRDefault="002443FD" w:rsidP="002443FD">
            <w:pPr>
              <w:spacing w:before="0" w:after="0"/>
            </w:pPr>
          </w:p>
        </w:tc>
      </w:tr>
      <w:tr w:rsidR="002443FD" w:rsidRPr="00D5180B" w14:paraId="04ECCF6A" w14:textId="77777777" w:rsidTr="002443FD">
        <w:trPr>
          <w:trHeight w:val="288"/>
          <w:jc w:val="center"/>
        </w:trPr>
        <w:tc>
          <w:tcPr>
            <w:tcW w:w="2684" w:type="dxa"/>
            <w:vMerge/>
          </w:tcPr>
          <w:p w14:paraId="44061ECF" w14:textId="77777777" w:rsidR="002443FD" w:rsidRPr="001D243E" w:rsidRDefault="002443FD" w:rsidP="002443FD">
            <w:pPr>
              <w:spacing w:after="0"/>
            </w:pPr>
          </w:p>
        </w:tc>
        <w:tc>
          <w:tcPr>
            <w:tcW w:w="4970" w:type="dxa"/>
            <w:vMerge/>
          </w:tcPr>
          <w:p w14:paraId="39D8B348" w14:textId="77777777" w:rsidR="002443FD" w:rsidRPr="001D243E" w:rsidRDefault="002443FD" w:rsidP="002443FD">
            <w:pPr>
              <w:spacing w:after="0"/>
            </w:pPr>
          </w:p>
        </w:tc>
        <w:tc>
          <w:tcPr>
            <w:tcW w:w="4316" w:type="dxa"/>
            <w:vAlign w:val="center"/>
          </w:tcPr>
          <w:p w14:paraId="4962A0F4" w14:textId="77777777" w:rsidR="002443FD" w:rsidRPr="001D243E" w:rsidRDefault="002443FD" w:rsidP="002443FD">
            <w:pPr>
              <w:spacing w:after="0"/>
            </w:pPr>
            <w:r w:rsidRPr="001D243E">
              <w:t>Topography: Downhill from crop</w:t>
            </w:r>
          </w:p>
        </w:tc>
        <w:tc>
          <w:tcPr>
            <w:tcW w:w="1080" w:type="dxa"/>
            <w:vAlign w:val="center"/>
          </w:tcPr>
          <w:p w14:paraId="67C59BA3" w14:textId="77777777" w:rsidR="002443FD" w:rsidRPr="001D243E" w:rsidRDefault="002443FD" w:rsidP="002443FD">
            <w:pPr>
              <w:spacing w:after="0"/>
              <w:jc w:val="center"/>
            </w:pPr>
          </w:p>
        </w:tc>
        <w:tc>
          <w:tcPr>
            <w:tcW w:w="1134" w:type="dxa"/>
            <w:vAlign w:val="center"/>
          </w:tcPr>
          <w:p w14:paraId="22F0A4BE" w14:textId="77777777" w:rsidR="002443FD" w:rsidRPr="001D243E" w:rsidRDefault="002443FD" w:rsidP="002443FD">
            <w:pPr>
              <w:spacing w:after="0"/>
              <w:jc w:val="center"/>
            </w:pPr>
            <w:r w:rsidRPr="001D243E">
              <w:t>√</w:t>
            </w:r>
          </w:p>
        </w:tc>
      </w:tr>
      <w:tr w:rsidR="002443FD" w:rsidRPr="00D5180B" w14:paraId="32FB337C" w14:textId="77777777" w:rsidTr="002443FD">
        <w:trPr>
          <w:trHeight w:val="288"/>
          <w:jc w:val="center"/>
        </w:trPr>
        <w:tc>
          <w:tcPr>
            <w:tcW w:w="2684" w:type="dxa"/>
            <w:vMerge/>
          </w:tcPr>
          <w:p w14:paraId="0BDDC671" w14:textId="77777777" w:rsidR="002443FD" w:rsidRPr="001D243E" w:rsidRDefault="002443FD" w:rsidP="002443FD">
            <w:pPr>
              <w:spacing w:after="0"/>
            </w:pPr>
          </w:p>
        </w:tc>
        <w:tc>
          <w:tcPr>
            <w:tcW w:w="4970" w:type="dxa"/>
            <w:vMerge/>
          </w:tcPr>
          <w:p w14:paraId="5612819D" w14:textId="77777777" w:rsidR="002443FD" w:rsidRPr="001D243E" w:rsidRDefault="002443FD" w:rsidP="002443FD">
            <w:pPr>
              <w:spacing w:after="0"/>
            </w:pPr>
          </w:p>
        </w:tc>
        <w:tc>
          <w:tcPr>
            <w:tcW w:w="4316" w:type="dxa"/>
            <w:vAlign w:val="center"/>
          </w:tcPr>
          <w:p w14:paraId="1F035674" w14:textId="77777777" w:rsidR="002443FD" w:rsidRPr="001D243E" w:rsidRDefault="002443FD" w:rsidP="002443FD">
            <w:pPr>
              <w:spacing w:after="0"/>
            </w:pPr>
            <w:r w:rsidRPr="001D243E">
              <w:t>Opportunity for water run off through or from CAFOs</w:t>
            </w:r>
          </w:p>
        </w:tc>
        <w:tc>
          <w:tcPr>
            <w:tcW w:w="1080" w:type="dxa"/>
            <w:vAlign w:val="center"/>
          </w:tcPr>
          <w:p w14:paraId="5E1861A0" w14:textId="77777777" w:rsidR="002443FD" w:rsidRPr="001D243E" w:rsidRDefault="002443FD" w:rsidP="002443FD">
            <w:pPr>
              <w:spacing w:after="0"/>
              <w:jc w:val="center"/>
            </w:pPr>
            <w:r w:rsidRPr="001D243E">
              <w:t>√</w:t>
            </w:r>
          </w:p>
        </w:tc>
        <w:tc>
          <w:tcPr>
            <w:tcW w:w="1134" w:type="dxa"/>
            <w:vAlign w:val="center"/>
          </w:tcPr>
          <w:p w14:paraId="68662DE2" w14:textId="77777777" w:rsidR="002443FD" w:rsidRPr="001D243E" w:rsidRDefault="002443FD" w:rsidP="002443FD">
            <w:pPr>
              <w:spacing w:after="0"/>
              <w:jc w:val="center"/>
            </w:pPr>
          </w:p>
        </w:tc>
      </w:tr>
      <w:tr w:rsidR="002443FD" w:rsidRPr="00D5180B" w14:paraId="21AE86FD" w14:textId="77777777" w:rsidTr="002443FD">
        <w:trPr>
          <w:trHeight w:val="288"/>
          <w:jc w:val="center"/>
        </w:trPr>
        <w:tc>
          <w:tcPr>
            <w:tcW w:w="2684" w:type="dxa"/>
            <w:vMerge/>
          </w:tcPr>
          <w:p w14:paraId="69F2E39A" w14:textId="77777777" w:rsidR="002443FD" w:rsidRPr="001D243E" w:rsidRDefault="002443FD" w:rsidP="002443FD">
            <w:pPr>
              <w:spacing w:after="0"/>
            </w:pPr>
          </w:p>
        </w:tc>
        <w:tc>
          <w:tcPr>
            <w:tcW w:w="4970" w:type="dxa"/>
            <w:vMerge/>
          </w:tcPr>
          <w:p w14:paraId="261276B2" w14:textId="77777777" w:rsidR="002443FD" w:rsidRPr="001D243E" w:rsidRDefault="002443FD" w:rsidP="002443FD">
            <w:pPr>
              <w:spacing w:after="0"/>
            </w:pPr>
          </w:p>
        </w:tc>
        <w:tc>
          <w:tcPr>
            <w:tcW w:w="4316" w:type="dxa"/>
            <w:vAlign w:val="center"/>
          </w:tcPr>
          <w:p w14:paraId="2D6045C9" w14:textId="77777777" w:rsidR="002443FD" w:rsidRPr="001D243E" w:rsidRDefault="002443FD" w:rsidP="002443FD">
            <w:pPr>
              <w:spacing w:after="0"/>
            </w:pPr>
            <w:r w:rsidRPr="001D243E">
              <w:t>Opportunity for soil leaching</w:t>
            </w:r>
          </w:p>
        </w:tc>
        <w:tc>
          <w:tcPr>
            <w:tcW w:w="1080" w:type="dxa"/>
            <w:vAlign w:val="center"/>
          </w:tcPr>
          <w:p w14:paraId="6161EF8F" w14:textId="77777777" w:rsidR="002443FD" w:rsidRPr="001D243E" w:rsidRDefault="002443FD" w:rsidP="002443FD">
            <w:pPr>
              <w:spacing w:after="0"/>
              <w:jc w:val="center"/>
            </w:pPr>
            <w:r w:rsidRPr="001D243E">
              <w:t>√</w:t>
            </w:r>
          </w:p>
        </w:tc>
        <w:tc>
          <w:tcPr>
            <w:tcW w:w="1134" w:type="dxa"/>
            <w:vAlign w:val="center"/>
          </w:tcPr>
          <w:p w14:paraId="05301BFE" w14:textId="77777777" w:rsidR="002443FD" w:rsidRPr="001D243E" w:rsidRDefault="002443FD" w:rsidP="002443FD">
            <w:pPr>
              <w:spacing w:after="0"/>
              <w:jc w:val="center"/>
            </w:pPr>
          </w:p>
        </w:tc>
      </w:tr>
      <w:tr w:rsidR="002443FD" w:rsidRPr="00D5180B" w14:paraId="0F2184C0" w14:textId="77777777" w:rsidTr="002443FD">
        <w:trPr>
          <w:trHeight w:val="276"/>
          <w:jc w:val="center"/>
        </w:trPr>
        <w:tc>
          <w:tcPr>
            <w:tcW w:w="2684" w:type="dxa"/>
            <w:vMerge/>
          </w:tcPr>
          <w:p w14:paraId="3F7D55BA" w14:textId="77777777" w:rsidR="002443FD" w:rsidRPr="001D243E" w:rsidRDefault="002443FD" w:rsidP="002443FD">
            <w:pPr>
              <w:spacing w:after="0"/>
            </w:pPr>
          </w:p>
        </w:tc>
        <w:tc>
          <w:tcPr>
            <w:tcW w:w="4970" w:type="dxa"/>
            <w:vMerge/>
          </w:tcPr>
          <w:p w14:paraId="464E94CA" w14:textId="77777777" w:rsidR="002443FD" w:rsidRPr="001D243E" w:rsidRDefault="002443FD" w:rsidP="002443FD">
            <w:pPr>
              <w:spacing w:after="0"/>
            </w:pPr>
          </w:p>
        </w:tc>
        <w:tc>
          <w:tcPr>
            <w:tcW w:w="4316" w:type="dxa"/>
            <w:vAlign w:val="center"/>
          </w:tcPr>
          <w:p w14:paraId="4FAEE984" w14:textId="77777777" w:rsidR="002443FD" w:rsidRPr="001D243E" w:rsidRDefault="002443FD" w:rsidP="002443FD">
            <w:pPr>
              <w:spacing w:after="0"/>
            </w:pPr>
            <w:r w:rsidRPr="001D243E">
              <w:t>Manure Management Program utilized</w:t>
            </w:r>
          </w:p>
        </w:tc>
        <w:tc>
          <w:tcPr>
            <w:tcW w:w="1080" w:type="dxa"/>
            <w:vAlign w:val="center"/>
          </w:tcPr>
          <w:p w14:paraId="04414885" w14:textId="77777777" w:rsidR="002443FD" w:rsidRPr="001D243E" w:rsidRDefault="002443FD" w:rsidP="002443FD">
            <w:pPr>
              <w:spacing w:after="0"/>
              <w:jc w:val="center"/>
            </w:pPr>
          </w:p>
        </w:tc>
        <w:tc>
          <w:tcPr>
            <w:tcW w:w="1134" w:type="dxa"/>
            <w:vAlign w:val="center"/>
          </w:tcPr>
          <w:p w14:paraId="5787C871" w14:textId="77777777" w:rsidR="002443FD" w:rsidRPr="001D243E" w:rsidRDefault="002443FD" w:rsidP="002443FD">
            <w:pPr>
              <w:spacing w:after="0"/>
              <w:jc w:val="center"/>
            </w:pPr>
            <w:r w:rsidRPr="001D243E">
              <w:t>√</w:t>
            </w:r>
          </w:p>
        </w:tc>
      </w:tr>
      <w:tr w:rsidR="002443FD" w:rsidRPr="00D5180B" w14:paraId="10BF3772" w14:textId="77777777" w:rsidTr="002443FD">
        <w:trPr>
          <w:trHeight w:val="276"/>
          <w:jc w:val="center"/>
        </w:trPr>
        <w:tc>
          <w:tcPr>
            <w:tcW w:w="2684" w:type="dxa"/>
            <w:vMerge/>
          </w:tcPr>
          <w:p w14:paraId="13EE6A3B" w14:textId="77777777" w:rsidR="002443FD" w:rsidRPr="001D243E" w:rsidRDefault="002443FD" w:rsidP="002443FD">
            <w:pPr>
              <w:spacing w:after="0"/>
            </w:pPr>
          </w:p>
        </w:tc>
        <w:tc>
          <w:tcPr>
            <w:tcW w:w="4970" w:type="dxa"/>
            <w:vMerge/>
          </w:tcPr>
          <w:p w14:paraId="3C6E20EA" w14:textId="77777777" w:rsidR="002443FD" w:rsidRPr="001D243E" w:rsidRDefault="002443FD" w:rsidP="002443FD">
            <w:pPr>
              <w:spacing w:after="0"/>
            </w:pPr>
          </w:p>
        </w:tc>
        <w:tc>
          <w:tcPr>
            <w:tcW w:w="4316" w:type="dxa"/>
            <w:vAlign w:val="center"/>
          </w:tcPr>
          <w:p w14:paraId="67F195C9" w14:textId="77777777" w:rsidR="002443FD" w:rsidRPr="001D243E" w:rsidRDefault="002443FD" w:rsidP="002443FD">
            <w:pPr>
              <w:spacing w:after="0"/>
            </w:pPr>
            <w:r w:rsidRPr="001D243E">
              <w:t>Covering on pile to prevent wind dispersion</w:t>
            </w:r>
          </w:p>
        </w:tc>
        <w:tc>
          <w:tcPr>
            <w:tcW w:w="1080" w:type="dxa"/>
            <w:vAlign w:val="center"/>
          </w:tcPr>
          <w:p w14:paraId="3A0C259F" w14:textId="77777777" w:rsidR="002443FD" w:rsidRPr="001D243E" w:rsidRDefault="002443FD" w:rsidP="002443FD">
            <w:pPr>
              <w:spacing w:after="0"/>
              <w:jc w:val="center"/>
            </w:pPr>
          </w:p>
        </w:tc>
        <w:tc>
          <w:tcPr>
            <w:tcW w:w="1134" w:type="dxa"/>
            <w:vAlign w:val="center"/>
          </w:tcPr>
          <w:p w14:paraId="7F0C2A49" w14:textId="77777777" w:rsidR="002443FD" w:rsidRPr="001D243E" w:rsidRDefault="002443FD" w:rsidP="002443FD">
            <w:pPr>
              <w:spacing w:after="0"/>
              <w:jc w:val="center"/>
            </w:pPr>
            <w:r w:rsidRPr="001D243E">
              <w:t>√</w:t>
            </w:r>
          </w:p>
        </w:tc>
      </w:tr>
      <w:tr w:rsidR="002443FD" w:rsidRPr="00D5180B" w14:paraId="55A913C5" w14:textId="77777777" w:rsidTr="002443FD">
        <w:trPr>
          <w:trHeight w:val="1007"/>
          <w:jc w:val="center"/>
        </w:trPr>
        <w:tc>
          <w:tcPr>
            <w:tcW w:w="2684" w:type="dxa"/>
            <w:vMerge w:val="restart"/>
            <w:shd w:val="clear" w:color="auto" w:fill="DBDBDB"/>
          </w:tcPr>
          <w:p w14:paraId="12BECCE2" w14:textId="77777777" w:rsidR="002443FD" w:rsidRPr="00134BAD" w:rsidRDefault="002443FD" w:rsidP="002443FD">
            <w:r w:rsidRPr="00134BAD">
              <w:rPr>
                <w:b/>
              </w:rPr>
              <w:t>Grazing Lands/Domestic Animals</w:t>
            </w:r>
            <w:r w:rsidRPr="00134BAD">
              <w:t xml:space="preserve"> (includes homes with hobby farms, and non-commercial livestock)</w:t>
            </w:r>
          </w:p>
        </w:tc>
        <w:tc>
          <w:tcPr>
            <w:tcW w:w="4970" w:type="dxa"/>
            <w:vMerge w:val="restart"/>
            <w:shd w:val="clear" w:color="auto" w:fill="DBDBDB"/>
          </w:tcPr>
          <w:p w14:paraId="3CC6C3FB" w14:textId="77777777" w:rsidR="002443FD" w:rsidRPr="00134BAD" w:rsidRDefault="002443FD" w:rsidP="002443FD">
            <w:r w:rsidRPr="00134BAD">
              <w:t>30 ft. from the edge of crop</w:t>
            </w:r>
            <w:r w:rsidR="008C04F6" w:rsidRPr="00134BAD">
              <w:t xml:space="preserve">. </w:t>
            </w:r>
          </w:p>
          <w:p w14:paraId="305951C5" w14:textId="77777777" w:rsidR="002443FD" w:rsidRPr="00134BAD" w:rsidRDefault="002443FD" w:rsidP="002443FD"/>
          <w:p w14:paraId="6DA2C762" w14:textId="77777777" w:rsidR="002443FD" w:rsidRPr="00134BAD" w:rsidRDefault="002443FD" w:rsidP="002443FD"/>
        </w:tc>
        <w:tc>
          <w:tcPr>
            <w:tcW w:w="4316" w:type="dxa"/>
            <w:shd w:val="clear" w:color="auto" w:fill="DBDBDB"/>
          </w:tcPr>
          <w:p w14:paraId="18C7EC1F" w14:textId="77777777" w:rsidR="002443FD" w:rsidRPr="00134BAD" w:rsidRDefault="002443FD" w:rsidP="002443FD">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48BA1BEE" w14:textId="77777777" w:rsidR="002443FD" w:rsidRPr="00134BAD" w:rsidRDefault="002443FD" w:rsidP="002443FD">
            <w:pPr>
              <w:jc w:val="center"/>
            </w:pPr>
          </w:p>
        </w:tc>
        <w:tc>
          <w:tcPr>
            <w:tcW w:w="1134" w:type="dxa"/>
            <w:shd w:val="clear" w:color="auto" w:fill="DBDBDB"/>
            <w:vAlign w:val="center"/>
          </w:tcPr>
          <w:p w14:paraId="26CE5BEB" w14:textId="77777777" w:rsidR="002443FD" w:rsidRPr="00134BAD" w:rsidRDefault="002443FD" w:rsidP="002443FD">
            <w:pPr>
              <w:jc w:val="center"/>
            </w:pPr>
            <w:r w:rsidRPr="00134BAD">
              <w:t>√</w:t>
            </w:r>
          </w:p>
        </w:tc>
      </w:tr>
      <w:tr w:rsidR="002443FD" w:rsidRPr="00D5180B" w14:paraId="681C73E1" w14:textId="77777777" w:rsidTr="002443FD">
        <w:trPr>
          <w:trHeight w:val="288"/>
          <w:jc w:val="center"/>
        </w:trPr>
        <w:tc>
          <w:tcPr>
            <w:tcW w:w="2684" w:type="dxa"/>
            <w:vMerge/>
            <w:shd w:val="clear" w:color="auto" w:fill="DBDBDB"/>
          </w:tcPr>
          <w:p w14:paraId="52685EC2" w14:textId="77777777" w:rsidR="002443FD" w:rsidRPr="001D243E" w:rsidRDefault="002443FD" w:rsidP="002443FD"/>
        </w:tc>
        <w:tc>
          <w:tcPr>
            <w:tcW w:w="4970" w:type="dxa"/>
            <w:vMerge/>
            <w:shd w:val="clear" w:color="auto" w:fill="DBDBDB"/>
          </w:tcPr>
          <w:p w14:paraId="09080B6D" w14:textId="77777777" w:rsidR="002443FD" w:rsidRPr="001D243E" w:rsidRDefault="002443FD" w:rsidP="002443FD"/>
        </w:tc>
        <w:tc>
          <w:tcPr>
            <w:tcW w:w="4316" w:type="dxa"/>
            <w:shd w:val="clear" w:color="auto" w:fill="DBDBDB"/>
          </w:tcPr>
          <w:p w14:paraId="14AB0B00" w14:textId="77777777" w:rsidR="002443FD" w:rsidRPr="001D243E" w:rsidRDefault="002443FD" w:rsidP="002443FD">
            <w:r w:rsidRPr="001D243E">
              <w:t>Topography: Uphill from crop</w:t>
            </w:r>
          </w:p>
        </w:tc>
        <w:tc>
          <w:tcPr>
            <w:tcW w:w="1080" w:type="dxa"/>
            <w:shd w:val="clear" w:color="auto" w:fill="DBDBDB"/>
            <w:vAlign w:val="center"/>
          </w:tcPr>
          <w:p w14:paraId="00D1AD89" w14:textId="77777777" w:rsidR="002443FD" w:rsidRPr="001D243E" w:rsidRDefault="002443FD" w:rsidP="002443FD">
            <w:pPr>
              <w:jc w:val="center"/>
            </w:pPr>
            <w:r w:rsidRPr="001D243E">
              <w:t>√</w:t>
            </w:r>
          </w:p>
        </w:tc>
        <w:tc>
          <w:tcPr>
            <w:tcW w:w="1134" w:type="dxa"/>
            <w:shd w:val="clear" w:color="auto" w:fill="DBDBDB"/>
            <w:vAlign w:val="center"/>
          </w:tcPr>
          <w:p w14:paraId="06FB0C88" w14:textId="77777777" w:rsidR="002443FD" w:rsidRPr="001D243E" w:rsidRDefault="002443FD" w:rsidP="002443FD">
            <w:pPr>
              <w:jc w:val="center"/>
            </w:pPr>
          </w:p>
        </w:tc>
      </w:tr>
      <w:tr w:rsidR="002443FD" w:rsidRPr="00D5180B" w14:paraId="3F40D0D7" w14:textId="77777777" w:rsidTr="002443FD">
        <w:trPr>
          <w:trHeight w:val="288"/>
          <w:jc w:val="center"/>
        </w:trPr>
        <w:tc>
          <w:tcPr>
            <w:tcW w:w="2684" w:type="dxa"/>
            <w:vMerge/>
            <w:shd w:val="clear" w:color="auto" w:fill="DBDBDB"/>
          </w:tcPr>
          <w:p w14:paraId="2696661B" w14:textId="77777777" w:rsidR="002443FD" w:rsidRPr="001D243E" w:rsidRDefault="002443FD" w:rsidP="002443FD"/>
        </w:tc>
        <w:tc>
          <w:tcPr>
            <w:tcW w:w="4970" w:type="dxa"/>
            <w:vMerge/>
            <w:shd w:val="clear" w:color="auto" w:fill="DBDBDB"/>
          </w:tcPr>
          <w:p w14:paraId="72D7D00E" w14:textId="77777777" w:rsidR="002443FD" w:rsidRPr="001D243E" w:rsidRDefault="002443FD" w:rsidP="002443FD"/>
        </w:tc>
        <w:tc>
          <w:tcPr>
            <w:tcW w:w="4316" w:type="dxa"/>
            <w:shd w:val="clear" w:color="auto" w:fill="DBDBDB"/>
          </w:tcPr>
          <w:p w14:paraId="5C559668" w14:textId="77777777" w:rsidR="002443FD" w:rsidRPr="001D243E" w:rsidRDefault="002443FD" w:rsidP="002443FD">
            <w:r w:rsidRPr="001D243E">
              <w:t>Topography: Downhill from crop</w:t>
            </w:r>
          </w:p>
        </w:tc>
        <w:tc>
          <w:tcPr>
            <w:tcW w:w="1080" w:type="dxa"/>
            <w:shd w:val="clear" w:color="auto" w:fill="DBDBDB"/>
            <w:vAlign w:val="center"/>
          </w:tcPr>
          <w:p w14:paraId="5A77EE38" w14:textId="77777777" w:rsidR="002443FD" w:rsidRPr="001D243E" w:rsidRDefault="002443FD" w:rsidP="002443FD">
            <w:pPr>
              <w:jc w:val="center"/>
            </w:pPr>
          </w:p>
        </w:tc>
        <w:tc>
          <w:tcPr>
            <w:tcW w:w="1134" w:type="dxa"/>
            <w:shd w:val="clear" w:color="auto" w:fill="DBDBDB"/>
            <w:vAlign w:val="center"/>
          </w:tcPr>
          <w:p w14:paraId="45FABD66" w14:textId="77777777" w:rsidR="002443FD" w:rsidRPr="001D243E" w:rsidRDefault="002443FD" w:rsidP="002443FD">
            <w:pPr>
              <w:jc w:val="center"/>
            </w:pPr>
            <w:r w:rsidRPr="001D243E">
              <w:t>√</w:t>
            </w:r>
          </w:p>
        </w:tc>
      </w:tr>
      <w:tr w:rsidR="002443FD" w:rsidRPr="00D5180B" w14:paraId="24238BCE" w14:textId="77777777" w:rsidTr="002443FD">
        <w:trPr>
          <w:trHeight w:val="576"/>
          <w:jc w:val="center"/>
        </w:trPr>
        <w:tc>
          <w:tcPr>
            <w:tcW w:w="2684" w:type="dxa"/>
            <w:vMerge/>
            <w:shd w:val="clear" w:color="auto" w:fill="DBDBDB"/>
          </w:tcPr>
          <w:p w14:paraId="34989954" w14:textId="77777777" w:rsidR="002443FD" w:rsidRPr="001D243E" w:rsidRDefault="002443FD" w:rsidP="002443FD"/>
        </w:tc>
        <w:tc>
          <w:tcPr>
            <w:tcW w:w="4970" w:type="dxa"/>
            <w:vMerge/>
            <w:shd w:val="clear" w:color="auto" w:fill="DBDBDB"/>
          </w:tcPr>
          <w:p w14:paraId="5D3F0175" w14:textId="77777777" w:rsidR="002443FD" w:rsidRPr="001D243E" w:rsidRDefault="002443FD" w:rsidP="002443FD"/>
        </w:tc>
        <w:tc>
          <w:tcPr>
            <w:tcW w:w="4316" w:type="dxa"/>
            <w:shd w:val="clear" w:color="auto" w:fill="DBDBDB"/>
          </w:tcPr>
          <w:p w14:paraId="5527CC74" w14:textId="77777777" w:rsidR="002443FD" w:rsidRPr="001D243E" w:rsidRDefault="002443FD" w:rsidP="002443FD">
            <w:r w:rsidRPr="001D243E">
              <w:t>Opportunity for water run off through or from grazing lands</w:t>
            </w:r>
          </w:p>
        </w:tc>
        <w:tc>
          <w:tcPr>
            <w:tcW w:w="1080" w:type="dxa"/>
            <w:shd w:val="clear" w:color="auto" w:fill="DBDBDB"/>
            <w:vAlign w:val="center"/>
          </w:tcPr>
          <w:p w14:paraId="72DB6E01" w14:textId="77777777" w:rsidR="002443FD" w:rsidRPr="001D243E" w:rsidRDefault="002443FD" w:rsidP="002443FD">
            <w:pPr>
              <w:jc w:val="center"/>
            </w:pPr>
            <w:r w:rsidRPr="001D243E">
              <w:t>√</w:t>
            </w:r>
          </w:p>
        </w:tc>
        <w:tc>
          <w:tcPr>
            <w:tcW w:w="1134" w:type="dxa"/>
            <w:shd w:val="clear" w:color="auto" w:fill="DBDBDB"/>
            <w:vAlign w:val="center"/>
          </w:tcPr>
          <w:p w14:paraId="671823D5" w14:textId="77777777" w:rsidR="002443FD" w:rsidRPr="001D243E" w:rsidRDefault="002443FD" w:rsidP="002443FD">
            <w:pPr>
              <w:jc w:val="center"/>
            </w:pPr>
          </w:p>
        </w:tc>
      </w:tr>
      <w:tr w:rsidR="002443FD" w:rsidRPr="00D5180B" w14:paraId="70A28604" w14:textId="77777777" w:rsidTr="002443FD">
        <w:trPr>
          <w:trHeight w:val="326"/>
          <w:jc w:val="center"/>
        </w:trPr>
        <w:tc>
          <w:tcPr>
            <w:tcW w:w="2684" w:type="dxa"/>
            <w:vMerge/>
          </w:tcPr>
          <w:p w14:paraId="02B7271F" w14:textId="77777777" w:rsidR="002443FD" w:rsidRPr="001D243E" w:rsidRDefault="002443FD" w:rsidP="002443FD"/>
        </w:tc>
        <w:tc>
          <w:tcPr>
            <w:tcW w:w="4970" w:type="dxa"/>
            <w:vMerge/>
          </w:tcPr>
          <w:p w14:paraId="4764761A" w14:textId="77777777" w:rsidR="002443FD" w:rsidRPr="001D243E" w:rsidRDefault="002443FD" w:rsidP="002443FD"/>
        </w:tc>
        <w:tc>
          <w:tcPr>
            <w:tcW w:w="4316" w:type="dxa"/>
            <w:shd w:val="clear" w:color="auto" w:fill="DBDBDB"/>
          </w:tcPr>
          <w:p w14:paraId="741392DE" w14:textId="77777777" w:rsidR="002443FD" w:rsidRPr="001D243E" w:rsidRDefault="002443FD" w:rsidP="002443FD">
            <w:r w:rsidRPr="001D243E">
              <w:t>Opportunity for soil leaching</w:t>
            </w:r>
          </w:p>
        </w:tc>
        <w:tc>
          <w:tcPr>
            <w:tcW w:w="1080" w:type="dxa"/>
            <w:shd w:val="clear" w:color="auto" w:fill="DBDBDB"/>
            <w:vAlign w:val="center"/>
          </w:tcPr>
          <w:p w14:paraId="2DF6542C" w14:textId="77777777" w:rsidR="002443FD" w:rsidRPr="001D243E" w:rsidRDefault="002443FD" w:rsidP="002443FD">
            <w:pPr>
              <w:jc w:val="center"/>
            </w:pPr>
            <w:r w:rsidRPr="001D243E">
              <w:t>√</w:t>
            </w:r>
          </w:p>
        </w:tc>
        <w:tc>
          <w:tcPr>
            <w:tcW w:w="1134" w:type="dxa"/>
            <w:shd w:val="clear" w:color="auto" w:fill="DBDBDB"/>
            <w:vAlign w:val="center"/>
          </w:tcPr>
          <w:p w14:paraId="5E07E9D5" w14:textId="77777777" w:rsidR="002443FD" w:rsidRPr="001D243E" w:rsidRDefault="002443FD" w:rsidP="002443FD">
            <w:pPr>
              <w:jc w:val="center"/>
            </w:pPr>
          </w:p>
        </w:tc>
      </w:tr>
      <w:tr w:rsidR="002443FD" w:rsidRPr="00D5180B" w14:paraId="4CFC98CB" w14:textId="77777777" w:rsidTr="002443FD">
        <w:trPr>
          <w:trHeight w:val="288"/>
          <w:jc w:val="center"/>
        </w:trPr>
        <w:tc>
          <w:tcPr>
            <w:tcW w:w="2684" w:type="dxa"/>
            <w:vMerge w:val="restart"/>
          </w:tcPr>
          <w:p w14:paraId="25FC280A" w14:textId="77777777" w:rsidR="002443FD" w:rsidRPr="00134BAD" w:rsidRDefault="002443FD" w:rsidP="002443FD">
            <w:r w:rsidRPr="00134BAD">
              <w:rPr>
                <w:b/>
              </w:rPr>
              <w:t>Homes or other building with a septic leach field</w:t>
            </w:r>
          </w:p>
          <w:p w14:paraId="5598C05A" w14:textId="77777777" w:rsidR="002443FD" w:rsidRPr="00134BAD" w:rsidRDefault="002443FD" w:rsidP="002443FD"/>
        </w:tc>
        <w:tc>
          <w:tcPr>
            <w:tcW w:w="4970" w:type="dxa"/>
            <w:vMerge w:val="restart"/>
          </w:tcPr>
          <w:p w14:paraId="601829CA" w14:textId="77777777" w:rsidR="002443FD" w:rsidRPr="00134BAD" w:rsidRDefault="002443FD" w:rsidP="002443FD">
            <w:r w:rsidRPr="00134BAD">
              <w:t xml:space="preserve">30 ft. from the edge of crop to the leach field. </w:t>
            </w:r>
          </w:p>
          <w:p w14:paraId="1A081635" w14:textId="77777777" w:rsidR="002443FD" w:rsidRPr="00134BAD" w:rsidRDefault="002443FD" w:rsidP="002443FD"/>
        </w:tc>
        <w:tc>
          <w:tcPr>
            <w:tcW w:w="4316" w:type="dxa"/>
          </w:tcPr>
          <w:p w14:paraId="4348B157" w14:textId="77777777" w:rsidR="002443FD" w:rsidRPr="00134BAD" w:rsidRDefault="002443FD" w:rsidP="002443FD">
            <w:r w:rsidRPr="00134BAD">
              <w:t>Active leach field: &lt; 10 yrs old</w:t>
            </w:r>
          </w:p>
        </w:tc>
        <w:tc>
          <w:tcPr>
            <w:tcW w:w="1080" w:type="dxa"/>
            <w:vAlign w:val="center"/>
          </w:tcPr>
          <w:p w14:paraId="56C83863" w14:textId="77777777" w:rsidR="002443FD" w:rsidRPr="00134BAD" w:rsidRDefault="002443FD" w:rsidP="002443FD">
            <w:pPr>
              <w:jc w:val="center"/>
            </w:pPr>
          </w:p>
        </w:tc>
        <w:tc>
          <w:tcPr>
            <w:tcW w:w="1134" w:type="dxa"/>
            <w:vAlign w:val="center"/>
          </w:tcPr>
          <w:p w14:paraId="5A280960" w14:textId="77777777" w:rsidR="002443FD" w:rsidRPr="00134BAD" w:rsidRDefault="002443FD" w:rsidP="002443FD">
            <w:pPr>
              <w:jc w:val="center"/>
            </w:pPr>
            <w:r w:rsidRPr="00134BAD">
              <w:t>√</w:t>
            </w:r>
          </w:p>
        </w:tc>
      </w:tr>
      <w:tr w:rsidR="002443FD" w:rsidRPr="00D5180B" w14:paraId="26EA92B1" w14:textId="77777777" w:rsidTr="002443FD">
        <w:trPr>
          <w:trHeight w:val="288"/>
          <w:jc w:val="center"/>
        </w:trPr>
        <w:tc>
          <w:tcPr>
            <w:tcW w:w="2684" w:type="dxa"/>
            <w:vMerge/>
          </w:tcPr>
          <w:p w14:paraId="117E7353" w14:textId="77777777" w:rsidR="002443FD" w:rsidRPr="001D243E" w:rsidRDefault="002443FD" w:rsidP="002443FD"/>
        </w:tc>
        <w:tc>
          <w:tcPr>
            <w:tcW w:w="4970" w:type="dxa"/>
            <w:vMerge/>
          </w:tcPr>
          <w:p w14:paraId="3B1AE6E2" w14:textId="77777777" w:rsidR="002443FD" w:rsidRPr="001D243E" w:rsidRDefault="002443FD" w:rsidP="002443FD"/>
        </w:tc>
        <w:tc>
          <w:tcPr>
            <w:tcW w:w="4316" w:type="dxa"/>
          </w:tcPr>
          <w:p w14:paraId="12183AA1" w14:textId="77777777" w:rsidR="002443FD" w:rsidRPr="001D243E" w:rsidRDefault="002443FD" w:rsidP="002443FD">
            <w:r w:rsidRPr="001D243E">
              <w:t>Active leach field: &gt; 25 yrs old</w:t>
            </w:r>
          </w:p>
        </w:tc>
        <w:tc>
          <w:tcPr>
            <w:tcW w:w="1080" w:type="dxa"/>
            <w:vAlign w:val="center"/>
          </w:tcPr>
          <w:p w14:paraId="468DF3C0" w14:textId="77777777" w:rsidR="002443FD" w:rsidRPr="001D243E" w:rsidRDefault="002443FD" w:rsidP="002443FD">
            <w:pPr>
              <w:jc w:val="center"/>
            </w:pPr>
            <w:r w:rsidRPr="001D243E">
              <w:t>√</w:t>
            </w:r>
          </w:p>
        </w:tc>
        <w:tc>
          <w:tcPr>
            <w:tcW w:w="1134" w:type="dxa"/>
            <w:vAlign w:val="center"/>
          </w:tcPr>
          <w:p w14:paraId="4ECCEE9B" w14:textId="77777777" w:rsidR="002443FD" w:rsidRPr="001D243E" w:rsidRDefault="002443FD" w:rsidP="002443FD">
            <w:pPr>
              <w:jc w:val="center"/>
            </w:pPr>
          </w:p>
        </w:tc>
      </w:tr>
      <w:tr w:rsidR="002443FD" w:rsidRPr="00D5180B" w14:paraId="4284AB37" w14:textId="77777777" w:rsidTr="002443FD">
        <w:trPr>
          <w:trHeight w:val="288"/>
          <w:jc w:val="center"/>
        </w:trPr>
        <w:tc>
          <w:tcPr>
            <w:tcW w:w="2684" w:type="dxa"/>
            <w:vMerge/>
          </w:tcPr>
          <w:p w14:paraId="100A56BD" w14:textId="77777777" w:rsidR="002443FD" w:rsidRPr="001D243E" w:rsidRDefault="002443FD" w:rsidP="002443FD"/>
        </w:tc>
        <w:tc>
          <w:tcPr>
            <w:tcW w:w="4970" w:type="dxa"/>
            <w:vMerge/>
          </w:tcPr>
          <w:p w14:paraId="77AE3A3E" w14:textId="77777777" w:rsidR="002443FD" w:rsidRPr="001D243E" w:rsidRDefault="002443FD" w:rsidP="002443FD"/>
        </w:tc>
        <w:tc>
          <w:tcPr>
            <w:tcW w:w="4316" w:type="dxa"/>
          </w:tcPr>
          <w:p w14:paraId="71FD5574" w14:textId="77777777" w:rsidR="002443FD" w:rsidRPr="001D243E" w:rsidRDefault="002443FD" w:rsidP="002443FD">
            <w:r w:rsidRPr="001D243E">
              <w:t>Inactive leach field</w:t>
            </w:r>
          </w:p>
        </w:tc>
        <w:tc>
          <w:tcPr>
            <w:tcW w:w="1080" w:type="dxa"/>
            <w:vAlign w:val="center"/>
          </w:tcPr>
          <w:p w14:paraId="1EC449F0" w14:textId="77777777" w:rsidR="002443FD" w:rsidRPr="001D243E" w:rsidRDefault="002443FD" w:rsidP="002443FD">
            <w:pPr>
              <w:jc w:val="center"/>
            </w:pPr>
          </w:p>
        </w:tc>
        <w:tc>
          <w:tcPr>
            <w:tcW w:w="1134" w:type="dxa"/>
            <w:vAlign w:val="center"/>
          </w:tcPr>
          <w:p w14:paraId="6B554D55" w14:textId="77777777" w:rsidR="002443FD" w:rsidRPr="001D243E" w:rsidRDefault="002443FD" w:rsidP="002443FD">
            <w:pPr>
              <w:jc w:val="center"/>
            </w:pPr>
            <w:r w:rsidRPr="001D243E">
              <w:t>√</w:t>
            </w:r>
          </w:p>
        </w:tc>
      </w:tr>
      <w:tr w:rsidR="002443FD" w:rsidRPr="00D5180B" w14:paraId="3447301F" w14:textId="77777777" w:rsidTr="002443FD">
        <w:trPr>
          <w:trHeight w:val="288"/>
          <w:jc w:val="center"/>
        </w:trPr>
        <w:tc>
          <w:tcPr>
            <w:tcW w:w="2684" w:type="dxa"/>
            <w:vMerge/>
          </w:tcPr>
          <w:p w14:paraId="76A94833" w14:textId="77777777" w:rsidR="002443FD" w:rsidRPr="001D243E" w:rsidRDefault="002443FD" w:rsidP="002443FD"/>
        </w:tc>
        <w:tc>
          <w:tcPr>
            <w:tcW w:w="4970" w:type="dxa"/>
            <w:vMerge/>
          </w:tcPr>
          <w:p w14:paraId="5743C9F5" w14:textId="77777777" w:rsidR="002443FD" w:rsidRPr="001D243E" w:rsidRDefault="002443FD" w:rsidP="002443FD"/>
        </w:tc>
        <w:tc>
          <w:tcPr>
            <w:tcW w:w="4316" w:type="dxa"/>
          </w:tcPr>
          <w:p w14:paraId="5EA7988A" w14:textId="77777777" w:rsidR="002443FD" w:rsidRPr="001D243E" w:rsidRDefault="002443FD" w:rsidP="002443FD">
            <w:r w:rsidRPr="001D243E">
              <w:t>Topography: Uphill from crop</w:t>
            </w:r>
          </w:p>
        </w:tc>
        <w:tc>
          <w:tcPr>
            <w:tcW w:w="1080" w:type="dxa"/>
            <w:vAlign w:val="center"/>
          </w:tcPr>
          <w:p w14:paraId="5E93CC7C" w14:textId="77777777" w:rsidR="002443FD" w:rsidRPr="001D243E" w:rsidRDefault="002443FD" w:rsidP="002443FD">
            <w:pPr>
              <w:jc w:val="center"/>
            </w:pPr>
            <w:r w:rsidRPr="001D243E">
              <w:t>√</w:t>
            </w:r>
          </w:p>
        </w:tc>
        <w:tc>
          <w:tcPr>
            <w:tcW w:w="1134" w:type="dxa"/>
            <w:vAlign w:val="center"/>
          </w:tcPr>
          <w:p w14:paraId="67188F88" w14:textId="77777777" w:rsidR="002443FD" w:rsidRPr="001D243E" w:rsidRDefault="002443FD" w:rsidP="002443FD">
            <w:pPr>
              <w:jc w:val="center"/>
            </w:pPr>
          </w:p>
        </w:tc>
      </w:tr>
      <w:tr w:rsidR="002443FD" w:rsidRPr="00D5180B" w14:paraId="4A61EA26" w14:textId="77777777" w:rsidTr="002443FD">
        <w:trPr>
          <w:trHeight w:val="288"/>
          <w:jc w:val="center"/>
        </w:trPr>
        <w:tc>
          <w:tcPr>
            <w:tcW w:w="2684" w:type="dxa"/>
            <w:vMerge/>
          </w:tcPr>
          <w:p w14:paraId="2A0DD554" w14:textId="77777777" w:rsidR="002443FD" w:rsidRPr="001D243E" w:rsidRDefault="002443FD" w:rsidP="002443FD"/>
        </w:tc>
        <w:tc>
          <w:tcPr>
            <w:tcW w:w="4970" w:type="dxa"/>
            <w:vMerge/>
          </w:tcPr>
          <w:p w14:paraId="6FBDB69A" w14:textId="77777777" w:rsidR="002443FD" w:rsidRPr="001D243E" w:rsidRDefault="002443FD" w:rsidP="002443FD"/>
        </w:tc>
        <w:tc>
          <w:tcPr>
            <w:tcW w:w="4316" w:type="dxa"/>
            <w:vAlign w:val="center"/>
          </w:tcPr>
          <w:p w14:paraId="5C132FE6" w14:textId="77777777" w:rsidR="002443FD" w:rsidRPr="001D243E" w:rsidRDefault="002443FD" w:rsidP="002443FD">
            <w:r w:rsidRPr="001D243E">
              <w:t>Topography: Downhill from crop</w:t>
            </w:r>
          </w:p>
        </w:tc>
        <w:tc>
          <w:tcPr>
            <w:tcW w:w="1080" w:type="dxa"/>
            <w:vAlign w:val="center"/>
          </w:tcPr>
          <w:p w14:paraId="6721716E" w14:textId="77777777" w:rsidR="002443FD" w:rsidRPr="001D243E" w:rsidRDefault="002443FD" w:rsidP="002443FD">
            <w:pPr>
              <w:jc w:val="center"/>
            </w:pPr>
          </w:p>
        </w:tc>
        <w:tc>
          <w:tcPr>
            <w:tcW w:w="1134" w:type="dxa"/>
            <w:vAlign w:val="center"/>
          </w:tcPr>
          <w:p w14:paraId="090971DD" w14:textId="77777777" w:rsidR="002443FD" w:rsidRPr="001D243E" w:rsidRDefault="002443FD" w:rsidP="002443FD">
            <w:pPr>
              <w:jc w:val="center"/>
            </w:pPr>
            <w:r w:rsidRPr="001D243E">
              <w:t>√</w:t>
            </w:r>
          </w:p>
        </w:tc>
      </w:tr>
      <w:tr w:rsidR="002443FD" w:rsidRPr="00D5180B" w14:paraId="280430A3" w14:textId="77777777" w:rsidTr="002443FD">
        <w:trPr>
          <w:trHeight w:val="288"/>
          <w:jc w:val="center"/>
        </w:trPr>
        <w:tc>
          <w:tcPr>
            <w:tcW w:w="2684" w:type="dxa"/>
            <w:vMerge/>
          </w:tcPr>
          <w:p w14:paraId="29609CDB" w14:textId="77777777" w:rsidR="002443FD" w:rsidRPr="001D243E" w:rsidRDefault="002443FD" w:rsidP="002443FD"/>
        </w:tc>
        <w:tc>
          <w:tcPr>
            <w:tcW w:w="4970" w:type="dxa"/>
            <w:vMerge/>
          </w:tcPr>
          <w:p w14:paraId="7A6E4A5B" w14:textId="77777777" w:rsidR="002443FD" w:rsidRPr="001D243E" w:rsidRDefault="002443FD" w:rsidP="002443FD"/>
        </w:tc>
        <w:tc>
          <w:tcPr>
            <w:tcW w:w="4316" w:type="dxa"/>
            <w:vAlign w:val="center"/>
          </w:tcPr>
          <w:p w14:paraId="74278C3A" w14:textId="77777777" w:rsidR="002443FD" w:rsidRPr="001D243E" w:rsidRDefault="002443FD" w:rsidP="002443FD">
            <w:r w:rsidRPr="001D243E">
              <w:t>Physical barriers</w:t>
            </w:r>
          </w:p>
        </w:tc>
        <w:tc>
          <w:tcPr>
            <w:tcW w:w="1080" w:type="dxa"/>
            <w:vAlign w:val="center"/>
          </w:tcPr>
          <w:p w14:paraId="2C3B80FC" w14:textId="77777777" w:rsidR="002443FD" w:rsidRPr="001D243E" w:rsidRDefault="002443FD" w:rsidP="002443FD">
            <w:pPr>
              <w:jc w:val="center"/>
            </w:pPr>
          </w:p>
        </w:tc>
        <w:tc>
          <w:tcPr>
            <w:tcW w:w="1134" w:type="dxa"/>
            <w:vAlign w:val="center"/>
          </w:tcPr>
          <w:p w14:paraId="01D01D64" w14:textId="77777777" w:rsidR="002443FD" w:rsidRPr="001D243E" w:rsidRDefault="002443FD" w:rsidP="002443FD">
            <w:pPr>
              <w:jc w:val="center"/>
            </w:pPr>
            <w:r w:rsidRPr="001D243E">
              <w:t>√</w:t>
            </w:r>
          </w:p>
        </w:tc>
      </w:tr>
      <w:tr w:rsidR="002443FD" w:rsidRPr="00D5180B" w14:paraId="33EDEB22" w14:textId="77777777" w:rsidTr="002443FD">
        <w:trPr>
          <w:trHeight w:val="288"/>
          <w:jc w:val="center"/>
        </w:trPr>
        <w:tc>
          <w:tcPr>
            <w:tcW w:w="2684" w:type="dxa"/>
            <w:vMerge w:val="restart"/>
            <w:shd w:val="clear" w:color="auto" w:fill="DBDBDB"/>
          </w:tcPr>
          <w:p w14:paraId="43CAB69B" w14:textId="77777777" w:rsidR="002443FD" w:rsidRPr="00134BAD" w:rsidRDefault="002443FD" w:rsidP="002443FD">
            <w:pPr>
              <w:rPr>
                <w:b/>
              </w:rPr>
            </w:pPr>
            <w:r w:rsidRPr="00134BAD">
              <w:rPr>
                <w:b/>
              </w:rPr>
              <w:lastRenderedPageBreak/>
              <w:t>Well Head Distance from Untreated Manure</w:t>
            </w:r>
          </w:p>
          <w:p w14:paraId="52CC3D89" w14:textId="77777777" w:rsidR="002443FD" w:rsidRPr="00134BAD" w:rsidRDefault="002443FD" w:rsidP="002443FD"/>
        </w:tc>
        <w:tc>
          <w:tcPr>
            <w:tcW w:w="4970" w:type="dxa"/>
            <w:vMerge w:val="restart"/>
            <w:shd w:val="clear" w:color="auto" w:fill="DBDBDB"/>
          </w:tcPr>
          <w:p w14:paraId="006199D3" w14:textId="77777777" w:rsidR="002443FD" w:rsidRPr="00134BAD" w:rsidRDefault="002443FD" w:rsidP="002443FD">
            <w:r w:rsidRPr="00134BAD">
              <w:t>200 ft. separation of untreated manure from wells, although less distance may be sufficient.</w:t>
            </w:r>
          </w:p>
        </w:tc>
        <w:tc>
          <w:tcPr>
            <w:tcW w:w="4316" w:type="dxa"/>
            <w:shd w:val="clear" w:color="auto" w:fill="DBDBDB"/>
            <w:vAlign w:val="center"/>
          </w:tcPr>
          <w:p w14:paraId="3B56DA17" w14:textId="77777777" w:rsidR="002443FD" w:rsidRPr="00134BAD" w:rsidRDefault="002443FD" w:rsidP="002443FD">
            <w:r w:rsidRPr="00134BAD">
              <w:t>Topography: Uphill from manure</w:t>
            </w:r>
          </w:p>
        </w:tc>
        <w:tc>
          <w:tcPr>
            <w:tcW w:w="1080" w:type="dxa"/>
            <w:shd w:val="clear" w:color="auto" w:fill="DBDBDB"/>
            <w:vAlign w:val="center"/>
          </w:tcPr>
          <w:p w14:paraId="0DF9852B" w14:textId="77777777" w:rsidR="002443FD" w:rsidRPr="00134BAD" w:rsidRDefault="002443FD" w:rsidP="002443FD">
            <w:pPr>
              <w:jc w:val="center"/>
            </w:pPr>
          </w:p>
        </w:tc>
        <w:tc>
          <w:tcPr>
            <w:tcW w:w="1134" w:type="dxa"/>
            <w:shd w:val="clear" w:color="auto" w:fill="DBDBDB"/>
            <w:vAlign w:val="center"/>
          </w:tcPr>
          <w:p w14:paraId="38767832" w14:textId="77777777" w:rsidR="002443FD" w:rsidRPr="00134BAD" w:rsidRDefault="002443FD" w:rsidP="002443FD">
            <w:pPr>
              <w:jc w:val="center"/>
            </w:pPr>
            <w:r w:rsidRPr="00134BAD">
              <w:t>√</w:t>
            </w:r>
          </w:p>
        </w:tc>
      </w:tr>
      <w:tr w:rsidR="002443FD" w:rsidRPr="00D5180B" w14:paraId="4D507E4E" w14:textId="77777777" w:rsidTr="002443FD">
        <w:trPr>
          <w:trHeight w:val="288"/>
          <w:jc w:val="center"/>
        </w:trPr>
        <w:tc>
          <w:tcPr>
            <w:tcW w:w="2684" w:type="dxa"/>
            <w:vMerge/>
            <w:shd w:val="clear" w:color="auto" w:fill="DBDBDB"/>
          </w:tcPr>
          <w:p w14:paraId="49625071" w14:textId="77777777" w:rsidR="002443FD" w:rsidRPr="001D243E" w:rsidRDefault="002443FD" w:rsidP="002443FD"/>
        </w:tc>
        <w:tc>
          <w:tcPr>
            <w:tcW w:w="4970" w:type="dxa"/>
            <w:vMerge/>
            <w:shd w:val="clear" w:color="auto" w:fill="DBDBDB"/>
          </w:tcPr>
          <w:p w14:paraId="5BB4D7C4" w14:textId="77777777" w:rsidR="002443FD" w:rsidRPr="001D243E" w:rsidRDefault="002443FD" w:rsidP="002443FD"/>
        </w:tc>
        <w:tc>
          <w:tcPr>
            <w:tcW w:w="4316" w:type="dxa"/>
            <w:shd w:val="clear" w:color="auto" w:fill="DBDBDB"/>
            <w:vAlign w:val="center"/>
          </w:tcPr>
          <w:p w14:paraId="43C65671" w14:textId="77777777" w:rsidR="002443FD" w:rsidRPr="001D243E" w:rsidRDefault="002443FD" w:rsidP="002443FD">
            <w:r w:rsidRPr="001D243E">
              <w:t>Topography: Downhill from manure</w:t>
            </w:r>
          </w:p>
        </w:tc>
        <w:tc>
          <w:tcPr>
            <w:tcW w:w="1080" w:type="dxa"/>
            <w:shd w:val="clear" w:color="auto" w:fill="DBDBDB"/>
            <w:vAlign w:val="center"/>
          </w:tcPr>
          <w:p w14:paraId="2AEEF788" w14:textId="77777777" w:rsidR="002443FD" w:rsidRPr="001D243E" w:rsidRDefault="002443FD" w:rsidP="002443FD">
            <w:pPr>
              <w:jc w:val="center"/>
            </w:pPr>
            <w:r w:rsidRPr="001D243E">
              <w:t>√</w:t>
            </w:r>
          </w:p>
        </w:tc>
        <w:tc>
          <w:tcPr>
            <w:tcW w:w="1134" w:type="dxa"/>
            <w:shd w:val="clear" w:color="auto" w:fill="DBDBDB"/>
            <w:vAlign w:val="center"/>
          </w:tcPr>
          <w:p w14:paraId="2C9AE503" w14:textId="77777777" w:rsidR="002443FD" w:rsidRPr="001D243E" w:rsidRDefault="002443FD" w:rsidP="002443FD">
            <w:pPr>
              <w:jc w:val="center"/>
            </w:pPr>
          </w:p>
        </w:tc>
      </w:tr>
      <w:tr w:rsidR="002443FD" w:rsidRPr="00D5180B" w14:paraId="1B0E7543" w14:textId="77777777" w:rsidTr="002443FD">
        <w:trPr>
          <w:trHeight w:val="576"/>
          <w:jc w:val="center"/>
        </w:trPr>
        <w:tc>
          <w:tcPr>
            <w:tcW w:w="2684" w:type="dxa"/>
            <w:vMerge/>
            <w:shd w:val="clear" w:color="auto" w:fill="DBDBDB"/>
          </w:tcPr>
          <w:p w14:paraId="240A447D" w14:textId="77777777" w:rsidR="002443FD" w:rsidRPr="001D243E" w:rsidRDefault="002443FD" w:rsidP="002443FD"/>
        </w:tc>
        <w:tc>
          <w:tcPr>
            <w:tcW w:w="4970" w:type="dxa"/>
            <w:vMerge/>
            <w:shd w:val="clear" w:color="auto" w:fill="DBDBDB"/>
          </w:tcPr>
          <w:p w14:paraId="38F23432" w14:textId="77777777" w:rsidR="002443FD" w:rsidRPr="001D243E" w:rsidRDefault="002443FD" w:rsidP="002443FD"/>
        </w:tc>
        <w:tc>
          <w:tcPr>
            <w:tcW w:w="4316" w:type="dxa"/>
            <w:shd w:val="clear" w:color="auto" w:fill="DBDBDB"/>
            <w:vAlign w:val="center"/>
          </w:tcPr>
          <w:p w14:paraId="3EC93243" w14:textId="77777777" w:rsidR="002443FD" w:rsidRPr="001D243E" w:rsidRDefault="002443FD" w:rsidP="002443FD">
            <w:r w:rsidRPr="001D243E">
              <w:t>Opportunity for water runoff  from or through untreated manure to well head</w:t>
            </w:r>
          </w:p>
        </w:tc>
        <w:tc>
          <w:tcPr>
            <w:tcW w:w="1080" w:type="dxa"/>
            <w:shd w:val="clear" w:color="auto" w:fill="DBDBDB"/>
            <w:vAlign w:val="center"/>
          </w:tcPr>
          <w:p w14:paraId="479A14D9" w14:textId="77777777" w:rsidR="002443FD" w:rsidRPr="001D243E" w:rsidRDefault="002443FD" w:rsidP="002443FD">
            <w:pPr>
              <w:jc w:val="center"/>
            </w:pPr>
            <w:r w:rsidRPr="001D243E">
              <w:t>√</w:t>
            </w:r>
          </w:p>
        </w:tc>
        <w:tc>
          <w:tcPr>
            <w:tcW w:w="1134" w:type="dxa"/>
            <w:shd w:val="clear" w:color="auto" w:fill="DBDBDB"/>
            <w:vAlign w:val="center"/>
          </w:tcPr>
          <w:p w14:paraId="7D1EA0DF" w14:textId="77777777" w:rsidR="002443FD" w:rsidRPr="001D243E" w:rsidRDefault="002443FD" w:rsidP="002443FD">
            <w:pPr>
              <w:jc w:val="center"/>
            </w:pPr>
          </w:p>
        </w:tc>
      </w:tr>
      <w:tr w:rsidR="002443FD" w:rsidRPr="00D5180B" w14:paraId="7AFAE92C" w14:textId="77777777" w:rsidTr="002443FD">
        <w:trPr>
          <w:trHeight w:val="288"/>
          <w:jc w:val="center"/>
        </w:trPr>
        <w:tc>
          <w:tcPr>
            <w:tcW w:w="2684" w:type="dxa"/>
            <w:vMerge/>
            <w:shd w:val="clear" w:color="auto" w:fill="DBDBDB"/>
          </w:tcPr>
          <w:p w14:paraId="14B554B3" w14:textId="77777777" w:rsidR="002443FD" w:rsidRPr="001D243E" w:rsidRDefault="002443FD" w:rsidP="002443FD"/>
        </w:tc>
        <w:tc>
          <w:tcPr>
            <w:tcW w:w="4970" w:type="dxa"/>
            <w:vMerge/>
            <w:shd w:val="clear" w:color="auto" w:fill="DBDBDB"/>
          </w:tcPr>
          <w:p w14:paraId="0B7F03D7" w14:textId="77777777" w:rsidR="002443FD" w:rsidRPr="001D243E" w:rsidRDefault="002443FD" w:rsidP="002443FD"/>
        </w:tc>
        <w:tc>
          <w:tcPr>
            <w:tcW w:w="4316" w:type="dxa"/>
            <w:shd w:val="clear" w:color="auto" w:fill="DBDBDB"/>
            <w:vAlign w:val="center"/>
          </w:tcPr>
          <w:p w14:paraId="22C2F40C" w14:textId="77777777" w:rsidR="002443FD" w:rsidRPr="001D243E" w:rsidRDefault="002443FD" w:rsidP="002443FD">
            <w:r w:rsidRPr="001D243E">
              <w:t>Opportunity for soil leaching</w:t>
            </w:r>
          </w:p>
        </w:tc>
        <w:tc>
          <w:tcPr>
            <w:tcW w:w="1080" w:type="dxa"/>
            <w:shd w:val="clear" w:color="auto" w:fill="DBDBDB"/>
            <w:vAlign w:val="center"/>
          </w:tcPr>
          <w:p w14:paraId="2C1938E4" w14:textId="77777777" w:rsidR="002443FD" w:rsidRPr="001D243E" w:rsidRDefault="002443FD" w:rsidP="002443FD">
            <w:pPr>
              <w:jc w:val="center"/>
            </w:pPr>
            <w:r w:rsidRPr="001D243E">
              <w:t>√</w:t>
            </w:r>
          </w:p>
        </w:tc>
        <w:tc>
          <w:tcPr>
            <w:tcW w:w="1134" w:type="dxa"/>
            <w:shd w:val="clear" w:color="auto" w:fill="DBDBDB"/>
            <w:vAlign w:val="center"/>
          </w:tcPr>
          <w:p w14:paraId="5EA85612" w14:textId="77777777" w:rsidR="002443FD" w:rsidRPr="001D243E" w:rsidRDefault="002443FD" w:rsidP="002443FD">
            <w:pPr>
              <w:jc w:val="center"/>
            </w:pPr>
          </w:p>
        </w:tc>
      </w:tr>
      <w:tr w:rsidR="002443FD" w:rsidRPr="00D5180B" w14:paraId="0415F293" w14:textId="77777777" w:rsidTr="002443FD">
        <w:trPr>
          <w:trHeight w:val="576"/>
          <w:jc w:val="center"/>
        </w:trPr>
        <w:tc>
          <w:tcPr>
            <w:tcW w:w="2684" w:type="dxa"/>
            <w:vMerge/>
          </w:tcPr>
          <w:p w14:paraId="06D027C3" w14:textId="77777777" w:rsidR="002443FD" w:rsidRPr="001D243E" w:rsidRDefault="002443FD" w:rsidP="002443FD"/>
        </w:tc>
        <w:tc>
          <w:tcPr>
            <w:tcW w:w="4970" w:type="dxa"/>
            <w:vMerge/>
          </w:tcPr>
          <w:p w14:paraId="7A92112B" w14:textId="77777777" w:rsidR="002443FD" w:rsidRPr="001D243E" w:rsidRDefault="002443FD" w:rsidP="002443FD"/>
        </w:tc>
        <w:tc>
          <w:tcPr>
            <w:tcW w:w="4316" w:type="dxa"/>
            <w:shd w:val="clear" w:color="auto" w:fill="DBDBDB"/>
            <w:vAlign w:val="center"/>
          </w:tcPr>
          <w:p w14:paraId="50A99AB4" w14:textId="77777777" w:rsidR="002443FD" w:rsidRPr="001D243E" w:rsidRDefault="002443FD" w:rsidP="002443FD">
            <w:r w:rsidRPr="001D243E">
              <w:t>Presence of physical barriers such as windbreaks, diversion ditches, vegetative strips</w:t>
            </w:r>
          </w:p>
        </w:tc>
        <w:tc>
          <w:tcPr>
            <w:tcW w:w="1080" w:type="dxa"/>
            <w:shd w:val="clear" w:color="auto" w:fill="DBDBDB"/>
            <w:vAlign w:val="center"/>
          </w:tcPr>
          <w:p w14:paraId="15A0BD71" w14:textId="77777777" w:rsidR="002443FD" w:rsidRPr="001D243E" w:rsidRDefault="002443FD" w:rsidP="002443FD">
            <w:pPr>
              <w:jc w:val="center"/>
            </w:pPr>
          </w:p>
        </w:tc>
        <w:tc>
          <w:tcPr>
            <w:tcW w:w="1134" w:type="dxa"/>
            <w:shd w:val="clear" w:color="auto" w:fill="DBDBDB"/>
            <w:vAlign w:val="center"/>
          </w:tcPr>
          <w:p w14:paraId="5290478E" w14:textId="77777777" w:rsidR="002443FD" w:rsidRPr="001D243E" w:rsidRDefault="002443FD" w:rsidP="002443FD">
            <w:pPr>
              <w:jc w:val="center"/>
            </w:pPr>
            <w:r w:rsidRPr="001D243E">
              <w:t>√</w:t>
            </w:r>
          </w:p>
        </w:tc>
      </w:tr>
      <w:tr w:rsidR="002443FD" w:rsidRPr="00D5180B" w14:paraId="2A37990B" w14:textId="77777777" w:rsidTr="002443FD">
        <w:trPr>
          <w:trHeight w:val="288"/>
          <w:jc w:val="center"/>
        </w:trPr>
        <w:tc>
          <w:tcPr>
            <w:tcW w:w="2684" w:type="dxa"/>
            <w:vMerge w:val="restart"/>
          </w:tcPr>
          <w:p w14:paraId="590798AA" w14:textId="77777777" w:rsidR="002443FD" w:rsidRPr="00134BAD" w:rsidRDefault="002443FD" w:rsidP="002443FD">
            <w:r w:rsidRPr="00134BAD">
              <w:rPr>
                <w:b/>
              </w:rPr>
              <w:t>Surface Water Distance from</w:t>
            </w:r>
            <w:r w:rsidRPr="00134BAD">
              <w:t xml:space="preserve"> </w:t>
            </w:r>
            <w:r w:rsidRPr="00134BAD">
              <w:rPr>
                <w:b/>
              </w:rPr>
              <w:t>Untreated Manure</w:t>
            </w:r>
          </w:p>
        </w:tc>
        <w:tc>
          <w:tcPr>
            <w:tcW w:w="4970" w:type="dxa"/>
            <w:vMerge w:val="restart"/>
          </w:tcPr>
          <w:p w14:paraId="1378927E" w14:textId="77777777" w:rsidR="002443FD" w:rsidRPr="00134BAD" w:rsidRDefault="002443FD" w:rsidP="002443FD">
            <w:r w:rsidRPr="00134BAD">
              <w:t>At least 100 feet separation for sandy soil and 200 feet separation for loamy or clay soil (slope less than 6%; increase distance to 300 feet if slope greater than 6%) is recommended.</w:t>
            </w:r>
          </w:p>
          <w:p w14:paraId="1398B25C" w14:textId="77777777" w:rsidR="002443FD" w:rsidRPr="00134BAD" w:rsidRDefault="002443FD" w:rsidP="002443FD"/>
        </w:tc>
        <w:tc>
          <w:tcPr>
            <w:tcW w:w="4316" w:type="dxa"/>
            <w:vAlign w:val="center"/>
          </w:tcPr>
          <w:p w14:paraId="63FF2AF1" w14:textId="77777777" w:rsidR="002443FD" w:rsidRPr="00134BAD" w:rsidRDefault="002443FD" w:rsidP="002443FD">
            <w:r w:rsidRPr="00134BAD">
              <w:t>Topography: Uphill from manure</w:t>
            </w:r>
          </w:p>
        </w:tc>
        <w:tc>
          <w:tcPr>
            <w:tcW w:w="1080" w:type="dxa"/>
            <w:vAlign w:val="center"/>
          </w:tcPr>
          <w:p w14:paraId="4F1F503E" w14:textId="77777777" w:rsidR="002443FD" w:rsidRPr="00134BAD" w:rsidRDefault="002443FD" w:rsidP="002443FD">
            <w:pPr>
              <w:jc w:val="center"/>
            </w:pPr>
          </w:p>
        </w:tc>
        <w:tc>
          <w:tcPr>
            <w:tcW w:w="1134" w:type="dxa"/>
            <w:vAlign w:val="center"/>
          </w:tcPr>
          <w:p w14:paraId="7F563B8D" w14:textId="77777777" w:rsidR="002443FD" w:rsidRPr="00134BAD" w:rsidRDefault="002443FD" w:rsidP="002443FD">
            <w:pPr>
              <w:jc w:val="center"/>
            </w:pPr>
            <w:r w:rsidRPr="00134BAD">
              <w:t>√</w:t>
            </w:r>
          </w:p>
        </w:tc>
      </w:tr>
      <w:tr w:rsidR="002443FD" w:rsidRPr="00D5180B" w14:paraId="1E9EF45C" w14:textId="77777777" w:rsidTr="002443FD">
        <w:trPr>
          <w:trHeight w:val="288"/>
          <w:jc w:val="center"/>
        </w:trPr>
        <w:tc>
          <w:tcPr>
            <w:tcW w:w="2684" w:type="dxa"/>
            <w:vMerge/>
          </w:tcPr>
          <w:p w14:paraId="31F7088C" w14:textId="77777777" w:rsidR="002443FD" w:rsidRPr="001D243E" w:rsidRDefault="002443FD" w:rsidP="002443FD"/>
        </w:tc>
        <w:tc>
          <w:tcPr>
            <w:tcW w:w="4970" w:type="dxa"/>
            <w:vMerge/>
          </w:tcPr>
          <w:p w14:paraId="6D0FBC9F" w14:textId="77777777" w:rsidR="002443FD" w:rsidRPr="001D243E" w:rsidRDefault="002443FD" w:rsidP="002443FD"/>
        </w:tc>
        <w:tc>
          <w:tcPr>
            <w:tcW w:w="4316" w:type="dxa"/>
            <w:vAlign w:val="center"/>
          </w:tcPr>
          <w:p w14:paraId="0FC410D5" w14:textId="77777777" w:rsidR="002443FD" w:rsidRPr="001D243E" w:rsidRDefault="002443FD" w:rsidP="002443FD">
            <w:r w:rsidRPr="001D243E">
              <w:t>Topography: Downhill from manure</w:t>
            </w:r>
          </w:p>
        </w:tc>
        <w:tc>
          <w:tcPr>
            <w:tcW w:w="1080" w:type="dxa"/>
            <w:vAlign w:val="center"/>
          </w:tcPr>
          <w:p w14:paraId="6FC67299" w14:textId="77777777" w:rsidR="002443FD" w:rsidRPr="001D243E" w:rsidRDefault="002443FD" w:rsidP="002443FD">
            <w:pPr>
              <w:jc w:val="center"/>
            </w:pPr>
            <w:r w:rsidRPr="001D243E">
              <w:t>√</w:t>
            </w:r>
          </w:p>
        </w:tc>
        <w:tc>
          <w:tcPr>
            <w:tcW w:w="1134" w:type="dxa"/>
            <w:vAlign w:val="center"/>
          </w:tcPr>
          <w:p w14:paraId="2B2752C4" w14:textId="77777777" w:rsidR="002443FD" w:rsidRPr="001D243E" w:rsidRDefault="002443FD" w:rsidP="002443FD">
            <w:pPr>
              <w:jc w:val="center"/>
            </w:pPr>
          </w:p>
        </w:tc>
      </w:tr>
      <w:tr w:rsidR="002443FD" w:rsidRPr="00D5180B" w14:paraId="78A72631" w14:textId="77777777" w:rsidTr="002443FD">
        <w:trPr>
          <w:trHeight w:val="576"/>
          <w:jc w:val="center"/>
        </w:trPr>
        <w:tc>
          <w:tcPr>
            <w:tcW w:w="2684" w:type="dxa"/>
            <w:vMerge/>
          </w:tcPr>
          <w:p w14:paraId="53112804" w14:textId="77777777" w:rsidR="002443FD" w:rsidRPr="001D243E" w:rsidRDefault="002443FD" w:rsidP="002443FD"/>
        </w:tc>
        <w:tc>
          <w:tcPr>
            <w:tcW w:w="4970" w:type="dxa"/>
            <w:vMerge/>
          </w:tcPr>
          <w:p w14:paraId="5438FCF1" w14:textId="77777777" w:rsidR="002443FD" w:rsidRPr="001D243E" w:rsidRDefault="002443FD" w:rsidP="002443FD"/>
        </w:tc>
        <w:tc>
          <w:tcPr>
            <w:tcW w:w="4316" w:type="dxa"/>
            <w:vAlign w:val="center"/>
          </w:tcPr>
          <w:p w14:paraId="294C7B13" w14:textId="77777777" w:rsidR="002443FD" w:rsidRPr="001D243E" w:rsidRDefault="002443FD" w:rsidP="002443FD">
            <w:r w:rsidRPr="001D243E">
              <w:t>Opportunity for water runoff from or through untreated manure to surface waters.</w:t>
            </w:r>
          </w:p>
        </w:tc>
        <w:tc>
          <w:tcPr>
            <w:tcW w:w="1080" w:type="dxa"/>
            <w:vAlign w:val="center"/>
          </w:tcPr>
          <w:p w14:paraId="761A535A" w14:textId="77777777" w:rsidR="002443FD" w:rsidRPr="001D243E" w:rsidRDefault="002443FD" w:rsidP="002443FD">
            <w:pPr>
              <w:jc w:val="center"/>
            </w:pPr>
            <w:r w:rsidRPr="001D243E">
              <w:t>√</w:t>
            </w:r>
          </w:p>
        </w:tc>
        <w:tc>
          <w:tcPr>
            <w:tcW w:w="1134" w:type="dxa"/>
            <w:vAlign w:val="center"/>
          </w:tcPr>
          <w:p w14:paraId="6AFCA086" w14:textId="77777777" w:rsidR="002443FD" w:rsidRPr="001D243E" w:rsidRDefault="002443FD" w:rsidP="002443FD">
            <w:pPr>
              <w:jc w:val="center"/>
            </w:pPr>
          </w:p>
        </w:tc>
      </w:tr>
      <w:tr w:rsidR="002443FD" w:rsidRPr="00D5180B" w14:paraId="5039A21A" w14:textId="77777777" w:rsidTr="002443FD">
        <w:trPr>
          <w:trHeight w:val="288"/>
          <w:jc w:val="center"/>
        </w:trPr>
        <w:tc>
          <w:tcPr>
            <w:tcW w:w="2684" w:type="dxa"/>
            <w:vMerge/>
          </w:tcPr>
          <w:p w14:paraId="3F712D32" w14:textId="77777777" w:rsidR="002443FD" w:rsidRPr="001D243E" w:rsidRDefault="002443FD" w:rsidP="002443FD"/>
        </w:tc>
        <w:tc>
          <w:tcPr>
            <w:tcW w:w="4970" w:type="dxa"/>
            <w:vMerge/>
          </w:tcPr>
          <w:p w14:paraId="73DFB9B1" w14:textId="77777777" w:rsidR="002443FD" w:rsidRPr="001D243E" w:rsidRDefault="002443FD" w:rsidP="002443FD"/>
        </w:tc>
        <w:tc>
          <w:tcPr>
            <w:tcW w:w="4316" w:type="dxa"/>
            <w:vAlign w:val="center"/>
          </w:tcPr>
          <w:p w14:paraId="68E3B608" w14:textId="77777777" w:rsidR="002443FD" w:rsidRPr="001D243E" w:rsidRDefault="002443FD" w:rsidP="002443FD">
            <w:r w:rsidRPr="001D243E">
              <w:t>Opportunity for soil leaching</w:t>
            </w:r>
          </w:p>
        </w:tc>
        <w:tc>
          <w:tcPr>
            <w:tcW w:w="1080" w:type="dxa"/>
            <w:vAlign w:val="center"/>
          </w:tcPr>
          <w:p w14:paraId="02CB3F21" w14:textId="77777777" w:rsidR="002443FD" w:rsidRPr="001D243E" w:rsidRDefault="002443FD" w:rsidP="002443FD">
            <w:pPr>
              <w:jc w:val="center"/>
            </w:pPr>
            <w:r w:rsidRPr="001D243E">
              <w:t>√</w:t>
            </w:r>
          </w:p>
        </w:tc>
        <w:tc>
          <w:tcPr>
            <w:tcW w:w="1134" w:type="dxa"/>
            <w:vAlign w:val="center"/>
          </w:tcPr>
          <w:p w14:paraId="4A418FE2" w14:textId="77777777" w:rsidR="002443FD" w:rsidRPr="001D243E" w:rsidRDefault="002443FD" w:rsidP="002443FD">
            <w:pPr>
              <w:jc w:val="center"/>
            </w:pPr>
          </w:p>
        </w:tc>
      </w:tr>
      <w:tr w:rsidR="002443FD" w:rsidRPr="00D5180B" w14:paraId="4E9F33D5" w14:textId="77777777" w:rsidTr="002443FD">
        <w:trPr>
          <w:trHeight w:val="576"/>
          <w:jc w:val="center"/>
        </w:trPr>
        <w:tc>
          <w:tcPr>
            <w:tcW w:w="2684" w:type="dxa"/>
            <w:vMerge/>
          </w:tcPr>
          <w:p w14:paraId="4E0C977C" w14:textId="77777777" w:rsidR="002443FD" w:rsidRPr="001D243E" w:rsidRDefault="002443FD" w:rsidP="002443FD"/>
        </w:tc>
        <w:tc>
          <w:tcPr>
            <w:tcW w:w="4970" w:type="dxa"/>
            <w:vMerge/>
          </w:tcPr>
          <w:p w14:paraId="541C5A4B" w14:textId="77777777" w:rsidR="002443FD" w:rsidRPr="001D243E" w:rsidRDefault="002443FD" w:rsidP="002443FD"/>
        </w:tc>
        <w:tc>
          <w:tcPr>
            <w:tcW w:w="4316" w:type="dxa"/>
            <w:vAlign w:val="center"/>
          </w:tcPr>
          <w:p w14:paraId="5EC0DED0" w14:textId="77777777" w:rsidR="002443FD" w:rsidRPr="001D243E" w:rsidRDefault="002443FD" w:rsidP="002443FD">
            <w:r w:rsidRPr="001D243E">
              <w:t>Presence of physical barriers such as windbreaks, diversion ditches, vegetative strips</w:t>
            </w:r>
          </w:p>
        </w:tc>
        <w:tc>
          <w:tcPr>
            <w:tcW w:w="1080" w:type="dxa"/>
            <w:vAlign w:val="center"/>
          </w:tcPr>
          <w:p w14:paraId="2830BD29" w14:textId="77777777" w:rsidR="002443FD" w:rsidRPr="001D243E" w:rsidRDefault="002443FD" w:rsidP="002443FD">
            <w:pPr>
              <w:jc w:val="center"/>
            </w:pPr>
          </w:p>
        </w:tc>
        <w:tc>
          <w:tcPr>
            <w:tcW w:w="1134" w:type="dxa"/>
            <w:vAlign w:val="center"/>
          </w:tcPr>
          <w:p w14:paraId="70D5A170" w14:textId="77777777" w:rsidR="002443FD" w:rsidRPr="001D243E" w:rsidRDefault="002443FD" w:rsidP="002443FD">
            <w:pPr>
              <w:jc w:val="center"/>
            </w:pPr>
            <w:r w:rsidRPr="001D243E">
              <w:t>√</w:t>
            </w:r>
          </w:p>
        </w:tc>
      </w:tr>
      <w:tr w:rsidR="002443FD" w:rsidRPr="00D5180B" w14:paraId="5A850BF7" w14:textId="77777777" w:rsidTr="00292C9A">
        <w:trPr>
          <w:jc w:val="center"/>
        </w:trPr>
        <w:tc>
          <w:tcPr>
            <w:tcW w:w="2684" w:type="dxa"/>
            <w:shd w:val="clear" w:color="auto" w:fill="DBDBDB"/>
          </w:tcPr>
          <w:p w14:paraId="4C944CD1" w14:textId="77777777" w:rsidR="002443FD" w:rsidRPr="00134BAD" w:rsidRDefault="002443FD" w:rsidP="002443FD">
            <w:pPr>
              <w:rPr>
                <w:b/>
              </w:rPr>
            </w:pPr>
            <w:r w:rsidRPr="00134BAD">
              <w:rPr>
                <w:b/>
              </w:rPr>
              <w:t>Rationale</w:t>
            </w:r>
          </w:p>
        </w:tc>
        <w:tc>
          <w:tcPr>
            <w:tcW w:w="11500" w:type="dxa"/>
            <w:gridSpan w:val="4"/>
            <w:shd w:val="clear" w:color="auto" w:fill="DBDBDB"/>
          </w:tcPr>
          <w:p w14:paraId="7053D0FA" w14:textId="77777777" w:rsidR="002443FD" w:rsidRPr="00134BAD" w:rsidRDefault="002443FD" w:rsidP="002443FD">
            <w:r w:rsidRPr="00134BAD">
              <w:t xml:space="preserve">The bases for these distances above is best professional judgment of authors, contributors, and expert reviewers to prevent potential cross-contamination from adjacent land uses, taking into consideration the 200 foot distance cited in FDA </w:t>
            </w:r>
            <w:r w:rsidRPr="00134BAD">
              <w:fldChar w:fldCharType="begin"/>
            </w:r>
            <w:r w:rsidRPr="00134BAD">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134BAD">
              <w:fldChar w:fldCharType="separate"/>
            </w:r>
            <w:r w:rsidRPr="00134BAD">
              <w:t>(US FDA 2001)</w:t>
            </w:r>
            <w:r w:rsidRPr="00134BAD">
              <w:fldChar w:fldCharType="end"/>
            </w:r>
            <w:r w:rsidRPr="00134BAD">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p>
        </w:tc>
      </w:tr>
    </w:tbl>
    <w:p w14:paraId="3D28FA64" w14:textId="77777777" w:rsidR="00AF15A6" w:rsidRPr="00134BAD" w:rsidRDefault="00702E40"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r w:rsidRPr="00C57576">
        <w:rPr>
          <w:rFonts w:cs="Calibri"/>
          <w:sz w:val="18"/>
          <w:szCs w:val="18"/>
        </w:rPr>
        <w:t>Growers</w:t>
      </w:r>
      <w:r w:rsidRPr="00134BAD">
        <w:t xml:space="preserve"> should check for local, state and federal laws and regulations that protect riparian habitat, restrict removal of vegetation or habitat, or restrict construction of wildlife deterrent fences in riparian areas or wildlife corridors</w:t>
      </w:r>
      <w:r w:rsidR="003374F8" w:rsidRPr="00134BAD">
        <w:t xml:space="preserve">. </w:t>
      </w:r>
      <w:r w:rsidRPr="00C57576">
        <w:rPr>
          <w:rFonts w:cs="Calibri"/>
          <w:sz w:val="18"/>
          <w:szCs w:val="18"/>
        </w:rPr>
        <w:t>Growers</w:t>
      </w:r>
      <w:r w:rsidRPr="00134BAD">
        <w:t xml:space="preserve"> may want to contact the relevant agencies (e.g., the Regional Water Quality Control Board and state and federal fish and wildlife agencies) to confirm the details of these requirements. </w:t>
      </w:r>
    </w:p>
    <w:p w14:paraId="681AAB3D" w14:textId="77777777" w:rsidR="00F96477" w:rsidRPr="006915F4" w:rsidRDefault="00F96477" w:rsidP="009812E5">
      <w:pPr>
        <w:pStyle w:val="Heading1"/>
      </w:pPr>
      <w:bookmarkStart w:id="1133" w:name="_Toc489362243"/>
      <w:bookmarkStart w:id="1134" w:name="_Toc8374970"/>
      <w:bookmarkStart w:id="1135" w:name="_Toc19779616"/>
      <w:bookmarkStart w:id="1136" w:name="_Toc20839193"/>
      <w:r w:rsidRPr="006915F4">
        <w:lastRenderedPageBreak/>
        <w:t>Issue: Soil Fertility/cadmium Monitoring &amp; Management Program</w:t>
      </w:r>
      <w:bookmarkEnd w:id="1133"/>
      <w:bookmarkEnd w:id="1134"/>
      <w:bookmarkEnd w:id="1135"/>
      <w:bookmarkEnd w:id="1136"/>
    </w:p>
    <w:p w14:paraId="622825FD"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39464B27" w14:textId="77777777" w:rsidR="00F96477" w:rsidRPr="006950CC" w:rsidRDefault="00F96477" w:rsidP="00476F26">
      <w:pPr>
        <w:pStyle w:val="Heading2"/>
      </w:pPr>
      <w:bookmarkStart w:id="1137" w:name="_Toc443565047"/>
      <w:bookmarkStart w:id="1138" w:name="_Toc489362244"/>
      <w:bookmarkStart w:id="1139" w:name="_Toc8374971"/>
      <w:bookmarkStart w:id="1140" w:name="_Toc20839194"/>
      <w:r w:rsidRPr="006950CC">
        <w:t>The Best Practices Are:</w:t>
      </w:r>
      <w:bookmarkEnd w:id="1137"/>
      <w:bookmarkEnd w:id="1138"/>
      <w:bookmarkEnd w:id="1139"/>
      <w:bookmarkEnd w:id="1140"/>
    </w:p>
    <w:p w14:paraId="58BDF4C1" w14:textId="77777777" w:rsidR="00F96477" w:rsidRPr="006915F4" w:rsidRDefault="00F96477" w:rsidP="00F0393F">
      <w:pPr>
        <w:numPr>
          <w:ilvl w:val="0"/>
          <w:numId w:val="47"/>
        </w:numPr>
        <w:rPr>
          <w:rFonts w:cs="Calibri"/>
          <w:szCs w:val="23"/>
        </w:rPr>
      </w:pPr>
      <w:r w:rsidRPr="006915F4">
        <w:rPr>
          <w:rFonts w:cs="Calibri"/>
          <w:szCs w:val="23"/>
        </w:rPr>
        <w:t>Prior to the first use of ground for spinach production an assessment of potential production locations shall be conducted and a management plan developed</w:t>
      </w:r>
      <w:r w:rsidR="003374F8" w:rsidRPr="006915F4">
        <w:rPr>
          <w:rFonts w:cs="Calibri"/>
          <w:szCs w:val="23"/>
        </w:rPr>
        <w:t xml:space="preserve">. </w:t>
      </w:r>
    </w:p>
    <w:p w14:paraId="0A6364F0" w14:textId="77777777" w:rsidR="00F96477" w:rsidRPr="006915F4" w:rsidRDefault="00F96477" w:rsidP="00F0393F">
      <w:pPr>
        <w:numPr>
          <w:ilvl w:val="1"/>
          <w:numId w:val="47"/>
        </w:numPr>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2223EFFB" w14:textId="77777777" w:rsidR="00F96477" w:rsidRPr="006915F4" w:rsidRDefault="00F96477" w:rsidP="00F0393F">
      <w:pPr>
        <w:numPr>
          <w:ilvl w:val="1"/>
          <w:numId w:val="47"/>
        </w:numPr>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57BA2AC7" w14:textId="77777777" w:rsidR="00F96477" w:rsidRPr="006915F4" w:rsidRDefault="00F96477" w:rsidP="00F0393F">
      <w:pPr>
        <w:numPr>
          <w:ilvl w:val="2"/>
          <w:numId w:val="47"/>
        </w:numPr>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1C07EFC8" w14:textId="77777777" w:rsidR="00F96477" w:rsidRPr="006915F4" w:rsidRDefault="00F96477" w:rsidP="00F0393F">
      <w:pPr>
        <w:numPr>
          <w:ilvl w:val="2"/>
          <w:numId w:val="47"/>
        </w:numPr>
        <w:rPr>
          <w:rFonts w:cs="Calibri"/>
          <w:szCs w:val="23"/>
        </w:rPr>
      </w:pPr>
      <w:r w:rsidRPr="006915F4">
        <w:rPr>
          <w:rFonts w:cs="Calibri"/>
          <w:szCs w:val="23"/>
        </w:rPr>
        <w:t>Results from sampling and analysis should be used by growers to guide, as necessary, mitigation.</w:t>
      </w:r>
    </w:p>
    <w:p w14:paraId="77869D2D" w14:textId="77777777" w:rsidR="00F96477" w:rsidRPr="006915F4" w:rsidRDefault="00F96477" w:rsidP="00F0393F">
      <w:pPr>
        <w:numPr>
          <w:ilvl w:val="2"/>
          <w:numId w:val="47"/>
        </w:numPr>
        <w:rPr>
          <w:rFonts w:cs="Calibri"/>
          <w:szCs w:val="23"/>
        </w:rPr>
      </w:pPr>
      <w:r w:rsidRPr="006915F4">
        <w:rPr>
          <w:rFonts w:cs="Calibri"/>
          <w:szCs w:val="23"/>
        </w:rPr>
        <w:t>Resources on sampling and analysis methodologies are provided in Appendix X.</w:t>
      </w:r>
    </w:p>
    <w:p w14:paraId="0248B92B" w14:textId="77777777" w:rsidR="00BC421C" w:rsidRPr="006915F4" w:rsidRDefault="00F96477" w:rsidP="00F0393F">
      <w:pPr>
        <w:numPr>
          <w:ilvl w:val="2"/>
          <w:numId w:val="47"/>
        </w:numPr>
        <w:rPr>
          <w:rFonts w:cs="Calibri"/>
          <w:szCs w:val="23"/>
        </w:rPr>
      </w:pPr>
      <w:r w:rsidRPr="006915F4">
        <w:rPr>
          <w:rFonts w:cs="Calibri"/>
          <w:szCs w:val="23"/>
        </w:rPr>
        <w:t>Resources on best management practices are provided in Appendix Y.</w:t>
      </w:r>
    </w:p>
    <w:p w14:paraId="3AF456CD" w14:textId="77777777" w:rsidR="001F7EB6" w:rsidRPr="00134BAD" w:rsidRDefault="001F7EB6" w:rsidP="009812E5">
      <w:pPr>
        <w:pStyle w:val="Heading1"/>
        <w:rPr>
          <w:sz w:val="32"/>
          <w:u w:val="single"/>
        </w:rPr>
      </w:pPr>
      <w:bookmarkStart w:id="1141" w:name="_Toc167780411"/>
      <w:bookmarkStart w:id="1142" w:name="_Toc167780412"/>
      <w:bookmarkStart w:id="1143" w:name="_Toc167780419"/>
      <w:bookmarkStart w:id="1144" w:name="_Toc489362245"/>
      <w:bookmarkStart w:id="1145" w:name="_Toc8374972"/>
      <w:bookmarkStart w:id="1146" w:name="_Toc20839195"/>
      <w:bookmarkEnd w:id="1141"/>
      <w:bookmarkEnd w:id="1142"/>
      <w:bookmarkEnd w:id="1143"/>
      <w:r w:rsidRPr="00134BAD">
        <w:rPr>
          <w:sz w:val="32"/>
        </w:rPr>
        <w:t>Transportation</w:t>
      </w:r>
      <w:bookmarkEnd w:id="1144"/>
      <w:bookmarkEnd w:id="1145"/>
      <w:bookmarkEnd w:id="1146"/>
    </w:p>
    <w:p w14:paraId="4AB2C872" w14:textId="77777777"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conditions to minimize the risk of contamination. Food contact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47C0A351" w14:textId="77777777" w:rsidR="00EC238F" w:rsidRPr="00D5180B" w:rsidRDefault="00EC238F" w:rsidP="00476F26">
      <w:pPr>
        <w:pStyle w:val="Heading2"/>
      </w:pPr>
      <w:bookmarkStart w:id="1147" w:name="_Toc489362246"/>
      <w:bookmarkStart w:id="1148" w:name="_Toc8374973"/>
      <w:bookmarkStart w:id="1149" w:name="_Toc20839196"/>
      <w:r w:rsidRPr="00D5180B">
        <w:t>The Best Practices Are:</w:t>
      </w:r>
      <w:bookmarkEnd w:id="1147"/>
      <w:bookmarkEnd w:id="1148"/>
      <w:bookmarkEnd w:id="1149"/>
    </w:p>
    <w:p w14:paraId="44463577" w14:textId="77777777" w:rsidR="00EC238F" w:rsidRPr="00D5180B" w:rsidRDefault="00D31511" w:rsidP="00F0393F">
      <w:pPr>
        <w:pStyle w:val="BodyText"/>
        <w:numPr>
          <w:ilvl w:val="0"/>
          <w:numId w:val="47"/>
        </w:numPr>
        <w:spacing w:before="120" w:after="120"/>
        <w:rPr>
          <w:rFonts w:cs="Calibri"/>
          <w:b w:val="0"/>
          <w:szCs w:val="22"/>
        </w:rPr>
      </w:pPr>
      <w:r w:rsidRPr="00D5180B">
        <w:rPr>
          <w:rFonts w:cs="Calibri"/>
          <w:b w:val="0"/>
          <w:szCs w:val="22"/>
        </w:rPr>
        <w:t>Visually inspect all s</w:t>
      </w:r>
      <w:r w:rsidR="00483D50" w:rsidRPr="00D5180B">
        <w:rPr>
          <w:rFonts w:cs="Calibri"/>
          <w:b w:val="0"/>
          <w:szCs w:val="22"/>
        </w:rPr>
        <w:t>hipping units and e</w:t>
      </w:r>
      <w:r w:rsidR="00EC238F" w:rsidRPr="00D5180B">
        <w:rPr>
          <w:rFonts w:cs="Calibri"/>
          <w:b w:val="0"/>
          <w:szCs w:val="22"/>
        </w:rPr>
        <w:t xml:space="preserve">quipment used to transport leafy greens </w:t>
      </w:r>
      <w:r w:rsidR="009B7806" w:rsidRPr="00D5180B">
        <w:rPr>
          <w:rFonts w:cs="Calibri"/>
          <w:b w:val="0"/>
          <w:szCs w:val="22"/>
        </w:rPr>
        <w:t>on the farm or from the farm to a cooling, packing, or processing facility</w:t>
      </w:r>
      <w:r w:rsidRPr="00D5180B">
        <w:rPr>
          <w:rFonts w:cs="Calibri"/>
          <w:b w:val="0"/>
          <w:szCs w:val="22"/>
        </w:rPr>
        <w:t xml:space="preserve"> to ensure they are</w:t>
      </w:r>
      <w:r w:rsidR="00EC238F" w:rsidRPr="00D5180B">
        <w:rPr>
          <w:rFonts w:cs="Calibri"/>
          <w:b w:val="0"/>
          <w:szCs w:val="22"/>
        </w:rPr>
        <w:t>:</w:t>
      </w:r>
    </w:p>
    <w:p w14:paraId="547DE44E" w14:textId="77777777" w:rsidR="00BD7624" w:rsidRPr="00D5180B" w:rsidRDefault="00BD7624" w:rsidP="00F0393F">
      <w:pPr>
        <w:pStyle w:val="BodyText"/>
        <w:numPr>
          <w:ilvl w:val="1"/>
          <w:numId w:val="47"/>
        </w:numPr>
        <w:spacing w:before="120" w:after="120"/>
        <w:rPr>
          <w:rFonts w:cs="Calibri"/>
          <w:b w:val="0"/>
          <w:szCs w:val="22"/>
        </w:rPr>
      </w:pPr>
      <w:r w:rsidRPr="00D5180B">
        <w:rPr>
          <w:rFonts w:cs="Calibri"/>
          <w:b w:val="0"/>
          <w:szCs w:val="22"/>
        </w:rPr>
        <w:t>In good, working condition; and</w:t>
      </w:r>
    </w:p>
    <w:p w14:paraId="7CAC6883" w14:textId="77777777" w:rsidR="00EC238F" w:rsidRPr="00D5180B" w:rsidRDefault="00BD0781" w:rsidP="00F0393F">
      <w:pPr>
        <w:pStyle w:val="BodyText"/>
        <w:numPr>
          <w:ilvl w:val="1"/>
          <w:numId w:val="47"/>
        </w:numPr>
        <w:spacing w:before="120" w:after="1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7D32642B" w14:textId="77777777" w:rsidR="003F55BC" w:rsidRPr="00D5180B" w:rsidRDefault="003F55BC" w:rsidP="003F55BC">
      <w:pPr>
        <w:rPr>
          <w:szCs w:val="22"/>
        </w:rPr>
      </w:pPr>
    </w:p>
    <w:p w14:paraId="1139CC1F" w14:textId="77777777" w:rsidR="004F688C" w:rsidRPr="00134BAD" w:rsidRDefault="004F688C" w:rsidP="003F55BC">
      <w:pPr>
        <w:pStyle w:val="Heading1"/>
        <w:rPr>
          <w:sz w:val="32"/>
          <w:u w:val="single"/>
        </w:rPr>
      </w:pPr>
      <w:bookmarkStart w:id="1150" w:name="_Toc489362247"/>
      <w:bookmarkStart w:id="1151" w:name="_Toc8374974"/>
      <w:bookmarkStart w:id="1152" w:name="_Toc20839197"/>
      <w:r w:rsidRPr="00134BAD">
        <w:rPr>
          <w:sz w:val="32"/>
        </w:rPr>
        <w:t>Detailed Background Guidance Information</w:t>
      </w:r>
      <w:bookmarkEnd w:id="1150"/>
      <w:bookmarkEnd w:id="1151"/>
      <w:bookmarkEnd w:id="1152"/>
      <w:r w:rsidRPr="00134BAD">
        <w:rPr>
          <w:sz w:val="32"/>
          <w:u w:val="single"/>
        </w:rPr>
        <w:t xml:space="preserve"> </w:t>
      </w:r>
    </w:p>
    <w:p w14:paraId="71587688" w14:textId="77777777" w:rsidR="00BC421C" w:rsidRPr="00D5180B" w:rsidRDefault="00BC421C" w:rsidP="00476F26">
      <w:pPr>
        <w:pStyle w:val="Heading2"/>
      </w:pPr>
      <w:bookmarkStart w:id="1153" w:name="_Toc167780421"/>
      <w:bookmarkStart w:id="1154" w:name="_Toc198619183"/>
      <w:bookmarkStart w:id="1155" w:name="_Toc443565049"/>
      <w:bookmarkStart w:id="1156" w:name="_Toc489362248"/>
      <w:bookmarkStart w:id="1157" w:name="_Toc8374975"/>
      <w:bookmarkStart w:id="1158" w:name="_Toc20839198"/>
      <w:r w:rsidRPr="00D5180B">
        <w:t>Required Reference Documents</w:t>
      </w:r>
      <w:bookmarkEnd w:id="1153"/>
      <w:bookmarkEnd w:id="1154"/>
      <w:bookmarkEnd w:id="1155"/>
      <w:bookmarkEnd w:id="1156"/>
      <w:bookmarkEnd w:id="1157"/>
      <w:bookmarkEnd w:id="1158"/>
    </w:p>
    <w:p w14:paraId="69C8453A" w14:textId="77777777" w:rsidR="00BC421C" w:rsidRPr="00D5180B" w:rsidRDefault="00BC421C" w:rsidP="00F0393F">
      <w:pPr>
        <w:numPr>
          <w:ilvl w:val="0"/>
          <w:numId w:val="40"/>
        </w:numPr>
        <w:rPr>
          <w:rFonts w:cs="Calibri"/>
          <w:szCs w:val="22"/>
        </w:rPr>
      </w:pPr>
      <w:r w:rsidRPr="00D5180B">
        <w:rPr>
          <w:rFonts w:cs="Calibri"/>
          <w:szCs w:val="22"/>
        </w:rPr>
        <w:t>FDA Guide to Minimize Microbial Food Safety Hazards for Fresh Fruits and Vegetables (</w:t>
      </w:r>
      <w:hyperlink r:id="rId22" w:history="1">
        <w:r w:rsidR="00D52711" w:rsidRPr="00D5180B">
          <w:rPr>
            <w:rFonts w:cs="Calibri"/>
            <w:szCs w:val="22"/>
          </w:rPr>
          <w:t>www.foodsafety.gov/~dms/prodguid.html</w:t>
        </w:r>
      </w:hyperlink>
      <w:r w:rsidR="00D52711" w:rsidRPr="00D5180B">
        <w:rPr>
          <w:rFonts w:cs="Calibri"/>
          <w:szCs w:val="22"/>
        </w:rPr>
        <w:t xml:space="preserve">) </w:t>
      </w:r>
    </w:p>
    <w:p w14:paraId="4314ABCB" w14:textId="77777777" w:rsidR="00BC421C" w:rsidRPr="00D5180B" w:rsidRDefault="00BC421C" w:rsidP="00F0393F">
      <w:pPr>
        <w:numPr>
          <w:ilvl w:val="0"/>
          <w:numId w:val="40"/>
        </w:numPr>
        <w:rPr>
          <w:rFonts w:cs="Calibri"/>
          <w:szCs w:val="22"/>
        </w:rPr>
      </w:pPr>
      <w:r w:rsidRPr="00D5180B">
        <w:rPr>
          <w:rFonts w:cs="Calibri"/>
          <w:szCs w:val="22"/>
        </w:rPr>
        <w:lastRenderedPageBreak/>
        <w:t xml:space="preserve">UFFVA  Food Safety Auditing Guidelines: Core Elements of Good Agricultural Practices for Fresh Fruits and Vegetables </w:t>
      </w:r>
    </w:p>
    <w:p w14:paraId="0B0F6FE7" w14:textId="77777777" w:rsidR="00BC421C" w:rsidRPr="00D5180B" w:rsidRDefault="00BC421C" w:rsidP="00F0393F">
      <w:pPr>
        <w:numPr>
          <w:ilvl w:val="0"/>
          <w:numId w:val="40"/>
        </w:numPr>
        <w:rPr>
          <w:rFonts w:cs="Calibri"/>
          <w:szCs w:val="22"/>
        </w:rPr>
      </w:pPr>
      <w:r w:rsidRPr="00D5180B">
        <w:rPr>
          <w:rFonts w:cs="Calibri"/>
          <w:szCs w:val="22"/>
        </w:rPr>
        <w:t>UFFVA Food Safety Questionnaire for Fresh Fruits and Vegetables</w:t>
      </w:r>
    </w:p>
    <w:p w14:paraId="6A44ACA2" w14:textId="77777777" w:rsidR="00BC421C" w:rsidRPr="00D5180B" w:rsidRDefault="00BC421C" w:rsidP="00F0393F">
      <w:pPr>
        <w:numPr>
          <w:ilvl w:val="0"/>
          <w:numId w:val="40"/>
        </w:numPr>
        <w:rPr>
          <w:rFonts w:cs="Calibri"/>
          <w:szCs w:val="22"/>
        </w:rPr>
      </w:pPr>
      <w:r w:rsidRPr="00D5180B">
        <w:rPr>
          <w:rFonts w:cs="Calibri"/>
          <w:szCs w:val="22"/>
        </w:rPr>
        <w:t>National GAPs Program Cornell University:  Food Safety Begins on the Farm:</w:t>
      </w:r>
      <w:r w:rsidR="008778BE" w:rsidRPr="00D5180B">
        <w:rPr>
          <w:rFonts w:cs="Calibri"/>
          <w:szCs w:val="22"/>
        </w:rPr>
        <w:t xml:space="preserve">  </w:t>
      </w:r>
      <w:r w:rsidRPr="00D5180B">
        <w:rPr>
          <w:rFonts w:cs="Calibri"/>
          <w:szCs w:val="22"/>
        </w:rPr>
        <w:t xml:space="preserve">A Grower </w:t>
      </w:r>
      <w:r w:rsidR="00C35DF2" w:rsidRPr="00D5180B">
        <w:rPr>
          <w:rFonts w:cs="Calibri"/>
          <w:szCs w:val="22"/>
        </w:rPr>
        <w:t>Self-Assessment</w:t>
      </w:r>
      <w:r w:rsidRPr="00D5180B">
        <w:rPr>
          <w:rFonts w:cs="Calibri"/>
          <w:szCs w:val="22"/>
        </w:rPr>
        <w:t xml:space="preserve"> of Food Safety Risks  </w:t>
      </w:r>
    </w:p>
    <w:p w14:paraId="679FBA23" w14:textId="77777777" w:rsidR="002A644C" w:rsidRPr="00134BAD" w:rsidRDefault="00B36C15" w:rsidP="00134BAD">
      <w:pPr>
        <w:pStyle w:val="Heading1"/>
        <w:numPr>
          <w:ilvl w:val="0"/>
          <w:numId w:val="0"/>
        </w:numPr>
        <w:ind w:left="180"/>
        <w:rPr>
          <w:b w:val="0"/>
          <w:smallCaps w:val="0"/>
          <w:sz w:val="32"/>
        </w:rPr>
      </w:pPr>
      <w:bookmarkStart w:id="1159" w:name="_Toc167780422"/>
      <w:bookmarkStart w:id="1160" w:name="_Toc198619184"/>
      <w:bookmarkStart w:id="1161" w:name="_Toc443565050"/>
      <w:r w:rsidRPr="00D5180B">
        <w:rPr>
          <w:szCs w:val="22"/>
        </w:rPr>
        <w:br w:type="page"/>
      </w:r>
      <w:bookmarkStart w:id="1162" w:name="_Toc489362249"/>
      <w:bookmarkStart w:id="1163" w:name="_Toc20839199"/>
      <w:bookmarkEnd w:id="1159"/>
      <w:bookmarkEnd w:id="1160"/>
      <w:bookmarkEnd w:id="1161"/>
      <w:r w:rsidR="002A644C" w:rsidRPr="00134BAD">
        <w:rPr>
          <w:sz w:val="32"/>
        </w:rPr>
        <w:lastRenderedPageBreak/>
        <w:t>References</w:t>
      </w:r>
      <w:bookmarkEnd w:id="1162"/>
      <w:bookmarkEnd w:id="1163"/>
    </w:p>
    <w:p w14:paraId="75B4B125" w14:textId="77777777" w:rsidR="0004283C" w:rsidRDefault="0004283C" w:rsidP="0004283C"/>
    <w:p w14:paraId="2FFCCFE1" w14:textId="77777777" w:rsidR="004B7702" w:rsidRPr="0004283C" w:rsidRDefault="003F3672" w:rsidP="00134BAD">
      <w:pPr>
        <w:suppressLineNumbers/>
        <w:spacing w:before="120" w:after="120"/>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3" w:anchor="article5" w:history="1">
        <w:r w:rsidR="004B7702" w:rsidRPr="00134BAD">
          <w:rPr>
            <w:rStyle w:val="Hyperlink"/>
            <w:color w:val="auto"/>
            <w:u w:val="none"/>
          </w:rPr>
          <w:t>http://www.ciwmb.ca.gov/regulations/Title14/ch31a5.htm#article5</w:t>
        </w:r>
      </w:hyperlink>
    </w:p>
    <w:p w14:paraId="10BFB2E6" w14:textId="77777777" w:rsidR="009C3C8B" w:rsidRPr="0004283C" w:rsidRDefault="009C3C8B" w:rsidP="00134BAD">
      <w:pPr>
        <w:spacing w:after="120"/>
        <w:rPr>
          <w:rFonts w:cs="Calibri"/>
          <w:szCs w:val="22"/>
        </w:rPr>
      </w:pPr>
      <w:bookmarkStart w:id="1164"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164"/>
      <w:r w:rsidRPr="0004283C">
        <w:rPr>
          <w:rFonts w:cs="Calibri"/>
          <w:szCs w:val="22"/>
        </w:rPr>
        <w:t>.</w:t>
      </w:r>
    </w:p>
    <w:p w14:paraId="253ED1F6" w14:textId="77777777" w:rsidR="004B7702" w:rsidRPr="0004283C" w:rsidRDefault="004B7702" w:rsidP="00134BAD">
      <w:pPr>
        <w:suppressLineNumbers/>
        <w:spacing w:before="120" w:after="120"/>
        <w:rPr>
          <w:rFonts w:cs="Calibri"/>
          <w:szCs w:val="22"/>
        </w:rPr>
      </w:pPr>
      <w:r w:rsidRPr="0004283C">
        <w:rPr>
          <w:rFonts w:cs="Calibri"/>
          <w:szCs w:val="22"/>
        </w:rPr>
        <w:t xml:space="preserve">Fukushima H, Hoshina K, and Gomyoda M. 1999. Long-term survival of s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4" w:history="1">
        <w:r w:rsidRPr="00134BAD">
          <w:rPr>
            <w:rStyle w:val="Hyperlink"/>
            <w:color w:val="auto"/>
            <w:u w:val="none"/>
          </w:rPr>
          <w:t>http://www.ncbi.nlm.nih.gov/entrez/query.fcgi?cmd=Retrieve&amp;db=PubMed&amp;dopt=Citation&amp;list_uids=10543842</w:t>
        </w:r>
      </w:hyperlink>
    </w:p>
    <w:p w14:paraId="76098AE1" w14:textId="77777777" w:rsidR="004B7702" w:rsidRPr="0004283C" w:rsidRDefault="004B7702" w:rsidP="00134BAD">
      <w:pPr>
        <w:suppressLineNumbers/>
        <w:spacing w:before="120" w:after="120"/>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5" w:history="1">
        <w:r w:rsidRPr="00134BAD">
          <w:rPr>
            <w:rStyle w:val="Hyperlink"/>
            <w:color w:val="auto"/>
            <w:u w:val="none"/>
          </w:rPr>
          <w:t>http://www.ncbi.nlm.nih.gov/entrez/query.fcgi?cmd=Retrieve&amp;db=PubMed&amp;dopt=Citation&amp;list_uids=10698745</w:t>
        </w:r>
      </w:hyperlink>
    </w:p>
    <w:p w14:paraId="6721C2A3" w14:textId="77777777" w:rsidR="0012672C" w:rsidRPr="0004283C" w:rsidRDefault="0012672C" w:rsidP="00134BAD">
      <w:pPr>
        <w:spacing w:after="120"/>
        <w:rPr>
          <w:rFonts w:cs="Calibri"/>
          <w:szCs w:val="22"/>
        </w:rPr>
      </w:pPr>
      <w:bookmarkStart w:id="1165"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1534CC72" w14:textId="77777777" w:rsidR="0012672C" w:rsidRPr="0004283C" w:rsidRDefault="0012672C" w:rsidP="00134BAD">
      <w:pPr>
        <w:spacing w:after="120"/>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165"/>
    <w:p w14:paraId="2593F41A" w14:textId="77777777" w:rsidR="004B7702" w:rsidRPr="0004283C" w:rsidRDefault="004B7702" w:rsidP="00134BAD">
      <w:pPr>
        <w:suppressLineNumbers/>
        <w:spacing w:before="120" w:after="120"/>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6" w:history="1">
        <w:r w:rsidRPr="00134BAD">
          <w:rPr>
            <w:rStyle w:val="Hyperlink"/>
            <w:color w:val="auto"/>
            <w:u w:val="none"/>
          </w:rPr>
          <w:t>http://www.ncbi.nlm.nih.gov/entrez/query.fcgi?cmd=Retrieve&amp;db=PubMed&amp;dopt=Citation&amp;list_uids=15270487</w:t>
        </w:r>
      </w:hyperlink>
    </w:p>
    <w:p w14:paraId="3808563F" w14:textId="77777777" w:rsidR="004B7702" w:rsidRPr="0004283C" w:rsidRDefault="004B7702" w:rsidP="00134BAD">
      <w:pPr>
        <w:suppressLineNumbers/>
        <w:spacing w:before="120" w:after="120"/>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7" w:history="1">
        <w:r w:rsidRPr="00134BAD">
          <w:rPr>
            <w:rStyle w:val="Hyperlink"/>
            <w:color w:val="auto"/>
            <w:u w:val="none"/>
          </w:rPr>
          <w:t>http://www.ncbi.nlm.nih.gov/entrez/query.fcgi?cmd=Retrieve&amp;db=PubMed&amp;dopt=Citation&amp;list_uids=12540177</w:t>
        </w:r>
      </w:hyperlink>
    </w:p>
    <w:p w14:paraId="32E18FB2" w14:textId="77777777" w:rsidR="00F911BD" w:rsidRPr="0004283C" w:rsidRDefault="00F911BD" w:rsidP="00134BAD">
      <w:pPr>
        <w:suppressLineNumbers/>
        <w:spacing w:before="120" w:after="120"/>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12526D38" w14:textId="77777777" w:rsidR="0012672C" w:rsidRPr="0004283C" w:rsidRDefault="0012672C" w:rsidP="00134BAD">
      <w:pPr>
        <w:spacing w:after="120"/>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7F34B0BE" w14:textId="77777777" w:rsidR="00834AF3" w:rsidRPr="0004283C" w:rsidRDefault="00834AF3" w:rsidP="00134BAD">
      <w:pPr>
        <w:spacing w:after="120"/>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236D5A18" w14:textId="77777777" w:rsidR="004B7702" w:rsidRPr="0004283C" w:rsidRDefault="004B7702" w:rsidP="00134BAD">
      <w:pPr>
        <w:suppressLineNumbers/>
        <w:spacing w:before="120" w:after="120"/>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28" w:history="1">
        <w:r w:rsidRPr="00134BAD">
          <w:rPr>
            <w:rStyle w:val="Hyperlink"/>
            <w:color w:val="auto"/>
            <w:u w:val="none"/>
          </w:rPr>
          <w:t>http://www.ncbi.nlm.nih.gov/entrez/query.fcgi?cmd=Retrieve&amp;db=PubMed&amp;dopt=Citation&amp;list_uids=14672213</w:t>
        </w:r>
      </w:hyperlink>
    </w:p>
    <w:p w14:paraId="352601F1" w14:textId="77777777" w:rsidR="004B7702" w:rsidRPr="0004283C" w:rsidRDefault="004B7702" w:rsidP="00134BAD">
      <w:pPr>
        <w:suppressLineNumbers/>
        <w:spacing w:before="120" w:after="120"/>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29" w:history="1">
        <w:r w:rsidRPr="00134BAD">
          <w:rPr>
            <w:rStyle w:val="Hyperlink"/>
            <w:color w:val="auto"/>
            <w:u w:val="none"/>
          </w:rPr>
          <w:t>http://www.ncbi.nlm.nih.gov/entrez/query.fcgi?cmd=Retrieve&amp;db=PubMed&amp;dopt=Citation&amp;list_uids=15895721</w:t>
        </w:r>
      </w:hyperlink>
    </w:p>
    <w:p w14:paraId="0E254F5F" w14:textId="77777777" w:rsidR="00450D02" w:rsidRPr="0004283C" w:rsidRDefault="00450D02" w:rsidP="00134BAD">
      <w:pPr>
        <w:suppressLineNumbers/>
        <w:spacing w:before="120" w:after="120"/>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4862BAAA" w14:textId="77777777" w:rsidR="00834AF3" w:rsidRPr="0004283C" w:rsidRDefault="00834AF3" w:rsidP="00134BAD">
      <w:pPr>
        <w:spacing w:after="120"/>
        <w:rPr>
          <w:rFonts w:cs="Calibri"/>
          <w:szCs w:val="22"/>
        </w:rPr>
      </w:pPr>
      <w:r w:rsidRPr="0004283C">
        <w:rPr>
          <w:rFonts w:cs="Calibri"/>
          <w:szCs w:val="22"/>
        </w:rPr>
        <w:lastRenderedPageBreak/>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0E9FECB8"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30" w:history="1">
        <w:r w:rsidRPr="00134BAD">
          <w:rPr>
            <w:rStyle w:val="Hyperlink"/>
            <w:color w:val="auto"/>
            <w:u w:val="none"/>
          </w:rPr>
          <w:t>http://www.ncbi.nlm.nih.gov/entrez/query.fcgi?cmd=Retrieve&amp;db=PubMed&amp;dopt=Citation&amp;list_uids=10772206</w:t>
        </w:r>
      </w:hyperlink>
    </w:p>
    <w:p w14:paraId="284903F8"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31" w:history="1">
        <w:r w:rsidRPr="00134BAD">
          <w:rPr>
            <w:rStyle w:val="Hyperlink"/>
            <w:color w:val="auto"/>
            <w:u w:val="none"/>
          </w:rPr>
          <w:t>http://www.ncbi.nlm.nih.gov/entrez/query.fcgi?cmd=Retrieve&amp;db=PubMed&amp;dopt=Citation&amp;list_uids=11041147</w:t>
        </w:r>
      </w:hyperlink>
    </w:p>
    <w:p w14:paraId="142A129E"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32" w:history="1">
        <w:r w:rsidRPr="00134BAD">
          <w:rPr>
            <w:rStyle w:val="Hyperlink"/>
            <w:color w:val="auto"/>
            <w:u w:val="none"/>
          </w:rPr>
          <w:t>http://www.ncbi.nlm.nih.gov/entrez/query.fcgi?cmd=Retrieve&amp;db=PubMed&amp;dopt=Citation&amp;list_uids=11726166</w:t>
        </w:r>
      </w:hyperlink>
    </w:p>
    <w:p w14:paraId="2D1902DA" w14:textId="77777777" w:rsidR="004B7702" w:rsidRPr="0004283C" w:rsidRDefault="004B7702" w:rsidP="00134BAD">
      <w:pPr>
        <w:suppressLineNumbers/>
        <w:spacing w:before="120" w:after="120"/>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3" w:history="1">
        <w:r w:rsidRPr="00134BAD">
          <w:rPr>
            <w:rStyle w:val="Hyperlink"/>
            <w:color w:val="auto"/>
            <w:u w:val="none"/>
          </w:rPr>
          <w:t>http://rais.ornl.gov/homepage/SSG_nonrad_technical.pdf</w:t>
        </w:r>
      </w:hyperlink>
    </w:p>
    <w:p w14:paraId="338F3BAA" w14:textId="77777777" w:rsidR="004B7702" w:rsidRPr="0004283C" w:rsidRDefault="004B7702" w:rsidP="00134BAD">
      <w:pPr>
        <w:suppressLineNumbers/>
        <w:spacing w:before="120" w:after="120"/>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4" w:history="1">
        <w:r w:rsidRPr="00134BAD">
          <w:rPr>
            <w:rStyle w:val="Hyperlink"/>
            <w:color w:val="auto"/>
            <w:u w:val="none"/>
          </w:rPr>
          <w:t>http://www.epa.gov/waterscience/standards/bacteria/bacteria.pdf</w:t>
        </w:r>
      </w:hyperlink>
    </w:p>
    <w:p w14:paraId="18F0B3C4"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5" w:history="1">
        <w:r w:rsidRPr="00134BAD">
          <w:rPr>
            <w:rStyle w:val="Hyperlink"/>
            <w:color w:val="auto"/>
            <w:u w:val="none"/>
          </w:rPr>
          <w:t>http://www.cfsan.fda.gov/~comm/ift3-2a.html</w:t>
        </w:r>
      </w:hyperlink>
      <w:r w:rsidRPr="0004283C">
        <w:rPr>
          <w:rFonts w:cs="Calibri"/>
          <w:szCs w:val="22"/>
        </w:rPr>
        <w:t xml:space="preserve">. </w:t>
      </w:r>
    </w:p>
    <w:p w14:paraId="652D12DC"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4. Federal Food, Drug, and Cosmetic Act. </w:t>
      </w:r>
      <w:hyperlink r:id="rId36" w:history="1">
        <w:r w:rsidRPr="00134BAD">
          <w:rPr>
            <w:rStyle w:val="Hyperlink"/>
            <w:color w:val="auto"/>
            <w:u w:val="none"/>
          </w:rPr>
          <w:t>http://www.cfsan.fda.gov/~lrd/cfr110.html</w:t>
        </w:r>
      </w:hyperlink>
    </w:p>
    <w:p w14:paraId="0D3965A8" w14:textId="77777777" w:rsidR="004B7702"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7" w:history="1">
        <w:r w:rsidRPr="00134BAD">
          <w:rPr>
            <w:rStyle w:val="Hyperlink"/>
            <w:color w:val="auto"/>
            <w:u w:val="none"/>
          </w:rPr>
          <w:t>http://www.ncbi.nlm.nih.gov/entrez/query.fcgi?cmd=Retrieve&amp;db=PubMed&amp;dopt=Citation&amp;list_uids=11808792</w:t>
        </w:r>
      </w:hyperlink>
    </w:p>
    <w:p w14:paraId="6DFD8870" w14:textId="77777777" w:rsidR="00A3543E"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38"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3268298C" w14:textId="77777777" w:rsidR="00B36C15" w:rsidRPr="0004283C" w:rsidRDefault="00B36C15" w:rsidP="00134BAD">
      <w:pPr>
        <w:suppressLineNumbers/>
        <w:spacing w:before="120" w:after="120"/>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610EB93F" w14:textId="77777777" w:rsidR="00834AF3" w:rsidRPr="0004283C" w:rsidRDefault="00834AF3" w:rsidP="00134BAD">
      <w:pPr>
        <w:spacing w:after="120"/>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0CE59A7B" w14:textId="77777777" w:rsidR="00834AF3" w:rsidRPr="00D5180B" w:rsidRDefault="00834AF3" w:rsidP="00A97066">
      <w:pPr>
        <w:suppressLineNumbers/>
        <w:spacing w:before="120" w:after="120"/>
        <w:ind w:left="720" w:hanging="720"/>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Susan" w:date="2020-05-06T14:05:00Z" w:initials="S">
    <w:p w14:paraId="683349F0" w14:textId="77777777" w:rsidR="0049129D" w:rsidRDefault="0049129D">
      <w:pPr>
        <w:pStyle w:val="CommentText"/>
      </w:pPr>
      <w:r>
        <w:rPr>
          <w:rStyle w:val="CommentReference"/>
        </w:rPr>
        <w:annotationRef/>
      </w:r>
      <w:r>
        <w:t>#1</w:t>
      </w:r>
    </w:p>
    <w:p w14:paraId="12A86F48" w14:textId="77777777" w:rsidR="0049129D" w:rsidRDefault="0049129D">
      <w:pPr>
        <w:pStyle w:val="CommentText"/>
      </w:pPr>
      <w:r>
        <w:t>Litten, Silva, Denne: revised definition</w:t>
      </w:r>
    </w:p>
    <w:p w14:paraId="62C1D0A1" w14:textId="77777777" w:rsidR="0049129D" w:rsidRDefault="0049129D">
      <w:pPr>
        <w:pStyle w:val="CommentText"/>
      </w:pPr>
      <w:r>
        <w:t xml:space="preserve">Rationale - With changes to the metrics over the past year, there has been confusion as to whether a well is its own system. In the effort to minimize this confusion, we clarified differences between agricultural water systems, water distribution systems, and water sources. </w:t>
      </w:r>
    </w:p>
  </w:comment>
  <w:comment w:id="24" w:author="Susan" w:date="2020-05-08T13:15:00Z" w:initials="S">
    <w:p w14:paraId="406DA886" w14:textId="77777777" w:rsidR="0049129D" w:rsidRDefault="0049129D" w:rsidP="00EE2984">
      <w:pPr>
        <w:pStyle w:val="CommentText"/>
      </w:pPr>
      <w:r>
        <w:rPr>
          <w:rStyle w:val="CommentReference"/>
        </w:rPr>
        <w:annotationRef/>
      </w:r>
      <w:r>
        <w:t>#2</w:t>
      </w:r>
    </w:p>
    <w:p w14:paraId="49E6F612" w14:textId="77777777" w:rsidR="0049129D" w:rsidRDefault="0049129D" w:rsidP="00EE2984">
      <w:pPr>
        <w:pStyle w:val="CommentText"/>
      </w:pPr>
      <w:r>
        <w:t>YSPC: New term &amp; definition</w:t>
      </w:r>
    </w:p>
    <w:p w14:paraId="3C7ADEC4" w14:textId="77777777" w:rsidR="0049129D" w:rsidRDefault="0049129D" w:rsidP="00EE2984">
      <w:pPr>
        <w:pStyle w:val="CommentText"/>
        <w:rPr>
          <w:color w:val="FF0000"/>
          <w:sz w:val="15"/>
        </w:rPr>
      </w:pPr>
      <w:r>
        <w:t>Rational</w:t>
      </w:r>
      <w:bookmarkStart w:id="27" w:name="_GoBack"/>
      <w:bookmarkEnd w:id="27"/>
      <w:r>
        <w:t xml:space="preserve">e - </w:t>
      </w:r>
      <w:r w:rsidRPr="00140345">
        <w:rPr>
          <w:sz w:val="15"/>
        </w:rPr>
        <w:t>Need clearer language about what is a treatment system in the glossary.</w:t>
      </w:r>
      <w:r>
        <w:rPr>
          <w:color w:val="FF0000"/>
          <w:sz w:val="15"/>
        </w:rPr>
        <w:t xml:space="preserve"> </w:t>
      </w:r>
    </w:p>
    <w:p w14:paraId="50C0D0F4" w14:textId="77777777" w:rsidR="0049129D" w:rsidRDefault="0049129D" w:rsidP="00EE2984">
      <w:pPr>
        <w:pStyle w:val="CommentText"/>
      </w:pPr>
      <w:r>
        <w:rPr>
          <w:sz w:val="15"/>
        </w:rPr>
        <w:t>Moving treatment systems, material changes. Contiguous treatment window for a system- not blocks/lot#'s. Does this</w:t>
      </w:r>
      <w:r>
        <w:rPr>
          <w:spacing w:val="-11"/>
          <w:sz w:val="15"/>
        </w:rPr>
        <w:t xml:space="preserve"> </w:t>
      </w:r>
      <w:r>
        <w:rPr>
          <w:sz w:val="15"/>
        </w:rPr>
        <w:t>belong in the Appendix and/or in the</w:t>
      </w:r>
      <w:r>
        <w:rPr>
          <w:spacing w:val="-15"/>
          <w:sz w:val="15"/>
        </w:rPr>
        <w:t xml:space="preserve"> </w:t>
      </w:r>
      <w:r>
        <w:rPr>
          <w:sz w:val="15"/>
        </w:rPr>
        <w:t xml:space="preserve">body? </w:t>
      </w:r>
      <w:r>
        <w:t>That is the discussion needed by the greater industry body.</w:t>
      </w:r>
    </w:p>
  </w:comment>
  <w:comment w:id="29" w:author="Susan" w:date="2020-05-07T12:57:00Z" w:initials="S">
    <w:p w14:paraId="101D12FC" w14:textId="77777777" w:rsidR="0049129D" w:rsidRDefault="0049129D" w:rsidP="000A620F">
      <w:pPr>
        <w:pStyle w:val="CommentText"/>
        <w:tabs>
          <w:tab w:val="left" w:pos="2700"/>
        </w:tabs>
      </w:pPr>
      <w:r>
        <w:t>#3</w:t>
      </w:r>
    </w:p>
    <w:p w14:paraId="466E0811" w14:textId="77777777" w:rsidR="0049129D" w:rsidRDefault="0049129D" w:rsidP="000A620F">
      <w:pPr>
        <w:pStyle w:val="CommentText"/>
        <w:tabs>
          <w:tab w:val="left" w:pos="2700"/>
        </w:tabs>
      </w:pPr>
      <w:r>
        <w:rPr>
          <w:rStyle w:val="CommentReference"/>
        </w:rPr>
        <w:annotationRef/>
      </w:r>
      <w:r>
        <w:t>CA-LGMA: New term &amp; definition</w:t>
      </w:r>
    </w:p>
    <w:p w14:paraId="063848B3" w14:textId="77777777" w:rsidR="0049129D" w:rsidRDefault="0049129D" w:rsidP="000A620F">
      <w:pPr>
        <w:pStyle w:val="CommentText"/>
        <w:tabs>
          <w:tab w:val="left" w:pos="2700"/>
        </w:tabs>
      </w:pPr>
      <w:r>
        <w:t>Rationale - previously not defined</w:t>
      </w:r>
    </w:p>
  </w:comment>
  <w:comment w:id="36" w:author="Susan" w:date="2020-05-06T14:11:00Z" w:initials="S">
    <w:p w14:paraId="3849AA4F" w14:textId="77777777" w:rsidR="0049129D" w:rsidRPr="006F181A" w:rsidRDefault="0049129D">
      <w:pPr>
        <w:pStyle w:val="CommentText"/>
        <w:rPr>
          <w:b/>
          <w:bCs/>
        </w:rPr>
      </w:pPr>
      <w:r w:rsidRPr="006F181A">
        <w:rPr>
          <w:b/>
          <w:bCs/>
          <w:highlight w:val="green"/>
        </w:rPr>
        <w:t>#4</w:t>
      </w:r>
      <w:r w:rsidRPr="006F181A">
        <w:rPr>
          <w:b/>
          <w:bCs/>
        </w:rPr>
        <w:t xml:space="preserve"> </w:t>
      </w:r>
      <w:r w:rsidRPr="006F181A">
        <w:rPr>
          <w:b/>
          <w:bCs/>
          <w:highlight w:val="green"/>
        </w:rPr>
        <w:t xml:space="preserve">(Hold </w:t>
      </w:r>
      <w:r>
        <w:rPr>
          <w:b/>
          <w:bCs/>
          <w:highlight w:val="green"/>
        </w:rPr>
        <w:t>un</w:t>
      </w:r>
      <w:r w:rsidRPr="006F181A">
        <w:rPr>
          <w:b/>
          <w:bCs/>
          <w:highlight w:val="green"/>
        </w:rPr>
        <w:t>til covered in text)</w:t>
      </w:r>
    </w:p>
    <w:p w14:paraId="7D1763C6" w14:textId="77777777" w:rsidR="0049129D" w:rsidRDefault="0049129D">
      <w:pPr>
        <w:pStyle w:val="CommentText"/>
      </w:pPr>
      <w:r>
        <w:rPr>
          <w:rStyle w:val="CommentReference"/>
        </w:rPr>
        <w:annotationRef/>
      </w:r>
      <w:r>
        <w:t>Litten, Silva, Denne: New term &amp; definition</w:t>
      </w:r>
    </w:p>
    <w:p w14:paraId="055BA349" w14:textId="77777777" w:rsidR="0049129D" w:rsidRDefault="0049129D">
      <w:pPr>
        <w:pStyle w:val="CommentText"/>
      </w:pPr>
      <w:r>
        <w:t>Rationale - We also brought back into the metrics a requirement for monthly water quality testing and defined it based on previous metric requirements.</w:t>
      </w:r>
    </w:p>
    <w:p w14:paraId="2793E0D7" w14:textId="77777777" w:rsidR="0049129D" w:rsidRDefault="0049129D">
      <w:pPr>
        <w:pStyle w:val="CommentText"/>
      </w:pPr>
      <w:r>
        <w:t>Keeping language consistent with what the water sub-committee is proposing.</w:t>
      </w:r>
    </w:p>
  </w:comment>
  <w:comment w:id="42" w:author="Susan" w:date="2020-05-07T12:56:00Z" w:initials="S">
    <w:p w14:paraId="6F257038" w14:textId="77777777" w:rsidR="0049129D" w:rsidRDefault="0049129D">
      <w:pPr>
        <w:pStyle w:val="CommentText"/>
      </w:pPr>
      <w:r>
        <w:t>#5</w:t>
      </w:r>
    </w:p>
    <w:p w14:paraId="0A4F0590" w14:textId="77777777" w:rsidR="0049129D" w:rsidRDefault="0049129D">
      <w:pPr>
        <w:pStyle w:val="CommentText"/>
      </w:pPr>
      <w:r>
        <w:rPr>
          <w:rStyle w:val="CommentReference"/>
        </w:rPr>
        <w:annotationRef/>
      </w:r>
      <w:r>
        <w:t>CA-LGMA: New term &amp; definition</w:t>
      </w:r>
    </w:p>
    <w:p w14:paraId="14952A79" w14:textId="77777777" w:rsidR="0049129D" w:rsidRDefault="0049129D">
      <w:pPr>
        <w:pStyle w:val="CommentText"/>
      </w:pPr>
      <w:r>
        <w:t>Rationale - previously not defined</w:t>
      </w:r>
    </w:p>
  </w:comment>
  <w:comment w:id="45" w:author="Susan" w:date="2020-05-07T12:58:00Z" w:initials="S">
    <w:p w14:paraId="398B3089" w14:textId="77777777" w:rsidR="0049129D" w:rsidRDefault="0049129D">
      <w:pPr>
        <w:pStyle w:val="CommentText"/>
      </w:pPr>
      <w:r>
        <w:t>#6</w:t>
      </w:r>
    </w:p>
    <w:p w14:paraId="2BD1C3AC" w14:textId="77777777" w:rsidR="0049129D" w:rsidRDefault="0049129D">
      <w:pPr>
        <w:pStyle w:val="CommentText"/>
      </w:pPr>
      <w:r>
        <w:rPr>
          <w:rStyle w:val="CommentReference"/>
        </w:rPr>
        <w:annotationRef/>
      </w:r>
      <w:r>
        <w:t>CA-LGMA: New term &amp; definition</w:t>
      </w:r>
    </w:p>
    <w:p w14:paraId="294C7766" w14:textId="77777777" w:rsidR="0049129D" w:rsidRDefault="0049129D">
      <w:pPr>
        <w:pStyle w:val="CommentText"/>
      </w:pPr>
      <w:r>
        <w:t>Rationale – previously not defined</w:t>
      </w:r>
    </w:p>
  </w:comment>
  <w:comment w:id="49" w:author="Susan" w:date="2020-05-06T14:25:00Z" w:initials="S">
    <w:p w14:paraId="758D5CB1" w14:textId="77777777" w:rsidR="0049129D" w:rsidRDefault="0049129D">
      <w:pPr>
        <w:pStyle w:val="CommentText"/>
      </w:pPr>
      <w:r>
        <w:t>#7</w:t>
      </w:r>
    </w:p>
    <w:p w14:paraId="4B29EDEF" w14:textId="77777777" w:rsidR="0049129D" w:rsidRDefault="0049129D">
      <w:pPr>
        <w:pStyle w:val="CommentText"/>
      </w:pPr>
      <w:r>
        <w:rPr>
          <w:rStyle w:val="CommentReference"/>
        </w:rPr>
        <w:annotationRef/>
      </w:r>
      <w:r>
        <w:t>Litten, Silva, Denne: Definition revisions</w:t>
      </w:r>
    </w:p>
    <w:p w14:paraId="2299B893" w14:textId="77777777" w:rsidR="0049129D" w:rsidRDefault="0049129D">
      <w:pPr>
        <w:pStyle w:val="CommentText"/>
      </w:pPr>
      <w:r>
        <w:t>Rationale - With changes to the metrics over the past year, there has been confusion as to whether a well is its own system. In the effort to minimize this confusion, we clarified differences between agricultural water systems, water distribution systems, and water sources.</w:t>
      </w:r>
    </w:p>
  </w:comment>
  <w:comment w:id="59" w:author="Susan" w:date="2020-05-06T14:26:00Z" w:initials="S">
    <w:p w14:paraId="7E4AB591" w14:textId="77777777" w:rsidR="0049129D" w:rsidRDefault="0049129D">
      <w:pPr>
        <w:pStyle w:val="CommentText"/>
      </w:pPr>
      <w:r>
        <w:rPr>
          <w:rStyle w:val="CommentReference"/>
        </w:rPr>
        <w:annotationRef/>
      </w:r>
      <w:r>
        <w:t>#8</w:t>
      </w:r>
    </w:p>
    <w:p w14:paraId="13247789" w14:textId="77777777" w:rsidR="0049129D" w:rsidRDefault="0049129D">
      <w:pPr>
        <w:pStyle w:val="CommentText"/>
      </w:pPr>
      <w:r>
        <w:t>Litten, Silva, Denne: Revised definition</w:t>
      </w:r>
    </w:p>
    <w:p w14:paraId="790A7FFC" w14:textId="77777777" w:rsidR="0049129D" w:rsidRDefault="0049129D">
      <w:pPr>
        <w:pStyle w:val="CommentText"/>
      </w:pPr>
      <w:r>
        <w:t>Rationale - With changes to the metrics over the past year, there has been confusion as to whether a well is its own system. In the effort to minimize this confusion, we clarified differences between agricultural water systems, water distribution systems, and water sources.</w:t>
      </w:r>
    </w:p>
  </w:comment>
  <w:comment w:id="132" w:author="Susan" w:date="2020-05-08T13:21:00Z" w:initials="S">
    <w:p w14:paraId="22DCCFC0" w14:textId="77777777" w:rsidR="0049129D" w:rsidRPr="00963A01" w:rsidRDefault="0049129D">
      <w:pPr>
        <w:pStyle w:val="CommentText"/>
        <w:rPr>
          <w:b/>
          <w:bCs/>
          <w:highlight w:val="cyan"/>
        </w:rPr>
      </w:pPr>
      <w:r>
        <w:rPr>
          <w:rStyle w:val="CommentReference"/>
        </w:rPr>
        <w:annotationRef/>
      </w:r>
      <w:r>
        <w:rPr>
          <w:b/>
          <w:bCs/>
          <w:highlight w:val="cyan"/>
        </w:rPr>
        <w:t>#9</w:t>
      </w:r>
    </w:p>
    <w:p w14:paraId="0C1AAD21" w14:textId="77777777" w:rsidR="0049129D" w:rsidRDefault="0049129D">
      <w:pPr>
        <w:pStyle w:val="CommentText"/>
      </w:pPr>
      <w:r>
        <w:rPr>
          <w:highlight w:val="cyan"/>
        </w:rPr>
        <w:t xml:space="preserve">YSPC to explain </w:t>
      </w:r>
      <w:r w:rsidRPr="00963A01">
        <w:rPr>
          <w:highlight w:val="cyan"/>
        </w:rPr>
        <w:t>Rationale -</w:t>
      </w:r>
      <w:r>
        <w:t xml:space="preserve"> </w:t>
      </w:r>
    </w:p>
  </w:comment>
  <w:comment w:id="140" w:author="Susan" w:date="2020-05-07T09:39:00Z" w:initials="S">
    <w:p w14:paraId="76707D30" w14:textId="77777777" w:rsidR="0049129D" w:rsidRDefault="0049129D">
      <w:pPr>
        <w:pStyle w:val="CommentText"/>
      </w:pPr>
      <w:r>
        <w:t>#10</w:t>
      </w:r>
    </w:p>
    <w:p w14:paraId="547F8F1A" w14:textId="77777777" w:rsidR="0049129D" w:rsidRDefault="0049129D">
      <w:pPr>
        <w:pStyle w:val="CommentText"/>
      </w:pPr>
      <w:r>
        <w:rPr>
          <w:rStyle w:val="CommentReference"/>
        </w:rPr>
        <w:annotationRef/>
      </w:r>
      <w:r>
        <w:t>Paul Mondragon: Added language</w:t>
      </w:r>
    </w:p>
    <w:p w14:paraId="3CA1AB3E" w14:textId="77777777" w:rsidR="0049129D" w:rsidRDefault="0049129D">
      <w:pPr>
        <w:pStyle w:val="CommentText"/>
      </w:pPr>
      <w:r>
        <w:t>Rationale - Please consider using language/terminology to ensure growers/companies consider using and deploying all types of Antimicrobial Water Treatment</w:t>
      </w:r>
    </w:p>
  </w:comment>
  <w:comment w:id="143" w:author="Susan" w:date="2020-05-05T09:00:00Z" w:initials="S">
    <w:p w14:paraId="2133385A" w14:textId="77777777" w:rsidR="0049129D" w:rsidRDefault="0049129D" w:rsidP="00884342">
      <w:pPr>
        <w:pStyle w:val="TableParagraph"/>
        <w:spacing w:before="3"/>
        <w:ind w:left="36"/>
      </w:pPr>
      <w:r>
        <w:rPr>
          <w:rStyle w:val="CommentReference"/>
        </w:rPr>
        <w:annotationRef/>
      </w:r>
      <w:r>
        <w:t>#11 (Includes 3 bullets)</w:t>
      </w:r>
    </w:p>
    <w:p w14:paraId="45058B78" w14:textId="77777777" w:rsidR="0049129D" w:rsidRDefault="0049129D" w:rsidP="00884342">
      <w:pPr>
        <w:pStyle w:val="TableParagraph"/>
        <w:spacing w:before="3"/>
        <w:ind w:left="36"/>
      </w:pPr>
      <w:r>
        <w:t>CA-LGMA: New section</w:t>
      </w:r>
    </w:p>
    <w:p w14:paraId="00C44BF8" w14:textId="77777777" w:rsidR="0049129D" w:rsidRDefault="0049129D" w:rsidP="00884342">
      <w:pPr>
        <w:pStyle w:val="TableParagraph"/>
        <w:spacing w:before="3"/>
        <w:ind w:left="36"/>
        <w:rPr>
          <w:w w:val="105"/>
          <w:sz w:val="16"/>
        </w:rPr>
      </w:pPr>
      <w:r>
        <w:t xml:space="preserve">Rationale - </w:t>
      </w:r>
      <w:r>
        <w:rPr>
          <w:w w:val="105"/>
          <w:sz w:val="16"/>
        </w:rPr>
        <w:t>To add clarity and awareness to emphasize caution with Type B water</w:t>
      </w:r>
    </w:p>
    <w:p w14:paraId="05A3269D" w14:textId="77777777" w:rsidR="0049129D" w:rsidRDefault="0049129D" w:rsidP="0058426B">
      <w:pPr>
        <w:pStyle w:val="TableParagraph"/>
        <w:spacing w:before="3"/>
      </w:pPr>
    </w:p>
    <w:p w14:paraId="5F0D0D61" w14:textId="77777777" w:rsidR="0049129D" w:rsidRDefault="0049129D" w:rsidP="00884342">
      <w:pPr>
        <w:pStyle w:val="TableParagraph"/>
        <w:spacing w:before="3"/>
        <w:ind w:left="36"/>
      </w:pPr>
    </w:p>
  </w:comment>
  <w:comment w:id="145" w:author="Susan" w:date="2020-05-12T10:40:00Z" w:initials="S">
    <w:p w14:paraId="12C73E5B" w14:textId="77777777" w:rsidR="0049129D" w:rsidRDefault="0049129D">
      <w:pPr>
        <w:pStyle w:val="CommentText"/>
      </w:pPr>
      <w:r>
        <w:rPr>
          <w:rStyle w:val="CommentReference"/>
        </w:rPr>
        <w:annotationRef/>
      </w:r>
      <w:r>
        <w:t>COMMENT</w:t>
      </w:r>
    </w:p>
    <w:p w14:paraId="00AFE3CE" w14:textId="77777777" w:rsidR="0049129D" w:rsidRPr="00D65C6F" w:rsidRDefault="0049129D">
      <w:pPr>
        <w:pStyle w:val="CommentText"/>
      </w:pPr>
      <w:r>
        <w:t xml:space="preserve">YSPC: </w:t>
      </w:r>
      <w:r w:rsidRPr="00D65C6F">
        <w:rPr>
          <w:sz w:val="15"/>
        </w:rPr>
        <w:t>Support as a best practice but not an auditable checklist question.</w:t>
      </w:r>
    </w:p>
  </w:comment>
  <w:comment w:id="151" w:author="Susan" w:date="2020-05-08T12:24:00Z" w:initials="S">
    <w:p w14:paraId="76C318E5" w14:textId="77777777" w:rsidR="0049129D" w:rsidRDefault="0049129D" w:rsidP="00884342">
      <w:pPr>
        <w:pStyle w:val="TableParagraph"/>
        <w:spacing w:before="5" w:line="261" w:lineRule="auto"/>
        <w:ind w:left="27" w:right="40"/>
      </w:pPr>
      <w:r>
        <w:rPr>
          <w:rStyle w:val="CommentReference"/>
        </w:rPr>
        <w:annotationRef/>
      </w:r>
      <w:r>
        <w:t>#12A</w:t>
      </w:r>
    </w:p>
    <w:p w14:paraId="359EF8D6" w14:textId="77777777" w:rsidR="0049129D" w:rsidRDefault="0049129D" w:rsidP="00884342">
      <w:pPr>
        <w:pStyle w:val="TableParagraph"/>
        <w:spacing w:before="5" w:line="261" w:lineRule="auto"/>
        <w:ind w:left="27" w:right="40"/>
      </w:pPr>
      <w:r>
        <w:t>YSPC: Added language - “It is recommended to”</w:t>
      </w:r>
    </w:p>
    <w:p w14:paraId="2EBD017C" w14:textId="77777777" w:rsidR="0049129D" w:rsidRDefault="0049129D" w:rsidP="00884342">
      <w:pPr>
        <w:pStyle w:val="TableParagraph"/>
        <w:spacing w:before="5" w:line="261" w:lineRule="auto"/>
        <w:ind w:left="27" w:right="40"/>
        <w:rPr>
          <w:color w:val="FF0000"/>
          <w:sz w:val="15"/>
        </w:rPr>
      </w:pPr>
      <w:r>
        <w:rPr>
          <w:sz w:val="15"/>
        </w:rPr>
        <w:t xml:space="preserve">Rationale - </w:t>
      </w:r>
      <w:r w:rsidRPr="00D65C6F">
        <w:rPr>
          <w:sz w:val="15"/>
        </w:rPr>
        <w:t>Focus language on coordination with harvesting.</w:t>
      </w:r>
    </w:p>
    <w:p w14:paraId="23EEC06D" w14:textId="77777777" w:rsidR="0049129D" w:rsidRDefault="0049129D" w:rsidP="00884342">
      <w:pPr>
        <w:pStyle w:val="TableParagraph"/>
        <w:spacing w:before="5" w:line="261" w:lineRule="auto"/>
        <w:ind w:left="27" w:right="40"/>
      </w:pPr>
      <w:r w:rsidRPr="006A0256">
        <w:rPr>
          <w:sz w:val="15"/>
        </w:rPr>
        <w:t>(</w:t>
      </w:r>
      <w:r>
        <w:t>Language revision to CA-LGMA’s proposed language by YSPC)</w:t>
      </w:r>
    </w:p>
  </w:comment>
  <w:comment w:id="156" w:author="Susan" w:date="2020-05-08T12:27:00Z" w:initials="S">
    <w:p w14:paraId="1958C8ED" w14:textId="77777777" w:rsidR="0049129D" w:rsidRPr="006A0256" w:rsidRDefault="0049129D">
      <w:pPr>
        <w:pStyle w:val="CommentText"/>
      </w:pPr>
      <w:r>
        <w:rPr>
          <w:rStyle w:val="CommentReference"/>
        </w:rPr>
        <w:annotationRef/>
      </w:r>
      <w:r>
        <w:t xml:space="preserve">#12B </w:t>
      </w:r>
    </w:p>
    <w:p w14:paraId="7E20EFD4" w14:textId="77777777" w:rsidR="0049129D" w:rsidRDefault="0049129D">
      <w:pPr>
        <w:pStyle w:val="CommentText"/>
      </w:pPr>
      <w:r w:rsidRPr="006A0256">
        <w:t>YSPC:</w:t>
      </w:r>
      <w:r>
        <w:t xml:space="preserve"> Added language - “to avoid harvesting when soil is still saturated from an irrigation event and” to CA-LGMA’s proposed language</w:t>
      </w:r>
    </w:p>
    <w:p w14:paraId="509DA003" w14:textId="77777777" w:rsidR="0049129D" w:rsidRDefault="0049129D">
      <w:pPr>
        <w:pStyle w:val="CommentText"/>
      </w:pPr>
      <w:r>
        <w:t xml:space="preserve">Rationale - </w:t>
      </w:r>
      <w:r w:rsidRPr="006A0256">
        <w:rPr>
          <w:sz w:val="15"/>
        </w:rPr>
        <w:t xml:space="preserve">Focus language on coordination with harvesting. </w:t>
      </w:r>
    </w:p>
    <w:p w14:paraId="4A1060A4" w14:textId="77777777" w:rsidR="0049129D" w:rsidRDefault="0049129D">
      <w:pPr>
        <w:pStyle w:val="CommentText"/>
      </w:pPr>
    </w:p>
  </w:comment>
  <w:comment w:id="163" w:author="Susan" w:date="2020-05-05T09:00:00Z" w:initials="S">
    <w:p w14:paraId="71584D57" w14:textId="77777777" w:rsidR="0049129D" w:rsidRDefault="0049129D" w:rsidP="009B7BA1">
      <w:pPr>
        <w:pStyle w:val="TableParagraph"/>
        <w:spacing w:before="8"/>
        <w:ind w:left="36"/>
        <w:rPr>
          <w:w w:val="105"/>
          <w:sz w:val="16"/>
        </w:rPr>
      </w:pPr>
      <w:r>
        <w:rPr>
          <w:rStyle w:val="CommentReference"/>
        </w:rPr>
        <w:annotationRef/>
      </w:r>
      <w:r>
        <w:rPr>
          <w:w w:val="105"/>
          <w:sz w:val="16"/>
        </w:rPr>
        <w:t>#13 (includes 2 bullets)</w:t>
      </w:r>
    </w:p>
    <w:p w14:paraId="639BF3AC" w14:textId="77777777" w:rsidR="0049129D" w:rsidRDefault="0049129D" w:rsidP="009B7BA1">
      <w:pPr>
        <w:pStyle w:val="TableParagraph"/>
        <w:spacing w:before="8"/>
        <w:ind w:left="36"/>
        <w:rPr>
          <w:w w:val="105"/>
          <w:sz w:val="16"/>
        </w:rPr>
      </w:pPr>
      <w:r>
        <w:rPr>
          <w:w w:val="105"/>
          <w:sz w:val="16"/>
        </w:rPr>
        <w:t>CA-LGMA: New section</w:t>
      </w:r>
    </w:p>
    <w:p w14:paraId="70DFEB11" w14:textId="77777777" w:rsidR="0049129D" w:rsidRDefault="0049129D" w:rsidP="009B7BA1">
      <w:pPr>
        <w:pStyle w:val="TableParagraph"/>
        <w:spacing w:before="8"/>
        <w:ind w:left="36"/>
      </w:pPr>
      <w:r>
        <w:rPr>
          <w:w w:val="105"/>
          <w:sz w:val="16"/>
        </w:rPr>
        <w:t>Rationale - To add clarity and awareness to emphasize caution with Type B water</w:t>
      </w:r>
    </w:p>
  </w:comment>
  <w:comment w:id="168" w:author="Susan" w:date="2020-05-12T15:32:00Z" w:initials="S">
    <w:p w14:paraId="5949E65B" w14:textId="77777777" w:rsidR="0049129D" w:rsidRPr="00317868" w:rsidRDefault="0049129D" w:rsidP="00317868">
      <w:pPr>
        <w:pStyle w:val="CommentText"/>
        <w:rPr>
          <w:highlight w:val="cyan"/>
        </w:rPr>
      </w:pPr>
      <w:r>
        <w:rPr>
          <w:rStyle w:val="CommentReference"/>
        </w:rPr>
        <w:annotationRef/>
      </w:r>
      <w:r w:rsidRPr="00317868">
        <w:rPr>
          <w:highlight w:val="cyan"/>
        </w:rPr>
        <w:t>#14</w:t>
      </w:r>
    </w:p>
    <w:p w14:paraId="03172294" w14:textId="77777777" w:rsidR="0049129D" w:rsidRDefault="0049129D" w:rsidP="00317868">
      <w:pPr>
        <w:pStyle w:val="CommentText"/>
      </w:pPr>
      <w:r w:rsidRPr="00317868">
        <w:rPr>
          <w:highlight w:val="cyan"/>
        </w:rPr>
        <w:t>AZ-</w:t>
      </w:r>
      <w:r w:rsidRPr="0061355B">
        <w:rPr>
          <w:highlight w:val="cyan"/>
        </w:rPr>
        <w:t>LGMA to explain rationale:</w:t>
      </w:r>
      <w:r>
        <w:t xml:space="preserve"> Added language – “Consider flushing drip tape with sanitizer prior to use after storage.”</w:t>
      </w:r>
    </w:p>
    <w:p w14:paraId="2996425C" w14:textId="77777777" w:rsidR="0049129D" w:rsidRDefault="0049129D" w:rsidP="00317868">
      <w:pPr>
        <w:pStyle w:val="CommentText"/>
      </w:pPr>
      <w:r>
        <w:t xml:space="preserve">Rationale - </w:t>
      </w:r>
    </w:p>
  </w:comment>
  <w:comment w:id="174" w:author="Susan" w:date="2020-05-07T11:08:00Z" w:initials="S">
    <w:p w14:paraId="047C9EEA" w14:textId="77777777" w:rsidR="0049129D" w:rsidRDefault="0049129D">
      <w:pPr>
        <w:pStyle w:val="CommentText"/>
      </w:pPr>
      <w:r>
        <w:t>#15</w:t>
      </w:r>
    </w:p>
    <w:p w14:paraId="3BE9392C" w14:textId="77777777" w:rsidR="0049129D" w:rsidRDefault="0049129D">
      <w:pPr>
        <w:pStyle w:val="CommentText"/>
      </w:pPr>
      <w:r>
        <w:rPr>
          <w:rStyle w:val="CommentReference"/>
        </w:rPr>
        <w:annotationRef/>
      </w:r>
      <w:r>
        <w:t>CA-LGMA: Added language - “from 3 different sprinkler heads”</w:t>
      </w:r>
    </w:p>
    <w:p w14:paraId="7D430F5E" w14:textId="77777777" w:rsidR="0049129D" w:rsidRDefault="0049129D">
      <w:pPr>
        <w:pStyle w:val="CommentText"/>
      </w:pPr>
      <w:r>
        <w:t>Deleted “samples no closer than 20 minutes apart”</w:t>
      </w:r>
    </w:p>
    <w:p w14:paraId="10B186CE" w14:textId="77777777" w:rsidR="0049129D" w:rsidRDefault="0049129D">
      <w:pPr>
        <w:pStyle w:val="CommentText"/>
      </w:pPr>
      <w:r>
        <w:rPr>
          <w:w w:val="105"/>
          <w:sz w:val="16"/>
        </w:rPr>
        <w:t>Rationale: Previous Language is too prescriptive</w:t>
      </w:r>
    </w:p>
  </w:comment>
  <w:comment w:id="178" w:author="Susan" w:date="2020-05-07T11:08:00Z" w:initials="S">
    <w:p w14:paraId="058D57D8" w14:textId="77777777" w:rsidR="0049129D" w:rsidRDefault="0049129D">
      <w:pPr>
        <w:pStyle w:val="CommentText"/>
      </w:pPr>
      <w:r w:rsidRPr="00726581">
        <w:rPr>
          <w:rStyle w:val="CommentReference"/>
        </w:rPr>
        <w:annotationRef/>
      </w:r>
      <w:r w:rsidRPr="00726581">
        <w:rPr>
          <w:sz w:val="16"/>
        </w:rPr>
        <w:t>#16</w:t>
      </w:r>
    </w:p>
    <w:p w14:paraId="1A6FA621" w14:textId="77777777" w:rsidR="0049129D" w:rsidRDefault="0049129D">
      <w:pPr>
        <w:pStyle w:val="CommentText"/>
      </w:pPr>
      <w:r>
        <w:t>AZ-LGMA: Added “with at least one sample from the farthest/last sprinkler head”</w:t>
      </w:r>
    </w:p>
    <w:p w14:paraId="4844FD5B" w14:textId="77777777" w:rsidR="0049129D" w:rsidRPr="00317868" w:rsidRDefault="0049129D">
      <w:pPr>
        <w:pStyle w:val="CommentText"/>
        <w:rPr>
          <w:color w:val="006FC0"/>
          <w:sz w:val="16"/>
        </w:rPr>
      </w:pPr>
      <w:r>
        <w:t xml:space="preserve">Rationale: </w:t>
      </w:r>
      <w:r w:rsidRPr="00ED5EFA">
        <w:rPr>
          <w:sz w:val="16"/>
        </w:rPr>
        <w:t>End of the system not necessarily indicative in each case.</w:t>
      </w:r>
    </w:p>
  </w:comment>
  <w:comment w:id="181" w:author="Susan" w:date="2020-05-12T15:36:00Z" w:initials="S">
    <w:p w14:paraId="19B85CD5" w14:textId="77777777" w:rsidR="0049129D" w:rsidRDefault="0049129D">
      <w:pPr>
        <w:pStyle w:val="CommentText"/>
      </w:pPr>
      <w:r>
        <w:rPr>
          <w:rStyle w:val="CommentReference"/>
        </w:rPr>
        <w:annotationRef/>
      </w:r>
      <w:r>
        <w:t>COMMENT</w:t>
      </w:r>
    </w:p>
    <w:p w14:paraId="50CE29E0" w14:textId="77777777" w:rsidR="0049129D" w:rsidRDefault="0049129D">
      <w:pPr>
        <w:pStyle w:val="CommentText"/>
      </w:pPr>
      <w:r w:rsidRPr="00EE5479">
        <w:rPr>
          <w:sz w:val="16"/>
        </w:rPr>
        <w:t xml:space="preserve">YSPC: </w:t>
      </w:r>
      <w:r>
        <w:rPr>
          <w:sz w:val="15"/>
        </w:rPr>
        <w:t>Support the idea of removing the 20 minute interval. At least one sample should be from the last sprinkler head.</w:t>
      </w:r>
    </w:p>
  </w:comment>
  <w:comment w:id="184" w:author="Susan" w:date="2020-05-05T09:00:00Z" w:initials="S">
    <w:p w14:paraId="10294FB1" w14:textId="77777777" w:rsidR="0049129D" w:rsidRDefault="0049129D" w:rsidP="00EE68D3">
      <w:pPr>
        <w:pStyle w:val="TableParagraph"/>
        <w:spacing w:before="8"/>
        <w:ind w:left="36"/>
        <w:rPr>
          <w:b/>
          <w:bCs/>
          <w:w w:val="105"/>
          <w:sz w:val="16"/>
          <w:highlight w:val="green"/>
        </w:rPr>
      </w:pPr>
      <w:r>
        <w:rPr>
          <w:rStyle w:val="CommentReference"/>
        </w:rPr>
        <w:annotationRef/>
      </w:r>
      <w:r w:rsidRPr="00B16D19">
        <w:rPr>
          <w:b/>
          <w:bCs/>
          <w:w w:val="105"/>
          <w:sz w:val="16"/>
        </w:rPr>
        <w:t>#17 A Intro</w:t>
      </w:r>
    </w:p>
    <w:p w14:paraId="1BE3008F" w14:textId="77777777" w:rsidR="0049129D" w:rsidRPr="001F6F87" w:rsidRDefault="0049129D" w:rsidP="00EE68D3">
      <w:pPr>
        <w:pStyle w:val="TableParagraph"/>
        <w:spacing w:before="8"/>
        <w:ind w:left="36"/>
        <w:rPr>
          <w:b/>
          <w:bCs/>
          <w:w w:val="105"/>
          <w:sz w:val="16"/>
        </w:rPr>
      </w:pPr>
      <w:r>
        <w:rPr>
          <w:b/>
          <w:bCs/>
          <w:highlight w:val="green"/>
        </w:rPr>
        <w:t>How does this align with the</w:t>
      </w:r>
      <w:r w:rsidRPr="00DD5900">
        <w:rPr>
          <w:b/>
          <w:bCs/>
          <w:highlight w:val="green"/>
        </w:rPr>
        <w:t xml:space="preserve"> AZ-LGMA’s proposal below</w:t>
      </w:r>
      <w:r>
        <w:rPr>
          <w:b/>
          <w:bCs/>
        </w:rPr>
        <w:t>?</w:t>
      </w:r>
    </w:p>
    <w:p w14:paraId="6E993DD2" w14:textId="77777777" w:rsidR="0049129D" w:rsidRDefault="0049129D" w:rsidP="00EE68D3">
      <w:pPr>
        <w:pStyle w:val="TableParagraph"/>
        <w:spacing w:before="8"/>
        <w:ind w:left="36"/>
        <w:rPr>
          <w:w w:val="105"/>
          <w:sz w:val="16"/>
        </w:rPr>
      </w:pPr>
      <w:r>
        <w:rPr>
          <w:w w:val="105"/>
          <w:sz w:val="16"/>
        </w:rPr>
        <w:t>CA-LGMA: This is a new section - Best Practices for overhead chemical applications</w:t>
      </w:r>
    </w:p>
    <w:p w14:paraId="07E59342" w14:textId="77777777" w:rsidR="0049129D" w:rsidRDefault="0049129D" w:rsidP="00EE68D3">
      <w:pPr>
        <w:pStyle w:val="TableParagraph"/>
        <w:spacing w:before="8"/>
        <w:ind w:left="36"/>
      </w:pPr>
      <w:r>
        <w:rPr>
          <w:w w:val="105"/>
          <w:sz w:val="16"/>
        </w:rPr>
        <w:t>Rationale - clarify requirements</w:t>
      </w:r>
    </w:p>
  </w:comment>
  <w:comment w:id="185" w:author="Susan" w:date="2020-05-12T10:26:00Z" w:initials="S">
    <w:p w14:paraId="0D4F0918" w14:textId="77777777" w:rsidR="0049129D" w:rsidRDefault="0049129D">
      <w:pPr>
        <w:pStyle w:val="CommentText"/>
      </w:pPr>
      <w:r w:rsidRPr="00726581">
        <w:rPr>
          <w:rStyle w:val="CommentReference"/>
          <w:highlight w:val="yellow"/>
        </w:rPr>
        <w:annotationRef/>
      </w:r>
      <w:r w:rsidRPr="00726581">
        <w:rPr>
          <w:highlight w:val="yellow"/>
        </w:rPr>
        <w:t>NOTE: This section does not includ</w:t>
      </w:r>
      <w:r>
        <w:rPr>
          <w:highlight w:val="yellow"/>
        </w:rPr>
        <w:t>e overhead irrigation (which is</w:t>
      </w:r>
      <w:r w:rsidRPr="00726581">
        <w:rPr>
          <w:highlight w:val="yellow"/>
        </w:rPr>
        <w:t xml:space="preserve"> addressed in the Tables below)</w:t>
      </w:r>
    </w:p>
  </w:comment>
  <w:comment w:id="192" w:author="Susan" w:date="2020-05-12T10:22:00Z" w:initials="S">
    <w:p w14:paraId="2C1CA773" w14:textId="77777777" w:rsidR="0049129D" w:rsidRDefault="0049129D" w:rsidP="009E1F74">
      <w:pPr>
        <w:pStyle w:val="CommentText"/>
      </w:pPr>
      <w:r>
        <w:rPr>
          <w:rStyle w:val="CommentReference"/>
        </w:rPr>
        <w:annotationRef/>
      </w:r>
      <w:r>
        <w:t>COMMENT</w:t>
      </w:r>
    </w:p>
    <w:p w14:paraId="6250B66D" w14:textId="77777777" w:rsidR="0049129D" w:rsidRDefault="0049129D" w:rsidP="009E1F74">
      <w:pPr>
        <w:pStyle w:val="CommentText"/>
      </w:pPr>
      <w:r>
        <w:t xml:space="preserve">YSPC: </w:t>
      </w:r>
      <w:r>
        <w:rPr>
          <w:color w:val="FF0000"/>
          <w:sz w:val="15"/>
        </w:rPr>
        <w:t>Aerial vs overhead - see the glossary. Work for consistency and/or understanding. Add language to include crop protection, crop nutrition.</w:t>
      </w:r>
    </w:p>
  </w:comment>
  <w:comment w:id="193" w:author="Lacy Litten" w:date="2020-05-07T10:08:00Z" w:initials="LL">
    <w:p w14:paraId="4D7350A8" w14:textId="77777777" w:rsidR="0049129D" w:rsidRDefault="0049129D" w:rsidP="00E604DB">
      <w:pPr>
        <w:pStyle w:val="CommentText"/>
      </w:pPr>
      <w:r>
        <w:rPr>
          <w:rStyle w:val="CommentReference"/>
        </w:rPr>
        <w:annotationRef/>
      </w:r>
      <w:r>
        <w:t>#18</w:t>
      </w:r>
    </w:p>
    <w:p w14:paraId="5BEA2DCC" w14:textId="77777777" w:rsidR="0049129D" w:rsidRDefault="0049129D" w:rsidP="00E604DB">
      <w:pPr>
        <w:pStyle w:val="CommentText"/>
      </w:pPr>
      <w:r>
        <w:t>Recommendation: Revise to “Treated Aerial Applications”.</w:t>
      </w:r>
      <w:r w:rsidRPr="00420697">
        <w:t xml:space="preserve"> </w:t>
      </w:r>
    </w:p>
    <w:p w14:paraId="41EBD31C" w14:textId="77777777" w:rsidR="0049129D" w:rsidRDefault="0049129D" w:rsidP="00E604DB">
      <w:pPr>
        <w:pStyle w:val="CommentText"/>
      </w:pPr>
      <w:r>
        <w:t>Rationale – “Chemical” implies pesticide spray.</w:t>
      </w:r>
    </w:p>
  </w:comment>
  <w:comment w:id="213" w:author="Susan" w:date="2020-05-08T12:51:00Z" w:initials="S">
    <w:p w14:paraId="0F0EB783" w14:textId="77777777" w:rsidR="0049129D" w:rsidRDefault="0049129D">
      <w:pPr>
        <w:pStyle w:val="CommentText"/>
      </w:pPr>
      <w:r>
        <w:rPr>
          <w:rStyle w:val="CommentReference"/>
        </w:rPr>
        <w:annotationRef/>
      </w:r>
      <w:r>
        <w:t>#19A</w:t>
      </w:r>
    </w:p>
    <w:p w14:paraId="42A2C401" w14:textId="77777777" w:rsidR="0049129D" w:rsidRPr="00726581" w:rsidRDefault="0049129D">
      <w:pPr>
        <w:pStyle w:val="CommentText"/>
        <w:rPr>
          <w:sz w:val="15"/>
        </w:rPr>
      </w:pPr>
      <w:r>
        <w:t xml:space="preserve">YSPC: </w:t>
      </w:r>
      <w:r w:rsidRPr="00726581">
        <w:rPr>
          <w:sz w:val="15"/>
        </w:rPr>
        <w:t xml:space="preserve">Removed total suspended solids </w:t>
      </w:r>
    </w:p>
    <w:p w14:paraId="794622AA" w14:textId="77777777" w:rsidR="0049129D" w:rsidRDefault="0049129D">
      <w:pPr>
        <w:pStyle w:val="CommentText"/>
      </w:pPr>
      <w:r w:rsidRPr="00726581">
        <w:rPr>
          <w:sz w:val="15"/>
        </w:rPr>
        <w:t>Rationale: it is not likely to be used.</w:t>
      </w:r>
    </w:p>
  </w:comment>
  <w:comment w:id="220" w:author="Susan" w:date="2020-05-06T16:35:00Z" w:initials="S">
    <w:p w14:paraId="12ACDED4" w14:textId="77777777" w:rsidR="0049129D" w:rsidRDefault="0049129D" w:rsidP="00255C95">
      <w:pPr>
        <w:pStyle w:val="CommentText"/>
      </w:pPr>
      <w:r>
        <w:rPr>
          <w:rStyle w:val="CommentReference"/>
        </w:rPr>
        <w:annotationRef/>
      </w:r>
      <w:r>
        <w:t>#19B</w:t>
      </w:r>
    </w:p>
    <w:p w14:paraId="0CED234A" w14:textId="77777777" w:rsidR="0049129D" w:rsidRDefault="0049129D" w:rsidP="00255C95">
      <w:pPr>
        <w:pStyle w:val="CommentText"/>
      </w:pPr>
      <w:r>
        <w:t>Paul Mondragon: Added “water temperature”</w:t>
      </w:r>
    </w:p>
    <w:p w14:paraId="006F912C" w14:textId="77777777" w:rsidR="0049129D" w:rsidRDefault="0049129D" w:rsidP="00255C95">
      <w:pPr>
        <w:pStyle w:val="CommentText"/>
      </w:pPr>
      <w:r>
        <w:t>Rationale: Please consider ensuring these terms are available as encouragement for growers/companies to consider and deploy all types of Antimicrobial Water Treatment: e.g.: Wavelength, Wattage, Fluence, Turbidity, GPM, Water Temperature, Lamp Style (standard output, high output, amalgam)</w:t>
      </w:r>
    </w:p>
  </w:comment>
  <w:comment w:id="225" w:author="Susan" w:date="2020-05-07T11:24:00Z" w:initials="S">
    <w:p w14:paraId="5320FCCE" w14:textId="77777777" w:rsidR="0049129D" w:rsidRDefault="0049129D" w:rsidP="00255C95">
      <w:pPr>
        <w:pStyle w:val="CommentText"/>
      </w:pPr>
      <w:r>
        <w:rPr>
          <w:rStyle w:val="CommentReference"/>
        </w:rPr>
        <w:annotationRef/>
      </w:r>
      <w:r>
        <w:t>#19C</w:t>
      </w:r>
    </w:p>
    <w:p w14:paraId="338F510A" w14:textId="77777777" w:rsidR="0049129D" w:rsidRPr="00726581" w:rsidRDefault="0049129D" w:rsidP="00255C95">
      <w:pPr>
        <w:pStyle w:val="CommentText"/>
        <w:rPr>
          <w:sz w:val="16"/>
        </w:rPr>
      </w:pPr>
      <w:r>
        <w:t>AZ-LGMA: Added “</w:t>
      </w:r>
      <w:r w:rsidRPr="00726581">
        <w:rPr>
          <w:sz w:val="16"/>
        </w:rPr>
        <w:t xml:space="preserve">Reference Appendix A for additional guidance” </w:t>
      </w:r>
    </w:p>
    <w:p w14:paraId="1C24C8A6" w14:textId="77777777" w:rsidR="0049129D" w:rsidRPr="00726581" w:rsidRDefault="0049129D" w:rsidP="00255C95">
      <w:pPr>
        <w:pStyle w:val="CommentText"/>
      </w:pPr>
      <w:r w:rsidRPr="00726581">
        <w:rPr>
          <w:sz w:val="16"/>
        </w:rPr>
        <w:t>Rationale - Reference Appendix A Flow rates.</w:t>
      </w:r>
    </w:p>
  </w:comment>
  <w:comment w:id="230" w:author="Sonia Salas" w:date="2020-05-13T17:52:00Z" w:initials="SS">
    <w:p w14:paraId="4A323DE1" w14:textId="77777777" w:rsidR="0049129D" w:rsidRDefault="0049129D" w:rsidP="00B16D19">
      <w:pPr>
        <w:pStyle w:val="CommentText"/>
      </w:pPr>
      <w:r>
        <w:rPr>
          <w:rStyle w:val="CommentReference"/>
        </w:rPr>
        <w:annotationRef/>
      </w:r>
      <w:r>
        <w:t>#17 B First bullet point</w:t>
      </w:r>
    </w:p>
    <w:p w14:paraId="047CB5B6" w14:textId="77777777" w:rsidR="0049129D" w:rsidRDefault="0049129D" w:rsidP="00B16D19">
      <w:pPr>
        <w:pStyle w:val="CommentText"/>
      </w:pPr>
      <w:r>
        <w:t>CA-LGMA: New bullet – Developing a SOP</w:t>
      </w:r>
    </w:p>
    <w:p w14:paraId="3F53B9D8" w14:textId="77777777" w:rsidR="0049129D" w:rsidRDefault="0049129D" w:rsidP="00B16D19">
      <w:pPr>
        <w:pStyle w:val="CommentText"/>
      </w:pPr>
      <w:r>
        <w:t xml:space="preserve">Rationale – </w:t>
      </w:r>
      <w:r>
        <w:rPr>
          <w:w w:val="105"/>
          <w:sz w:val="16"/>
        </w:rPr>
        <w:t>CALGMA to explain</w:t>
      </w:r>
    </w:p>
  </w:comment>
  <w:comment w:id="233" w:author="Susan" w:date="2020-05-08T12:45:00Z" w:initials="S">
    <w:p w14:paraId="0A0D6C30" w14:textId="77777777" w:rsidR="0049129D" w:rsidRPr="00726581" w:rsidRDefault="0049129D">
      <w:pPr>
        <w:pStyle w:val="CommentText"/>
        <w:rPr>
          <w:b/>
          <w:bCs/>
        </w:rPr>
      </w:pPr>
      <w:r w:rsidRPr="00726581">
        <w:rPr>
          <w:rStyle w:val="CommentReference"/>
          <w:b/>
          <w:bCs/>
          <w:highlight w:val="cyan"/>
        </w:rPr>
        <w:annotationRef/>
      </w:r>
      <w:r w:rsidRPr="00CE70ED">
        <w:rPr>
          <w:b/>
          <w:bCs/>
        </w:rPr>
        <w:t xml:space="preserve">#20 </w:t>
      </w:r>
    </w:p>
    <w:p w14:paraId="3FFC2350" w14:textId="77777777" w:rsidR="0049129D" w:rsidRPr="00532BF2" w:rsidRDefault="0049129D">
      <w:pPr>
        <w:pStyle w:val="CommentText"/>
        <w:rPr>
          <w:sz w:val="15"/>
        </w:rPr>
      </w:pPr>
      <w:r>
        <w:t xml:space="preserve">YSPC: </w:t>
      </w:r>
      <w:r w:rsidRPr="00532BF2">
        <w:rPr>
          <w:sz w:val="15"/>
        </w:rPr>
        <w:t xml:space="preserve">Deleted the word components and added new language. </w:t>
      </w:r>
    </w:p>
    <w:p w14:paraId="46E37E8B" w14:textId="77777777" w:rsidR="0049129D" w:rsidRDefault="0049129D">
      <w:pPr>
        <w:pStyle w:val="CommentText"/>
      </w:pPr>
      <w:r w:rsidRPr="00532BF2">
        <w:rPr>
          <w:sz w:val="15"/>
        </w:rPr>
        <w:t xml:space="preserve">Rationale </w:t>
      </w:r>
      <w:r>
        <w:rPr>
          <w:sz w:val="15"/>
        </w:rPr>
        <w:t>–</w:t>
      </w:r>
      <w:r w:rsidRPr="00532BF2">
        <w:rPr>
          <w:sz w:val="15"/>
        </w:rPr>
        <w:t xml:space="preserve"> </w:t>
      </w:r>
      <w:r>
        <w:rPr>
          <w:sz w:val="15"/>
        </w:rPr>
        <w:t>YSPC to explain</w:t>
      </w:r>
    </w:p>
  </w:comment>
  <w:comment w:id="247" w:author="Susan" w:date="2020-05-08T12:49:00Z" w:initials="S">
    <w:p w14:paraId="207A631B" w14:textId="77777777" w:rsidR="0049129D" w:rsidRPr="00CE70ED" w:rsidRDefault="0049129D">
      <w:pPr>
        <w:pStyle w:val="CommentText"/>
      </w:pPr>
      <w:r w:rsidRPr="00CE70ED">
        <w:t xml:space="preserve">#21 </w:t>
      </w:r>
    </w:p>
    <w:p w14:paraId="1238B6A9" w14:textId="77777777" w:rsidR="0049129D" w:rsidRPr="00CE70ED" w:rsidRDefault="0049129D">
      <w:pPr>
        <w:pStyle w:val="CommentText"/>
      </w:pPr>
      <w:r w:rsidRPr="00CE70ED">
        <w:rPr>
          <w:rStyle w:val="CommentReference"/>
        </w:rPr>
        <w:annotationRef/>
      </w:r>
      <w:r w:rsidRPr="00CE70ED">
        <w:t xml:space="preserve">YSPC: </w:t>
      </w:r>
      <w:bookmarkStart w:id="249" w:name="_Hlk39834374"/>
      <w:r w:rsidRPr="00CE70ED">
        <w:t>Combine 4</w:t>
      </w:r>
      <w:r w:rsidRPr="00CE70ED">
        <w:rPr>
          <w:vertAlign w:val="superscript"/>
        </w:rPr>
        <w:t>th</w:t>
      </w:r>
      <w:r w:rsidRPr="00CE70ED">
        <w:t xml:space="preserve"> and 5</w:t>
      </w:r>
      <w:r w:rsidRPr="00CE70ED">
        <w:rPr>
          <w:vertAlign w:val="superscript"/>
        </w:rPr>
        <w:t>th</w:t>
      </w:r>
      <w:r w:rsidRPr="00CE70ED">
        <w:t xml:space="preserve"> bullets (deleted). </w:t>
      </w:r>
    </w:p>
    <w:bookmarkEnd w:id="249"/>
    <w:p w14:paraId="24C43F8C" w14:textId="77777777" w:rsidR="0049129D" w:rsidRDefault="0049129D">
      <w:pPr>
        <w:pStyle w:val="CommentText"/>
      </w:pPr>
      <w:r w:rsidRPr="00CE70ED">
        <w:t>Rationale –</w:t>
      </w:r>
      <w:r>
        <w:t xml:space="preserve"> YSPC to explain</w:t>
      </w:r>
    </w:p>
  </w:comment>
  <w:comment w:id="258" w:author="Susan" w:date="2020-05-05T15:31:00Z" w:initials="S">
    <w:p w14:paraId="17C6A2A5" w14:textId="77777777" w:rsidR="0049129D" w:rsidRDefault="0049129D">
      <w:pPr>
        <w:pStyle w:val="CommentText"/>
      </w:pPr>
      <w:r>
        <w:rPr>
          <w:rStyle w:val="CommentReference"/>
        </w:rPr>
        <w:annotationRef/>
      </w:r>
      <w:r>
        <w:t>#22</w:t>
      </w:r>
    </w:p>
    <w:p w14:paraId="3A5A640A" w14:textId="77777777" w:rsidR="0049129D" w:rsidRDefault="0049129D">
      <w:pPr>
        <w:pStyle w:val="CommentText"/>
      </w:pPr>
      <w:r>
        <w:t>CA-LGMA: New bullet</w:t>
      </w:r>
    </w:p>
    <w:p w14:paraId="38BCB424" w14:textId="77777777" w:rsidR="0049129D" w:rsidRDefault="0049129D">
      <w:pPr>
        <w:pStyle w:val="CommentText"/>
        <w:rPr>
          <w:w w:val="105"/>
          <w:sz w:val="16"/>
        </w:rPr>
      </w:pPr>
      <w:r>
        <w:t xml:space="preserve">Rationale - </w:t>
      </w:r>
      <w:r>
        <w:rPr>
          <w:w w:val="105"/>
          <w:sz w:val="16"/>
        </w:rPr>
        <w:t>Clarify</w:t>
      </w:r>
      <w:r>
        <w:rPr>
          <w:spacing w:val="-12"/>
          <w:w w:val="105"/>
          <w:sz w:val="16"/>
        </w:rPr>
        <w:t xml:space="preserve"> </w:t>
      </w:r>
      <w:r>
        <w:rPr>
          <w:w w:val="105"/>
          <w:sz w:val="16"/>
        </w:rPr>
        <w:t>need</w:t>
      </w:r>
      <w:r>
        <w:rPr>
          <w:spacing w:val="-13"/>
          <w:w w:val="105"/>
          <w:sz w:val="16"/>
        </w:rPr>
        <w:t xml:space="preserve"> </w:t>
      </w:r>
      <w:r>
        <w:rPr>
          <w:w w:val="105"/>
          <w:sz w:val="16"/>
        </w:rPr>
        <w:t>for</w:t>
      </w:r>
      <w:r>
        <w:rPr>
          <w:spacing w:val="-11"/>
          <w:w w:val="105"/>
          <w:sz w:val="16"/>
        </w:rPr>
        <w:t xml:space="preserve"> </w:t>
      </w:r>
      <w:r>
        <w:rPr>
          <w:w w:val="105"/>
          <w:sz w:val="16"/>
        </w:rPr>
        <w:t>water</w:t>
      </w:r>
      <w:r>
        <w:rPr>
          <w:spacing w:val="-11"/>
          <w:w w:val="105"/>
          <w:sz w:val="16"/>
        </w:rPr>
        <w:t xml:space="preserve"> </w:t>
      </w:r>
      <w:r>
        <w:rPr>
          <w:w w:val="105"/>
          <w:sz w:val="16"/>
        </w:rPr>
        <w:t>treatment</w:t>
      </w:r>
      <w:r>
        <w:rPr>
          <w:spacing w:val="-12"/>
          <w:w w:val="105"/>
          <w:sz w:val="16"/>
        </w:rPr>
        <w:t xml:space="preserve"> </w:t>
      </w:r>
      <w:r>
        <w:rPr>
          <w:w w:val="105"/>
          <w:sz w:val="16"/>
        </w:rPr>
        <w:t>records for</w:t>
      </w:r>
      <w:r>
        <w:rPr>
          <w:spacing w:val="-11"/>
          <w:w w:val="105"/>
          <w:sz w:val="16"/>
        </w:rPr>
        <w:t xml:space="preserve"> </w:t>
      </w:r>
      <w:r>
        <w:rPr>
          <w:w w:val="105"/>
          <w:sz w:val="16"/>
        </w:rPr>
        <w:t>overhead</w:t>
      </w:r>
      <w:r>
        <w:rPr>
          <w:spacing w:val="-12"/>
          <w:w w:val="105"/>
          <w:sz w:val="16"/>
        </w:rPr>
        <w:t xml:space="preserve"> </w:t>
      </w:r>
      <w:r>
        <w:rPr>
          <w:w w:val="105"/>
          <w:sz w:val="16"/>
        </w:rPr>
        <w:t>applications</w:t>
      </w:r>
      <w:r>
        <w:rPr>
          <w:spacing w:val="-10"/>
          <w:w w:val="105"/>
          <w:sz w:val="16"/>
        </w:rPr>
        <w:t xml:space="preserve"> </w:t>
      </w:r>
      <w:r>
        <w:rPr>
          <w:w w:val="105"/>
          <w:sz w:val="16"/>
        </w:rPr>
        <w:t>within</w:t>
      </w:r>
      <w:r>
        <w:rPr>
          <w:spacing w:val="-12"/>
          <w:w w:val="105"/>
          <w:sz w:val="16"/>
        </w:rPr>
        <w:t xml:space="preserve"> </w:t>
      </w:r>
      <w:r>
        <w:rPr>
          <w:w w:val="105"/>
          <w:sz w:val="16"/>
        </w:rPr>
        <w:t>21</w:t>
      </w:r>
      <w:r>
        <w:rPr>
          <w:spacing w:val="-10"/>
          <w:w w:val="105"/>
          <w:sz w:val="16"/>
        </w:rPr>
        <w:t xml:space="preserve"> </w:t>
      </w:r>
      <w:r>
        <w:rPr>
          <w:w w:val="105"/>
          <w:sz w:val="16"/>
        </w:rPr>
        <w:t>days of</w:t>
      </w:r>
      <w:r>
        <w:rPr>
          <w:spacing w:val="-1"/>
          <w:w w:val="105"/>
          <w:sz w:val="16"/>
        </w:rPr>
        <w:t xml:space="preserve"> </w:t>
      </w:r>
      <w:r>
        <w:rPr>
          <w:w w:val="105"/>
          <w:sz w:val="16"/>
        </w:rPr>
        <w:t>harvest.</w:t>
      </w:r>
    </w:p>
    <w:p w14:paraId="3A57A11F" w14:textId="77777777" w:rsidR="0049129D" w:rsidRDefault="0049129D">
      <w:pPr>
        <w:pStyle w:val="CommentText"/>
      </w:pPr>
    </w:p>
  </w:comment>
  <w:comment w:id="265" w:author="Susan" w:date="2020-05-08T12:54:00Z" w:initials="S">
    <w:p w14:paraId="4ECCE625" w14:textId="77777777" w:rsidR="0049129D" w:rsidRDefault="0049129D">
      <w:pPr>
        <w:pStyle w:val="CommentText"/>
      </w:pPr>
      <w:r>
        <w:rPr>
          <w:rStyle w:val="CommentReference"/>
        </w:rPr>
        <w:annotationRef/>
      </w:r>
      <w:r>
        <w:t>COMMENT</w:t>
      </w:r>
    </w:p>
    <w:p w14:paraId="25A60903" w14:textId="77777777" w:rsidR="0049129D" w:rsidRDefault="0049129D">
      <w:pPr>
        <w:pStyle w:val="CommentText"/>
      </w:pPr>
      <w:r>
        <w:t xml:space="preserve">YSPC: </w:t>
      </w:r>
      <w:r w:rsidRPr="00726581">
        <w:rPr>
          <w:sz w:val="15"/>
        </w:rPr>
        <w:t>Not related to source water but related to different sanitizers that can be used.</w:t>
      </w:r>
    </w:p>
  </w:comment>
  <w:comment w:id="294" w:author="Susan" w:date="2020-05-12T10:31:00Z" w:initials="S">
    <w:p w14:paraId="6DB47D52" w14:textId="77777777" w:rsidR="0049129D" w:rsidRDefault="0049129D">
      <w:pPr>
        <w:pStyle w:val="CommentText"/>
      </w:pPr>
      <w:r>
        <w:rPr>
          <w:rStyle w:val="CommentReference"/>
        </w:rPr>
        <w:annotationRef/>
      </w:r>
      <w:r>
        <w:t>#23</w:t>
      </w:r>
    </w:p>
    <w:p w14:paraId="4038ACB3" w14:textId="77777777" w:rsidR="0049129D" w:rsidRDefault="0049129D">
      <w:pPr>
        <w:pStyle w:val="CommentText"/>
      </w:pPr>
      <w:r>
        <w:t>CA-LGMA: New language</w:t>
      </w:r>
    </w:p>
    <w:p w14:paraId="594616E2" w14:textId="77777777" w:rsidR="0049129D" w:rsidRDefault="0049129D">
      <w:pPr>
        <w:pStyle w:val="CommentText"/>
      </w:pPr>
      <w:r>
        <w:t xml:space="preserve">Rationale - </w:t>
      </w:r>
      <w:r>
        <w:rPr>
          <w:w w:val="105"/>
          <w:sz w:val="16"/>
        </w:rPr>
        <w:t>The intent is to show treatment is effective over multiple treatment events and all three (3) samples are not from the same treatment batch.</w:t>
      </w:r>
    </w:p>
    <w:p w14:paraId="70E8BD5B" w14:textId="77777777" w:rsidR="0049129D" w:rsidRDefault="0049129D">
      <w:pPr>
        <w:pStyle w:val="CommentText"/>
      </w:pPr>
      <w:r>
        <w:rPr>
          <w:w w:val="105"/>
          <w:sz w:val="16"/>
        </w:rPr>
        <w:t>And acceptance criteria set for overhead application water</w:t>
      </w:r>
    </w:p>
  </w:comment>
  <w:comment w:id="304" w:author="Susan" w:date="2020-05-12T10:29:00Z" w:initials="S">
    <w:p w14:paraId="2BB5436C" w14:textId="77777777" w:rsidR="0049129D" w:rsidRDefault="0049129D">
      <w:pPr>
        <w:pStyle w:val="CommentText"/>
        <w:rPr>
          <w:color w:val="FF0000"/>
          <w:sz w:val="16"/>
        </w:rPr>
      </w:pPr>
      <w:r>
        <w:rPr>
          <w:rStyle w:val="CommentReference"/>
        </w:rPr>
        <w:annotationRef/>
      </w:r>
      <w:r w:rsidRPr="009E1F74">
        <w:rPr>
          <w:sz w:val="16"/>
        </w:rPr>
        <w:t>#2</w:t>
      </w:r>
      <w:r>
        <w:rPr>
          <w:sz w:val="16"/>
        </w:rPr>
        <w:t>4</w:t>
      </w:r>
    </w:p>
    <w:p w14:paraId="63E84758" w14:textId="77777777" w:rsidR="0049129D" w:rsidRDefault="0049129D">
      <w:pPr>
        <w:pStyle w:val="CommentText"/>
        <w:rPr>
          <w:sz w:val="16"/>
        </w:rPr>
      </w:pPr>
      <w:r w:rsidRPr="009E1F74">
        <w:rPr>
          <w:sz w:val="16"/>
        </w:rPr>
        <w:t>YSPC: added “quality”</w:t>
      </w:r>
    </w:p>
    <w:p w14:paraId="6105F540" w14:textId="77777777" w:rsidR="0049129D" w:rsidRDefault="0049129D">
      <w:pPr>
        <w:pStyle w:val="CommentText"/>
      </w:pPr>
      <w:r>
        <w:rPr>
          <w:sz w:val="16"/>
        </w:rPr>
        <w:t xml:space="preserve">COMMENT: </w:t>
      </w:r>
      <w:r w:rsidRPr="009E1F74">
        <w:rPr>
          <w:sz w:val="15"/>
        </w:rPr>
        <w:t>Distinct water source? We don't think every ranch water source should need a baseline. Historical information exists that can be used to characterize water sources. If water quality is not significantly different and the source is meeting</w:t>
      </w:r>
    </w:p>
  </w:comment>
  <w:comment w:id="303" w:author="Susan" w:date="2020-05-07T11:26:00Z" w:initials="S">
    <w:p w14:paraId="3C9E82E0" w14:textId="77777777" w:rsidR="0049129D" w:rsidRDefault="0049129D" w:rsidP="002762DD">
      <w:pPr>
        <w:pStyle w:val="CommentText"/>
      </w:pPr>
      <w:r>
        <w:rPr>
          <w:rStyle w:val="CommentReference"/>
        </w:rPr>
        <w:annotationRef/>
      </w:r>
      <w:r>
        <w:t>COMMENT</w:t>
      </w:r>
    </w:p>
    <w:p w14:paraId="280F910F" w14:textId="77777777" w:rsidR="0049129D" w:rsidRDefault="0049129D" w:rsidP="002762DD">
      <w:pPr>
        <w:pStyle w:val="CommentText"/>
        <w:rPr>
          <w:color w:val="FF0000"/>
          <w:sz w:val="16"/>
        </w:rPr>
      </w:pPr>
      <w:r w:rsidRPr="009E1F74">
        <w:t xml:space="preserve">AZ-LGMA: </w:t>
      </w:r>
      <w:r w:rsidRPr="009E1F74">
        <w:rPr>
          <w:color w:val="FF0000"/>
          <w:sz w:val="16"/>
        </w:rPr>
        <w:t>Water source like a canal. Not ranch but system. Can be confusing ‐ how many water sources are you going to identify. Risks?</w:t>
      </w:r>
      <w:r>
        <w:rPr>
          <w:color w:val="FF0000"/>
          <w:sz w:val="16"/>
        </w:rPr>
        <w:t xml:space="preserve"> </w:t>
      </w:r>
    </w:p>
    <w:p w14:paraId="783CC370" w14:textId="77777777" w:rsidR="0049129D" w:rsidRDefault="0049129D" w:rsidP="002762DD">
      <w:pPr>
        <w:pStyle w:val="CommentText"/>
      </w:pPr>
    </w:p>
  </w:comment>
  <w:comment w:id="313" w:author="Susan" w:date="2020-05-05T16:21:00Z" w:initials="S">
    <w:p w14:paraId="4E229B78" w14:textId="77777777" w:rsidR="0049129D" w:rsidRDefault="0049129D">
      <w:pPr>
        <w:pStyle w:val="CommentText"/>
      </w:pPr>
      <w:r>
        <w:rPr>
          <w:rStyle w:val="CommentReference"/>
        </w:rPr>
        <w:annotationRef/>
      </w:r>
      <w:r>
        <w:t>#25</w:t>
      </w:r>
    </w:p>
    <w:p w14:paraId="20B32722" w14:textId="77777777" w:rsidR="0049129D" w:rsidRDefault="0049129D">
      <w:pPr>
        <w:pStyle w:val="CommentText"/>
      </w:pPr>
      <w:r>
        <w:t>CA-LGMA: New language</w:t>
      </w:r>
    </w:p>
    <w:p w14:paraId="13F10358" w14:textId="77777777" w:rsidR="0049129D" w:rsidRDefault="0049129D">
      <w:pPr>
        <w:pStyle w:val="CommentText"/>
      </w:pPr>
      <w:r>
        <w:t xml:space="preserve">Rational - </w:t>
      </w:r>
      <w:r>
        <w:rPr>
          <w:w w:val="105"/>
          <w:sz w:val="16"/>
        </w:rPr>
        <w:t>Set requirements for routine sampling &amp; testing water used in chemical applications</w:t>
      </w:r>
    </w:p>
  </w:comment>
  <w:comment w:id="323" w:author="Susan" w:date="2020-05-08T12:57:00Z" w:initials="S">
    <w:p w14:paraId="2019FF18" w14:textId="77777777" w:rsidR="0049129D" w:rsidRDefault="0049129D">
      <w:pPr>
        <w:pStyle w:val="CommentText"/>
      </w:pPr>
      <w:r>
        <w:rPr>
          <w:rStyle w:val="CommentReference"/>
        </w:rPr>
        <w:annotationRef/>
      </w:r>
      <w:r>
        <w:t>#26</w:t>
      </w:r>
    </w:p>
    <w:p w14:paraId="205BF112" w14:textId="77777777" w:rsidR="0049129D" w:rsidRDefault="0049129D">
      <w:pPr>
        <w:pStyle w:val="CommentText"/>
      </w:pPr>
      <w:r>
        <w:t>YSPC: Added “</w:t>
      </w:r>
      <w:r>
        <w:rPr>
          <w:spacing w:val="-8"/>
          <w:w w:val="105"/>
        </w:rPr>
        <w:t>from a representative agricultural water system</w:t>
      </w:r>
      <w:r>
        <w:rPr>
          <w:rStyle w:val="CommentReference"/>
        </w:rPr>
        <w:annotationRef/>
      </w:r>
      <w:r>
        <w:rPr>
          <w:spacing w:val="-8"/>
          <w:w w:val="105"/>
        </w:rPr>
        <w:t>”</w:t>
      </w:r>
    </w:p>
    <w:p w14:paraId="023BFF9B" w14:textId="77777777" w:rsidR="0049129D" w:rsidRDefault="0049129D">
      <w:pPr>
        <w:pStyle w:val="CommentText"/>
      </w:pPr>
      <w:r>
        <w:t xml:space="preserve">Rationale - </w:t>
      </w:r>
      <w:r w:rsidRPr="009E1F74">
        <w:rPr>
          <w:sz w:val="15"/>
        </w:rPr>
        <w:t>Clarity on where the sample is taken.</w:t>
      </w:r>
    </w:p>
  </w:comment>
  <w:comment w:id="333" w:author="Susan" w:date="2020-05-05T16:35:00Z" w:initials="S">
    <w:p w14:paraId="52C99C66" w14:textId="77777777" w:rsidR="0049129D" w:rsidRDefault="0049129D" w:rsidP="00AD4ABB">
      <w:pPr>
        <w:pStyle w:val="CommentText"/>
      </w:pPr>
      <w:r>
        <w:rPr>
          <w:rStyle w:val="CommentReference"/>
        </w:rPr>
        <w:annotationRef/>
      </w:r>
      <w:r>
        <w:t>#27</w:t>
      </w:r>
    </w:p>
    <w:p w14:paraId="1B81CCA7" w14:textId="77777777" w:rsidR="0049129D" w:rsidRDefault="0049129D" w:rsidP="00AD4ABB">
      <w:pPr>
        <w:pStyle w:val="CommentText"/>
        <w:rPr>
          <w:w w:val="105"/>
          <w:sz w:val="16"/>
        </w:rPr>
      </w:pPr>
      <w:r>
        <w:t xml:space="preserve">CA-LGMA: </w:t>
      </w:r>
      <w:r>
        <w:rPr>
          <w:w w:val="105"/>
          <w:sz w:val="16"/>
        </w:rPr>
        <w:t xml:space="preserve">New language </w:t>
      </w:r>
    </w:p>
    <w:p w14:paraId="5D94D3BF" w14:textId="77777777" w:rsidR="0049129D" w:rsidRDefault="0049129D" w:rsidP="00AD4ABB">
      <w:pPr>
        <w:pStyle w:val="CommentText"/>
      </w:pPr>
      <w:r>
        <w:rPr>
          <w:w w:val="105"/>
          <w:sz w:val="16"/>
        </w:rPr>
        <w:t>Rationale - corrective actions when chemical application water does not meet requirements.</w:t>
      </w:r>
    </w:p>
  </w:comment>
  <w:comment w:id="335" w:author="Susan" w:date="2020-05-07T11:27:00Z" w:initials="S">
    <w:p w14:paraId="318C1F41" w14:textId="77777777" w:rsidR="0049129D" w:rsidRDefault="0049129D">
      <w:pPr>
        <w:pStyle w:val="CommentText"/>
      </w:pPr>
      <w:r>
        <w:rPr>
          <w:rStyle w:val="CommentReference"/>
        </w:rPr>
        <w:annotationRef/>
      </w:r>
      <w:r>
        <w:t>COMMENT</w:t>
      </w:r>
    </w:p>
    <w:p w14:paraId="6797C46C" w14:textId="77777777" w:rsidR="0049129D" w:rsidRDefault="0049129D">
      <w:pPr>
        <w:pStyle w:val="CommentText"/>
      </w:pPr>
      <w:r>
        <w:t xml:space="preserve">AZ-LGMA: </w:t>
      </w:r>
      <w:r>
        <w:rPr>
          <w:sz w:val="16"/>
        </w:rPr>
        <w:t>Guidance language needs to be developed to assist applicators with meeting this requirement.</w:t>
      </w:r>
    </w:p>
  </w:comment>
  <w:comment w:id="339" w:author="Susan" w:date="2020-05-08T12:59:00Z" w:initials="S">
    <w:p w14:paraId="44574BD6" w14:textId="77777777" w:rsidR="0049129D" w:rsidRDefault="0049129D" w:rsidP="00AB7150">
      <w:pPr>
        <w:pStyle w:val="TableParagraph"/>
        <w:spacing w:before="3" w:line="261" w:lineRule="auto"/>
        <w:ind w:left="27" w:right="11"/>
      </w:pPr>
      <w:r>
        <w:rPr>
          <w:rStyle w:val="CommentReference"/>
        </w:rPr>
        <w:annotationRef/>
      </w:r>
      <w:r>
        <w:t>#28</w:t>
      </w:r>
    </w:p>
    <w:p w14:paraId="64051A18" w14:textId="77777777" w:rsidR="0049129D" w:rsidRDefault="0049129D" w:rsidP="00AB7150">
      <w:pPr>
        <w:pStyle w:val="TableParagraph"/>
        <w:spacing w:before="3" w:line="261" w:lineRule="auto"/>
        <w:ind w:left="27" w:right="11"/>
        <w:rPr>
          <w:color w:val="FF0000"/>
          <w:sz w:val="15"/>
        </w:rPr>
      </w:pPr>
      <w:r>
        <w:t>YSPC: Add “</w:t>
      </w:r>
      <w:r>
        <w:rPr>
          <w:color w:val="FF0000"/>
          <w:sz w:val="15"/>
        </w:rPr>
        <w:t xml:space="preserve">Notify grower/producer” at this stage </w:t>
      </w:r>
    </w:p>
    <w:p w14:paraId="32C70441" w14:textId="77777777" w:rsidR="0049129D" w:rsidRDefault="0049129D" w:rsidP="00AB7150">
      <w:pPr>
        <w:pStyle w:val="TableParagraph"/>
        <w:spacing w:before="3" w:line="261" w:lineRule="auto"/>
        <w:ind w:left="27" w:right="11"/>
        <w:rPr>
          <w:sz w:val="15"/>
        </w:rPr>
      </w:pPr>
      <w:r>
        <w:t xml:space="preserve">Rationale - </w:t>
      </w:r>
      <w:r>
        <w:rPr>
          <w:color w:val="FF0000"/>
          <w:sz w:val="15"/>
        </w:rPr>
        <w:t>because the applicator is working for them during this period of crop.</w:t>
      </w:r>
      <w:r>
        <w:rPr>
          <w:sz w:val="15"/>
        </w:rPr>
        <w:t xml:space="preserve"> </w:t>
      </w:r>
    </w:p>
    <w:p w14:paraId="17FAFCEB" w14:textId="77777777" w:rsidR="0049129D" w:rsidRDefault="0049129D" w:rsidP="00AB7150">
      <w:pPr>
        <w:pStyle w:val="TableParagraph"/>
        <w:spacing w:before="3" w:line="261" w:lineRule="auto"/>
        <w:ind w:left="27" w:right="11"/>
      </w:pPr>
      <w:r>
        <w:t>COMMENT -</w:t>
      </w:r>
      <w:r>
        <w:rPr>
          <w:sz w:val="15"/>
        </w:rPr>
        <w:t xml:space="preserve"> Also guidance language needs to be developed to assist applicators with meeting this requirement. </w:t>
      </w:r>
    </w:p>
  </w:comment>
  <w:comment w:id="344" w:author="Susan" w:date="2020-05-05T16:16:00Z" w:initials="S">
    <w:p w14:paraId="12C58BE8" w14:textId="77777777" w:rsidR="0049129D" w:rsidRDefault="0049129D">
      <w:pPr>
        <w:pStyle w:val="CommentText"/>
      </w:pPr>
      <w:r>
        <w:rPr>
          <w:rStyle w:val="CommentReference"/>
        </w:rPr>
        <w:annotationRef/>
      </w:r>
      <w:r>
        <w:t>#29</w:t>
      </w:r>
    </w:p>
    <w:p w14:paraId="3F94F02A" w14:textId="77777777" w:rsidR="0049129D" w:rsidRDefault="0049129D">
      <w:pPr>
        <w:pStyle w:val="CommentText"/>
      </w:pPr>
      <w:r>
        <w:t>CA-LGMA: New language</w:t>
      </w:r>
    </w:p>
    <w:p w14:paraId="4FCE4D87" w14:textId="77777777" w:rsidR="0049129D" w:rsidRDefault="0049129D">
      <w:pPr>
        <w:pStyle w:val="CommentText"/>
        <w:rPr>
          <w:w w:val="105"/>
          <w:sz w:val="16"/>
        </w:rPr>
      </w:pPr>
      <w:r>
        <w:t xml:space="preserve">Rationale - </w:t>
      </w:r>
      <w:r>
        <w:rPr>
          <w:w w:val="105"/>
          <w:sz w:val="16"/>
        </w:rPr>
        <w:t>Set requirements for monitoring of overhead application water</w:t>
      </w:r>
    </w:p>
    <w:p w14:paraId="38811ED1" w14:textId="77777777" w:rsidR="0049129D" w:rsidRDefault="0049129D">
      <w:pPr>
        <w:pStyle w:val="CommentText"/>
      </w:pPr>
      <w:r>
        <w:t xml:space="preserve">AZ-LGMA COMMENT: </w:t>
      </w:r>
      <w:r>
        <w:rPr>
          <w:sz w:val="16"/>
        </w:rPr>
        <w:t>Guidance language needs to be developed to assist applicators with meeting this requirement.</w:t>
      </w:r>
    </w:p>
  </w:comment>
  <w:comment w:id="355" w:author="Susan" w:date="2020-05-05T16:48:00Z" w:initials="S">
    <w:p w14:paraId="4C880B8C" w14:textId="77777777" w:rsidR="0049129D" w:rsidRPr="005B397F" w:rsidRDefault="0049129D" w:rsidP="003A29DB">
      <w:pPr>
        <w:pStyle w:val="CommentText"/>
        <w:rPr>
          <w:w w:val="105"/>
          <w:sz w:val="16"/>
        </w:rPr>
      </w:pPr>
      <w:r>
        <w:rPr>
          <w:rStyle w:val="CommentReference"/>
        </w:rPr>
        <w:annotationRef/>
      </w:r>
      <w:r w:rsidRPr="005B397F">
        <w:rPr>
          <w:sz w:val="15"/>
        </w:rPr>
        <w:t>COMMENT</w:t>
      </w:r>
    </w:p>
    <w:p w14:paraId="1A2FC89D" w14:textId="77777777" w:rsidR="0049129D" w:rsidRPr="005B397F" w:rsidRDefault="0049129D">
      <w:pPr>
        <w:pStyle w:val="CommentText"/>
      </w:pPr>
      <w:r w:rsidRPr="005B397F">
        <w:rPr>
          <w:sz w:val="15"/>
        </w:rPr>
        <w:t>YSPC: Guidance language needs to be developed to assist applicators with meeting this requirement. Add language to Appendix A if appropriate.</w:t>
      </w:r>
    </w:p>
  </w:comment>
  <w:comment w:id="372" w:author="Susan" w:date="2020-05-05T10:54:00Z" w:initials="S">
    <w:p w14:paraId="362FDED7" w14:textId="77777777" w:rsidR="0049129D" w:rsidRDefault="0049129D">
      <w:pPr>
        <w:pStyle w:val="CommentText"/>
      </w:pPr>
      <w:r>
        <w:rPr>
          <w:rStyle w:val="CommentReference"/>
        </w:rPr>
        <w:annotationRef/>
      </w:r>
      <w:r>
        <w:t>#30</w:t>
      </w:r>
    </w:p>
    <w:p w14:paraId="6584B399" w14:textId="77777777" w:rsidR="0049129D" w:rsidRDefault="0049129D">
      <w:pPr>
        <w:pStyle w:val="CommentText"/>
      </w:pPr>
      <w:r>
        <w:t>CA-LGMA: New language</w:t>
      </w:r>
    </w:p>
    <w:p w14:paraId="2EEAD817" w14:textId="77777777" w:rsidR="0049129D" w:rsidRDefault="0049129D">
      <w:pPr>
        <w:pStyle w:val="CommentText"/>
      </w:pPr>
      <w:r>
        <w:t xml:space="preserve">Rationale - </w:t>
      </w:r>
      <w:r>
        <w:rPr>
          <w:w w:val="105"/>
          <w:sz w:val="16"/>
        </w:rPr>
        <w:t>Clarify need for records</w:t>
      </w:r>
    </w:p>
  </w:comment>
  <w:comment w:id="383" w:author="Susan" w:date="2020-05-12T10:38:00Z" w:initials="S">
    <w:p w14:paraId="0270A63A" w14:textId="77777777" w:rsidR="0049129D" w:rsidRDefault="0049129D" w:rsidP="00EC3844">
      <w:pPr>
        <w:pStyle w:val="CommentText"/>
      </w:pPr>
      <w:r>
        <w:rPr>
          <w:rStyle w:val="CommentReference"/>
        </w:rPr>
        <w:annotationRef/>
      </w:r>
      <w:r w:rsidRPr="00DD5900">
        <w:rPr>
          <w:highlight w:val="green"/>
        </w:rPr>
        <w:t xml:space="preserve">#31 </w:t>
      </w:r>
      <w:r>
        <w:rPr>
          <w:highlight w:val="green"/>
        </w:rPr>
        <w:t>Explain how it aligns</w:t>
      </w:r>
      <w:r w:rsidRPr="00DD5900">
        <w:rPr>
          <w:highlight w:val="green"/>
        </w:rPr>
        <w:t xml:space="preserve"> with CA-LGMA’s proposal above</w:t>
      </w:r>
    </w:p>
    <w:p w14:paraId="36A5B791" w14:textId="77777777" w:rsidR="0049129D" w:rsidRDefault="0049129D" w:rsidP="00EC3844">
      <w:pPr>
        <w:pStyle w:val="CommentText"/>
      </w:pPr>
      <w:r>
        <w:t>AZ-LGMA: New section on crop nutrition and crop protection</w:t>
      </w:r>
    </w:p>
    <w:p w14:paraId="0E800DDF" w14:textId="77777777" w:rsidR="0049129D" w:rsidRDefault="0049129D" w:rsidP="00EC3844">
      <w:pPr>
        <w:pStyle w:val="CommentText"/>
      </w:pPr>
      <w:r>
        <w:t xml:space="preserve">Rationale - AZLGMA Tech Subcommittee members note that issues with chemical compatibility have arisen. The water treatment approach selected by the LGMA relies heavily on residual and microbial monitoring rather than on probabilities of real risk. Agronomic chemicals. </w:t>
      </w:r>
    </w:p>
  </w:comment>
  <w:comment w:id="519" w:author="Susan" w:date="2020-05-05T08:05:00Z" w:initials="S">
    <w:p w14:paraId="61A0E679" w14:textId="77777777" w:rsidR="0049129D" w:rsidRDefault="0049129D" w:rsidP="00EA2CB3">
      <w:pPr>
        <w:pStyle w:val="TableParagraph"/>
        <w:spacing w:before="8"/>
        <w:ind w:left="36"/>
        <w:rPr>
          <w:w w:val="105"/>
          <w:sz w:val="16"/>
        </w:rPr>
      </w:pPr>
      <w:r>
        <w:rPr>
          <w:w w:val="105"/>
          <w:sz w:val="16"/>
        </w:rPr>
        <w:t>#32</w:t>
      </w:r>
    </w:p>
    <w:p w14:paraId="74B68E37" w14:textId="77777777" w:rsidR="0049129D" w:rsidRDefault="0049129D" w:rsidP="00EA2CB3">
      <w:pPr>
        <w:pStyle w:val="TableParagraph"/>
        <w:spacing w:before="8"/>
        <w:ind w:left="36"/>
        <w:rPr>
          <w:w w:val="105"/>
          <w:sz w:val="16"/>
        </w:rPr>
      </w:pPr>
      <w:r>
        <w:rPr>
          <w:rStyle w:val="CommentReference"/>
        </w:rPr>
        <w:annotationRef/>
      </w:r>
      <w:r>
        <w:rPr>
          <w:w w:val="105"/>
          <w:sz w:val="16"/>
        </w:rPr>
        <w:t>CA-LGMA: New sentence</w:t>
      </w:r>
    </w:p>
    <w:p w14:paraId="1A7AC127" w14:textId="77777777" w:rsidR="0049129D" w:rsidRDefault="0049129D" w:rsidP="00EA2CB3">
      <w:pPr>
        <w:pStyle w:val="TableParagraph"/>
        <w:spacing w:before="8"/>
        <w:ind w:left="36"/>
      </w:pPr>
      <w:r>
        <w:rPr>
          <w:w w:val="105"/>
          <w:sz w:val="16"/>
        </w:rPr>
        <w:t>Rationale - To add clarity and awareness to emphasize caution with Type B water</w:t>
      </w:r>
    </w:p>
  </w:comment>
  <w:comment w:id="526" w:author="Susan" w:date="2020-05-05T09:04:00Z" w:initials="S">
    <w:p w14:paraId="7250C1AB" w14:textId="77777777" w:rsidR="0049129D" w:rsidRDefault="0049129D" w:rsidP="00F90C51">
      <w:pPr>
        <w:pStyle w:val="TableParagraph"/>
        <w:spacing w:before="8" w:line="268" w:lineRule="auto"/>
        <w:ind w:left="36" w:right="-20"/>
      </w:pPr>
      <w:r>
        <w:rPr>
          <w:rStyle w:val="CommentReference"/>
        </w:rPr>
        <w:annotationRef/>
      </w:r>
      <w:r>
        <w:t>#33A</w:t>
      </w:r>
    </w:p>
    <w:p w14:paraId="1F22A86C" w14:textId="77777777" w:rsidR="0049129D" w:rsidRDefault="0049129D" w:rsidP="00F90C51">
      <w:pPr>
        <w:pStyle w:val="TableParagraph"/>
        <w:spacing w:before="8" w:line="268" w:lineRule="auto"/>
        <w:ind w:left="36" w:right="-20"/>
      </w:pPr>
      <w:r>
        <w:t>CA-LGMA: Added language</w:t>
      </w:r>
    </w:p>
    <w:p w14:paraId="0FA3EEE9" w14:textId="77777777" w:rsidR="0049129D" w:rsidRDefault="0049129D" w:rsidP="00F90C51">
      <w:pPr>
        <w:pStyle w:val="TableParagraph"/>
        <w:spacing w:before="8" w:line="268" w:lineRule="auto"/>
        <w:ind w:left="36" w:right="-20"/>
        <w:rPr>
          <w:w w:val="105"/>
          <w:sz w:val="16"/>
        </w:rPr>
      </w:pPr>
      <w:r>
        <w:t xml:space="preserve">Rationale - </w:t>
      </w:r>
      <w:r>
        <w:rPr>
          <w:w w:val="105"/>
          <w:sz w:val="16"/>
        </w:rPr>
        <w:t>To create sampling language based on system approach and allow more flexibility in sampling</w:t>
      </w:r>
    </w:p>
    <w:p w14:paraId="1F11128D" w14:textId="77777777" w:rsidR="0049129D" w:rsidRPr="00DD5900" w:rsidRDefault="0049129D" w:rsidP="008566E9">
      <w:pPr>
        <w:pStyle w:val="CommentText"/>
        <w:rPr>
          <w:sz w:val="16"/>
        </w:rPr>
      </w:pPr>
      <w:r>
        <w:rPr>
          <w:w w:val="105"/>
          <w:sz w:val="16"/>
        </w:rPr>
        <w:t xml:space="preserve">AZ-LGMA: </w:t>
      </w:r>
      <w:r>
        <w:rPr>
          <w:sz w:val="16"/>
        </w:rPr>
        <w:t xml:space="preserve">Includes allowance for sampling to be done at the </w:t>
      </w:r>
      <w:r w:rsidRPr="00DD5900">
        <w:rPr>
          <w:sz w:val="16"/>
        </w:rPr>
        <w:t xml:space="preserve">irrigation event instead of a calendar date </w:t>
      </w:r>
    </w:p>
    <w:p w14:paraId="6D015DA6" w14:textId="77777777" w:rsidR="0049129D" w:rsidRPr="001C4681" w:rsidRDefault="0049129D" w:rsidP="001C4681">
      <w:pPr>
        <w:pStyle w:val="CommentText"/>
        <w:rPr>
          <w:sz w:val="20"/>
          <w:szCs w:val="20"/>
        </w:rPr>
      </w:pPr>
      <w:r w:rsidRPr="00DD5900">
        <w:rPr>
          <w:sz w:val="16"/>
        </w:rPr>
        <w:t xml:space="preserve">YSPC: </w:t>
      </w:r>
      <w:r w:rsidRPr="00DD5900">
        <w:rPr>
          <w:sz w:val="20"/>
          <w:szCs w:val="20"/>
        </w:rPr>
        <w:t>Or at the next irrigation event if no water was applied within 35 days of</w:t>
      </w:r>
      <w:r w:rsidRPr="00DD5900">
        <w:rPr>
          <w:spacing w:val="-4"/>
          <w:sz w:val="20"/>
          <w:szCs w:val="20"/>
        </w:rPr>
        <w:t xml:space="preserve"> </w:t>
      </w:r>
      <w:r w:rsidRPr="00DD5900">
        <w:rPr>
          <w:sz w:val="20"/>
          <w:szCs w:val="20"/>
        </w:rPr>
        <w:t xml:space="preserve">last sample. </w:t>
      </w:r>
    </w:p>
  </w:comment>
  <w:comment w:id="529" w:author="Susan" w:date="2020-05-05T09:20:00Z" w:initials="S">
    <w:p w14:paraId="68728C82" w14:textId="77777777" w:rsidR="0049129D" w:rsidRDefault="0049129D">
      <w:pPr>
        <w:pStyle w:val="CommentText"/>
      </w:pPr>
      <w:r>
        <w:rPr>
          <w:rStyle w:val="CommentReference"/>
        </w:rPr>
        <w:annotationRef/>
      </w:r>
      <w:r>
        <w:t>#33B</w:t>
      </w:r>
    </w:p>
    <w:p w14:paraId="0D8543F3" w14:textId="77777777" w:rsidR="0049129D" w:rsidRDefault="0049129D">
      <w:pPr>
        <w:pStyle w:val="CommentText"/>
      </w:pPr>
      <w:r>
        <w:t>CA-LGMA: Added language to existing Sampling Frequency</w:t>
      </w:r>
    </w:p>
    <w:p w14:paraId="4C8C8A42" w14:textId="77777777" w:rsidR="0049129D" w:rsidRDefault="0049129D">
      <w:pPr>
        <w:pStyle w:val="CommentText"/>
        <w:rPr>
          <w:w w:val="105"/>
          <w:sz w:val="16"/>
        </w:rPr>
      </w:pPr>
      <w:r>
        <w:t xml:space="preserve">Rationale - </w:t>
      </w:r>
      <w:r>
        <w:rPr>
          <w:w w:val="105"/>
          <w:sz w:val="16"/>
        </w:rPr>
        <w:t>To create sampling language based on system approach and allow more flexibility in sampling</w:t>
      </w:r>
    </w:p>
    <w:p w14:paraId="46A0DCAB" w14:textId="77777777" w:rsidR="0049129D" w:rsidRPr="00DD5900" w:rsidRDefault="0049129D" w:rsidP="001C21E9">
      <w:pPr>
        <w:pStyle w:val="CommentText"/>
        <w:rPr>
          <w:sz w:val="16"/>
        </w:rPr>
      </w:pPr>
      <w:r>
        <w:rPr>
          <w:w w:val="105"/>
          <w:sz w:val="16"/>
        </w:rPr>
        <w:t xml:space="preserve">AZ-LGMA: </w:t>
      </w:r>
      <w:r>
        <w:rPr>
          <w:sz w:val="16"/>
        </w:rPr>
        <w:t xml:space="preserve">Includes allowance for sampling to be done at the </w:t>
      </w:r>
      <w:r w:rsidRPr="00DD5900">
        <w:rPr>
          <w:sz w:val="16"/>
        </w:rPr>
        <w:t>irrigation event instead of a calendar date</w:t>
      </w:r>
    </w:p>
    <w:p w14:paraId="243E6C08" w14:textId="77777777" w:rsidR="0049129D" w:rsidRDefault="0049129D" w:rsidP="001C21E9">
      <w:pPr>
        <w:pStyle w:val="CommentText"/>
      </w:pPr>
      <w:r w:rsidRPr="00DD5900">
        <w:rPr>
          <w:sz w:val="16"/>
        </w:rPr>
        <w:t xml:space="preserve">YSPC: </w:t>
      </w:r>
      <w:r w:rsidRPr="00DD5900">
        <w:rPr>
          <w:sz w:val="15"/>
        </w:rPr>
        <w:t>Documenting reasons for not sampling should be enough for auditing.</w:t>
      </w:r>
    </w:p>
  </w:comment>
  <w:comment w:id="533" w:author="Susan" w:date="2020-05-12T12:03:00Z" w:initials="S">
    <w:p w14:paraId="09C33591" w14:textId="77777777" w:rsidR="0049129D" w:rsidRDefault="0049129D">
      <w:pPr>
        <w:pStyle w:val="CommentText"/>
      </w:pPr>
      <w:r>
        <w:rPr>
          <w:rStyle w:val="CommentReference"/>
        </w:rPr>
        <w:annotationRef/>
      </w:r>
      <w:r>
        <w:t>Changes to reflect new language in Table 2A</w:t>
      </w:r>
    </w:p>
  </w:comment>
  <w:comment w:id="544" w:author="Susan" w:date="2020-05-13T12:56:00Z" w:initials="S">
    <w:p w14:paraId="0A7DBC18" w14:textId="77777777" w:rsidR="0049129D" w:rsidRDefault="0049129D" w:rsidP="00253661">
      <w:pPr>
        <w:pStyle w:val="CommentText"/>
      </w:pPr>
      <w:r>
        <w:rPr>
          <w:rStyle w:val="CommentReference"/>
        </w:rPr>
        <w:annotationRef/>
      </w:r>
      <w:r>
        <w:t>#34A</w:t>
      </w:r>
    </w:p>
    <w:p w14:paraId="14A58C82" w14:textId="77777777" w:rsidR="0049129D" w:rsidRDefault="0049129D" w:rsidP="00253661">
      <w:pPr>
        <w:pStyle w:val="CommentText"/>
      </w:pPr>
      <w:r>
        <w:t xml:space="preserve">Duncan Family Farm: Remove end of system sampling requirement and allow grower to sample wherever feasible to assess total risk of source &amp; conveyance. This is suggested for Tables 2B (Type A Water for Public &amp; Private providers and 2C (Type A for Private Wells) </w:t>
      </w:r>
    </w:p>
    <w:p w14:paraId="2E0C1C03" w14:textId="77777777" w:rsidR="0049129D" w:rsidRDefault="0049129D" w:rsidP="00253661">
      <w:pPr>
        <w:pStyle w:val="CommentText"/>
      </w:pPr>
    </w:p>
    <w:p w14:paraId="219B6F31" w14:textId="77777777" w:rsidR="0049129D" w:rsidRDefault="0049129D" w:rsidP="00253661">
      <w:pPr>
        <w:pStyle w:val="CommentText"/>
      </w:pPr>
      <w:r>
        <w:t>Rationale: Defeats purpose of assessing overall risk of source &amp; conveyance. Follow up sampling procedure for failed system more acceptable (allows for consistent RCA)</w:t>
      </w:r>
    </w:p>
  </w:comment>
  <w:comment w:id="546" w:author="Susan" w:date="2020-05-21T12:18:00Z" w:initials="S">
    <w:p w14:paraId="42A49C92" w14:textId="77777777" w:rsidR="0049129D" w:rsidRDefault="0049129D" w:rsidP="00253661">
      <w:pPr>
        <w:pStyle w:val="CommentText"/>
      </w:pPr>
      <w:r>
        <w:rPr>
          <w:rStyle w:val="CommentReference"/>
        </w:rPr>
        <w:annotationRef/>
      </w:r>
      <w:r>
        <w:t>#34C</w:t>
      </w:r>
    </w:p>
    <w:p w14:paraId="401769CE" w14:textId="77777777" w:rsidR="0049129D" w:rsidRDefault="0049129D" w:rsidP="00253661">
      <w:pPr>
        <w:pStyle w:val="CommentText"/>
      </w:pPr>
      <w:r>
        <w:t xml:space="preserve">Duncan Family Farm: Change acceptance criteria from non-detectable generic E coli to </w:t>
      </w:r>
      <w:r w:rsidRPr="00A10D48">
        <w:rPr>
          <w:u w:val="single"/>
        </w:rPr>
        <w:t>&lt;</w:t>
      </w:r>
      <w:r>
        <w:t xml:space="preserve"> 10 MPN/100 mL for all samples.</w:t>
      </w:r>
    </w:p>
    <w:p w14:paraId="5D42C95E" w14:textId="77777777" w:rsidR="0049129D" w:rsidRDefault="0049129D" w:rsidP="00253661">
      <w:pPr>
        <w:pStyle w:val="CommentText"/>
      </w:pPr>
    </w:p>
    <w:p w14:paraId="66340A91" w14:textId="77777777" w:rsidR="0049129D" w:rsidRDefault="0049129D" w:rsidP="00253661">
      <w:pPr>
        <w:pStyle w:val="CommentText"/>
      </w:pPr>
      <w:r>
        <w:t>Rationale: Drinking water sampling criteria are not applicable to ag irrigation considering operational realities of chemigation, fertigation etc.</w:t>
      </w:r>
    </w:p>
  </w:comment>
  <w:comment w:id="558" w:author="Susan" w:date="2020-05-13T13:14:00Z" w:initials="S">
    <w:p w14:paraId="7B4F80BD" w14:textId="77777777" w:rsidR="0049129D" w:rsidRDefault="0049129D" w:rsidP="00253661">
      <w:pPr>
        <w:pStyle w:val="CommentText"/>
      </w:pPr>
      <w:r>
        <w:rPr>
          <w:rStyle w:val="CommentReference"/>
        </w:rPr>
        <w:annotationRef/>
      </w:r>
      <w:r>
        <w:t>#34B</w:t>
      </w:r>
    </w:p>
    <w:p w14:paraId="340AD436" w14:textId="77777777" w:rsidR="0049129D" w:rsidRDefault="0049129D" w:rsidP="00253661">
      <w:pPr>
        <w:pStyle w:val="CommentText"/>
      </w:pPr>
      <w:r>
        <w:t xml:space="preserve">Duncan Family Farm: Remove end of system sampling requirement and allow grower to sample wherever feasible to assess total risk of source &amp; conveyance. </w:t>
      </w:r>
    </w:p>
    <w:p w14:paraId="1E7BF7B5" w14:textId="77777777" w:rsidR="0049129D" w:rsidRDefault="0049129D" w:rsidP="00253661">
      <w:pPr>
        <w:pStyle w:val="CommentText"/>
      </w:pPr>
    </w:p>
    <w:p w14:paraId="14DA974D" w14:textId="77777777" w:rsidR="0049129D" w:rsidRDefault="0049129D" w:rsidP="00253661">
      <w:pPr>
        <w:pStyle w:val="CommentText"/>
      </w:pPr>
      <w:r>
        <w:t>Rationale: see #34A</w:t>
      </w:r>
    </w:p>
  </w:comment>
  <w:comment w:id="573" w:author="Susan" w:date="2020-05-22T13:58:00Z" w:initials="S">
    <w:p w14:paraId="55E1A5BD" w14:textId="77777777" w:rsidR="0049129D" w:rsidRDefault="0049129D" w:rsidP="00253661">
      <w:pPr>
        <w:pStyle w:val="CommentText"/>
      </w:pPr>
      <w:r>
        <w:rPr>
          <w:rStyle w:val="CommentReference"/>
        </w:rPr>
        <w:annotationRef/>
      </w:r>
      <w:r>
        <w:t>#34A</w:t>
      </w:r>
    </w:p>
    <w:p w14:paraId="4CA015C8" w14:textId="77777777" w:rsidR="0049129D" w:rsidRDefault="0049129D" w:rsidP="00253661">
      <w:pPr>
        <w:pStyle w:val="CommentText"/>
      </w:pPr>
      <w:r>
        <w:t>Same as above</w:t>
      </w:r>
    </w:p>
  </w:comment>
  <w:comment w:id="575" w:author="Susan" w:date="2020-05-13T16:15:00Z" w:initials="S">
    <w:p w14:paraId="6D5CADD0" w14:textId="77777777" w:rsidR="0049129D" w:rsidRDefault="0049129D" w:rsidP="00253661">
      <w:pPr>
        <w:pStyle w:val="CommentText"/>
      </w:pPr>
      <w:r>
        <w:rPr>
          <w:rStyle w:val="CommentReference"/>
        </w:rPr>
        <w:annotationRef/>
      </w:r>
      <w:r>
        <w:t xml:space="preserve">#35B </w:t>
      </w:r>
    </w:p>
    <w:p w14:paraId="1784F5A2" w14:textId="77777777" w:rsidR="0049129D" w:rsidRDefault="0049129D" w:rsidP="00253661">
      <w:pPr>
        <w:pStyle w:val="CommentText"/>
      </w:pPr>
      <w:r>
        <w:t>Duncan Family Farm: Change acceptance criteria</w:t>
      </w:r>
    </w:p>
    <w:p w14:paraId="62CFFF12" w14:textId="77777777" w:rsidR="0049129D" w:rsidRDefault="0049129D" w:rsidP="00253661">
      <w:pPr>
        <w:pStyle w:val="CommentText"/>
      </w:pPr>
    </w:p>
    <w:p w14:paraId="607950B8" w14:textId="77777777" w:rsidR="0049129D" w:rsidRDefault="0049129D" w:rsidP="00253661">
      <w:pPr>
        <w:pStyle w:val="CommentText"/>
      </w:pPr>
      <w:r>
        <w:t xml:space="preserve">Rationale - 2 of 3 not designed nor verified for ag. Took potable water sampling methodology and tried to fit into ag system. </w:t>
      </w:r>
      <w:r w:rsidRPr="00B14AAF">
        <w:rPr>
          <w:highlight w:val="yellow"/>
        </w:rPr>
        <w:t>Return to rolling geometric mean</w:t>
      </w:r>
      <w:r>
        <w:t xml:space="preserve"> with tighter criteria &lt;10 MPN/CFU at 7-days to harvest</w:t>
      </w:r>
    </w:p>
  </w:comment>
  <w:comment w:id="576" w:author="Susan" w:date="2020-05-22T13:59:00Z" w:initials="S">
    <w:p w14:paraId="291A945D" w14:textId="77777777" w:rsidR="0049129D" w:rsidRDefault="0049129D" w:rsidP="00253661">
      <w:pPr>
        <w:pStyle w:val="CommentText"/>
      </w:pPr>
      <w:r>
        <w:rPr>
          <w:rStyle w:val="CommentReference"/>
        </w:rPr>
        <w:annotationRef/>
      </w:r>
      <w:r w:rsidRPr="00B14AAF">
        <w:rPr>
          <w:highlight w:val="yellow"/>
        </w:rPr>
        <w:t>Your proposed language does not include returning to the rolling geometric mean as was stated in your proposal. Do you wish to include that to the testing  procedure?</w:t>
      </w:r>
    </w:p>
  </w:comment>
  <w:comment w:id="604" w:author="Susan" w:date="2020-05-11T15:53:00Z" w:initials="S">
    <w:p w14:paraId="20EABA2B" w14:textId="77777777" w:rsidR="0049129D" w:rsidRDefault="0049129D">
      <w:pPr>
        <w:pStyle w:val="CommentText"/>
      </w:pPr>
      <w:r>
        <w:t>#34</w:t>
      </w:r>
    </w:p>
    <w:p w14:paraId="67F4C9D4" w14:textId="77777777" w:rsidR="0049129D" w:rsidRDefault="0049129D">
      <w:pPr>
        <w:pStyle w:val="CommentText"/>
      </w:pPr>
      <w:r>
        <w:rPr>
          <w:rStyle w:val="CommentReference"/>
        </w:rPr>
        <w:annotationRef/>
      </w:r>
      <w:r>
        <w:t>Duncan Family Farm: change 21 days to 7 days</w:t>
      </w:r>
    </w:p>
    <w:p w14:paraId="34EFAB6C" w14:textId="77777777" w:rsidR="0049129D" w:rsidRDefault="0049129D">
      <w:pPr>
        <w:pStyle w:val="CommentText"/>
      </w:pPr>
      <w:r>
        <w:t xml:space="preserve">Rationale - The 21-day requirement is not necessary for all Type B waters. </w:t>
      </w:r>
      <w:r w:rsidRPr="00C733E5">
        <w:rPr>
          <w:sz w:val="22"/>
          <w:szCs w:val="22"/>
        </w:rPr>
        <w:t>This time frame and microbial criteria is appropriate due to several corrective measures included in the FSMA Produce Safety Rule. One of these is detailed in § 112.45(b)(1)(i)(A) and allows calculation of microbial die-off between the last water application and harvest at a rate of 0.5 log per day, for up to four days.</w:t>
      </w:r>
      <w:r>
        <w:rPr>
          <w:sz w:val="22"/>
          <w:szCs w:val="22"/>
        </w:rPr>
        <w:t xml:space="preserve"> </w:t>
      </w:r>
      <w:r>
        <w:t>The metric should incentivize the grower to pull more samples and build a water quality profile and set treatment days to harvest, this is supported by FSMAs die off language. As mentioned in point 6 all Type B waters are unfairly categorized in a single “bucket”.</w:t>
      </w:r>
    </w:p>
    <w:p w14:paraId="69902D2B" w14:textId="77777777" w:rsidR="0049129D" w:rsidRDefault="0049129D">
      <w:pPr>
        <w:pStyle w:val="CommentText"/>
      </w:pPr>
      <w:r>
        <w:t>Pep water: Often less than 21 days to harvest period is irrigation turned on for a brief moment where a stabilized system will never be achieved hence hindering treatment, or rendering ineffective.</w:t>
      </w:r>
    </w:p>
  </w:comment>
  <w:comment w:id="606" w:author="Susan" w:date="2020-05-11T16:05:00Z" w:initials="S">
    <w:p w14:paraId="5B21A9C7" w14:textId="77777777" w:rsidR="0049129D" w:rsidRDefault="0049129D">
      <w:pPr>
        <w:pStyle w:val="CommentText"/>
      </w:pPr>
      <w:r>
        <w:rPr>
          <w:rStyle w:val="CommentReference"/>
        </w:rPr>
        <w:annotationRef/>
      </w:r>
      <w:r>
        <w:t>#35</w:t>
      </w:r>
    </w:p>
    <w:p w14:paraId="357B2B5C" w14:textId="77777777" w:rsidR="0049129D" w:rsidRDefault="0049129D">
      <w:pPr>
        <w:pStyle w:val="CommentText"/>
      </w:pPr>
      <w:r>
        <w:t>Duncan Family Farm: revised existing language</w:t>
      </w:r>
    </w:p>
    <w:p w14:paraId="513B29C2" w14:textId="77777777" w:rsidR="0049129D" w:rsidRDefault="0049129D">
      <w:pPr>
        <w:pStyle w:val="CommentText"/>
      </w:pPr>
    </w:p>
    <w:p w14:paraId="65BDE04D" w14:textId="77777777" w:rsidR="0049129D" w:rsidRDefault="0049129D">
      <w:pPr>
        <w:pStyle w:val="CommentText"/>
      </w:pPr>
      <w:r>
        <w:t>Rationale - The current standard is modeled for a strict chemical treatment and doesn’t allow for other validated treatment options such as UV.</w:t>
      </w:r>
    </w:p>
    <w:p w14:paraId="4052C83C" w14:textId="77777777" w:rsidR="0049129D" w:rsidRDefault="0049129D">
      <w:pPr>
        <w:pStyle w:val="CommentText"/>
      </w:pPr>
    </w:p>
    <w:p w14:paraId="42D86C9B" w14:textId="77777777" w:rsidR="0049129D" w:rsidRDefault="0049129D">
      <w:pPr>
        <w:pStyle w:val="CommentText"/>
      </w:pPr>
      <w:r>
        <w:t>Paul Mondragon: Please consider ensuring these terms are available as encouragement for growers/companies to consider and deploy all types of Antimicrobial Water Treatment: Wavelength, Wattage, Fluence, Turbidity, GPM, Water Temperature, Lamp Style (standard output, high output, amalgam)</w:t>
      </w:r>
    </w:p>
  </w:comment>
  <w:comment w:id="613" w:author="Susan" w:date="2020-05-12T08:48:00Z" w:initials="S">
    <w:p w14:paraId="03CB42BD" w14:textId="77777777" w:rsidR="0049129D" w:rsidRPr="00316E06" w:rsidRDefault="0049129D">
      <w:pPr>
        <w:pStyle w:val="CommentText"/>
      </w:pPr>
      <w:r w:rsidRPr="00291407">
        <w:rPr>
          <w:rStyle w:val="CommentReference"/>
          <w:b/>
          <w:bCs/>
          <w:highlight w:val="cyan"/>
        </w:rPr>
        <w:annotationRef/>
      </w:r>
      <w:r w:rsidRPr="00316E06">
        <w:t>#</w:t>
      </w:r>
      <w:r>
        <w:t>36</w:t>
      </w:r>
      <w:r w:rsidRPr="00316E06">
        <w:t xml:space="preserve"> </w:t>
      </w:r>
    </w:p>
    <w:p w14:paraId="27CC0AA1" w14:textId="77777777" w:rsidR="0049129D" w:rsidRDefault="0049129D">
      <w:pPr>
        <w:pStyle w:val="CommentText"/>
      </w:pPr>
      <w:r>
        <w:t>Duncan Family Farm: Added language</w:t>
      </w:r>
    </w:p>
    <w:p w14:paraId="59C07E48" w14:textId="77777777" w:rsidR="0049129D" w:rsidRDefault="0049129D">
      <w:pPr>
        <w:pStyle w:val="CommentText"/>
      </w:pPr>
      <w:r>
        <w:t>Rationale - The metric should incentivize the grower to pull more samples and build a water quality profile and set treatment days to harvest</w:t>
      </w:r>
    </w:p>
  </w:comment>
  <w:comment w:id="614" w:author="Susan" w:date="2020-05-08T13:07:00Z" w:initials="S">
    <w:p w14:paraId="48B9680C" w14:textId="77777777" w:rsidR="0049129D" w:rsidRDefault="0049129D" w:rsidP="000E12F2">
      <w:pPr>
        <w:pStyle w:val="TableParagraph"/>
        <w:spacing w:before="3" w:line="261" w:lineRule="auto"/>
        <w:ind w:left="27" w:right="71"/>
      </w:pPr>
      <w:r>
        <w:rPr>
          <w:rStyle w:val="CommentReference"/>
        </w:rPr>
        <w:annotationRef/>
      </w:r>
      <w:r>
        <w:t>#37</w:t>
      </w:r>
    </w:p>
    <w:p w14:paraId="0BD970AD" w14:textId="77777777" w:rsidR="0049129D" w:rsidRDefault="0049129D" w:rsidP="000E12F2">
      <w:pPr>
        <w:pStyle w:val="TableParagraph"/>
        <w:spacing w:before="3" w:line="261" w:lineRule="auto"/>
        <w:ind w:left="27" w:right="71"/>
      </w:pPr>
      <w:r>
        <w:t>YSPC: Added sentence</w:t>
      </w:r>
    </w:p>
    <w:p w14:paraId="2FC447EF" w14:textId="77777777" w:rsidR="0049129D" w:rsidRDefault="0049129D" w:rsidP="000E12F2">
      <w:pPr>
        <w:pStyle w:val="TableParagraph"/>
        <w:spacing w:before="3" w:line="261" w:lineRule="auto"/>
        <w:ind w:left="27" w:right="71"/>
      </w:pPr>
      <w:r>
        <w:t xml:space="preserve">Rationale - </w:t>
      </w:r>
      <w:r w:rsidRPr="002850D5">
        <w:rPr>
          <w:sz w:val="15"/>
        </w:rPr>
        <w:t>Encourage research and FDA/EPA help. Are we addressing the spirit or the letter of the guidance. We did this for a season, and it is not realistic. Make sure the treatment end is the one with timeframe. Timeframe in irrigation events to deliver fertilizer. Run fertilizer in</w:t>
      </w:r>
      <w:r w:rsidRPr="002850D5">
        <w:rPr>
          <w:spacing w:val="-19"/>
          <w:sz w:val="15"/>
        </w:rPr>
        <w:t xml:space="preserve"> </w:t>
      </w:r>
      <w:r w:rsidRPr="002850D5">
        <w:rPr>
          <w:sz w:val="15"/>
        </w:rPr>
        <w:t>the beginning and then run treatment. 4 hrs or 1/3 of total irrigation</w:t>
      </w:r>
      <w:r w:rsidRPr="002850D5">
        <w:rPr>
          <w:spacing w:val="-7"/>
          <w:sz w:val="15"/>
        </w:rPr>
        <w:t xml:space="preserve"> </w:t>
      </w:r>
      <w:r w:rsidRPr="002850D5">
        <w:rPr>
          <w:sz w:val="15"/>
        </w:rPr>
        <w:t>time?</w:t>
      </w:r>
    </w:p>
  </w:comment>
  <w:comment w:id="617" w:author="Susan" w:date="2020-05-12T09:00:00Z" w:initials="S">
    <w:p w14:paraId="18086050" w14:textId="77777777" w:rsidR="0049129D" w:rsidRDefault="0049129D">
      <w:pPr>
        <w:pStyle w:val="CommentText"/>
      </w:pPr>
      <w:r>
        <w:rPr>
          <w:rStyle w:val="CommentReference"/>
        </w:rPr>
        <w:annotationRef/>
      </w:r>
      <w:r>
        <w:t>#38</w:t>
      </w:r>
    </w:p>
    <w:p w14:paraId="1463914A" w14:textId="77777777" w:rsidR="0049129D" w:rsidRDefault="0049129D">
      <w:pPr>
        <w:pStyle w:val="CommentText"/>
      </w:pPr>
      <w:r>
        <w:t>Duncan Family Farm: Revised language</w:t>
      </w:r>
    </w:p>
    <w:p w14:paraId="4AC98E83" w14:textId="77777777" w:rsidR="0049129D" w:rsidRDefault="0049129D">
      <w:pPr>
        <w:pStyle w:val="CommentText"/>
      </w:pPr>
      <w:r>
        <w:t>Rationale – see #36</w:t>
      </w:r>
    </w:p>
  </w:comment>
  <w:comment w:id="620" w:author="Susan" w:date="2020-05-12T09:30:00Z" w:initials="S">
    <w:p w14:paraId="316D0E22" w14:textId="77777777" w:rsidR="0049129D" w:rsidRDefault="0049129D">
      <w:pPr>
        <w:pStyle w:val="CommentText"/>
      </w:pPr>
      <w:r>
        <w:t>#34</w:t>
      </w:r>
    </w:p>
    <w:p w14:paraId="3FC40053" w14:textId="77777777" w:rsidR="0049129D" w:rsidRDefault="0049129D">
      <w:pPr>
        <w:pStyle w:val="CommentText"/>
      </w:pPr>
      <w:r>
        <w:rPr>
          <w:rStyle w:val="CommentReference"/>
        </w:rPr>
        <w:annotationRef/>
      </w:r>
      <w:r>
        <w:t>Duncan Family Farm: Revised metric</w:t>
      </w:r>
    </w:p>
    <w:p w14:paraId="5D4D3F0D" w14:textId="77777777" w:rsidR="0049129D" w:rsidRDefault="0049129D">
      <w:pPr>
        <w:pStyle w:val="CommentText"/>
      </w:pPr>
      <w:r>
        <w:t>Rationale – see #34</w:t>
      </w:r>
    </w:p>
  </w:comment>
  <w:comment w:id="624" w:author="Susan" w:date="2020-05-13T15:03:00Z" w:initials="S">
    <w:p w14:paraId="7778B9D3" w14:textId="77777777" w:rsidR="0049129D" w:rsidRDefault="0049129D" w:rsidP="00316E06">
      <w:pPr>
        <w:pStyle w:val="CommentText"/>
      </w:pPr>
      <w:r>
        <w:rPr>
          <w:rStyle w:val="CommentReference"/>
        </w:rPr>
        <w:annotationRef/>
      </w:r>
      <w:r>
        <w:t>#39</w:t>
      </w:r>
    </w:p>
    <w:p w14:paraId="6D7DC744" w14:textId="77777777" w:rsidR="0049129D" w:rsidRDefault="0049129D" w:rsidP="00316E06">
      <w:pPr>
        <w:pStyle w:val="CommentText"/>
      </w:pPr>
      <w:r>
        <w:t>Duncan Family Farm: Added language</w:t>
      </w:r>
    </w:p>
    <w:p w14:paraId="0D526009" w14:textId="77777777" w:rsidR="0049129D" w:rsidRDefault="0049129D" w:rsidP="00316E06">
      <w:pPr>
        <w:pStyle w:val="CommentText"/>
      </w:pPr>
      <w:r>
        <w:t>Rationale – see #37</w:t>
      </w:r>
    </w:p>
    <w:p w14:paraId="2C3AF524" w14:textId="77777777" w:rsidR="0049129D" w:rsidRDefault="0049129D" w:rsidP="007635ED">
      <w:pPr>
        <w:pStyle w:val="CommentText"/>
      </w:pPr>
      <w:r>
        <w:rPr>
          <w:rStyle w:val="CommentReference"/>
        </w:rPr>
        <w:annotationRef/>
      </w:r>
    </w:p>
  </w:comment>
  <w:comment w:id="627" w:author="Susan" w:date="2020-05-12T09:33:00Z" w:initials="S">
    <w:p w14:paraId="6CDB1E92" w14:textId="77777777" w:rsidR="0049129D" w:rsidRDefault="0049129D" w:rsidP="00317BB3">
      <w:pPr>
        <w:pStyle w:val="CommentText"/>
      </w:pPr>
      <w:r>
        <w:t>#34</w:t>
      </w:r>
    </w:p>
    <w:p w14:paraId="2D30C598" w14:textId="77777777" w:rsidR="0049129D" w:rsidRDefault="0049129D" w:rsidP="00317BB3">
      <w:pPr>
        <w:pStyle w:val="CommentText"/>
      </w:pPr>
      <w:r>
        <w:rPr>
          <w:rStyle w:val="CommentReference"/>
        </w:rPr>
        <w:annotationRef/>
      </w:r>
      <w:r>
        <w:t>Duncan Family Farm: Revised metric</w:t>
      </w:r>
    </w:p>
    <w:p w14:paraId="43192A1E" w14:textId="77777777" w:rsidR="0049129D" w:rsidRDefault="0049129D" w:rsidP="00317BB3">
      <w:pPr>
        <w:pStyle w:val="CommentText"/>
      </w:pPr>
      <w:r>
        <w:t>Rationale – see #34</w:t>
      </w:r>
    </w:p>
    <w:p w14:paraId="377188D5" w14:textId="77777777" w:rsidR="0049129D" w:rsidRDefault="0049129D" w:rsidP="007635ED">
      <w:pPr>
        <w:pStyle w:val="CommentText"/>
      </w:pPr>
      <w:r>
        <w:rPr>
          <w:rStyle w:val="CommentReference"/>
        </w:rPr>
        <w:annotationRef/>
      </w:r>
    </w:p>
  </w:comment>
  <w:comment w:id="631" w:author="Susan" w:date="2020-05-12T09:35:00Z" w:initials="S">
    <w:p w14:paraId="199B153E" w14:textId="77777777" w:rsidR="0049129D" w:rsidRDefault="0049129D">
      <w:pPr>
        <w:pStyle w:val="CommentText"/>
      </w:pPr>
      <w:r>
        <w:rPr>
          <w:rStyle w:val="CommentReference"/>
        </w:rPr>
        <w:annotationRef/>
      </w:r>
      <w:r>
        <w:t>#40</w:t>
      </w:r>
    </w:p>
    <w:p w14:paraId="6D8AB866" w14:textId="77777777" w:rsidR="0049129D" w:rsidRDefault="0049129D">
      <w:pPr>
        <w:pStyle w:val="CommentText"/>
      </w:pPr>
      <w:r>
        <w:t>Duncan Family Farm: Deleted metric</w:t>
      </w:r>
    </w:p>
    <w:p w14:paraId="7DD108D4" w14:textId="77777777" w:rsidR="0049129D" w:rsidRDefault="0049129D">
      <w:pPr>
        <w:pStyle w:val="CommentText"/>
      </w:pPr>
      <w:r>
        <w:t>Rationale - TC should be eliminated as an actionable trigger due to their environmental ubiquity</w:t>
      </w:r>
    </w:p>
  </w:comment>
  <w:comment w:id="635" w:author="Susan" w:date="2020-05-13T13:08:00Z" w:initials="S">
    <w:p w14:paraId="574C9CE2" w14:textId="77777777" w:rsidR="0049129D" w:rsidRDefault="0049129D" w:rsidP="005A61F3">
      <w:pPr>
        <w:pStyle w:val="CommentText"/>
      </w:pPr>
      <w:r>
        <w:t>#41</w:t>
      </w:r>
    </w:p>
    <w:p w14:paraId="312B6B49" w14:textId="77777777" w:rsidR="0049129D" w:rsidRDefault="0049129D" w:rsidP="005A61F3">
      <w:pPr>
        <w:pStyle w:val="CommentText"/>
      </w:pPr>
      <w:r>
        <w:rPr>
          <w:rStyle w:val="CommentReference"/>
        </w:rPr>
        <w:annotationRef/>
      </w:r>
      <w:r>
        <w:t>Duncan Family Farm: Remove end of system sampling requirement and allow grower to sample wherever feasible to assess total risk of source &amp; conveyance</w:t>
      </w:r>
    </w:p>
    <w:p w14:paraId="69BF998C" w14:textId="77777777" w:rsidR="0049129D" w:rsidRDefault="0049129D" w:rsidP="005A61F3">
      <w:pPr>
        <w:pStyle w:val="CommentText"/>
      </w:pPr>
      <w:r>
        <w:t>Rationale: Defeats purpose of assessing overall risk of source &amp; conveyance. Follow up sampling procedure for failed system more acceptable (allows for consistent RCA)</w:t>
      </w:r>
    </w:p>
  </w:comment>
  <w:comment w:id="643" w:author="Susan" w:date="2020-05-13T15:16:00Z" w:initials="S">
    <w:p w14:paraId="76727B61" w14:textId="77777777" w:rsidR="0049129D" w:rsidRDefault="0049129D">
      <w:pPr>
        <w:pStyle w:val="CommentText"/>
      </w:pPr>
      <w:r>
        <w:rPr>
          <w:rStyle w:val="CommentReference"/>
        </w:rPr>
        <w:annotationRef/>
      </w:r>
      <w:r>
        <w:t>#34</w:t>
      </w:r>
    </w:p>
  </w:comment>
  <w:comment w:id="647" w:author="Susan" w:date="2020-05-13T16:38:00Z" w:initials="S">
    <w:p w14:paraId="20F42B2E" w14:textId="77777777" w:rsidR="0049129D" w:rsidRPr="007969F5" w:rsidRDefault="0049129D" w:rsidP="007969F5">
      <w:pPr>
        <w:pStyle w:val="CommentText"/>
        <w:rPr>
          <w:b/>
          <w:bCs/>
        </w:rPr>
      </w:pPr>
      <w:r>
        <w:rPr>
          <w:rStyle w:val="CommentReference"/>
        </w:rPr>
        <w:annotationRef/>
      </w:r>
      <w:r w:rsidRPr="0017292D">
        <w:t>#42</w:t>
      </w:r>
      <w:r>
        <w:rPr>
          <w:b/>
          <w:bCs/>
          <w:highlight w:val="cyan"/>
        </w:rPr>
        <w:t xml:space="preserve"> </w:t>
      </w:r>
    </w:p>
    <w:p w14:paraId="52294FC3" w14:textId="77777777" w:rsidR="0049129D" w:rsidRDefault="0049129D" w:rsidP="007969F5">
      <w:pPr>
        <w:pStyle w:val="CommentText"/>
      </w:pPr>
      <w:r>
        <w:t>Duncan Family Farm to explain rationale: Added language &amp; deletion</w:t>
      </w:r>
    </w:p>
    <w:p w14:paraId="15E5D3B1" w14:textId="77777777" w:rsidR="0049129D" w:rsidRDefault="0049129D" w:rsidP="007969F5">
      <w:pPr>
        <w:pStyle w:val="CommentText"/>
      </w:pPr>
      <w:r>
        <w:t>Rationale -</w:t>
      </w:r>
    </w:p>
  </w:comment>
  <w:comment w:id="653" w:author="Susan" w:date="2020-05-13T16:40:00Z" w:initials="S">
    <w:p w14:paraId="2CF6FDB3" w14:textId="77777777" w:rsidR="0049129D" w:rsidRDefault="0049129D">
      <w:pPr>
        <w:pStyle w:val="CommentText"/>
      </w:pPr>
      <w:r>
        <w:rPr>
          <w:rStyle w:val="CommentReference"/>
        </w:rPr>
        <w:annotationRef/>
      </w:r>
      <w:r>
        <w:t>#44</w:t>
      </w:r>
    </w:p>
    <w:p w14:paraId="1A6F920C" w14:textId="77777777" w:rsidR="0049129D" w:rsidRDefault="0049129D" w:rsidP="007969F5">
      <w:pPr>
        <w:pStyle w:val="CommentText"/>
      </w:pPr>
      <w:r>
        <w:t>Duncan Family Farm: Added language</w:t>
      </w:r>
    </w:p>
    <w:p w14:paraId="45429DEA" w14:textId="77777777" w:rsidR="0049129D" w:rsidRDefault="0049129D" w:rsidP="007969F5">
      <w:pPr>
        <w:pStyle w:val="CommentText"/>
      </w:pPr>
      <w:r>
        <w:t>Rationale – see #43A</w:t>
      </w:r>
    </w:p>
  </w:comment>
  <w:comment w:id="660" w:author="Susan" w:date="2020-05-13T16:36:00Z" w:initials="S">
    <w:p w14:paraId="27B105C2" w14:textId="77777777" w:rsidR="0049129D" w:rsidRDefault="0049129D" w:rsidP="007969F5">
      <w:pPr>
        <w:pStyle w:val="CommentText"/>
      </w:pPr>
      <w:r>
        <w:rPr>
          <w:rStyle w:val="CommentReference"/>
        </w:rPr>
        <w:annotationRef/>
      </w:r>
      <w:r>
        <w:t>#</w:t>
      </w:r>
      <w:r>
        <w:rPr>
          <w:rStyle w:val="CommentReference"/>
        </w:rPr>
        <w:annotationRef/>
      </w:r>
      <w:r>
        <w:t>45</w:t>
      </w:r>
    </w:p>
    <w:p w14:paraId="4D369E98" w14:textId="77777777" w:rsidR="0049129D" w:rsidRDefault="0049129D" w:rsidP="007969F5">
      <w:pPr>
        <w:pStyle w:val="CommentText"/>
      </w:pPr>
      <w:r>
        <w:t>Duncan Family Farm: Deleted metric</w:t>
      </w:r>
    </w:p>
    <w:p w14:paraId="436F131F" w14:textId="77777777" w:rsidR="0049129D" w:rsidRDefault="0049129D" w:rsidP="007969F5">
      <w:pPr>
        <w:pStyle w:val="CommentText"/>
      </w:pPr>
      <w:r>
        <w:t xml:space="preserve">Rationale – </w:t>
      </w:r>
    </w:p>
  </w:comment>
  <w:comment w:id="665" w:author="Susan" w:date="2020-05-13T15:16:00Z" w:initials="S">
    <w:p w14:paraId="173D674D" w14:textId="77777777" w:rsidR="0049129D" w:rsidRDefault="0049129D" w:rsidP="00317BB3">
      <w:pPr>
        <w:pStyle w:val="CommentText"/>
      </w:pPr>
      <w:r>
        <w:t>#</w:t>
      </w:r>
      <w:r>
        <w:rPr>
          <w:rStyle w:val="CommentReference"/>
        </w:rPr>
        <w:annotationRef/>
      </w:r>
      <w:r>
        <w:t xml:space="preserve">40 </w:t>
      </w:r>
    </w:p>
    <w:p w14:paraId="29B0C30D" w14:textId="77777777" w:rsidR="0049129D" w:rsidRDefault="0049129D" w:rsidP="00317BB3">
      <w:pPr>
        <w:pStyle w:val="CommentText"/>
      </w:pPr>
    </w:p>
    <w:p w14:paraId="7D378789" w14:textId="77777777" w:rsidR="0049129D" w:rsidRDefault="0049129D" w:rsidP="00317BB3">
      <w:pPr>
        <w:pStyle w:val="CommentText"/>
      </w:pPr>
    </w:p>
  </w:comment>
  <w:comment w:id="670" w:author="Susan" w:date="2020-05-13T16:41:00Z" w:initials="S">
    <w:p w14:paraId="56578D5A" w14:textId="77777777" w:rsidR="0049129D" w:rsidRPr="007969F5" w:rsidRDefault="0049129D" w:rsidP="004E6568">
      <w:pPr>
        <w:pStyle w:val="CommentText"/>
        <w:rPr>
          <w:b/>
          <w:bCs/>
        </w:rPr>
      </w:pPr>
      <w:r>
        <w:rPr>
          <w:rStyle w:val="CommentReference"/>
        </w:rPr>
        <w:annotationRef/>
      </w:r>
      <w:r>
        <w:t>#43</w:t>
      </w:r>
      <w:r w:rsidRPr="003C6DA1">
        <w:rPr>
          <w:b/>
          <w:bCs/>
        </w:rPr>
        <w:t xml:space="preserve"> </w:t>
      </w:r>
    </w:p>
    <w:p w14:paraId="77D695D3" w14:textId="77777777" w:rsidR="0049129D" w:rsidRDefault="0049129D" w:rsidP="004E6568">
      <w:pPr>
        <w:pStyle w:val="CommentText"/>
      </w:pPr>
      <w:r>
        <w:t>Duncan Family Farm to explain rationale: Added language</w:t>
      </w:r>
    </w:p>
    <w:p w14:paraId="7E3EC193" w14:textId="77777777" w:rsidR="0049129D" w:rsidRDefault="0049129D" w:rsidP="004E6568">
      <w:pPr>
        <w:pStyle w:val="CommentText"/>
      </w:pPr>
      <w:r>
        <w:t>Rationale -</w:t>
      </w:r>
    </w:p>
  </w:comment>
  <w:comment w:id="695" w:author="Susan" w:date="2020-05-13T16:41:00Z" w:initials="S">
    <w:p w14:paraId="48952368" w14:textId="77777777" w:rsidR="0049129D" w:rsidRDefault="0049129D">
      <w:pPr>
        <w:pStyle w:val="CommentText"/>
      </w:pPr>
      <w:r>
        <w:rPr>
          <w:rStyle w:val="CommentReference"/>
        </w:rPr>
        <w:annotationRef/>
      </w:r>
      <w:r>
        <w:t>#46</w:t>
      </w:r>
    </w:p>
    <w:p w14:paraId="1C7C2221" w14:textId="77777777" w:rsidR="0049129D" w:rsidRDefault="0049129D" w:rsidP="004E6568">
      <w:pPr>
        <w:pStyle w:val="CommentText"/>
      </w:pPr>
      <w:r>
        <w:t>Duncan Family Farm: revised existing language</w:t>
      </w:r>
    </w:p>
    <w:p w14:paraId="6135FB31" w14:textId="77777777" w:rsidR="0049129D" w:rsidRDefault="0049129D" w:rsidP="004E6568">
      <w:pPr>
        <w:pStyle w:val="CommentText"/>
      </w:pPr>
      <w:r>
        <w:t>Rationale – same as #35; The current standard is modeled for a strict chemical treatment and doesn’t allow for other validated treatment options such as UV.</w:t>
      </w:r>
    </w:p>
  </w:comment>
  <w:comment w:id="699" w:author="Susan" w:date="2020-05-13T16:43:00Z" w:initials="S">
    <w:p w14:paraId="6EF27145" w14:textId="77777777" w:rsidR="0049129D" w:rsidRDefault="0049129D" w:rsidP="004E6568">
      <w:pPr>
        <w:pStyle w:val="CommentText"/>
      </w:pPr>
      <w:r>
        <w:rPr>
          <w:rStyle w:val="CommentReference"/>
        </w:rPr>
        <w:annotationRef/>
      </w:r>
      <w:r>
        <w:t>#48</w:t>
      </w:r>
    </w:p>
    <w:p w14:paraId="65F0688A" w14:textId="77777777" w:rsidR="0049129D" w:rsidRDefault="0049129D" w:rsidP="004E6568">
      <w:pPr>
        <w:pStyle w:val="CommentText"/>
      </w:pPr>
      <w:r>
        <w:t>Duncan Family Farm: revised existing language</w:t>
      </w:r>
    </w:p>
    <w:p w14:paraId="52E7555E" w14:textId="77777777" w:rsidR="0049129D" w:rsidRDefault="0049129D" w:rsidP="004E6568">
      <w:pPr>
        <w:pStyle w:val="CommentText"/>
      </w:pPr>
      <w:r>
        <w:t>Rationale - see #45A</w:t>
      </w:r>
    </w:p>
  </w:comment>
  <w:comment w:id="705" w:author="Susan" w:date="2020-05-13T16:47:00Z" w:initials="S">
    <w:p w14:paraId="0FC2CBD2" w14:textId="77777777" w:rsidR="0049129D" w:rsidRPr="003C6DA1" w:rsidRDefault="0049129D" w:rsidP="004E6568">
      <w:pPr>
        <w:pStyle w:val="CommentText"/>
      </w:pPr>
      <w:r w:rsidRPr="004E6568">
        <w:rPr>
          <w:rStyle w:val="CommentReference"/>
          <w:b/>
          <w:bCs/>
          <w:highlight w:val="cyan"/>
        </w:rPr>
        <w:annotationRef/>
      </w:r>
      <w:r w:rsidRPr="003C6DA1">
        <w:t>#</w:t>
      </w:r>
      <w:r>
        <w:t>50</w:t>
      </w:r>
    </w:p>
    <w:p w14:paraId="3F11F482" w14:textId="77777777" w:rsidR="0049129D" w:rsidRDefault="0049129D" w:rsidP="004E6568">
      <w:pPr>
        <w:pStyle w:val="CommentText"/>
      </w:pPr>
      <w:r>
        <w:t>Duncan Family Farm to explain rationale: Revise language</w:t>
      </w:r>
    </w:p>
    <w:p w14:paraId="2EDDE210" w14:textId="77777777" w:rsidR="0049129D" w:rsidRDefault="0049129D" w:rsidP="004E6568">
      <w:pPr>
        <w:pStyle w:val="CommentText"/>
      </w:pPr>
      <w:r>
        <w:t>Rationale -</w:t>
      </w:r>
    </w:p>
  </w:comment>
  <w:comment w:id="713" w:author="Susan" w:date="2020-05-13T16:45:00Z" w:initials="S">
    <w:p w14:paraId="11365A8E" w14:textId="77777777" w:rsidR="0049129D" w:rsidRDefault="0049129D" w:rsidP="004E6568">
      <w:pPr>
        <w:pStyle w:val="CommentText"/>
      </w:pPr>
      <w:r>
        <w:rPr>
          <w:rStyle w:val="CommentReference"/>
        </w:rPr>
        <w:annotationRef/>
      </w:r>
      <w:r>
        <w:t>#47</w:t>
      </w:r>
    </w:p>
    <w:p w14:paraId="6D3CABC9" w14:textId="77777777" w:rsidR="0049129D" w:rsidRDefault="0049129D" w:rsidP="004E6568">
      <w:pPr>
        <w:pStyle w:val="CommentText"/>
      </w:pPr>
      <w:r>
        <w:t>Duncan Family Farm: revised existing language</w:t>
      </w:r>
    </w:p>
    <w:p w14:paraId="4B9732AF" w14:textId="77777777" w:rsidR="0049129D" w:rsidRDefault="0049129D" w:rsidP="004E6568">
      <w:pPr>
        <w:pStyle w:val="CommentText"/>
      </w:pPr>
      <w:r>
        <w:t>Rationale – see #46A</w:t>
      </w:r>
    </w:p>
  </w:comment>
  <w:comment w:id="715" w:author="Susan" w:date="2020-05-13T16:45:00Z" w:initials="S">
    <w:p w14:paraId="02803660" w14:textId="77777777" w:rsidR="0049129D" w:rsidRDefault="0049129D" w:rsidP="004E6568">
      <w:pPr>
        <w:pStyle w:val="CommentText"/>
      </w:pPr>
      <w:r>
        <w:rPr>
          <w:rStyle w:val="CommentReference"/>
        </w:rPr>
        <w:annotationRef/>
      </w:r>
      <w:r>
        <w:t>#49</w:t>
      </w:r>
    </w:p>
    <w:p w14:paraId="0BB2A957" w14:textId="77777777" w:rsidR="0049129D" w:rsidRDefault="0049129D" w:rsidP="004E6568">
      <w:pPr>
        <w:pStyle w:val="CommentText"/>
      </w:pPr>
      <w:r>
        <w:t>Duncan Family Farm: Revise language</w:t>
      </w:r>
    </w:p>
    <w:p w14:paraId="60172561" w14:textId="77777777" w:rsidR="0049129D" w:rsidRDefault="0049129D" w:rsidP="004E6568">
      <w:pPr>
        <w:pStyle w:val="CommentText"/>
      </w:pPr>
      <w:r>
        <w:t>Rationale - Flow is not required for all treatment. CT Calcs for NaHCl- ask as is dependent for adequate treatment but no language for PAA. UV treatment dependent on UVT.</w:t>
      </w:r>
    </w:p>
    <w:p w14:paraId="7301E29A" w14:textId="77777777" w:rsidR="0049129D" w:rsidRDefault="0049129D" w:rsidP="004E6568">
      <w:pPr>
        <w:pStyle w:val="CommentText"/>
      </w:pPr>
      <w:r>
        <w:t>Residual shouldn’t be mandatory if adequate log reduction took place. Limited to 4ppm for SAFE Drinking Water Act, even then a risk to crop inputs.</w:t>
      </w:r>
    </w:p>
  </w:comment>
  <w:comment w:id="733" w:author="Susan" w:date="2020-05-05T09:25:00Z" w:initials="S">
    <w:p w14:paraId="2A5F1FD7" w14:textId="77777777" w:rsidR="0049129D" w:rsidRDefault="0049129D" w:rsidP="001C21E9">
      <w:pPr>
        <w:pStyle w:val="CommentText"/>
      </w:pPr>
      <w:r>
        <w:t>Revised to reflect changes made to Table 2D</w:t>
      </w:r>
    </w:p>
    <w:p w14:paraId="1E55322E" w14:textId="77777777" w:rsidR="0049129D" w:rsidRPr="001C21E9" w:rsidRDefault="0049129D" w:rsidP="007F6EB9">
      <w:pPr>
        <w:pStyle w:val="CommentText"/>
        <w:rPr>
          <w:sz w:val="15"/>
        </w:rPr>
      </w:pPr>
      <w:r>
        <w:rPr>
          <w:rStyle w:val="CommentReference"/>
        </w:rPr>
        <w:annotationRef/>
      </w:r>
    </w:p>
  </w:comment>
  <w:comment w:id="741" w:author="Susan" w:date="2020-05-29T14:57:00Z" w:initials="S">
    <w:p w14:paraId="4572D598" w14:textId="77777777" w:rsidR="0049129D" w:rsidRDefault="0049129D" w:rsidP="009A5104">
      <w:pPr>
        <w:pStyle w:val="CommentText"/>
      </w:pPr>
      <w:r>
        <w:rPr>
          <w:rStyle w:val="CommentReference"/>
        </w:rPr>
        <w:annotationRef/>
      </w:r>
      <w:r>
        <w:t>#51</w:t>
      </w:r>
    </w:p>
    <w:p w14:paraId="6178FB9D" w14:textId="77777777" w:rsidR="0049129D" w:rsidRDefault="0049129D" w:rsidP="009A5104">
      <w:pPr>
        <w:pStyle w:val="CommentText"/>
      </w:pPr>
      <w:r>
        <w:rPr>
          <w:rStyle w:val="CommentReference"/>
        </w:rPr>
        <w:annotationRef/>
      </w:r>
      <w:r>
        <w:t>Duncan Family Farm: Revised metric</w:t>
      </w:r>
    </w:p>
    <w:p w14:paraId="7959963D" w14:textId="77777777" w:rsidR="0049129D" w:rsidRDefault="0049129D" w:rsidP="009A5104">
      <w:pPr>
        <w:pStyle w:val="CommentText"/>
      </w:pPr>
      <w:r>
        <w:t xml:space="preserve">Rationale – The 21-day requirement is not necessary for all Type B waters. </w:t>
      </w:r>
      <w:r w:rsidRPr="00C733E5">
        <w:rPr>
          <w:sz w:val="22"/>
          <w:szCs w:val="22"/>
        </w:rPr>
        <w:t>This time frame and microbial criteria is appropriate due to several corrective measures included in the FSMA Produce Safety Rule. One of these is detailed in § 112.45(b)(1)(i)(A) and allows calculation of microbial die-off between the last water application and harvest at a rate of 0.5 log per day, for up to four days.</w:t>
      </w:r>
      <w:r>
        <w:rPr>
          <w:sz w:val="22"/>
          <w:szCs w:val="22"/>
        </w:rPr>
        <w:t xml:space="preserve"> </w:t>
      </w:r>
      <w:r>
        <w:t>The metric should incentivize the grower to pull more samples and build a water quality profile and set treatment days to harvest, this is supported by FSMAs die off language. As mentioned in point 6 all Type B waters are unfairly categorized in a single “bucket”.</w:t>
      </w:r>
    </w:p>
    <w:p w14:paraId="7CE5AB0D" w14:textId="77777777" w:rsidR="0049129D" w:rsidRDefault="0049129D" w:rsidP="009A5104">
      <w:pPr>
        <w:pStyle w:val="CommentText"/>
      </w:pPr>
      <w:r>
        <w:t>Pep water: Often less than 21 days to harvest period is irrigation turned on for a brief moment where a stabilized system will never be achieved hence hindering treatment, or rendering ineffective.</w:t>
      </w:r>
    </w:p>
  </w:comment>
  <w:comment w:id="749" w:author="Susan" w:date="2020-05-13T09:11:00Z" w:initials="S">
    <w:p w14:paraId="11E00C89" w14:textId="77777777" w:rsidR="0049129D" w:rsidRDefault="0049129D" w:rsidP="007F6EB9">
      <w:pPr>
        <w:pStyle w:val="CommentText"/>
      </w:pPr>
      <w:r>
        <w:rPr>
          <w:rStyle w:val="CommentReference"/>
        </w:rPr>
        <w:annotationRef/>
      </w:r>
      <w:r>
        <w:t>#52</w:t>
      </w:r>
    </w:p>
    <w:p w14:paraId="5B4D8C28" w14:textId="77777777" w:rsidR="0049129D" w:rsidRDefault="0049129D" w:rsidP="007F6EB9">
      <w:pPr>
        <w:pStyle w:val="CommentText"/>
      </w:pPr>
      <w:r>
        <w:t>Duncan Family Farm: Revised language</w:t>
      </w:r>
    </w:p>
    <w:p w14:paraId="4906B0B3" w14:textId="77777777" w:rsidR="0049129D" w:rsidRDefault="0049129D" w:rsidP="007F6EB9">
      <w:pPr>
        <w:pStyle w:val="CommentText"/>
      </w:pPr>
      <w:r>
        <w:t>Rationale – The metric should incentivize the grower to pull more samples and build a water quality profile</w:t>
      </w:r>
    </w:p>
  </w:comment>
  <w:comment w:id="754" w:author="Susan" w:date="2020-05-29T14:59:00Z" w:initials="S">
    <w:p w14:paraId="20B59886" w14:textId="77777777" w:rsidR="0049129D" w:rsidRDefault="0049129D" w:rsidP="009A5104">
      <w:pPr>
        <w:pStyle w:val="CommentText"/>
      </w:pPr>
      <w:r>
        <w:rPr>
          <w:rStyle w:val="CommentReference"/>
        </w:rPr>
        <w:annotationRef/>
      </w:r>
      <w:r>
        <w:t>#54</w:t>
      </w:r>
    </w:p>
    <w:p w14:paraId="71A909D2" w14:textId="77777777" w:rsidR="0049129D" w:rsidRDefault="0049129D" w:rsidP="009A5104">
      <w:pPr>
        <w:pStyle w:val="CommentText"/>
      </w:pPr>
      <w:r>
        <w:t>Duncan Family Farm: Revised sampling procedure</w:t>
      </w:r>
    </w:p>
    <w:p w14:paraId="7CEA9F84" w14:textId="77777777" w:rsidR="0049129D" w:rsidRDefault="0049129D" w:rsidP="009A5104">
      <w:pPr>
        <w:pStyle w:val="CommentText"/>
      </w:pPr>
      <w:r>
        <w:t>Rationale - The metric should incentivize the grower to pull more samples and build a water quality profile and set treatment days to harvest, this is supported by FSMAs die off language.</w:t>
      </w:r>
    </w:p>
  </w:comment>
  <w:comment w:id="759" w:author="Susan" w:date="2020-05-29T15:00:00Z" w:initials="S">
    <w:p w14:paraId="4FF69040" w14:textId="77777777" w:rsidR="0049129D" w:rsidRDefault="0049129D">
      <w:pPr>
        <w:pStyle w:val="CommentText"/>
      </w:pPr>
      <w:r>
        <w:rPr>
          <w:rStyle w:val="CommentReference"/>
        </w:rPr>
        <w:annotationRef/>
      </w:r>
      <w:r>
        <w:t>#54 same as above</w:t>
      </w:r>
    </w:p>
  </w:comment>
  <w:comment w:id="762" w:author="Susan" w:date="2020-05-29T15:10:00Z" w:initials="S">
    <w:p w14:paraId="4108C67C" w14:textId="77777777" w:rsidR="0049129D" w:rsidRDefault="0049129D" w:rsidP="00B97088">
      <w:pPr>
        <w:pStyle w:val="CommentText"/>
      </w:pPr>
      <w:r>
        <w:rPr>
          <w:rStyle w:val="CommentReference"/>
        </w:rPr>
        <w:annotationRef/>
      </w:r>
      <w:r>
        <w:t>#56</w:t>
      </w:r>
    </w:p>
    <w:p w14:paraId="08B357B8" w14:textId="77777777" w:rsidR="0049129D" w:rsidRDefault="0049129D" w:rsidP="00B97088">
      <w:pPr>
        <w:pStyle w:val="CommentText"/>
      </w:pPr>
      <w:r>
        <w:t>Duncan Family Farm: Revised sampling frequency</w:t>
      </w:r>
    </w:p>
    <w:p w14:paraId="6338EB0F" w14:textId="77777777" w:rsidR="0049129D" w:rsidRDefault="0049129D" w:rsidP="00B97088">
      <w:pPr>
        <w:pStyle w:val="CommentText"/>
      </w:pPr>
      <w:r>
        <w:t>Rationale - The metric should incentivize the grower to pull more samples and build a water quality profile and set treatment days to harvest</w:t>
      </w:r>
    </w:p>
  </w:comment>
  <w:comment w:id="770" w:author="Susan" w:date="2020-05-12T09:54:00Z" w:initials="S">
    <w:p w14:paraId="199E87A7" w14:textId="77777777" w:rsidR="0049129D" w:rsidRDefault="0049129D" w:rsidP="001B2E7D">
      <w:pPr>
        <w:pStyle w:val="TableParagraph"/>
        <w:spacing w:before="3" w:line="271" w:lineRule="auto"/>
        <w:ind w:left="36" w:right="-16"/>
      </w:pPr>
      <w:r>
        <w:rPr>
          <w:rStyle w:val="CommentReference"/>
        </w:rPr>
        <w:annotationRef/>
      </w:r>
      <w:r>
        <w:t>#58</w:t>
      </w:r>
    </w:p>
    <w:p w14:paraId="71C6C60A" w14:textId="77777777" w:rsidR="0049129D" w:rsidRDefault="0049129D" w:rsidP="001B2E7D">
      <w:pPr>
        <w:pStyle w:val="TableParagraph"/>
        <w:spacing w:before="3" w:line="271" w:lineRule="auto"/>
        <w:ind w:left="36" w:right="-16"/>
      </w:pPr>
      <w:r>
        <w:t>CA-LGMA: Added language</w:t>
      </w:r>
    </w:p>
    <w:p w14:paraId="71A86C8F" w14:textId="77777777" w:rsidR="0049129D" w:rsidRDefault="0049129D" w:rsidP="001B2E7D">
      <w:pPr>
        <w:pStyle w:val="TableParagraph"/>
        <w:spacing w:before="3" w:line="271" w:lineRule="auto"/>
        <w:ind w:left="36" w:right="-16"/>
        <w:rPr>
          <w:w w:val="105"/>
          <w:sz w:val="16"/>
        </w:rPr>
      </w:pPr>
      <w:r>
        <w:t xml:space="preserve">Rationale - </w:t>
      </w:r>
      <w:r>
        <w:rPr>
          <w:w w:val="105"/>
          <w:sz w:val="16"/>
        </w:rPr>
        <w:t>To create sampling language based on system approach and allow more flexibility in sampling</w:t>
      </w:r>
      <w:r w:rsidRPr="00F90C51">
        <w:rPr>
          <w:w w:val="105"/>
          <w:sz w:val="16"/>
        </w:rPr>
        <w:t xml:space="preserve"> </w:t>
      </w:r>
    </w:p>
    <w:p w14:paraId="65599EC3" w14:textId="77777777" w:rsidR="0049129D" w:rsidRDefault="0049129D" w:rsidP="001B2E7D">
      <w:pPr>
        <w:pStyle w:val="TableParagraph"/>
        <w:spacing w:before="3" w:line="271" w:lineRule="auto"/>
        <w:ind w:left="36" w:right="-16"/>
        <w:rPr>
          <w:w w:val="105"/>
          <w:sz w:val="16"/>
        </w:rPr>
      </w:pPr>
      <w:r>
        <w:rPr>
          <w:w w:val="105"/>
          <w:sz w:val="16"/>
        </w:rPr>
        <w:t xml:space="preserve">AZ-LGMA: </w:t>
      </w:r>
      <w:r>
        <w:rPr>
          <w:sz w:val="16"/>
        </w:rPr>
        <w:t>Includes allowance for sampling to be done at the irrigation event</w:t>
      </w:r>
    </w:p>
    <w:p w14:paraId="3A2C7F93" w14:textId="77777777" w:rsidR="0049129D" w:rsidRDefault="0049129D" w:rsidP="001B2E7D">
      <w:pPr>
        <w:pStyle w:val="CommentText"/>
      </w:pPr>
      <w:r>
        <w:rPr>
          <w:w w:val="105"/>
          <w:sz w:val="16"/>
        </w:rPr>
        <w:t xml:space="preserve">YSPC: </w:t>
      </w:r>
      <w:r w:rsidRPr="00A817AD">
        <w:rPr>
          <w:sz w:val="15"/>
        </w:rPr>
        <w:t>Documenting reasons for not sampling should be enough for auditing.</w:t>
      </w:r>
    </w:p>
  </w:comment>
  <w:comment w:id="771" w:author="Susan" w:date="2020-05-13T09:12:00Z" w:initials="S">
    <w:p w14:paraId="5826F0FC" w14:textId="77777777" w:rsidR="0049129D" w:rsidRDefault="0049129D">
      <w:pPr>
        <w:pStyle w:val="CommentText"/>
      </w:pPr>
      <w:r>
        <w:rPr>
          <w:rStyle w:val="CommentReference"/>
        </w:rPr>
        <w:annotationRef/>
      </w:r>
      <w:r>
        <w:t>#51</w:t>
      </w:r>
    </w:p>
    <w:p w14:paraId="68F7D16E" w14:textId="77777777" w:rsidR="0049129D" w:rsidRDefault="0049129D" w:rsidP="00F11CD2">
      <w:pPr>
        <w:pStyle w:val="CommentText"/>
      </w:pPr>
    </w:p>
  </w:comment>
  <w:comment w:id="774" w:author="Susan" w:date="2020-05-13T16:52:00Z" w:initials="S">
    <w:p w14:paraId="062A59A8" w14:textId="77777777" w:rsidR="0049129D" w:rsidRDefault="0049129D" w:rsidP="00F11CD2">
      <w:pPr>
        <w:pStyle w:val="CommentText"/>
      </w:pPr>
      <w:r>
        <w:rPr>
          <w:rStyle w:val="CommentReference"/>
        </w:rPr>
        <w:annotationRef/>
      </w:r>
      <w:r>
        <w:t>#53</w:t>
      </w:r>
    </w:p>
    <w:p w14:paraId="21BE3CB4" w14:textId="77777777" w:rsidR="0049129D" w:rsidRDefault="0049129D" w:rsidP="00F11CD2">
      <w:pPr>
        <w:pStyle w:val="CommentText"/>
      </w:pPr>
      <w:r>
        <w:t>Duncan Family Farm: Remove end of system sampling requirement and allow grower to sample wherever feasible to assess total risk of source &amp; conveyance</w:t>
      </w:r>
    </w:p>
    <w:p w14:paraId="1A2B817C" w14:textId="77777777" w:rsidR="0049129D" w:rsidRDefault="0049129D" w:rsidP="00F11CD2">
      <w:pPr>
        <w:pStyle w:val="CommentText"/>
      </w:pPr>
      <w:r>
        <w:t>Rationale: Defeats purpose of assessing overall risk of source &amp; conveyance. Follow up sampling procedure for failed system more acceptable (allows for consistent RCA)</w:t>
      </w:r>
    </w:p>
  </w:comment>
  <w:comment w:id="778" w:author="Susan" w:date="2020-05-12T09:45:00Z" w:initials="S">
    <w:p w14:paraId="12133F73" w14:textId="77777777" w:rsidR="0049129D" w:rsidRDefault="0049129D">
      <w:pPr>
        <w:pStyle w:val="CommentText"/>
      </w:pPr>
      <w:r>
        <w:rPr>
          <w:rStyle w:val="CommentReference"/>
        </w:rPr>
        <w:annotationRef/>
      </w:r>
      <w:r>
        <w:t>#56 see below</w:t>
      </w:r>
    </w:p>
    <w:p w14:paraId="0775EA9C" w14:textId="77777777" w:rsidR="0049129D" w:rsidRDefault="0049129D">
      <w:pPr>
        <w:pStyle w:val="CommentText"/>
      </w:pPr>
      <w:r>
        <w:t>Duncan Family Farm: Added “group”</w:t>
      </w:r>
    </w:p>
    <w:p w14:paraId="51B60F41" w14:textId="77777777" w:rsidR="0049129D" w:rsidRDefault="0049129D">
      <w:pPr>
        <w:pStyle w:val="CommentText"/>
      </w:pPr>
      <w:r>
        <w:t>Rationale – see #52</w:t>
      </w:r>
    </w:p>
  </w:comment>
  <w:comment w:id="777" w:author="Susan" w:date="2020-05-05T09:29:00Z" w:initials="S">
    <w:p w14:paraId="50740D60" w14:textId="77777777" w:rsidR="0049129D" w:rsidRDefault="0049129D">
      <w:pPr>
        <w:pStyle w:val="CommentText"/>
      </w:pPr>
      <w:r>
        <w:rPr>
          <w:rStyle w:val="CommentReference"/>
        </w:rPr>
        <w:annotationRef/>
      </w:r>
      <w:r>
        <w:t>#55</w:t>
      </w:r>
    </w:p>
    <w:p w14:paraId="0F31F0C6" w14:textId="77777777" w:rsidR="0049129D" w:rsidRDefault="0049129D">
      <w:pPr>
        <w:pStyle w:val="CommentText"/>
      </w:pPr>
      <w:r>
        <w:t>CA-LGMA: Revised existing language</w:t>
      </w:r>
    </w:p>
    <w:p w14:paraId="09EE87B1" w14:textId="77777777" w:rsidR="0049129D" w:rsidRDefault="0049129D">
      <w:pPr>
        <w:pStyle w:val="CommentText"/>
        <w:rPr>
          <w:w w:val="105"/>
          <w:sz w:val="16"/>
        </w:rPr>
      </w:pPr>
      <w:r>
        <w:t xml:space="preserve">Rationale - </w:t>
      </w:r>
      <w:r>
        <w:rPr>
          <w:w w:val="105"/>
          <w:sz w:val="16"/>
        </w:rPr>
        <w:t>To create sampling language based on system approach and allow more flexibility in sampling</w:t>
      </w:r>
    </w:p>
    <w:p w14:paraId="1ED847C7" w14:textId="77777777" w:rsidR="0049129D" w:rsidRDefault="0049129D">
      <w:pPr>
        <w:pStyle w:val="CommentText"/>
        <w:rPr>
          <w:sz w:val="16"/>
        </w:rPr>
      </w:pPr>
      <w:r>
        <w:rPr>
          <w:w w:val="105"/>
          <w:sz w:val="16"/>
        </w:rPr>
        <w:t xml:space="preserve">AZ-LGMA: </w:t>
      </w:r>
      <w:r>
        <w:rPr>
          <w:sz w:val="16"/>
        </w:rPr>
        <w:t>Includes allowance for sampling to be done at the irrigation event</w:t>
      </w:r>
    </w:p>
    <w:p w14:paraId="6A4652CA" w14:textId="77777777" w:rsidR="0049129D" w:rsidRDefault="0049129D">
      <w:pPr>
        <w:pStyle w:val="CommentText"/>
      </w:pPr>
      <w:r>
        <w:rPr>
          <w:w w:val="105"/>
          <w:sz w:val="16"/>
        </w:rPr>
        <w:t xml:space="preserve">YSPC: </w:t>
      </w:r>
      <w:r w:rsidRPr="00A817AD">
        <w:rPr>
          <w:sz w:val="15"/>
        </w:rPr>
        <w:t>Documenting reasons for not sampling should be enough for auditing.</w:t>
      </w:r>
    </w:p>
  </w:comment>
  <w:comment w:id="786" w:author="Susan" w:date="2020-05-12T13:15:00Z" w:initials="S">
    <w:p w14:paraId="26E303C0" w14:textId="77777777" w:rsidR="0049129D" w:rsidRDefault="0049129D">
      <w:pPr>
        <w:pStyle w:val="CommentText"/>
      </w:pPr>
      <w:r>
        <w:rPr>
          <w:rStyle w:val="CommentReference"/>
        </w:rPr>
        <w:annotationRef/>
      </w:r>
      <w:r>
        <w:t>#51</w:t>
      </w:r>
    </w:p>
    <w:p w14:paraId="6E139398" w14:textId="77777777" w:rsidR="0049129D" w:rsidRDefault="0049129D">
      <w:pPr>
        <w:pStyle w:val="CommentText"/>
      </w:pPr>
    </w:p>
  </w:comment>
  <w:comment w:id="789" w:author="Susan" w:date="2020-05-12T09:46:00Z" w:initials="S">
    <w:p w14:paraId="00122CED" w14:textId="77777777" w:rsidR="0049129D" w:rsidRPr="009A5104" w:rsidRDefault="0049129D">
      <w:pPr>
        <w:pStyle w:val="CommentText"/>
      </w:pPr>
      <w:r w:rsidRPr="009A5104">
        <w:rPr>
          <w:rStyle w:val="CommentReference"/>
          <w:b/>
          <w:bCs/>
        </w:rPr>
        <w:annotationRef/>
      </w:r>
      <w:r w:rsidRPr="009A5104">
        <w:t>#5</w:t>
      </w:r>
      <w:r>
        <w:t>7</w:t>
      </w:r>
    </w:p>
    <w:p w14:paraId="54523991" w14:textId="77777777" w:rsidR="0049129D" w:rsidRPr="009A5104" w:rsidRDefault="0049129D">
      <w:pPr>
        <w:pStyle w:val="CommentText"/>
      </w:pPr>
      <w:r w:rsidRPr="009A5104">
        <w:t>Duncan Family Farm to explain rationale: Deleted language</w:t>
      </w:r>
    </w:p>
    <w:p w14:paraId="717755BA" w14:textId="77777777" w:rsidR="0049129D" w:rsidRDefault="0049129D">
      <w:pPr>
        <w:pStyle w:val="CommentText"/>
      </w:pPr>
      <w:r w:rsidRPr="009A5104">
        <w:t>Rationale -</w:t>
      </w:r>
      <w:r>
        <w:t xml:space="preserve"> </w:t>
      </w:r>
    </w:p>
  </w:comment>
  <w:comment w:id="794" w:author="Susan" w:date="2020-05-12T09:57:00Z" w:initials="S">
    <w:p w14:paraId="0A20B72F" w14:textId="77777777" w:rsidR="0049129D" w:rsidRDefault="0049129D" w:rsidP="00A817AD">
      <w:pPr>
        <w:pStyle w:val="CommentText"/>
      </w:pPr>
      <w:r>
        <w:t>#51</w:t>
      </w:r>
    </w:p>
  </w:comment>
  <w:comment w:id="797" w:author="Susan" w:date="2020-05-12T09:57:00Z" w:initials="S">
    <w:p w14:paraId="24204E3B" w14:textId="77777777" w:rsidR="0049129D" w:rsidRPr="00B97088" w:rsidRDefault="0049129D">
      <w:pPr>
        <w:pStyle w:val="CommentText"/>
      </w:pPr>
      <w:r w:rsidRPr="00B97088">
        <w:rPr>
          <w:rStyle w:val="CommentReference"/>
          <w:b/>
          <w:bCs/>
        </w:rPr>
        <w:annotationRef/>
      </w:r>
      <w:r w:rsidRPr="00B97088">
        <w:t xml:space="preserve">#59 </w:t>
      </w:r>
      <w:r>
        <w:t>Editorial</w:t>
      </w:r>
    </w:p>
    <w:p w14:paraId="06660434" w14:textId="77777777" w:rsidR="0049129D" w:rsidRPr="00B97088" w:rsidRDefault="0049129D">
      <w:pPr>
        <w:pStyle w:val="CommentText"/>
      </w:pPr>
      <w:r w:rsidRPr="00B97088">
        <w:t>Duncan Family Farm to explain rationale- Removed capitalization</w:t>
      </w:r>
    </w:p>
    <w:p w14:paraId="12BBFF68" w14:textId="77777777" w:rsidR="0049129D" w:rsidRDefault="0049129D">
      <w:pPr>
        <w:pStyle w:val="CommentText"/>
      </w:pPr>
      <w:r w:rsidRPr="00B97088">
        <w:t>Rationale -</w:t>
      </w:r>
      <w:r>
        <w:t xml:space="preserve"> </w:t>
      </w:r>
    </w:p>
  </w:comment>
  <w:comment w:id="803" w:author="Susan" w:date="2020-05-12T09:58:00Z" w:initials="S">
    <w:p w14:paraId="5141FB51" w14:textId="77777777" w:rsidR="0049129D" w:rsidRDefault="0049129D">
      <w:pPr>
        <w:pStyle w:val="CommentText"/>
      </w:pPr>
      <w:r>
        <w:t>#60</w:t>
      </w:r>
    </w:p>
    <w:p w14:paraId="6B5337A7" w14:textId="77777777" w:rsidR="0049129D" w:rsidRDefault="0049129D">
      <w:pPr>
        <w:pStyle w:val="CommentText"/>
      </w:pPr>
      <w:r>
        <w:rPr>
          <w:rStyle w:val="CommentReference"/>
        </w:rPr>
        <w:annotationRef/>
      </w:r>
      <w:r>
        <w:t>Duncan Family Farm: Added language</w:t>
      </w:r>
    </w:p>
    <w:p w14:paraId="728AEAB7" w14:textId="77777777" w:rsidR="0049129D" w:rsidRDefault="0049129D">
      <w:pPr>
        <w:pStyle w:val="CommentText"/>
      </w:pPr>
      <w:r>
        <w:t>Rationale – see #39A &amp; 55A</w:t>
      </w:r>
    </w:p>
  </w:comment>
  <w:comment w:id="804" w:author="Susan" w:date="2020-05-12T10:00:00Z" w:initials="S">
    <w:p w14:paraId="565B61CB" w14:textId="77777777" w:rsidR="0049129D" w:rsidRDefault="0049129D">
      <w:pPr>
        <w:pStyle w:val="CommentText"/>
      </w:pPr>
      <w:r>
        <w:rPr>
          <w:rStyle w:val="CommentReference"/>
        </w:rPr>
        <w:annotationRef/>
      </w:r>
      <w:r>
        <w:t>#61</w:t>
      </w:r>
    </w:p>
    <w:p w14:paraId="0AC39792" w14:textId="77777777" w:rsidR="0049129D" w:rsidRDefault="0049129D">
      <w:pPr>
        <w:pStyle w:val="CommentText"/>
      </w:pPr>
      <w:r>
        <w:t>Duncan Family Farm: Revised sample number and location; remove metric for time between samples</w:t>
      </w:r>
    </w:p>
    <w:p w14:paraId="0C9A61F5" w14:textId="77777777" w:rsidR="0049129D" w:rsidRDefault="0049129D">
      <w:pPr>
        <w:pStyle w:val="CommentText"/>
      </w:pPr>
      <w:r>
        <w:t>Rationale – see #55A &amp; #51</w:t>
      </w:r>
    </w:p>
  </w:comment>
  <w:comment w:id="825" w:author="Susan" w:date="2020-05-07T11:32:00Z" w:initials="S">
    <w:p w14:paraId="19ACA409" w14:textId="77777777" w:rsidR="0049129D" w:rsidRDefault="0049129D">
      <w:pPr>
        <w:pStyle w:val="CommentText"/>
      </w:pPr>
      <w:r>
        <w:t>#62A</w:t>
      </w:r>
    </w:p>
    <w:p w14:paraId="0F1DB14F" w14:textId="77777777" w:rsidR="0049129D" w:rsidRDefault="0049129D">
      <w:pPr>
        <w:pStyle w:val="CommentText"/>
      </w:pPr>
      <w:r>
        <w:rPr>
          <w:rStyle w:val="CommentReference"/>
        </w:rPr>
        <w:annotationRef/>
      </w:r>
      <w:r>
        <w:t>AZ-LGMA: Revised heading</w:t>
      </w:r>
    </w:p>
    <w:p w14:paraId="0127D47B" w14:textId="77777777" w:rsidR="0049129D" w:rsidRDefault="0049129D">
      <w:pPr>
        <w:pStyle w:val="CommentText"/>
      </w:pPr>
      <w:r>
        <w:t>Rationale - Post‐harvest (i.e. at a plant/cooler) is outside the scope of the LGMA. Water used during harvest in within the scope of the LGMA.</w:t>
      </w:r>
    </w:p>
  </w:comment>
  <w:comment w:id="828" w:author="Susan" w:date="2020-05-05T09:34:00Z" w:initials="S">
    <w:p w14:paraId="700F2FAC" w14:textId="77777777" w:rsidR="0049129D" w:rsidRDefault="0049129D">
      <w:pPr>
        <w:pStyle w:val="CommentText"/>
      </w:pPr>
      <w:r>
        <w:rPr>
          <w:rStyle w:val="CommentReference"/>
        </w:rPr>
        <w:annotationRef/>
      </w:r>
      <w:r>
        <w:t>#62 B</w:t>
      </w:r>
    </w:p>
    <w:p w14:paraId="11A4D425" w14:textId="77777777" w:rsidR="0049129D" w:rsidRDefault="0049129D">
      <w:pPr>
        <w:pStyle w:val="CommentText"/>
      </w:pPr>
      <w:r>
        <w:t>CA-LGMA: Added language</w:t>
      </w:r>
    </w:p>
    <w:p w14:paraId="7B6B5BCA" w14:textId="77777777" w:rsidR="0049129D" w:rsidRDefault="0049129D">
      <w:pPr>
        <w:pStyle w:val="CommentText"/>
        <w:rPr>
          <w:w w:val="105"/>
          <w:sz w:val="16"/>
        </w:rPr>
      </w:pPr>
      <w:r>
        <w:t xml:space="preserve">Rationale - </w:t>
      </w:r>
      <w:r>
        <w:rPr>
          <w:w w:val="105"/>
          <w:sz w:val="16"/>
        </w:rPr>
        <w:t>Clarification that standard relates to on farm water use</w:t>
      </w:r>
    </w:p>
    <w:p w14:paraId="60AD581B" w14:textId="77777777" w:rsidR="0049129D" w:rsidRPr="00CF5CD7" w:rsidRDefault="0049129D">
      <w:pPr>
        <w:pStyle w:val="CommentText"/>
      </w:pPr>
      <w:r>
        <w:rPr>
          <w:w w:val="105"/>
          <w:sz w:val="16"/>
        </w:rPr>
        <w:t xml:space="preserve">AZ-LGMA: </w:t>
      </w:r>
      <w:r w:rsidRPr="00CF5CD7">
        <w:rPr>
          <w:sz w:val="16"/>
        </w:rPr>
        <w:t>On farm and not for post‐harvest. At time of harvest.</w:t>
      </w:r>
    </w:p>
  </w:comment>
  <w:comment w:id="833" w:author="Scott Nichols" w:date="2020-07-01T14:15:00Z" w:initials="SN">
    <w:p w14:paraId="776D4E48" w14:textId="138C2176" w:rsidR="0049129D" w:rsidRDefault="0049129D">
      <w:pPr>
        <w:pStyle w:val="CommentText"/>
      </w:pPr>
      <w:r>
        <w:rPr>
          <w:rStyle w:val="CommentReference"/>
        </w:rPr>
        <w:annotationRef/>
      </w:r>
      <w:r>
        <w:t xml:space="preserve">Also 62C. </w:t>
      </w:r>
    </w:p>
  </w:comment>
  <w:comment w:id="836" w:author="Susan" w:date="2020-05-07T12:02:00Z" w:initials="S">
    <w:p w14:paraId="5AD69FFD" w14:textId="77777777" w:rsidR="0049129D" w:rsidRDefault="0049129D" w:rsidP="00E47529">
      <w:pPr>
        <w:pStyle w:val="BodyText"/>
        <w:spacing w:before="159" w:line="259" w:lineRule="auto"/>
        <w:ind w:left="119" w:right="846"/>
      </w:pPr>
      <w:r>
        <w:rPr>
          <w:rStyle w:val="CommentReference"/>
        </w:rPr>
        <w:annotationRef/>
      </w:r>
      <w:r>
        <w:t>#63</w:t>
      </w:r>
    </w:p>
    <w:p w14:paraId="76C4A1B8" w14:textId="77777777" w:rsidR="0049129D" w:rsidRDefault="0049129D" w:rsidP="00E47529">
      <w:pPr>
        <w:pStyle w:val="BodyText"/>
        <w:spacing w:before="159" w:line="259" w:lineRule="auto"/>
        <w:ind w:left="119" w:right="846"/>
      </w:pPr>
      <w:r>
        <w:t>AZ-LGMA: Revised sampling procedure</w:t>
      </w:r>
    </w:p>
    <w:p w14:paraId="707D16DD" w14:textId="77777777" w:rsidR="0049129D" w:rsidRDefault="0049129D" w:rsidP="00E47529">
      <w:pPr>
        <w:pStyle w:val="BodyText"/>
        <w:spacing w:before="159" w:line="259" w:lineRule="auto"/>
        <w:ind w:left="119" w:right="846"/>
      </w:pPr>
      <w:r>
        <w:t>Rationale - Additionally, as the point of use nurse tank that was most like filled the day of use, testing that water prior to use is not practical if you are to wait for results to be received before use. Recommend that this be changes to source water is tested and determined acceptable prior to use in the nurse tank of a harvest operation.</w:t>
      </w:r>
    </w:p>
  </w:comment>
  <w:comment w:id="841" w:author="Susan" w:date="2020-05-07T12:00:00Z" w:initials="S">
    <w:p w14:paraId="09E3026B" w14:textId="77777777" w:rsidR="0049129D" w:rsidRDefault="0049129D" w:rsidP="000E0602">
      <w:pPr>
        <w:pStyle w:val="CommentText"/>
        <w:rPr>
          <w:w w:val="105"/>
          <w:sz w:val="16"/>
        </w:rPr>
      </w:pPr>
      <w:r>
        <w:rPr>
          <w:rStyle w:val="CommentReference"/>
        </w:rPr>
        <w:annotationRef/>
      </w:r>
      <w:r>
        <w:rPr>
          <w:w w:val="105"/>
          <w:sz w:val="16"/>
        </w:rPr>
        <w:t>#64</w:t>
      </w:r>
    </w:p>
    <w:p w14:paraId="64E06629" w14:textId="77777777" w:rsidR="0049129D" w:rsidRDefault="0049129D" w:rsidP="000E0602">
      <w:pPr>
        <w:pStyle w:val="CommentText"/>
        <w:rPr>
          <w:w w:val="105"/>
          <w:sz w:val="16"/>
        </w:rPr>
      </w:pPr>
      <w:r>
        <w:rPr>
          <w:w w:val="105"/>
          <w:sz w:val="16"/>
        </w:rPr>
        <w:t>CA-LGMA: Revised language</w:t>
      </w:r>
    </w:p>
    <w:p w14:paraId="0FBC21F1" w14:textId="77777777" w:rsidR="0049129D" w:rsidRDefault="0049129D" w:rsidP="000E0602">
      <w:pPr>
        <w:pStyle w:val="CommentText"/>
      </w:pPr>
      <w:r>
        <w:rPr>
          <w:w w:val="105"/>
          <w:sz w:val="16"/>
        </w:rPr>
        <w:t xml:space="preserve">Rationale - </w:t>
      </w:r>
      <w:r w:rsidRPr="00D445A8">
        <w:rPr>
          <w:w w:val="105"/>
          <w:sz w:val="16"/>
        </w:rPr>
        <w:t>Follow Type A Baseline Language and sampling requirements</w:t>
      </w:r>
      <w:r>
        <w:rPr>
          <w:w w:val="105"/>
          <w:sz w:val="16"/>
        </w:rPr>
        <w:t xml:space="preserve"> to create sampling language based on system approach and allow more flexibility in sampling</w:t>
      </w:r>
    </w:p>
  </w:comment>
  <w:comment w:id="844" w:author="Susan" w:date="2020-05-07T12:15:00Z" w:initials="S">
    <w:p w14:paraId="3F6ED55F" w14:textId="77777777" w:rsidR="0049129D" w:rsidRDefault="0049129D" w:rsidP="00FC0BC5">
      <w:pPr>
        <w:pStyle w:val="CommentText"/>
        <w:rPr>
          <w:w w:val="105"/>
          <w:sz w:val="16"/>
        </w:rPr>
      </w:pPr>
      <w:r>
        <w:rPr>
          <w:rStyle w:val="CommentReference"/>
        </w:rPr>
        <w:annotationRef/>
      </w:r>
      <w:r w:rsidRPr="00B3286A">
        <w:rPr>
          <w:w w:val="105"/>
          <w:sz w:val="16"/>
        </w:rPr>
        <w:t xml:space="preserve">#65 </w:t>
      </w:r>
    </w:p>
    <w:p w14:paraId="19FC678B" w14:textId="77777777" w:rsidR="0049129D" w:rsidRDefault="0049129D" w:rsidP="00FC0BC5">
      <w:pPr>
        <w:pStyle w:val="CommentText"/>
        <w:rPr>
          <w:w w:val="105"/>
          <w:sz w:val="16"/>
        </w:rPr>
      </w:pPr>
      <w:r>
        <w:rPr>
          <w:w w:val="105"/>
          <w:sz w:val="16"/>
        </w:rPr>
        <w:t xml:space="preserve">CA-LGMA: Revised language </w:t>
      </w:r>
    </w:p>
    <w:p w14:paraId="031D04A9" w14:textId="77777777" w:rsidR="0049129D" w:rsidRDefault="0049129D" w:rsidP="00FC0BC5">
      <w:pPr>
        <w:pStyle w:val="CommentText"/>
        <w:rPr>
          <w:w w:val="105"/>
          <w:sz w:val="16"/>
        </w:rPr>
      </w:pPr>
      <w:r>
        <w:rPr>
          <w:w w:val="105"/>
          <w:sz w:val="16"/>
        </w:rPr>
        <w:t xml:space="preserve">Rationale - </w:t>
      </w:r>
      <w:r w:rsidRPr="00D445A8">
        <w:rPr>
          <w:w w:val="105"/>
          <w:sz w:val="16"/>
        </w:rPr>
        <w:t>Follow Type A Baseline Language and sampling requirements</w:t>
      </w:r>
      <w:r>
        <w:rPr>
          <w:w w:val="105"/>
          <w:sz w:val="16"/>
        </w:rPr>
        <w:t xml:space="preserve"> to create sampling language based on system approach and allow more flexibility in sampling</w:t>
      </w:r>
    </w:p>
    <w:p w14:paraId="0B486D9D" w14:textId="77777777" w:rsidR="0049129D" w:rsidRDefault="0049129D" w:rsidP="00FC0BC5">
      <w:pPr>
        <w:pStyle w:val="CommentText"/>
      </w:pPr>
      <w:r w:rsidRPr="00CF5CD7">
        <w:rPr>
          <w:w w:val="105"/>
          <w:sz w:val="16"/>
          <w:highlight w:val="yellow"/>
        </w:rPr>
        <w:t>NOTE: see comment</w:t>
      </w:r>
      <w:r>
        <w:rPr>
          <w:w w:val="105"/>
          <w:sz w:val="16"/>
          <w:highlight w:val="yellow"/>
        </w:rPr>
        <w:t xml:space="preserve"> below</w:t>
      </w:r>
      <w:r w:rsidRPr="00CF5CD7">
        <w:rPr>
          <w:w w:val="105"/>
          <w:sz w:val="16"/>
          <w:highlight w:val="yellow"/>
        </w:rPr>
        <w:t xml:space="preserve"> – AZLGMA recommends keeping current metric language</w:t>
      </w:r>
    </w:p>
  </w:comment>
  <w:comment w:id="849" w:author="Susan" w:date="2020-05-07T12:13:00Z" w:initials="S">
    <w:p w14:paraId="74A1C593" w14:textId="77777777" w:rsidR="0049129D" w:rsidRDefault="0049129D" w:rsidP="00CF5CD7">
      <w:pPr>
        <w:pStyle w:val="BodyText"/>
        <w:spacing w:before="159" w:line="259" w:lineRule="auto"/>
        <w:ind w:right="846"/>
      </w:pPr>
      <w:r>
        <w:rPr>
          <w:rStyle w:val="CommentReference"/>
        </w:rPr>
        <w:annotationRef/>
      </w:r>
      <w:r>
        <w:t>COMMENT</w:t>
      </w:r>
    </w:p>
    <w:p w14:paraId="7D25894E" w14:textId="77777777" w:rsidR="0049129D" w:rsidRDefault="0049129D" w:rsidP="00603645">
      <w:pPr>
        <w:pStyle w:val="BodyText"/>
        <w:spacing w:before="159" w:line="259" w:lineRule="auto"/>
        <w:ind w:left="119" w:right="846"/>
      </w:pPr>
      <w:r>
        <w:t xml:space="preserve">AZ-LGMA (Recommends keeping current language): </w:t>
      </w:r>
      <w:r w:rsidRPr="00603645">
        <w:rPr>
          <w:b w:val="0"/>
          <w:bCs/>
        </w:rPr>
        <w:t>Additionally, as the point of use nurse tank that was most like filled the day of use, testing that water prior to use is not practical if you are to wait for results to be received before use. Recommend that this be changes to source water is tested and determined acceptable prior to use in the nurse tank of a harvest operation.</w:t>
      </w:r>
    </w:p>
  </w:comment>
  <w:comment w:id="850" w:author="Susan" w:date="2020-05-12T13:22:00Z" w:initials="S">
    <w:p w14:paraId="2CA2A410" w14:textId="77777777" w:rsidR="0049129D" w:rsidRDefault="0049129D" w:rsidP="00C50F54">
      <w:pPr>
        <w:pStyle w:val="CommentText"/>
      </w:pPr>
      <w:r>
        <w:rPr>
          <w:rStyle w:val="CommentReference"/>
        </w:rPr>
        <w:annotationRef/>
      </w:r>
      <w:r>
        <w:t>#62C</w:t>
      </w:r>
    </w:p>
    <w:p w14:paraId="767CCE07" w14:textId="77777777" w:rsidR="0049129D" w:rsidRDefault="0049129D" w:rsidP="00C50F54">
      <w:pPr>
        <w:pStyle w:val="CommentText"/>
      </w:pPr>
      <w:r>
        <w:t>AZ-LGMA: Revised language</w:t>
      </w:r>
    </w:p>
    <w:p w14:paraId="2CF8E90A" w14:textId="77777777" w:rsidR="0049129D" w:rsidRDefault="0049129D" w:rsidP="00C50F54">
      <w:pPr>
        <w:pStyle w:val="CommentText"/>
      </w:pPr>
      <w:r>
        <w:t>Rationale - This testing description [as currently written] is for irrigation water. Water used for harvest operations should not be the same water as that used for irrigation as it implies canal and reservoir water (treated) could be used. This should be clarified that only well water and municipal water is acceptable and must meet the acceptance criterial for Generic E. coli.</w:t>
      </w:r>
    </w:p>
  </w:comment>
  <w:comment w:id="856" w:author="Susan" w:date="2020-05-07T11:53:00Z" w:initials="S">
    <w:p w14:paraId="64110045" w14:textId="77777777" w:rsidR="0049129D" w:rsidRDefault="0049129D">
      <w:pPr>
        <w:pStyle w:val="CommentText"/>
      </w:pPr>
      <w:r>
        <w:rPr>
          <w:rStyle w:val="CommentReference"/>
        </w:rPr>
        <w:annotationRef/>
      </w:r>
      <w:r>
        <w:t>#62D (Also 2</w:t>
      </w:r>
      <w:r w:rsidRPr="00FC0BC5">
        <w:rPr>
          <w:vertAlign w:val="superscript"/>
        </w:rPr>
        <w:t>nd</w:t>
      </w:r>
      <w:r>
        <w:t xml:space="preserve"> bullet under Single Pass v Multi-pass below)</w:t>
      </w:r>
    </w:p>
    <w:p w14:paraId="7B443686" w14:textId="77777777" w:rsidR="0049129D" w:rsidRDefault="0049129D">
      <w:pPr>
        <w:pStyle w:val="CommentText"/>
      </w:pPr>
      <w:r>
        <w:t>AZ-LGMA: Revised language</w:t>
      </w:r>
    </w:p>
    <w:p w14:paraId="02EC9C42" w14:textId="77777777" w:rsidR="0049129D" w:rsidRPr="00CF5CD7" w:rsidRDefault="0049129D">
      <w:pPr>
        <w:pStyle w:val="CommentText"/>
        <w:rPr>
          <w:sz w:val="16"/>
        </w:rPr>
      </w:pPr>
      <w:r>
        <w:t xml:space="preserve">Rationale - </w:t>
      </w:r>
      <w:r w:rsidRPr="00CF5CD7">
        <w:rPr>
          <w:sz w:val="16"/>
        </w:rPr>
        <w:t>Does not have to be a chemical sanitizer. Disinfection.</w:t>
      </w:r>
    </w:p>
    <w:p w14:paraId="4A3340E8" w14:textId="77777777" w:rsidR="0049129D" w:rsidRDefault="0049129D">
      <w:pPr>
        <w:pStyle w:val="CommentText"/>
      </w:pPr>
      <w:r w:rsidRPr="00CF5CD7">
        <w:t>Paul Mondrag</w:t>
      </w:r>
      <w:r>
        <w:t>on: Please consider ensuring these terms are available as encouragement for growers/companies to consider and deploy all types of Antimicrobial Water Treatment: Wavelength, Wattage, Fluence, Turbidity, GPM, Water Temperature, Lamp Style (standard output, high output, amalgam)</w:t>
      </w:r>
    </w:p>
    <w:p w14:paraId="2B4DCF37" w14:textId="77777777" w:rsidR="0049129D" w:rsidRDefault="0049129D">
      <w:pPr>
        <w:pStyle w:val="CommentText"/>
      </w:pPr>
    </w:p>
  </w:comment>
  <w:comment w:id="864" w:author="Susan" w:date="2020-05-07T12:32:00Z" w:initials="S">
    <w:p w14:paraId="63132DAC" w14:textId="77777777" w:rsidR="0049129D" w:rsidRPr="00CF5CD7" w:rsidRDefault="0049129D">
      <w:pPr>
        <w:pStyle w:val="CommentText"/>
        <w:rPr>
          <w:b/>
          <w:bCs/>
        </w:rPr>
      </w:pPr>
      <w:r w:rsidRPr="00CF5CD7">
        <w:rPr>
          <w:rStyle w:val="CommentReference"/>
          <w:b/>
          <w:bCs/>
          <w:highlight w:val="cyan"/>
        </w:rPr>
        <w:annotationRef/>
      </w:r>
      <w:r w:rsidRPr="00B3286A">
        <w:rPr>
          <w:b/>
          <w:bCs/>
        </w:rPr>
        <w:t xml:space="preserve">#66 </w:t>
      </w:r>
    </w:p>
    <w:p w14:paraId="71CBFE44" w14:textId="77777777" w:rsidR="0049129D" w:rsidRDefault="0049129D">
      <w:pPr>
        <w:pStyle w:val="CommentText"/>
      </w:pPr>
      <w:r>
        <w:t>AZ-LGMA to explain rationale: Revised language</w:t>
      </w:r>
    </w:p>
    <w:p w14:paraId="39E66E4A" w14:textId="77777777" w:rsidR="0049129D" w:rsidRDefault="0049129D">
      <w:pPr>
        <w:pStyle w:val="CommentText"/>
      </w:pPr>
      <w:r>
        <w:t xml:space="preserve">Rationale - </w:t>
      </w:r>
    </w:p>
  </w:comment>
  <w:comment w:id="868" w:author="Susan" w:date="2020-05-05T09:55:00Z" w:initials="S">
    <w:p w14:paraId="5821E2D3" w14:textId="77777777" w:rsidR="0049129D" w:rsidRDefault="0049129D">
      <w:pPr>
        <w:pStyle w:val="CommentText"/>
        <w:rPr>
          <w:w w:val="105"/>
          <w:sz w:val="16"/>
        </w:rPr>
      </w:pPr>
      <w:r>
        <w:rPr>
          <w:rStyle w:val="CommentReference"/>
        </w:rPr>
        <w:annotationRef/>
      </w:r>
      <w:r>
        <w:rPr>
          <w:w w:val="105"/>
          <w:sz w:val="16"/>
        </w:rPr>
        <w:t>#67 EDITORIAL</w:t>
      </w:r>
    </w:p>
    <w:p w14:paraId="27079F9B" w14:textId="77777777" w:rsidR="0049129D" w:rsidRDefault="0049129D">
      <w:pPr>
        <w:pStyle w:val="CommentText"/>
        <w:rPr>
          <w:w w:val="105"/>
          <w:sz w:val="16"/>
        </w:rPr>
      </w:pPr>
      <w:r>
        <w:rPr>
          <w:w w:val="105"/>
          <w:sz w:val="16"/>
        </w:rPr>
        <w:t>CA-LGMA: Deletion</w:t>
      </w:r>
    </w:p>
    <w:p w14:paraId="6A82C6D0" w14:textId="77777777" w:rsidR="0049129D" w:rsidRDefault="0049129D">
      <w:pPr>
        <w:pStyle w:val="CommentText"/>
      </w:pPr>
      <w:r>
        <w:rPr>
          <w:w w:val="105"/>
          <w:sz w:val="16"/>
        </w:rPr>
        <w:t xml:space="preserve">Rationale - </w:t>
      </w:r>
      <w:bookmarkStart w:id="870" w:name="_Hlk40278253"/>
      <w:r>
        <w:rPr>
          <w:w w:val="105"/>
          <w:sz w:val="16"/>
        </w:rPr>
        <w:t>Both E. coli and breakpoint disinfectant need to be monitored.</w:t>
      </w:r>
      <w:bookmarkEnd w:id="870"/>
    </w:p>
  </w:comment>
  <w:comment w:id="871" w:author="Susan" w:date="2020-05-07T11:19:00Z" w:initials="S">
    <w:p w14:paraId="3611FAAC" w14:textId="77777777" w:rsidR="0049129D" w:rsidRDefault="0049129D">
      <w:pPr>
        <w:pStyle w:val="CommentText"/>
      </w:pPr>
      <w:r>
        <w:rPr>
          <w:rStyle w:val="CommentReference"/>
        </w:rPr>
        <w:annotationRef/>
      </w:r>
      <w:r>
        <w:t>#62D</w:t>
      </w:r>
    </w:p>
    <w:p w14:paraId="6ACA5B8B" w14:textId="77777777" w:rsidR="0049129D" w:rsidRDefault="0049129D">
      <w:pPr>
        <w:pStyle w:val="CommentText"/>
      </w:pPr>
      <w:r>
        <w:t>AZ-LGMA: Revised language</w:t>
      </w:r>
    </w:p>
    <w:p w14:paraId="7026D323" w14:textId="77777777" w:rsidR="0049129D" w:rsidRPr="00CF5CD7" w:rsidRDefault="0049129D">
      <w:pPr>
        <w:pStyle w:val="CommentText"/>
      </w:pPr>
      <w:r>
        <w:t xml:space="preserve">Rationale - </w:t>
      </w:r>
      <w:r w:rsidRPr="00CF5CD7">
        <w:rPr>
          <w:sz w:val="16"/>
        </w:rPr>
        <w:t>Does not have to be a chemical sanitizer. Disinfection.</w:t>
      </w:r>
    </w:p>
  </w:comment>
  <w:comment w:id="875" w:author="Susan" w:date="2020-05-07T12:34:00Z" w:initials="S">
    <w:p w14:paraId="1C7ED86F" w14:textId="77777777" w:rsidR="0049129D" w:rsidRPr="00611E67" w:rsidRDefault="0049129D">
      <w:pPr>
        <w:pStyle w:val="CommentText"/>
      </w:pPr>
      <w:r>
        <w:rPr>
          <w:rStyle w:val="CommentReference"/>
        </w:rPr>
        <w:annotationRef/>
      </w:r>
      <w:r w:rsidRPr="00611E67">
        <w:t>#</w:t>
      </w:r>
      <w:r>
        <w:t>68</w:t>
      </w:r>
    </w:p>
    <w:p w14:paraId="4941D165" w14:textId="77777777" w:rsidR="0049129D" w:rsidRDefault="0049129D">
      <w:pPr>
        <w:pStyle w:val="CommentText"/>
      </w:pPr>
      <w:r>
        <w:t>CA-LGMA: Deleted language</w:t>
      </w:r>
    </w:p>
    <w:p w14:paraId="7D0AFCEF" w14:textId="77777777" w:rsidR="0049129D" w:rsidRDefault="0049129D">
      <w:pPr>
        <w:pStyle w:val="CommentText"/>
      </w:pPr>
      <w:r>
        <w:t xml:space="preserve">Rationale - to emphasize the requirement that the water is non-detect for generic E.coli </w:t>
      </w:r>
      <w:r>
        <w:rPr>
          <w:u w:val="single"/>
        </w:rPr>
        <w:t>or</w:t>
      </w:r>
      <w:r>
        <w:t xml:space="preserve"> that disinfection levels are sufficient to ensure return water is also non-detect for generic E.coli . This requirement is independent of the sanitizer being used so if an operator isn't using a chlorine based sanitizer they would likely have some other monitoring requirements to show that the sanitizer/disinfectant is present or performing as intended. </w:t>
      </w:r>
    </w:p>
  </w:comment>
  <w:comment w:id="877" w:author="Susan" w:date="2020-05-06T16:19:00Z" w:initials="S">
    <w:p w14:paraId="29965696" w14:textId="77777777" w:rsidR="0049129D" w:rsidRDefault="0049129D">
      <w:pPr>
        <w:pStyle w:val="CommentText"/>
      </w:pPr>
      <w:r>
        <w:rPr>
          <w:rStyle w:val="CommentReference"/>
        </w:rPr>
        <w:annotationRef/>
      </w:r>
      <w:r>
        <w:t xml:space="preserve">COMMENT </w:t>
      </w:r>
    </w:p>
    <w:p w14:paraId="0784726A" w14:textId="77777777" w:rsidR="0049129D" w:rsidRDefault="0049129D">
      <w:pPr>
        <w:pStyle w:val="CommentText"/>
      </w:pPr>
      <w:r w:rsidRPr="00CF5E56">
        <w:t xml:space="preserve">Mark Shakespeare (Walmart): </w:t>
      </w:r>
      <w:r w:rsidRPr="00CF5E56">
        <w:rPr>
          <w:sz w:val="22"/>
        </w:rPr>
        <w:t>Should LGMA consider providing minimum requirements for the SOP contact, e.g. require that the SOP covers corrective actions for impacted product (as per figure 6), root cause work, fixing the cause of the O-O-S, and preventive actions.</w:t>
      </w:r>
    </w:p>
  </w:comment>
  <w:comment w:id="882" w:author="Susan" w:date="2020-05-07T11:21:00Z" w:initials="S">
    <w:p w14:paraId="7F260FA4" w14:textId="77777777" w:rsidR="0049129D" w:rsidRPr="0079037A" w:rsidRDefault="0049129D" w:rsidP="007D61FB">
      <w:pPr>
        <w:pStyle w:val="TableParagraph"/>
        <w:spacing w:before="3" w:line="261" w:lineRule="auto"/>
        <w:ind w:left="27" w:hanging="1"/>
        <w:rPr>
          <w:b/>
          <w:bCs/>
        </w:rPr>
      </w:pPr>
      <w:r w:rsidRPr="0079037A">
        <w:rPr>
          <w:rStyle w:val="CommentReference"/>
          <w:b/>
          <w:bCs/>
          <w:highlight w:val="cyan"/>
        </w:rPr>
        <w:annotationRef/>
      </w:r>
      <w:r w:rsidRPr="00B3286A">
        <w:rPr>
          <w:b/>
          <w:bCs/>
        </w:rPr>
        <w:t xml:space="preserve">#69 </w:t>
      </w:r>
    </w:p>
    <w:p w14:paraId="7232FD30" w14:textId="77777777" w:rsidR="0049129D" w:rsidRDefault="0049129D" w:rsidP="007D61FB">
      <w:pPr>
        <w:pStyle w:val="TableParagraph"/>
        <w:spacing w:before="3" w:line="261" w:lineRule="auto"/>
        <w:ind w:left="27" w:hanging="1"/>
      </w:pPr>
      <w:r>
        <w:t>AZ-LGMA to explain rationale: Added “per company policy”</w:t>
      </w:r>
    </w:p>
    <w:p w14:paraId="292808F5" w14:textId="77777777" w:rsidR="0049129D" w:rsidRDefault="0049129D" w:rsidP="007D61FB">
      <w:pPr>
        <w:pStyle w:val="TableParagraph"/>
        <w:spacing w:before="3" w:line="261" w:lineRule="auto"/>
        <w:ind w:left="27" w:hanging="1"/>
      </w:pPr>
      <w:r>
        <w:t>Rationale -</w:t>
      </w:r>
    </w:p>
  </w:comment>
  <w:comment w:id="883" w:author="Scott Nichols" w:date="2020-07-01T14:21:00Z" w:initials="SN">
    <w:p w14:paraId="5FA37C7F" w14:textId="0B8FE3B7" w:rsidR="0049129D" w:rsidRDefault="0049129D">
      <w:pPr>
        <w:pStyle w:val="CommentText"/>
      </w:pPr>
      <w:r>
        <w:rPr>
          <w:rStyle w:val="CommentReference"/>
        </w:rPr>
        <w:annotationRef/>
      </w:r>
      <w:r>
        <w:t>This was a side comment and not proposed language</w:t>
      </w:r>
    </w:p>
  </w:comment>
  <w:comment w:id="878" w:author="Susan" w:date="2020-05-13T17:05:00Z" w:initials="S">
    <w:p w14:paraId="7FEC75D8" w14:textId="77777777" w:rsidR="0049129D" w:rsidRDefault="0049129D" w:rsidP="00621074">
      <w:pPr>
        <w:pStyle w:val="TableParagraph"/>
        <w:spacing w:before="3"/>
        <w:ind w:left="36"/>
      </w:pPr>
      <w:r>
        <w:rPr>
          <w:rStyle w:val="CommentReference"/>
        </w:rPr>
        <w:annotationRef/>
      </w:r>
      <w:r>
        <w:t>#70</w:t>
      </w:r>
    </w:p>
    <w:p w14:paraId="2D71CD51" w14:textId="77777777" w:rsidR="0049129D" w:rsidRDefault="0049129D" w:rsidP="00621074">
      <w:pPr>
        <w:pStyle w:val="TableParagraph"/>
        <w:spacing w:before="3"/>
        <w:ind w:left="36"/>
      </w:pPr>
      <w:r>
        <w:t>CA-LGMA: New metric</w:t>
      </w:r>
    </w:p>
    <w:p w14:paraId="01DE5AFF" w14:textId="77777777" w:rsidR="0049129D" w:rsidRDefault="0049129D" w:rsidP="00621074">
      <w:pPr>
        <w:pStyle w:val="CommentText"/>
      </w:pPr>
      <w:r>
        <w:t xml:space="preserve">Rationale - </w:t>
      </w:r>
      <w:r>
        <w:rPr>
          <w:w w:val="105"/>
          <w:sz w:val="16"/>
        </w:rPr>
        <w:t>Provide language to cover out-of-compliance water</w:t>
      </w:r>
    </w:p>
  </w:comment>
  <w:comment w:id="890" w:author="Susan" w:date="2020-05-07T12:36:00Z" w:initials="S">
    <w:p w14:paraId="4A558F73" w14:textId="77777777" w:rsidR="0049129D" w:rsidRPr="00B3286A" w:rsidRDefault="0049129D">
      <w:pPr>
        <w:pStyle w:val="CommentText"/>
        <w:rPr>
          <w:highlight w:val="cyan"/>
        </w:rPr>
      </w:pPr>
      <w:r>
        <w:rPr>
          <w:rStyle w:val="CommentReference"/>
        </w:rPr>
        <w:annotationRef/>
      </w:r>
      <w:r w:rsidRPr="00B3286A">
        <w:t xml:space="preserve">#71 </w:t>
      </w:r>
    </w:p>
    <w:p w14:paraId="4F6D0C11" w14:textId="77777777" w:rsidR="0049129D" w:rsidRDefault="0049129D">
      <w:pPr>
        <w:pStyle w:val="CommentText"/>
      </w:pPr>
      <w:r>
        <w:t>AZ-LGMA to explain rationale: Revised language</w:t>
      </w:r>
    </w:p>
    <w:p w14:paraId="2574B820" w14:textId="77777777" w:rsidR="0049129D" w:rsidRDefault="0049129D">
      <w:pPr>
        <w:pStyle w:val="CommentText"/>
      </w:pPr>
      <w:r>
        <w:t xml:space="preserve">Rationale - </w:t>
      </w:r>
    </w:p>
  </w:comment>
  <w:comment w:id="895" w:author="Susan" w:date="2020-05-07T12:38:00Z" w:initials="S">
    <w:p w14:paraId="09C87633" w14:textId="77777777" w:rsidR="0049129D" w:rsidRDefault="0049129D">
      <w:pPr>
        <w:pStyle w:val="CommentText"/>
      </w:pPr>
      <w:r>
        <w:rPr>
          <w:rStyle w:val="CommentReference"/>
        </w:rPr>
        <w:annotationRef/>
      </w:r>
      <w:r w:rsidRPr="0079037A">
        <w:rPr>
          <w:b/>
          <w:bCs/>
          <w:highlight w:val="cyan"/>
        </w:rPr>
        <w:t>#</w:t>
      </w:r>
      <w:r>
        <w:rPr>
          <w:b/>
          <w:bCs/>
          <w:highlight w:val="cyan"/>
        </w:rPr>
        <w:t xml:space="preserve">72 </w:t>
      </w:r>
    </w:p>
    <w:p w14:paraId="6A6B3C72" w14:textId="77777777" w:rsidR="0049129D" w:rsidRDefault="0049129D">
      <w:pPr>
        <w:pStyle w:val="CommentText"/>
      </w:pPr>
      <w:r>
        <w:t>AZ-LGMA to explain rationale: Revised language</w:t>
      </w:r>
    </w:p>
    <w:p w14:paraId="2EFACAEA" w14:textId="77777777" w:rsidR="0049129D" w:rsidRDefault="0049129D">
      <w:pPr>
        <w:pStyle w:val="CommentText"/>
      </w:pPr>
      <w:r>
        <w:t xml:space="preserve">Rationale - </w:t>
      </w:r>
    </w:p>
  </w:comment>
  <w:comment w:id="902" w:author="Susan" w:date="2020-05-12T13:36:00Z" w:initials="S">
    <w:p w14:paraId="66474341" w14:textId="77777777" w:rsidR="0049129D" w:rsidRPr="00B3286A" w:rsidRDefault="0049129D" w:rsidP="00486B97">
      <w:pPr>
        <w:pStyle w:val="CommentText"/>
      </w:pPr>
      <w:r>
        <w:rPr>
          <w:rStyle w:val="CommentReference"/>
        </w:rPr>
        <w:annotationRef/>
      </w:r>
      <w:r>
        <w:t xml:space="preserve"> </w:t>
      </w:r>
      <w:r w:rsidRPr="00B3286A">
        <w:t>#73</w:t>
      </w:r>
      <w:r w:rsidRPr="00B3286A">
        <w:rPr>
          <w:highlight w:val="cyan"/>
        </w:rPr>
        <w:t xml:space="preserve"> </w:t>
      </w:r>
    </w:p>
    <w:p w14:paraId="56EC030E" w14:textId="77777777" w:rsidR="0049129D" w:rsidRDefault="0049129D" w:rsidP="00486B97">
      <w:pPr>
        <w:pStyle w:val="CommentText"/>
      </w:pPr>
      <w:r>
        <w:t>AZ-LGMA to explain rationale: Deleted language</w:t>
      </w:r>
    </w:p>
    <w:p w14:paraId="373E2640" w14:textId="77777777" w:rsidR="0049129D" w:rsidRDefault="0049129D" w:rsidP="00486B97">
      <w:pPr>
        <w:pStyle w:val="CommentText"/>
      </w:pPr>
      <w:r>
        <w:t xml:space="preserve">Rationale - </w:t>
      </w:r>
    </w:p>
  </w:comment>
  <w:comment w:id="904" w:author="Susan" w:date="2020-05-12T13:36:00Z" w:initials="S">
    <w:p w14:paraId="664E29E2" w14:textId="77777777" w:rsidR="0049129D" w:rsidRPr="00B3286A" w:rsidRDefault="0049129D" w:rsidP="00B3286A">
      <w:pPr>
        <w:pStyle w:val="CommentText"/>
        <w:tabs>
          <w:tab w:val="left" w:pos="2970"/>
        </w:tabs>
      </w:pPr>
      <w:r>
        <w:rPr>
          <w:rStyle w:val="CommentReference"/>
        </w:rPr>
        <w:annotationRef/>
      </w:r>
      <w:r w:rsidRPr="00B3286A">
        <w:t>#75</w:t>
      </w:r>
    </w:p>
    <w:p w14:paraId="5FA9ABA0" w14:textId="77777777" w:rsidR="0049129D" w:rsidRDefault="0049129D" w:rsidP="00486B97">
      <w:pPr>
        <w:pStyle w:val="CommentText"/>
      </w:pPr>
      <w:r>
        <w:t>AZ-LGMA to explain rationale: revised language</w:t>
      </w:r>
    </w:p>
    <w:p w14:paraId="0B2A01E1" w14:textId="77777777" w:rsidR="0049129D" w:rsidRDefault="0049129D" w:rsidP="00486B97">
      <w:pPr>
        <w:pStyle w:val="CommentText"/>
      </w:pPr>
      <w:r>
        <w:t xml:space="preserve">Rationale - </w:t>
      </w:r>
    </w:p>
  </w:comment>
  <w:comment w:id="907" w:author="Susan" w:date="2020-05-07T12:43:00Z" w:initials="S">
    <w:p w14:paraId="6596C5AA" w14:textId="77777777" w:rsidR="0049129D" w:rsidRPr="00B3286A" w:rsidRDefault="0049129D">
      <w:pPr>
        <w:pStyle w:val="CommentText"/>
      </w:pPr>
      <w:r>
        <w:rPr>
          <w:rStyle w:val="CommentReference"/>
        </w:rPr>
        <w:annotationRef/>
      </w:r>
      <w:r>
        <w:t xml:space="preserve"> </w:t>
      </w:r>
      <w:r w:rsidRPr="00B3286A">
        <w:t xml:space="preserve">#77 </w:t>
      </w:r>
    </w:p>
    <w:p w14:paraId="6429FC0C" w14:textId="77777777" w:rsidR="0049129D" w:rsidRDefault="0049129D">
      <w:pPr>
        <w:pStyle w:val="CommentText"/>
      </w:pPr>
      <w:r>
        <w:t>AZ-LGMA to explain rationale: Revised and deleted language</w:t>
      </w:r>
    </w:p>
    <w:p w14:paraId="39B74AC7" w14:textId="77777777" w:rsidR="0049129D" w:rsidRDefault="0049129D">
      <w:pPr>
        <w:pStyle w:val="CommentText"/>
      </w:pPr>
      <w:r>
        <w:t xml:space="preserve">Rationale - </w:t>
      </w:r>
    </w:p>
  </w:comment>
  <w:comment w:id="920" w:author="Susan" w:date="2020-05-07T12:19:00Z" w:initials="S">
    <w:p w14:paraId="47BC75C8" w14:textId="77777777" w:rsidR="0049129D" w:rsidRDefault="0049129D" w:rsidP="00414F74">
      <w:pPr>
        <w:pStyle w:val="CommentText"/>
      </w:pPr>
      <w:r>
        <w:rPr>
          <w:rStyle w:val="CommentReference"/>
        </w:rPr>
        <w:annotationRef/>
      </w:r>
      <w:r>
        <w:t>#74</w:t>
      </w:r>
    </w:p>
    <w:p w14:paraId="23FF4A0E" w14:textId="77777777" w:rsidR="0049129D" w:rsidRDefault="0049129D" w:rsidP="00414F74">
      <w:pPr>
        <w:pStyle w:val="CommentText"/>
        <w:rPr>
          <w:color w:val="FF0000"/>
          <w:sz w:val="16"/>
        </w:rPr>
      </w:pPr>
      <w:r>
        <w:t xml:space="preserve">AZ-LGMA: </w:t>
      </w:r>
      <w:r w:rsidRPr="00621074">
        <w:rPr>
          <w:sz w:val="16"/>
        </w:rPr>
        <w:t>Does not have to be a chemical sanitizer. Disinfection.</w:t>
      </w:r>
    </w:p>
    <w:p w14:paraId="13C8D11B" w14:textId="77777777" w:rsidR="0049129D" w:rsidRDefault="0049129D" w:rsidP="00414F74">
      <w:pPr>
        <w:pStyle w:val="CommentText"/>
      </w:pPr>
      <w:r>
        <w:t>Paul Mondragon: Please consider ensuring these terms are available as encouragement for growers/companies to consider and deploy all types of Antimicrobial Water Treatment: Wavelength, Wattage, Fluence, Turbidity, GPM, Water Temperature, Lamp Style (standard output, high output, amalgam)</w:t>
      </w:r>
    </w:p>
    <w:p w14:paraId="1A0AC05E" w14:textId="77777777" w:rsidR="0049129D" w:rsidRDefault="0049129D" w:rsidP="00414F74">
      <w:pPr>
        <w:pStyle w:val="CommentText"/>
      </w:pPr>
    </w:p>
  </w:comment>
  <w:comment w:id="926" w:author="Susan" w:date="2020-05-07T12:20:00Z" w:initials="S">
    <w:p w14:paraId="29829B89" w14:textId="77777777" w:rsidR="0049129D" w:rsidRDefault="0049129D" w:rsidP="00414F74">
      <w:pPr>
        <w:pStyle w:val="CommentText"/>
        <w:rPr>
          <w:w w:val="105"/>
          <w:sz w:val="16"/>
        </w:rPr>
      </w:pPr>
      <w:r>
        <w:rPr>
          <w:rStyle w:val="CommentReference"/>
        </w:rPr>
        <w:annotationRef/>
      </w:r>
      <w:r>
        <w:rPr>
          <w:w w:val="105"/>
          <w:sz w:val="16"/>
        </w:rPr>
        <w:t>#76</w:t>
      </w:r>
    </w:p>
    <w:p w14:paraId="129591E4" w14:textId="77777777" w:rsidR="0049129D" w:rsidRDefault="0049129D" w:rsidP="00414F74">
      <w:pPr>
        <w:pStyle w:val="CommentText"/>
        <w:rPr>
          <w:w w:val="105"/>
          <w:sz w:val="16"/>
        </w:rPr>
      </w:pPr>
      <w:r>
        <w:rPr>
          <w:w w:val="105"/>
          <w:sz w:val="16"/>
        </w:rPr>
        <w:t>CA-LGMA: Added language</w:t>
      </w:r>
    </w:p>
    <w:p w14:paraId="0F0A975F" w14:textId="77777777" w:rsidR="0049129D" w:rsidRDefault="0049129D" w:rsidP="00414F74">
      <w:pPr>
        <w:pStyle w:val="CommentText"/>
        <w:rPr>
          <w:w w:val="105"/>
          <w:sz w:val="16"/>
        </w:rPr>
      </w:pPr>
      <w:r>
        <w:rPr>
          <w:w w:val="105"/>
          <w:sz w:val="16"/>
        </w:rPr>
        <w:t xml:space="preserve">Rationale - </w:t>
      </w:r>
      <w:r w:rsidRPr="00D445A8">
        <w:rPr>
          <w:w w:val="105"/>
          <w:sz w:val="16"/>
        </w:rPr>
        <w:t>Follow B to A irrigation water treatment monitoring requirements.</w:t>
      </w:r>
      <w:r>
        <w:rPr>
          <w:w w:val="105"/>
          <w:sz w:val="16"/>
        </w:rPr>
        <w:t xml:space="preserve"> Simplify and create consistency in language</w:t>
      </w:r>
      <w:r>
        <w:rPr>
          <w:spacing w:val="-16"/>
          <w:w w:val="105"/>
          <w:sz w:val="16"/>
        </w:rPr>
        <w:t xml:space="preserve"> </w:t>
      </w:r>
      <w:r>
        <w:rPr>
          <w:w w:val="105"/>
          <w:sz w:val="16"/>
        </w:rPr>
        <w:t>and</w:t>
      </w:r>
      <w:r>
        <w:rPr>
          <w:spacing w:val="-16"/>
          <w:w w:val="105"/>
          <w:sz w:val="16"/>
        </w:rPr>
        <w:t xml:space="preserve"> </w:t>
      </w:r>
      <w:r>
        <w:rPr>
          <w:w w:val="105"/>
          <w:sz w:val="16"/>
        </w:rPr>
        <w:t>procedures</w:t>
      </w:r>
      <w:r>
        <w:rPr>
          <w:spacing w:val="-16"/>
          <w:w w:val="105"/>
          <w:sz w:val="16"/>
        </w:rPr>
        <w:t xml:space="preserve"> </w:t>
      </w:r>
      <w:r>
        <w:rPr>
          <w:w w:val="105"/>
          <w:sz w:val="16"/>
        </w:rPr>
        <w:t>throughout</w:t>
      </w:r>
      <w:r>
        <w:rPr>
          <w:spacing w:val="-15"/>
          <w:w w:val="105"/>
          <w:sz w:val="16"/>
        </w:rPr>
        <w:t xml:space="preserve"> </w:t>
      </w:r>
      <w:r>
        <w:rPr>
          <w:w w:val="105"/>
          <w:sz w:val="16"/>
        </w:rPr>
        <w:t>the standards</w:t>
      </w:r>
    </w:p>
    <w:p w14:paraId="245DCC30" w14:textId="77777777" w:rsidR="0049129D" w:rsidRPr="0079037A" w:rsidRDefault="0049129D" w:rsidP="001C21E9">
      <w:pPr>
        <w:pStyle w:val="CommentText"/>
        <w:rPr>
          <w:sz w:val="16"/>
        </w:rPr>
      </w:pPr>
      <w:r>
        <w:rPr>
          <w:w w:val="105"/>
          <w:sz w:val="16"/>
        </w:rPr>
        <w:t xml:space="preserve">AZ-LGMA: </w:t>
      </w:r>
      <w:r>
        <w:rPr>
          <w:sz w:val="16"/>
        </w:rPr>
        <w:t xml:space="preserve">The committee suggests that the previous language be removed and that new monitoring language be similar to B to A monitoring language. </w:t>
      </w:r>
      <w:r w:rsidRPr="0079037A">
        <w:rPr>
          <w:sz w:val="16"/>
        </w:rPr>
        <w:t xml:space="preserve">ORP no longer listed. </w:t>
      </w:r>
    </w:p>
    <w:p w14:paraId="3D6F1B83" w14:textId="77777777" w:rsidR="0049129D" w:rsidRPr="0079037A" w:rsidRDefault="0049129D" w:rsidP="001C21E9">
      <w:pPr>
        <w:pStyle w:val="CommentText"/>
      </w:pPr>
      <w:r w:rsidRPr="0079037A">
        <w:rPr>
          <w:sz w:val="16"/>
        </w:rPr>
        <w:t xml:space="preserve">YSPC: </w:t>
      </w:r>
      <w:r w:rsidRPr="0079037A">
        <w:rPr>
          <w:sz w:val="15"/>
        </w:rPr>
        <w:t>How does this help? Have the language repeated. Find the thread.</w:t>
      </w:r>
    </w:p>
  </w:comment>
  <w:comment w:id="943" w:author="Susan" w:date="2020-05-07T12:23:00Z" w:initials="S">
    <w:p w14:paraId="6A7F54C4" w14:textId="77777777" w:rsidR="0049129D" w:rsidRPr="0079037A" w:rsidRDefault="0049129D">
      <w:pPr>
        <w:pStyle w:val="CommentText"/>
      </w:pPr>
      <w:r>
        <w:rPr>
          <w:rStyle w:val="CommentReference"/>
        </w:rPr>
        <w:annotationRef/>
      </w:r>
      <w:r>
        <w:t>#78A</w:t>
      </w:r>
    </w:p>
    <w:p w14:paraId="31E3DDC9" w14:textId="77777777" w:rsidR="0049129D" w:rsidRDefault="0049129D">
      <w:pPr>
        <w:pStyle w:val="CommentText"/>
      </w:pPr>
      <w:r w:rsidRPr="0079037A">
        <w:t xml:space="preserve">AZ-LGMA: </w:t>
      </w:r>
      <w:r>
        <w:t>Deleted language</w:t>
      </w:r>
    </w:p>
    <w:p w14:paraId="0DC04828" w14:textId="77777777" w:rsidR="0049129D" w:rsidRDefault="0049129D">
      <w:pPr>
        <w:pStyle w:val="CommentText"/>
      </w:pPr>
      <w:r>
        <w:t xml:space="preserve">Rationale - </w:t>
      </w:r>
      <w:r w:rsidRPr="0079037A">
        <w:rPr>
          <w:sz w:val="16"/>
        </w:rPr>
        <w:t>ORP no longer listed.</w:t>
      </w:r>
    </w:p>
  </w:comment>
  <w:comment w:id="946" w:author="Susan" w:date="2020-05-07T12:23:00Z" w:initials="S">
    <w:p w14:paraId="249CDBBB" w14:textId="77777777" w:rsidR="0049129D" w:rsidRDefault="0049129D">
      <w:pPr>
        <w:pStyle w:val="CommentText"/>
      </w:pPr>
      <w:r>
        <w:rPr>
          <w:rStyle w:val="CommentReference"/>
        </w:rPr>
        <w:annotationRef/>
      </w:r>
      <w:r>
        <w:t>#78B</w:t>
      </w:r>
    </w:p>
    <w:p w14:paraId="30A66D6D" w14:textId="77777777" w:rsidR="0049129D" w:rsidRDefault="0049129D" w:rsidP="0079037A">
      <w:pPr>
        <w:pStyle w:val="CommentText"/>
      </w:pPr>
      <w:r>
        <w:t>A</w:t>
      </w:r>
      <w:r w:rsidRPr="0079037A">
        <w:t xml:space="preserve"> AZ-LGMA: </w:t>
      </w:r>
      <w:r>
        <w:t>Deleted language</w:t>
      </w:r>
    </w:p>
    <w:p w14:paraId="7BC0B5ED" w14:textId="77777777" w:rsidR="0049129D" w:rsidRDefault="0049129D" w:rsidP="0079037A">
      <w:pPr>
        <w:pStyle w:val="CommentText"/>
      </w:pPr>
      <w:r>
        <w:t xml:space="preserve">Rationale - </w:t>
      </w:r>
      <w:r w:rsidRPr="0079037A">
        <w:rPr>
          <w:sz w:val="16"/>
        </w:rPr>
        <w:t>ORP no longer listed.</w:t>
      </w:r>
    </w:p>
  </w:comment>
  <w:comment w:id="949" w:author="Susan" w:date="2020-05-07T12:24:00Z" w:initials="S">
    <w:p w14:paraId="2B10424E" w14:textId="77777777" w:rsidR="0049129D" w:rsidRDefault="0049129D">
      <w:pPr>
        <w:pStyle w:val="CommentText"/>
        <w:rPr>
          <w:w w:val="105"/>
          <w:sz w:val="16"/>
        </w:rPr>
      </w:pPr>
      <w:r>
        <w:rPr>
          <w:rStyle w:val="CommentReference"/>
        </w:rPr>
        <w:annotationRef/>
      </w:r>
      <w:r>
        <w:rPr>
          <w:w w:val="105"/>
          <w:sz w:val="16"/>
        </w:rPr>
        <w:t>#79</w:t>
      </w:r>
    </w:p>
    <w:p w14:paraId="29CC71E5" w14:textId="77777777" w:rsidR="0049129D" w:rsidRDefault="0049129D">
      <w:pPr>
        <w:pStyle w:val="CommentText"/>
        <w:rPr>
          <w:w w:val="105"/>
          <w:sz w:val="16"/>
        </w:rPr>
      </w:pPr>
      <w:r>
        <w:rPr>
          <w:w w:val="105"/>
          <w:sz w:val="16"/>
        </w:rPr>
        <w:t>CA-LGMA: Revised language</w:t>
      </w:r>
    </w:p>
    <w:p w14:paraId="233A2394" w14:textId="77777777" w:rsidR="0049129D" w:rsidRDefault="0049129D">
      <w:pPr>
        <w:pStyle w:val="CommentText"/>
      </w:pPr>
      <w:r>
        <w:rPr>
          <w:w w:val="105"/>
          <w:sz w:val="16"/>
        </w:rPr>
        <w:t xml:space="preserve">Rationale - </w:t>
      </w:r>
      <w:r w:rsidRPr="00D445A8">
        <w:rPr>
          <w:w w:val="105"/>
          <w:sz w:val="16"/>
        </w:rPr>
        <w:t>Follow B to A irrigation water treatment monitoring requirements.</w:t>
      </w:r>
      <w:r>
        <w:rPr>
          <w:w w:val="105"/>
          <w:sz w:val="16"/>
        </w:rPr>
        <w:t xml:space="preserve"> Simplify and create consistency in language</w:t>
      </w:r>
      <w:r>
        <w:rPr>
          <w:spacing w:val="-16"/>
          <w:w w:val="105"/>
          <w:sz w:val="16"/>
        </w:rPr>
        <w:t xml:space="preserve"> </w:t>
      </w:r>
      <w:r>
        <w:rPr>
          <w:w w:val="105"/>
          <w:sz w:val="16"/>
        </w:rPr>
        <w:t>and</w:t>
      </w:r>
      <w:r>
        <w:rPr>
          <w:spacing w:val="-16"/>
          <w:w w:val="105"/>
          <w:sz w:val="16"/>
        </w:rPr>
        <w:t xml:space="preserve"> </w:t>
      </w:r>
      <w:r>
        <w:rPr>
          <w:w w:val="105"/>
          <w:sz w:val="16"/>
        </w:rPr>
        <w:t>procedures</w:t>
      </w:r>
      <w:r>
        <w:rPr>
          <w:spacing w:val="-16"/>
          <w:w w:val="105"/>
          <w:sz w:val="16"/>
        </w:rPr>
        <w:t xml:space="preserve"> </w:t>
      </w:r>
      <w:r>
        <w:rPr>
          <w:w w:val="105"/>
          <w:sz w:val="16"/>
        </w:rPr>
        <w:t>throughout</w:t>
      </w:r>
      <w:r>
        <w:rPr>
          <w:spacing w:val="-15"/>
          <w:w w:val="105"/>
          <w:sz w:val="16"/>
        </w:rPr>
        <w:t xml:space="preserve"> </w:t>
      </w:r>
      <w:r>
        <w:rPr>
          <w:w w:val="105"/>
          <w:sz w:val="16"/>
        </w:rPr>
        <w:t>the standards</w:t>
      </w:r>
    </w:p>
  </w:comment>
  <w:comment w:id="952" w:author="Susan" w:date="2020-05-07T12:28:00Z" w:initials="S">
    <w:p w14:paraId="08739FE3" w14:textId="77777777" w:rsidR="0049129D" w:rsidRPr="00B3286A" w:rsidRDefault="0049129D">
      <w:pPr>
        <w:pStyle w:val="CommentText"/>
      </w:pPr>
      <w:r w:rsidRPr="0079037A">
        <w:rPr>
          <w:rStyle w:val="CommentReference"/>
          <w:b/>
          <w:bCs/>
          <w:highlight w:val="cyan"/>
        </w:rPr>
        <w:annotationRef/>
      </w:r>
      <w:r w:rsidRPr="00B3286A">
        <w:t xml:space="preserve">#80 </w:t>
      </w:r>
    </w:p>
    <w:p w14:paraId="56C98701" w14:textId="77777777" w:rsidR="0049129D" w:rsidRDefault="0049129D">
      <w:pPr>
        <w:pStyle w:val="CommentText"/>
        <w:rPr>
          <w:w w:val="105"/>
          <w:sz w:val="16"/>
        </w:rPr>
      </w:pPr>
      <w:r>
        <w:t xml:space="preserve">AZ-LGMA to explain rationale: </w:t>
      </w:r>
      <w:r>
        <w:rPr>
          <w:w w:val="105"/>
          <w:sz w:val="16"/>
        </w:rPr>
        <w:t>Added and revised language</w:t>
      </w:r>
    </w:p>
    <w:p w14:paraId="0C4D0C68" w14:textId="77777777" w:rsidR="0049129D" w:rsidRDefault="0049129D">
      <w:pPr>
        <w:pStyle w:val="CommentText"/>
      </w:pPr>
      <w:r>
        <w:rPr>
          <w:w w:val="105"/>
          <w:sz w:val="16"/>
        </w:rPr>
        <w:t xml:space="preserve">Rationale - </w:t>
      </w:r>
    </w:p>
  </w:comment>
  <w:comment w:id="960" w:author="Susan" w:date="2020-06-01T07:47:00Z" w:initials="S">
    <w:p w14:paraId="02E1997F" w14:textId="77777777" w:rsidR="0049129D" w:rsidRDefault="0049129D" w:rsidP="00EA1B37">
      <w:pPr>
        <w:pStyle w:val="CommentText"/>
      </w:pPr>
      <w:r w:rsidRPr="0094723A">
        <w:rPr>
          <w:rStyle w:val="CommentReference"/>
        </w:rPr>
        <w:annotationRef/>
      </w:r>
      <w:r w:rsidRPr="0094723A">
        <w:t>COMMENT</w:t>
      </w:r>
    </w:p>
    <w:p w14:paraId="23CA5AF4" w14:textId="77777777" w:rsidR="0049129D" w:rsidRPr="00EA1B37" w:rsidRDefault="0049129D" w:rsidP="00EA1B37">
      <w:pPr>
        <w:pStyle w:val="CommentText"/>
      </w:pPr>
      <w:r w:rsidRPr="00EA1B37">
        <w:rPr>
          <w:sz w:val="20"/>
          <w:szCs w:val="20"/>
        </w:rPr>
        <w:t>AZLGMA: Table and Figure QC check to make sure they are consistent. The Yuma Safe Produce Council is requesting that a thorough review be performed to ensure that tables</w:t>
      </w:r>
    </w:p>
    <w:p w14:paraId="251016DD" w14:textId="77777777" w:rsidR="0049129D" w:rsidRPr="0094723A" w:rsidRDefault="0049129D" w:rsidP="00EA1B37">
      <w:pPr>
        <w:pStyle w:val="CommentText"/>
      </w:pPr>
      <w:r w:rsidRPr="00EA1B37">
        <w:rPr>
          <w:sz w:val="20"/>
          <w:szCs w:val="20"/>
        </w:rPr>
        <w:t>and figures are consistent</w:t>
      </w:r>
    </w:p>
  </w:comment>
  <w:comment w:id="963" w:author="Susan" w:date="2020-05-05T10:08:00Z" w:initials="S">
    <w:p w14:paraId="7549ED0E" w14:textId="77777777" w:rsidR="0049129D" w:rsidRDefault="0049129D">
      <w:pPr>
        <w:pStyle w:val="CommentText"/>
      </w:pPr>
      <w:r>
        <w:t>Reflects changes proposed in Table 2G</w:t>
      </w:r>
    </w:p>
    <w:p w14:paraId="30182AF2" w14:textId="77777777" w:rsidR="0049129D" w:rsidRDefault="0049129D">
      <w:pPr>
        <w:pStyle w:val="CommentText"/>
      </w:pPr>
      <w:r>
        <w:rPr>
          <w:rStyle w:val="CommentReference"/>
        </w:rPr>
        <w:annotationRef/>
      </w:r>
      <w:r>
        <w:t>CA-LGMA &amp; AZ-LGMA: Language simplification</w:t>
      </w:r>
    </w:p>
  </w:comment>
  <w:comment w:id="964" w:author="Susan" w:date="2020-05-07T11:34:00Z" w:initials="S">
    <w:p w14:paraId="2A345F4E" w14:textId="77777777" w:rsidR="0049129D" w:rsidRDefault="0049129D" w:rsidP="005C03F3">
      <w:pPr>
        <w:pStyle w:val="CommentText"/>
      </w:pPr>
      <w:r>
        <w:rPr>
          <w:rStyle w:val="CommentReference"/>
        </w:rPr>
        <w:annotationRef/>
      </w:r>
      <w:r>
        <w:t>#82</w:t>
      </w:r>
    </w:p>
    <w:p w14:paraId="36390190" w14:textId="77777777" w:rsidR="0049129D" w:rsidRDefault="0049129D" w:rsidP="005C03F3">
      <w:pPr>
        <w:pStyle w:val="CommentText"/>
      </w:pPr>
      <w:r>
        <w:t>AZ-LGMA: Added “shipper” to Remedial Action last bullet</w:t>
      </w:r>
    </w:p>
    <w:p w14:paraId="43FDBD11" w14:textId="77777777" w:rsidR="0049129D" w:rsidRPr="0079037A" w:rsidRDefault="0049129D" w:rsidP="005C03F3">
      <w:pPr>
        <w:pStyle w:val="CommentText"/>
        <w:rPr>
          <w:sz w:val="15"/>
        </w:rPr>
      </w:pPr>
      <w:r w:rsidRPr="0079037A">
        <w:rPr>
          <w:sz w:val="15"/>
        </w:rPr>
        <w:t xml:space="preserve">Rationale - </w:t>
      </w:r>
      <w:r>
        <w:rPr>
          <w:sz w:val="15"/>
        </w:rPr>
        <w:t>should</w:t>
      </w:r>
      <w:r w:rsidRPr="0079037A">
        <w:rPr>
          <w:sz w:val="15"/>
        </w:rPr>
        <w:t xml:space="preserve"> notify the grower/producer as well.</w:t>
      </w:r>
    </w:p>
    <w:p w14:paraId="784B0126" w14:textId="77777777" w:rsidR="0049129D" w:rsidRDefault="0049129D">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C1D0A1" w15:done="0"/>
  <w15:commentEx w15:paraId="50C0D0F4" w15:done="0"/>
  <w15:commentEx w15:paraId="063848B3" w15:done="0"/>
  <w15:commentEx w15:paraId="2793E0D7" w15:done="0"/>
  <w15:commentEx w15:paraId="14952A79" w15:done="0"/>
  <w15:commentEx w15:paraId="294C7766" w15:done="0"/>
  <w15:commentEx w15:paraId="2299B893" w15:done="0"/>
  <w15:commentEx w15:paraId="790A7FFC" w15:done="0"/>
  <w15:commentEx w15:paraId="0C1AAD21" w15:done="0"/>
  <w15:commentEx w15:paraId="3CA1AB3E" w15:done="0"/>
  <w15:commentEx w15:paraId="5F0D0D61" w15:done="0"/>
  <w15:commentEx w15:paraId="00AFE3CE" w15:done="0"/>
  <w15:commentEx w15:paraId="23EEC06D" w15:done="0"/>
  <w15:commentEx w15:paraId="4A1060A4" w15:done="0"/>
  <w15:commentEx w15:paraId="70DFEB11" w15:done="0"/>
  <w15:commentEx w15:paraId="2996425C" w15:done="0"/>
  <w15:commentEx w15:paraId="10B186CE" w15:done="0"/>
  <w15:commentEx w15:paraId="4844FD5B" w15:done="0"/>
  <w15:commentEx w15:paraId="50CE29E0" w15:done="0"/>
  <w15:commentEx w15:paraId="07E59342" w15:done="0"/>
  <w15:commentEx w15:paraId="0D4F0918" w15:done="0"/>
  <w15:commentEx w15:paraId="6250B66D" w15:done="0"/>
  <w15:commentEx w15:paraId="41EBD31C" w15:done="0"/>
  <w15:commentEx w15:paraId="794622AA" w15:done="0"/>
  <w15:commentEx w15:paraId="006F912C" w15:done="0"/>
  <w15:commentEx w15:paraId="1C24C8A6" w15:done="0"/>
  <w15:commentEx w15:paraId="3F53B9D8" w15:done="0"/>
  <w15:commentEx w15:paraId="46E37E8B" w15:done="0"/>
  <w15:commentEx w15:paraId="24C43F8C" w15:done="0"/>
  <w15:commentEx w15:paraId="3A57A11F" w15:done="0"/>
  <w15:commentEx w15:paraId="25A60903" w15:done="0"/>
  <w15:commentEx w15:paraId="70E8BD5B" w15:done="0"/>
  <w15:commentEx w15:paraId="6105F540" w15:done="0"/>
  <w15:commentEx w15:paraId="783CC370" w15:done="0"/>
  <w15:commentEx w15:paraId="13F10358" w15:done="0"/>
  <w15:commentEx w15:paraId="023BFF9B" w15:done="0"/>
  <w15:commentEx w15:paraId="5D94D3BF" w15:done="0"/>
  <w15:commentEx w15:paraId="6797C46C" w15:done="0"/>
  <w15:commentEx w15:paraId="17FAFCEB" w15:done="0"/>
  <w15:commentEx w15:paraId="38811ED1" w15:done="0"/>
  <w15:commentEx w15:paraId="1A2FC89D" w15:done="0"/>
  <w15:commentEx w15:paraId="2EEAD817" w15:done="0"/>
  <w15:commentEx w15:paraId="0E800DDF" w15:done="0"/>
  <w15:commentEx w15:paraId="1A7AC127" w15:done="0"/>
  <w15:commentEx w15:paraId="6D015DA6" w15:done="0"/>
  <w15:commentEx w15:paraId="243E6C08" w15:done="0"/>
  <w15:commentEx w15:paraId="09C33591" w15:done="0"/>
  <w15:commentEx w15:paraId="219B6F31" w15:done="0"/>
  <w15:commentEx w15:paraId="66340A91" w15:done="0"/>
  <w15:commentEx w15:paraId="14DA974D" w15:done="0"/>
  <w15:commentEx w15:paraId="4CA015C8" w15:done="0"/>
  <w15:commentEx w15:paraId="607950B8" w15:done="0"/>
  <w15:commentEx w15:paraId="291A945D" w15:paraIdParent="607950B8" w15:done="0"/>
  <w15:commentEx w15:paraId="69902D2B" w15:done="0"/>
  <w15:commentEx w15:paraId="42D86C9B" w15:done="0"/>
  <w15:commentEx w15:paraId="59C07E48" w15:done="0"/>
  <w15:commentEx w15:paraId="2FC447EF" w15:done="0"/>
  <w15:commentEx w15:paraId="4AC98E83" w15:done="0"/>
  <w15:commentEx w15:paraId="5D4D3F0D" w15:done="0"/>
  <w15:commentEx w15:paraId="2C3AF524" w15:done="0"/>
  <w15:commentEx w15:paraId="377188D5" w15:done="0"/>
  <w15:commentEx w15:paraId="7DD108D4" w15:done="0"/>
  <w15:commentEx w15:paraId="69BF998C" w15:done="0"/>
  <w15:commentEx w15:paraId="76727B61" w15:done="0"/>
  <w15:commentEx w15:paraId="15E5D3B1" w15:done="0"/>
  <w15:commentEx w15:paraId="45429DEA" w15:done="0"/>
  <w15:commentEx w15:paraId="436F131F" w15:done="0"/>
  <w15:commentEx w15:paraId="7D378789" w15:done="0"/>
  <w15:commentEx w15:paraId="7E3EC193" w15:done="0"/>
  <w15:commentEx w15:paraId="6135FB31" w15:done="0"/>
  <w15:commentEx w15:paraId="52E7555E" w15:done="0"/>
  <w15:commentEx w15:paraId="2EDDE210" w15:done="0"/>
  <w15:commentEx w15:paraId="4B9732AF" w15:done="0"/>
  <w15:commentEx w15:paraId="7301E29A" w15:done="0"/>
  <w15:commentEx w15:paraId="1E55322E" w15:done="0"/>
  <w15:commentEx w15:paraId="7CE5AB0D" w15:done="0"/>
  <w15:commentEx w15:paraId="4906B0B3" w15:done="0"/>
  <w15:commentEx w15:paraId="7CEA9F84" w15:done="0"/>
  <w15:commentEx w15:paraId="4FF69040" w15:done="0"/>
  <w15:commentEx w15:paraId="6338EB0F" w15:done="0"/>
  <w15:commentEx w15:paraId="3A2C7F93" w15:done="0"/>
  <w15:commentEx w15:paraId="68F7D16E" w15:done="0"/>
  <w15:commentEx w15:paraId="1A2B817C" w15:done="0"/>
  <w15:commentEx w15:paraId="51B60F41" w15:done="0"/>
  <w15:commentEx w15:paraId="6A4652CA" w15:done="0"/>
  <w15:commentEx w15:paraId="6E139398" w15:done="0"/>
  <w15:commentEx w15:paraId="717755BA" w15:done="0"/>
  <w15:commentEx w15:paraId="0A20B72F" w15:done="0"/>
  <w15:commentEx w15:paraId="12BBFF68" w15:done="0"/>
  <w15:commentEx w15:paraId="728AEAB7" w15:done="0"/>
  <w15:commentEx w15:paraId="0C9A61F5" w15:done="0"/>
  <w15:commentEx w15:paraId="0127D47B" w15:done="0"/>
  <w15:commentEx w15:paraId="60AD581B" w15:done="0"/>
  <w15:commentEx w15:paraId="776D4E48" w15:done="0"/>
  <w15:commentEx w15:paraId="707D16DD" w15:done="0"/>
  <w15:commentEx w15:paraId="0FBC21F1" w15:done="0"/>
  <w15:commentEx w15:paraId="0B486D9D" w15:done="0"/>
  <w15:commentEx w15:paraId="7D25894E" w15:done="0"/>
  <w15:commentEx w15:paraId="2CF8E90A" w15:done="0"/>
  <w15:commentEx w15:paraId="2B4DCF37" w15:done="0"/>
  <w15:commentEx w15:paraId="39E66E4A" w15:done="0"/>
  <w15:commentEx w15:paraId="6A82C6D0" w15:done="0"/>
  <w15:commentEx w15:paraId="7026D323" w15:done="0"/>
  <w15:commentEx w15:paraId="7D0AFCEF" w15:done="0"/>
  <w15:commentEx w15:paraId="0784726A" w15:done="0"/>
  <w15:commentEx w15:paraId="292808F5" w15:done="0"/>
  <w15:commentEx w15:paraId="5FA37C7F" w15:done="0"/>
  <w15:commentEx w15:paraId="01DE5AFF" w15:done="0"/>
  <w15:commentEx w15:paraId="2574B820" w15:done="0"/>
  <w15:commentEx w15:paraId="2EFACAEA" w15:done="0"/>
  <w15:commentEx w15:paraId="373E2640" w15:done="0"/>
  <w15:commentEx w15:paraId="0B2A01E1" w15:done="0"/>
  <w15:commentEx w15:paraId="39B74AC7" w15:done="0"/>
  <w15:commentEx w15:paraId="1A0AC05E" w15:done="0"/>
  <w15:commentEx w15:paraId="3D6F1B83" w15:done="0"/>
  <w15:commentEx w15:paraId="0DC04828" w15:done="0"/>
  <w15:commentEx w15:paraId="7BC0B5ED" w15:done="0"/>
  <w15:commentEx w15:paraId="233A2394" w15:done="0"/>
  <w15:commentEx w15:paraId="0C4D0C68" w15:done="0"/>
  <w15:commentEx w15:paraId="251016DD" w15:done="0"/>
  <w15:commentEx w15:paraId="30182AF2" w15:done="0"/>
  <w15:commentEx w15:paraId="784B01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C1D0A1" w16cid:durableId="22931B85"/>
  <w16cid:commentId w16cid:paraId="50C0D0F4" w16cid:durableId="22931B86"/>
  <w16cid:commentId w16cid:paraId="063848B3" w16cid:durableId="22931B87"/>
  <w16cid:commentId w16cid:paraId="2793E0D7" w16cid:durableId="22931B88"/>
  <w16cid:commentId w16cid:paraId="14952A79" w16cid:durableId="22931B89"/>
  <w16cid:commentId w16cid:paraId="294C7766" w16cid:durableId="22931B8A"/>
  <w16cid:commentId w16cid:paraId="2299B893" w16cid:durableId="22931B8B"/>
  <w16cid:commentId w16cid:paraId="790A7FFC" w16cid:durableId="22931B8C"/>
  <w16cid:commentId w16cid:paraId="0C1AAD21" w16cid:durableId="22931B8D"/>
  <w16cid:commentId w16cid:paraId="3CA1AB3E" w16cid:durableId="22931B8E"/>
  <w16cid:commentId w16cid:paraId="5F0D0D61" w16cid:durableId="22931B8F"/>
  <w16cid:commentId w16cid:paraId="00AFE3CE" w16cid:durableId="22931B90"/>
  <w16cid:commentId w16cid:paraId="23EEC06D" w16cid:durableId="22931B91"/>
  <w16cid:commentId w16cid:paraId="4A1060A4" w16cid:durableId="22931B92"/>
  <w16cid:commentId w16cid:paraId="70DFEB11" w16cid:durableId="22931B93"/>
  <w16cid:commentId w16cid:paraId="2996425C" w16cid:durableId="22931B94"/>
  <w16cid:commentId w16cid:paraId="10B186CE" w16cid:durableId="22931B95"/>
  <w16cid:commentId w16cid:paraId="4844FD5B" w16cid:durableId="22931B96"/>
  <w16cid:commentId w16cid:paraId="50CE29E0" w16cid:durableId="22931B97"/>
  <w16cid:commentId w16cid:paraId="07E59342" w16cid:durableId="22931B98"/>
  <w16cid:commentId w16cid:paraId="0D4F0918" w16cid:durableId="22931B99"/>
  <w16cid:commentId w16cid:paraId="6250B66D" w16cid:durableId="22931B9A"/>
  <w16cid:commentId w16cid:paraId="41EBD31C" w16cid:durableId="22931B9B"/>
  <w16cid:commentId w16cid:paraId="794622AA" w16cid:durableId="22931B9C"/>
  <w16cid:commentId w16cid:paraId="006F912C" w16cid:durableId="22931B9D"/>
  <w16cid:commentId w16cid:paraId="1C24C8A6" w16cid:durableId="22931B9E"/>
  <w16cid:commentId w16cid:paraId="3F53B9D8" w16cid:durableId="22931B9F"/>
  <w16cid:commentId w16cid:paraId="46E37E8B" w16cid:durableId="22931BA0"/>
  <w16cid:commentId w16cid:paraId="24C43F8C" w16cid:durableId="22931BA1"/>
  <w16cid:commentId w16cid:paraId="3A57A11F" w16cid:durableId="22931BA2"/>
  <w16cid:commentId w16cid:paraId="25A60903" w16cid:durableId="22931BA3"/>
  <w16cid:commentId w16cid:paraId="70E8BD5B" w16cid:durableId="22931BA4"/>
  <w16cid:commentId w16cid:paraId="6105F540" w16cid:durableId="22931BA5"/>
  <w16cid:commentId w16cid:paraId="783CC370" w16cid:durableId="22931BA6"/>
  <w16cid:commentId w16cid:paraId="13F10358" w16cid:durableId="22931BA7"/>
  <w16cid:commentId w16cid:paraId="023BFF9B" w16cid:durableId="22931BA8"/>
  <w16cid:commentId w16cid:paraId="5D94D3BF" w16cid:durableId="22931BA9"/>
  <w16cid:commentId w16cid:paraId="6797C46C" w16cid:durableId="22931BAA"/>
  <w16cid:commentId w16cid:paraId="17FAFCEB" w16cid:durableId="22931BAB"/>
  <w16cid:commentId w16cid:paraId="38811ED1" w16cid:durableId="22931BAC"/>
  <w16cid:commentId w16cid:paraId="1A2FC89D" w16cid:durableId="22931BAD"/>
  <w16cid:commentId w16cid:paraId="2EEAD817" w16cid:durableId="22931BAE"/>
  <w16cid:commentId w16cid:paraId="0E800DDF" w16cid:durableId="22931BAF"/>
  <w16cid:commentId w16cid:paraId="1A7AC127" w16cid:durableId="22931BB0"/>
  <w16cid:commentId w16cid:paraId="6D015DA6" w16cid:durableId="22931BB1"/>
  <w16cid:commentId w16cid:paraId="243E6C08" w16cid:durableId="22931BB2"/>
  <w16cid:commentId w16cid:paraId="09C33591" w16cid:durableId="22931BB3"/>
  <w16cid:commentId w16cid:paraId="219B6F31" w16cid:durableId="2270DDEE"/>
  <w16cid:commentId w16cid:paraId="66340A91" w16cid:durableId="2270F028"/>
  <w16cid:commentId w16cid:paraId="14DA974D" w16cid:durableId="2270DDEF"/>
  <w16cid:commentId w16cid:paraId="4CA015C8" w16cid:durableId="227258EE"/>
  <w16cid:commentId w16cid:paraId="607950B8" w16cid:durableId="2270DDF2"/>
  <w16cid:commentId w16cid:paraId="291A945D" w16cid:durableId="2272592D"/>
  <w16cid:commentId w16cid:paraId="69902D2B" w16cid:durableId="22931BB4"/>
  <w16cid:commentId w16cid:paraId="42D86C9B" w16cid:durableId="22931BB5"/>
  <w16cid:commentId w16cid:paraId="59C07E48" w16cid:durableId="22931BB6"/>
  <w16cid:commentId w16cid:paraId="2FC447EF" w16cid:durableId="22931BB7"/>
  <w16cid:commentId w16cid:paraId="4AC98E83" w16cid:durableId="22931BB8"/>
  <w16cid:commentId w16cid:paraId="5D4D3F0D" w16cid:durableId="22931BB9"/>
  <w16cid:commentId w16cid:paraId="2C3AF524" w16cid:durableId="22931BBA"/>
  <w16cid:commentId w16cid:paraId="377188D5" w16cid:durableId="22931BBB"/>
  <w16cid:commentId w16cid:paraId="7DD108D4" w16cid:durableId="22931BBC"/>
  <w16cid:commentId w16cid:paraId="69BF998C" w16cid:durableId="22931BBD"/>
  <w16cid:commentId w16cid:paraId="76727B61" w16cid:durableId="22931BBE"/>
  <w16cid:commentId w16cid:paraId="15E5D3B1" w16cid:durableId="22931BBF"/>
  <w16cid:commentId w16cid:paraId="45429DEA" w16cid:durableId="22931BC0"/>
  <w16cid:commentId w16cid:paraId="436F131F" w16cid:durableId="22931BC1"/>
  <w16cid:commentId w16cid:paraId="7D378789" w16cid:durableId="22931BC2"/>
  <w16cid:commentId w16cid:paraId="7E3EC193" w16cid:durableId="22931BC3"/>
  <w16cid:commentId w16cid:paraId="6135FB31" w16cid:durableId="22931BC4"/>
  <w16cid:commentId w16cid:paraId="52E7555E" w16cid:durableId="22931BC5"/>
  <w16cid:commentId w16cid:paraId="2EDDE210" w16cid:durableId="22931BC6"/>
  <w16cid:commentId w16cid:paraId="4B9732AF" w16cid:durableId="22931BC7"/>
  <w16cid:commentId w16cid:paraId="7301E29A" w16cid:durableId="22931BC8"/>
  <w16cid:commentId w16cid:paraId="1E55322E" w16cid:durableId="22931BC9"/>
  <w16cid:commentId w16cid:paraId="7CE5AB0D" w16cid:durableId="22931BCA"/>
  <w16cid:commentId w16cid:paraId="4906B0B3" w16cid:durableId="22931BCB"/>
  <w16cid:commentId w16cid:paraId="7CEA9F84" w16cid:durableId="22931BCC"/>
  <w16cid:commentId w16cid:paraId="4FF69040" w16cid:durableId="22931BCD"/>
  <w16cid:commentId w16cid:paraId="6338EB0F" w16cid:durableId="22931BCE"/>
  <w16cid:commentId w16cid:paraId="3A2C7F93" w16cid:durableId="22931BCF"/>
  <w16cid:commentId w16cid:paraId="68F7D16E" w16cid:durableId="22931BD0"/>
  <w16cid:commentId w16cid:paraId="1A2B817C" w16cid:durableId="22931BD1"/>
  <w16cid:commentId w16cid:paraId="51B60F41" w16cid:durableId="22931BD2"/>
  <w16cid:commentId w16cid:paraId="6A4652CA" w16cid:durableId="22931BD3"/>
  <w16cid:commentId w16cid:paraId="6E139398" w16cid:durableId="22931BD4"/>
  <w16cid:commentId w16cid:paraId="717755BA" w16cid:durableId="22931BD5"/>
  <w16cid:commentId w16cid:paraId="0A20B72F" w16cid:durableId="22931BD6"/>
  <w16cid:commentId w16cid:paraId="12BBFF68" w16cid:durableId="22931BD7"/>
  <w16cid:commentId w16cid:paraId="728AEAB7" w16cid:durableId="22931BD8"/>
  <w16cid:commentId w16cid:paraId="0C9A61F5" w16cid:durableId="22931BD9"/>
  <w16cid:commentId w16cid:paraId="0127D47B" w16cid:durableId="22931BDA"/>
  <w16cid:commentId w16cid:paraId="60AD581B" w16cid:durableId="22931BDB"/>
  <w16cid:commentId w16cid:paraId="776D4E48" w16cid:durableId="22A718E9"/>
  <w16cid:commentId w16cid:paraId="707D16DD" w16cid:durableId="22931BDD"/>
  <w16cid:commentId w16cid:paraId="0FBC21F1" w16cid:durableId="22931BDE"/>
  <w16cid:commentId w16cid:paraId="0B486D9D" w16cid:durableId="22931BDF"/>
  <w16cid:commentId w16cid:paraId="7D25894E" w16cid:durableId="22931BE0"/>
  <w16cid:commentId w16cid:paraId="2CF8E90A" w16cid:durableId="22931BE2"/>
  <w16cid:commentId w16cid:paraId="2B4DCF37" w16cid:durableId="22931BE3"/>
  <w16cid:commentId w16cid:paraId="39E66E4A" w16cid:durableId="22931BE4"/>
  <w16cid:commentId w16cid:paraId="6A82C6D0" w16cid:durableId="22931BE5"/>
  <w16cid:commentId w16cid:paraId="7026D323" w16cid:durableId="22931BE6"/>
  <w16cid:commentId w16cid:paraId="7D0AFCEF" w16cid:durableId="22931BE7"/>
  <w16cid:commentId w16cid:paraId="0784726A" w16cid:durableId="22931BE8"/>
  <w16cid:commentId w16cid:paraId="292808F5" w16cid:durableId="22931BE9"/>
  <w16cid:commentId w16cid:paraId="5FA37C7F" w16cid:durableId="22A71A6E"/>
  <w16cid:commentId w16cid:paraId="01DE5AFF" w16cid:durableId="22931BEA"/>
  <w16cid:commentId w16cid:paraId="2574B820" w16cid:durableId="22931BEB"/>
  <w16cid:commentId w16cid:paraId="2EFACAEA" w16cid:durableId="22931BEC"/>
  <w16cid:commentId w16cid:paraId="373E2640" w16cid:durableId="22931BED"/>
  <w16cid:commentId w16cid:paraId="0B2A01E1" w16cid:durableId="22931BEE"/>
  <w16cid:commentId w16cid:paraId="39B74AC7" w16cid:durableId="22931BEF"/>
  <w16cid:commentId w16cid:paraId="1A0AC05E" w16cid:durableId="22931BF0"/>
  <w16cid:commentId w16cid:paraId="3D6F1B83" w16cid:durableId="22931BF1"/>
  <w16cid:commentId w16cid:paraId="0DC04828" w16cid:durableId="22931BF2"/>
  <w16cid:commentId w16cid:paraId="7BC0B5ED" w16cid:durableId="22931BF3"/>
  <w16cid:commentId w16cid:paraId="233A2394" w16cid:durableId="22931BF4"/>
  <w16cid:commentId w16cid:paraId="0C4D0C68" w16cid:durableId="22931BF5"/>
  <w16cid:commentId w16cid:paraId="251016DD" w16cid:durableId="22931BF6"/>
  <w16cid:commentId w16cid:paraId="30182AF2" w16cid:durableId="22931BF7"/>
  <w16cid:commentId w16cid:paraId="784B0126" w16cid:durableId="22931BF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EA5AF0" w14:textId="77777777" w:rsidR="0054360B" w:rsidRDefault="0054360B">
      <w:r>
        <w:separator/>
      </w:r>
    </w:p>
    <w:p w14:paraId="1BAF7AE6" w14:textId="77777777" w:rsidR="0054360B" w:rsidRDefault="0054360B"/>
  </w:endnote>
  <w:endnote w:type="continuationSeparator" w:id="0">
    <w:p w14:paraId="4EC1272B" w14:textId="77777777" w:rsidR="0054360B" w:rsidRDefault="0054360B">
      <w:r>
        <w:continuationSeparator/>
      </w:r>
    </w:p>
    <w:p w14:paraId="630879AE" w14:textId="77777777" w:rsidR="0054360B" w:rsidRDefault="0054360B"/>
  </w:endnote>
  <w:endnote w:type="continuationNotice" w:id="1">
    <w:p w14:paraId="0CCC76D3" w14:textId="77777777" w:rsidR="0054360B" w:rsidRDefault="0054360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0002AFF" w:usb1="C000247B" w:usb2="00000009" w:usb3="00000000" w:csb0="0000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Brandon Grotesque Bold">
    <w:altName w:val="Calibri"/>
    <w:panose1 w:val="00000000000000000000"/>
    <w:charset w:val="00"/>
    <w:family w:val="swiss"/>
    <w:notTrueType/>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F01FD1" w14:textId="77777777" w:rsidR="0049129D" w:rsidRPr="0022135D" w:rsidRDefault="0049129D">
    <w:pPr>
      <w:pStyle w:val="Footer"/>
      <w:jc w:val="center"/>
      <w:rPr>
        <w:rFonts w:ascii="Calibri Light" w:hAnsi="Calibri Light" w:cs="Calibri Light"/>
        <w:sz w:val="4"/>
      </w:rPr>
    </w:pPr>
  </w:p>
  <w:p w14:paraId="5401762F" w14:textId="0DB577C8" w:rsidR="0049129D" w:rsidRPr="0022135D" w:rsidRDefault="0049129D">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sidR="00921CCE">
      <w:rPr>
        <w:rFonts w:ascii="Calibri Light" w:hAnsi="Calibri Light" w:cs="Calibri Light"/>
        <w:noProof/>
        <w:sz w:val="20"/>
      </w:rPr>
      <w:t>89</w:t>
    </w:r>
    <w:r w:rsidRPr="0022135D">
      <w:rPr>
        <w:rFonts w:ascii="Calibri Light" w:hAnsi="Calibri Light" w:cs="Calibri Light"/>
        <w:noProof/>
        <w:sz w:val="20"/>
      </w:rPr>
      <w:fldChar w:fldCharType="end"/>
    </w:r>
    <w:r>
      <w:rPr>
        <w:rFonts w:ascii="Calibri Light" w:hAnsi="Calibri Light" w:cs="Calibri Light"/>
        <w:noProof/>
        <w:sz w:val="20"/>
      </w:rPr>
      <w:t xml:space="preserve"> – Confidential: Do not reproduce</w:t>
    </w:r>
  </w:p>
  <w:p w14:paraId="571FBA12" w14:textId="77777777" w:rsidR="0049129D" w:rsidRDefault="0049129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9B3A64" w14:textId="77777777" w:rsidR="0054360B" w:rsidRDefault="0054360B">
      <w:r>
        <w:separator/>
      </w:r>
    </w:p>
    <w:p w14:paraId="001BC541" w14:textId="77777777" w:rsidR="0054360B" w:rsidRDefault="0054360B"/>
  </w:footnote>
  <w:footnote w:type="continuationSeparator" w:id="0">
    <w:p w14:paraId="590DD496" w14:textId="77777777" w:rsidR="0054360B" w:rsidRDefault="0054360B">
      <w:r>
        <w:continuationSeparator/>
      </w:r>
    </w:p>
    <w:p w14:paraId="02A16C57" w14:textId="77777777" w:rsidR="0054360B" w:rsidRDefault="0054360B"/>
  </w:footnote>
  <w:footnote w:type="continuationNotice" w:id="1">
    <w:p w14:paraId="1895196D" w14:textId="77777777" w:rsidR="0054360B" w:rsidRDefault="0054360B">
      <w:pPr>
        <w:spacing w:before="0" w:after="0"/>
      </w:pPr>
    </w:p>
  </w:footnote>
  <w:footnote w:id="2">
    <w:p w14:paraId="21F14705" w14:textId="77777777" w:rsidR="0049129D" w:rsidRPr="00906126" w:rsidRDefault="0049129D"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403E499B" w14:textId="77777777" w:rsidR="0049129D" w:rsidRPr="00517E2B" w:rsidRDefault="0049129D" w:rsidP="0051650C">
      <w:pPr>
        <w:pStyle w:val="FootnoteText"/>
        <w:rPr>
          <w:rFonts w:ascii="Times New Roman" w:hAnsi="Times New Roman"/>
          <w:sz w:val="18"/>
          <w:szCs w:val="18"/>
        </w:rPr>
      </w:pPr>
      <w:r w:rsidRPr="005C5008">
        <w:rPr>
          <w:rStyle w:val="FootnoteReference"/>
          <w:rFonts w:cs="Calibri"/>
        </w:rPr>
        <w:footnoteRef/>
      </w:r>
      <w:r>
        <w:rPr>
          <w:rFonts w:cs="Calibri"/>
        </w:rPr>
        <w:t xml:space="preserve"> </w:t>
      </w:r>
      <w:r w:rsidRPr="009029EC">
        <w:rPr>
          <w:rFonts w:cs="Calibri"/>
          <w:sz w:val="18"/>
          <w:szCs w:val="18"/>
        </w:rPr>
        <w:t xml:space="preserve">Equivalent testing methodology for agricultural water </w:t>
      </w:r>
      <w:hyperlink r:id="rId1" w:history="1">
        <w:r w:rsidRPr="009029EC">
          <w:rPr>
            <w:rStyle w:val="Hyperlink"/>
            <w:rFonts w:cs="Calibri"/>
            <w:sz w:val="18"/>
            <w:szCs w:val="18"/>
          </w:rPr>
          <w:t>https://www.fda.gov/food/foodscienceresearch/laboratorymethods/ucm575251.htm</w:t>
        </w:r>
      </w:hyperlink>
      <w:r w:rsidRPr="00517E2B">
        <w:rPr>
          <w:rFonts w:ascii="Times New Roman" w:hAnsi="Times New Roman"/>
          <w:sz w:val="18"/>
          <w:szCs w:val="18"/>
        </w:rPr>
        <w:t xml:space="preserve"> </w:t>
      </w:r>
    </w:p>
  </w:footnote>
  <w:footnote w:id="4">
    <w:p w14:paraId="309AA164" w14:textId="77777777" w:rsidR="0049129D" w:rsidRPr="00604D71" w:rsidRDefault="0049129D"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2" w:anchor="article7" w:history="1">
        <w:r w:rsidRPr="00604D71">
          <w:rPr>
            <w:rStyle w:val="Hyperlink"/>
            <w:rFonts w:cs="Calibri"/>
            <w:sz w:val="18"/>
            <w:szCs w:val="18"/>
          </w:rPr>
          <w:t>http://www.calrecycle.ca.gov/Laws/Regulations/Title14/ch31a5.htm#article7</w:t>
        </w:r>
      </w:hyperlink>
    </w:p>
    <w:p w14:paraId="372E4A40" w14:textId="77777777" w:rsidR="0049129D" w:rsidRPr="00604D71" w:rsidRDefault="0049129D" w:rsidP="00D4081F">
      <w:pPr>
        <w:pStyle w:val="FootnoteText"/>
        <w:rPr>
          <w:rFonts w:cs="Calibri"/>
          <w:b/>
          <w:sz w:val="18"/>
          <w:szCs w:val="18"/>
        </w:rPr>
      </w:pPr>
    </w:p>
  </w:footnote>
  <w:footnote w:id="5">
    <w:p w14:paraId="05E359B0" w14:textId="77777777" w:rsidR="0049129D" w:rsidRPr="006027BC" w:rsidRDefault="0049129D"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3"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A2ADFA" w14:textId="77777777" w:rsidR="0049129D" w:rsidRDefault="00921CCE">
    <w:pPr>
      <w:pStyle w:val="Header"/>
    </w:pPr>
    <w:ins w:id="74" w:author="Susan" w:date="2020-05-21T12:59:00Z">
      <w:r>
        <w:rPr>
          <w:noProof/>
        </w:rPr>
        <w:pict w14:anchorId="34F227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19" o:spid="_x0000_s2050" type="#_x0000_t136" style="position:absolute;margin-left:0;margin-top:0;width:450.45pt;height:270.25pt;rotation:315;z-index:-251655168;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52C65" w14:textId="77777777" w:rsidR="0049129D" w:rsidRDefault="00921CCE">
    <w:pPr>
      <w:pStyle w:val="Header"/>
    </w:pPr>
    <w:ins w:id="75" w:author="Susan" w:date="2020-05-21T12:59:00Z">
      <w:r>
        <w:rPr>
          <w:noProof/>
        </w:rPr>
        <w:pict w14:anchorId="48D653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0" o:spid="_x0000_s2051" type="#_x0000_t136" style="position:absolute;margin-left:0;margin-top:0;width:450.45pt;height:270.25pt;rotation:315;z-index:-251653120;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p w14:paraId="77950A49" w14:textId="77777777" w:rsidR="0049129D" w:rsidRPr="00035F51" w:rsidRDefault="0049129D">
    <w:pPr>
      <w:pStyle w:val="Header"/>
      <w:rPr>
        <w:sz w:val="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C8980" w14:textId="77777777" w:rsidR="0049129D" w:rsidRDefault="00921CCE">
    <w:pPr>
      <w:pStyle w:val="Header"/>
    </w:pPr>
    <w:ins w:id="76" w:author="Susan" w:date="2020-05-21T12:59:00Z">
      <w:r>
        <w:rPr>
          <w:noProof/>
        </w:rPr>
        <w:pict w14:anchorId="615F60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18" o:spid="_x0000_s2049" type="#_x0000_t136" style="position:absolute;margin-left:0;margin-top:0;width:450.45pt;height:270.25pt;rotation:315;z-index:-251657216;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E3011" w14:textId="77777777" w:rsidR="0049129D" w:rsidRDefault="00921CCE">
    <w:pPr>
      <w:pStyle w:val="Header"/>
    </w:pPr>
    <w:ins w:id="728" w:author="Susan" w:date="2020-05-21T12:59:00Z">
      <w:r>
        <w:rPr>
          <w:noProof/>
        </w:rPr>
        <w:pict w14:anchorId="22FC62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2" o:spid="_x0000_s2053" type="#_x0000_t136" style="position:absolute;margin-left:0;margin-top:0;width:450.45pt;height:270.25pt;rotation:315;z-index:-251649024;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EAED0" w14:textId="77777777" w:rsidR="0049129D" w:rsidRDefault="00921CCE">
    <w:pPr>
      <w:pStyle w:val="Header"/>
    </w:pPr>
    <w:ins w:id="729" w:author="Susan" w:date="2020-05-21T12:59:00Z">
      <w:r>
        <w:rPr>
          <w:noProof/>
        </w:rPr>
        <w:pict w14:anchorId="4754D3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3" o:spid="_x0000_s2054" type="#_x0000_t136" style="position:absolute;margin-left:0;margin-top:0;width:450.45pt;height:270.25pt;rotation:315;z-index:-251646976;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00C0D5" w14:textId="77777777" w:rsidR="0049129D" w:rsidRDefault="00921CCE">
    <w:pPr>
      <w:pStyle w:val="Header"/>
    </w:pPr>
    <w:ins w:id="730" w:author="Susan" w:date="2020-05-21T12:59:00Z">
      <w:r>
        <w:rPr>
          <w:noProof/>
        </w:rPr>
        <w:pict w14:anchorId="1C3A55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1" o:spid="_x0000_s2052" type="#_x0000_t136" style="position:absolute;margin-left:0;margin-top:0;width:450.45pt;height:270.25pt;rotation:315;z-index:-25165107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5F0B6" w14:textId="77777777" w:rsidR="0049129D" w:rsidRDefault="00921CCE">
    <w:pPr>
      <w:pStyle w:val="Header"/>
    </w:pPr>
    <w:ins w:id="818" w:author="Susan" w:date="2020-05-21T12:59:00Z">
      <w:r>
        <w:rPr>
          <w:noProof/>
        </w:rPr>
        <w:pict w14:anchorId="04F9D7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5" o:spid="_x0000_s2056" type="#_x0000_t136" style="position:absolute;margin-left:0;margin-top:0;width:450.45pt;height:270.25pt;rotation:315;z-index:-251642880;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A16A2" w14:textId="77777777" w:rsidR="0049129D" w:rsidRDefault="00921CCE">
    <w:pPr>
      <w:pStyle w:val="Header"/>
    </w:pPr>
    <w:ins w:id="819" w:author="Susan" w:date="2020-05-21T12:59:00Z">
      <w:r>
        <w:rPr>
          <w:noProof/>
        </w:rPr>
        <w:pict w14:anchorId="7FD442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6" o:spid="_x0000_s2057" type="#_x0000_t136" style="position:absolute;margin-left:0;margin-top:0;width:450.45pt;height:270.25pt;rotation:315;z-index:-25164083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08398" w14:textId="77777777" w:rsidR="0049129D" w:rsidRDefault="00921CCE">
    <w:pPr>
      <w:pStyle w:val="Header"/>
    </w:pPr>
    <w:ins w:id="820" w:author="Susan" w:date="2020-05-21T12:59:00Z">
      <w:r>
        <w:rPr>
          <w:noProof/>
        </w:rPr>
        <w:pict w14:anchorId="0D0207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0290224" o:spid="_x0000_s2055" type="#_x0000_t136" style="position:absolute;margin-left:0;margin-top:0;width:450.45pt;height:270.25pt;rotation:315;z-index:-251644928;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ins>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5CC059E"/>
    <w:multiLevelType w:val="hybridMultilevel"/>
    <w:tmpl w:val="56D6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096520D6"/>
    <w:multiLevelType w:val="hybridMultilevel"/>
    <w:tmpl w:val="E8A2561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5213E7"/>
    <w:multiLevelType w:val="hybridMultilevel"/>
    <w:tmpl w:val="85B4E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AB57822"/>
    <w:multiLevelType w:val="hybridMultilevel"/>
    <w:tmpl w:val="FCE69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15"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9" w15:restartNumberingAfterBreak="0">
    <w:nsid w:val="10D85CD0"/>
    <w:multiLevelType w:val="hybridMultilevel"/>
    <w:tmpl w:val="E908576A"/>
    <w:lvl w:ilvl="0" w:tplc="18D6307A">
      <w:numFmt w:val="bullet"/>
      <w:lvlText w:val="•"/>
      <w:lvlJc w:val="left"/>
      <w:pPr>
        <w:ind w:left="150" w:hanging="121"/>
      </w:pPr>
      <w:rPr>
        <w:rFonts w:ascii="Calibri" w:eastAsia="Calibri" w:hAnsi="Calibri" w:cs="Calibri" w:hint="default"/>
        <w:w w:val="103"/>
        <w:sz w:val="16"/>
        <w:szCs w:val="16"/>
        <w:lang w:val="en-US" w:eastAsia="en-US" w:bidi="en-US"/>
      </w:rPr>
    </w:lvl>
    <w:lvl w:ilvl="1" w:tplc="3EC8D050">
      <w:numFmt w:val="bullet"/>
      <w:lvlText w:val="•"/>
      <w:lvlJc w:val="left"/>
      <w:pPr>
        <w:ind w:left="877" w:hanging="121"/>
      </w:pPr>
      <w:rPr>
        <w:rFonts w:hint="default"/>
        <w:lang w:val="en-US" w:eastAsia="en-US" w:bidi="en-US"/>
      </w:rPr>
    </w:lvl>
    <w:lvl w:ilvl="2" w:tplc="2EF6DAE8">
      <w:numFmt w:val="bullet"/>
      <w:lvlText w:val="•"/>
      <w:lvlJc w:val="left"/>
      <w:pPr>
        <w:ind w:left="1594" w:hanging="121"/>
      </w:pPr>
      <w:rPr>
        <w:rFonts w:hint="default"/>
        <w:lang w:val="en-US" w:eastAsia="en-US" w:bidi="en-US"/>
      </w:rPr>
    </w:lvl>
    <w:lvl w:ilvl="3" w:tplc="ADCE6CE2">
      <w:numFmt w:val="bullet"/>
      <w:lvlText w:val="•"/>
      <w:lvlJc w:val="left"/>
      <w:pPr>
        <w:ind w:left="2312" w:hanging="121"/>
      </w:pPr>
      <w:rPr>
        <w:rFonts w:hint="default"/>
        <w:lang w:val="en-US" w:eastAsia="en-US" w:bidi="en-US"/>
      </w:rPr>
    </w:lvl>
    <w:lvl w:ilvl="4" w:tplc="BD0E68AC">
      <w:numFmt w:val="bullet"/>
      <w:lvlText w:val="•"/>
      <w:lvlJc w:val="left"/>
      <w:pPr>
        <w:ind w:left="3029" w:hanging="121"/>
      </w:pPr>
      <w:rPr>
        <w:rFonts w:hint="default"/>
        <w:lang w:val="en-US" w:eastAsia="en-US" w:bidi="en-US"/>
      </w:rPr>
    </w:lvl>
    <w:lvl w:ilvl="5" w:tplc="E4648DF6">
      <w:numFmt w:val="bullet"/>
      <w:lvlText w:val="•"/>
      <w:lvlJc w:val="left"/>
      <w:pPr>
        <w:ind w:left="3747" w:hanging="121"/>
      </w:pPr>
      <w:rPr>
        <w:rFonts w:hint="default"/>
        <w:lang w:val="en-US" w:eastAsia="en-US" w:bidi="en-US"/>
      </w:rPr>
    </w:lvl>
    <w:lvl w:ilvl="6" w:tplc="B8CAA89C">
      <w:numFmt w:val="bullet"/>
      <w:lvlText w:val="•"/>
      <w:lvlJc w:val="left"/>
      <w:pPr>
        <w:ind w:left="4464" w:hanging="121"/>
      </w:pPr>
      <w:rPr>
        <w:rFonts w:hint="default"/>
        <w:lang w:val="en-US" w:eastAsia="en-US" w:bidi="en-US"/>
      </w:rPr>
    </w:lvl>
    <w:lvl w:ilvl="7" w:tplc="DA0EF122">
      <w:numFmt w:val="bullet"/>
      <w:lvlText w:val="•"/>
      <w:lvlJc w:val="left"/>
      <w:pPr>
        <w:ind w:left="5181" w:hanging="121"/>
      </w:pPr>
      <w:rPr>
        <w:rFonts w:hint="default"/>
        <w:lang w:val="en-US" w:eastAsia="en-US" w:bidi="en-US"/>
      </w:rPr>
    </w:lvl>
    <w:lvl w:ilvl="8" w:tplc="27901AEA">
      <w:numFmt w:val="bullet"/>
      <w:lvlText w:val="•"/>
      <w:lvlJc w:val="left"/>
      <w:pPr>
        <w:ind w:left="5899" w:hanging="121"/>
      </w:pPr>
      <w:rPr>
        <w:rFonts w:hint="default"/>
        <w:lang w:val="en-US" w:eastAsia="en-US" w:bidi="en-US"/>
      </w:rPr>
    </w:lvl>
  </w:abstractNum>
  <w:abstractNum w:abstractNumId="20"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2DE74A8"/>
    <w:multiLevelType w:val="hybridMultilevel"/>
    <w:tmpl w:val="4CC0BA3E"/>
    <w:lvl w:ilvl="0" w:tplc="04090001">
      <w:start w:val="1"/>
      <w:numFmt w:val="bullet"/>
      <w:lvlText w:val=""/>
      <w:lvlJc w:val="left"/>
      <w:pPr>
        <w:ind w:left="1440" w:hanging="360"/>
      </w:pPr>
      <w:rPr>
        <w:rFonts w:ascii="Symbol" w:hAnsi="Symbol" w:cs="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2" w15:restartNumberingAfterBreak="0">
    <w:nsid w:val="13AB2FBE"/>
    <w:multiLevelType w:val="hybridMultilevel"/>
    <w:tmpl w:val="A5589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94C3591"/>
    <w:multiLevelType w:val="hybridMultilevel"/>
    <w:tmpl w:val="555E6C9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8" w15:restartNumberingAfterBreak="0">
    <w:nsid w:val="1BA12F0B"/>
    <w:multiLevelType w:val="hybridMultilevel"/>
    <w:tmpl w:val="0FFC9AA4"/>
    <w:lvl w:ilvl="0" w:tplc="8E40A974">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0C55878"/>
    <w:multiLevelType w:val="hybridMultilevel"/>
    <w:tmpl w:val="7A0CBBEE"/>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5"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35A5E8B"/>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3" w15:restartNumberingAfterBreak="0">
    <w:nsid w:val="273B4885"/>
    <w:multiLevelType w:val="hybridMultilevel"/>
    <w:tmpl w:val="9EB8A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5"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6"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1"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9" w15:restartNumberingAfterBreak="0">
    <w:nsid w:val="3636763F"/>
    <w:multiLevelType w:val="hybridMultilevel"/>
    <w:tmpl w:val="321CA8C0"/>
    <w:lvl w:ilvl="0" w:tplc="04090003">
      <w:start w:val="1"/>
      <w:numFmt w:val="bullet"/>
      <w:lvlText w:val="o"/>
      <w:lvlJc w:val="left"/>
      <w:pPr>
        <w:tabs>
          <w:tab w:val="num" w:pos="1786"/>
        </w:tabs>
        <w:ind w:left="1786" w:hanging="360"/>
      </w:pPr>
      <w:rPr>
        <w:rFonts w:ascii="Courier New" w:hAnsi="Courier New" w:cs="Courier New"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60"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38CB7E94"/>
    <w:multiLevelType w:val="hybridMultilevel"/>
    <w:tmpl w:val="7CC87FC2"/>
    <w:lvl w:ilvl="0" w:tplc="1194D22A">
      <w:numFmt w:val="bullet"/>
      <w:lvlText w:val=""/>
      <w:lvlJc w:val="left"/>
      <w:pPr>
        <w:ind w:left="675" w:hanging="431"/>
      </w:pPr>
      <w:rPr>
        <w:rFonts w:ascii="Symbol" w:eastAsia="Symbol" w:hAnsi="Symbol" w:cs="Symbol" w:hint="default"/>
        <w:color w:val="221E1F"/>
        <w:w w:val="98"/>
        <w:sz w:val="22"/>
        <w:szCs w:val="22"/>
      </w:rPr>
    </w:lvl>
    <w:lvl w:ilvl="1" w:tplc="04090001">
      <w:start w:val="1"/>
      <w:numFmt w:val="bullet"/>
      <w:lvlText w:val=""/>
      <w:lvlJc w:val="left"/>
      <w:pPr>
        <w:ind w:left="839" w:hanging="361"/>
        <w:jc w:val="left"/>
      </w:pPr>
      <w:rPr>
        <w:rFonts w:ascii="Symbol" w:hAnsi="Symbol" w:cs="Symbol" w:hint="default"/>
        <w:w w:val="99"/>
        <w:sz w:val="22"/>
        <w:szCs w:val="22"/>
      </w:rPr>
    </w:lvl>
    <w:lvl w:ilvl="2" w:tplc="FE28D8F8">
      <w:numFmt w:val="bullet"/>
      <w:lvlText w:val="•"/>
      <w:lvlJc w:val="left"/>
      <w:pPr>
        <w:ind w:left="1902" w:hanging="361"/>
      </w:pPr>
      <w:rPr>
        <w:rFonts w:hint="default"/>
      </w:rPr>
    </w:lvl>
    <w:lvl w:ilvl="3" w:tplc="22FC7340">
      <w:numFmt w:val="bullet"/>
      <w:lvlText w:val="•"/>
      <w:lvlJc w:val="left"/>
      <w:pPr>
        <w:ind w:left="2964" w:hanging="361"/>
      </w:pPr>
      <w:rPr>
        <w:rFonts w:hint="default"/>
      </w:rPr>
    </w:lvl>
    <w:lvl w:ilvl="4" w:tplc="DD26BCD8">
      <w:numFmt w:val="bullet"/>
      <w:lvlText w:val="•"/>
      <w:lvlJc w:val="left"/>
      <w:pPr>
        <w:ind w:left="4026" w:hanging="361"/>
      </w:pPr>
      <w:rPr>
        <w:rFonts w:hint="default"/>
      </w:rPr>
    </w:lvl>
    <w:lvl w:ilvl="5" w:tplc="1B4C9022">
      <w:numFmt w:val="bullet"/>
      <w:lvlText w:val="•"/>
      <w:lvlJc w:val="left"/>
      <w:pPr>
        <w:ind w:left="5088" w:hanging="361"/>
      </w:pPr>
      <w:rPr>
        <w:rFonts w:hint="default"/>
      </w:rPr>
    </w:lvl>
    <w:lvl w:ilvl="6" w:tplc="F8242DC2">
      <w:numFmt w:val="bullet"/>
      <w:lvlText w:val="•"/>
      <w:lvlJc w:val="left"/>
      <w:pPr>
        <w:ind w:left="6151" w:hanging="361"/>
      </w:pPr>
      <w:rPr>
        <w:rFonts w:hint="default"/>
      </w:rPr>
    </w:lvl>
    <w:lvl w:ilvl="7" w:tplc="E8DA8A9C">
      <w:numFmt w:val="bullet"/>
      <w:lvlText w:val="•"/>
      <w:lvlJc w:val="left"/>
      <w:pPr>
        <w:ind w:left="7213" w:hanging="361"/>
      </w:pPr>
      <w:rPr>
        <w:rFonts w:hint="default"/>
      </w:rPr>
    </w:lvl>
    <w:lvl w:ilvl="8" w:tplc="126AB3CE">
      <w:numFmt w:val="bullet"/>
      <w:lvlText w:val="•"/>
      <w:lvlJc w:val="left"/>
      <w:pPr>
        <w:ind w:left="8275" w:hanging="361"/>
      </w:pPr>
      <w:rPr>
        <w:rFonts w:hint="default"/>
      </w:rPr>
    </w:lvl>
  </w:abstractNum>
  <w:abstractNum w:abstractNumId="62"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3"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4"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C222F05"/>
    <w:multiLevelType w:val="hybridMultilevel"/>
    <w:tmpl w:val="FBAA660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8" w15:restartNumberingAfterBreak="0">
    <w:nsid w:val="3F666D70"/>
    <w:multiLevelType w:val="hybridMultilevel"/>
    <w:tmpl w:val="589CC112"/>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71"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2"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74"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9DA76C0"/>
    <w:multiLevelType w:val="hybridMultilevel"/>
    <w:tmpl w:val="E4DA28B2"/>
    <w:lvl w:ilvl="0" w:tplc="78BA10A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77"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8"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EF41A5C"/>
    <w:multiLevelType w:val="hybridMultilevel"/>
    <w:tmpl w:val="783E509A"/>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81"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511E35EC"/>
    <w:multiLevelType w:val="multilevel"/>
    <w:tmpl w:val="9E360EBE"/>
    <w:numStyleLink w:val="111111"/>
  </w:abstractNum>
  <w:abstractNum w:abstractNumId="83"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6" w15:restartNumberingAfterBreak="0">
    <w:nsid w:val="5450596D"/>
    <w:multiLevelType w:val="hybridMultilevel"/>
    <w:tmpl w:val="DEB4533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7"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15:restartNumberingAfterBreak="0">
    <w:nsid w:val="565E1D20"/>
    <w:multiLevelType w:val="hybridMultilevel"/>
    <w:tmpl w:val="F25405F0"/>
    <w:lvl w:ilvl="0" w:tplc="E53E26B2">
      <w:start w:val="1"/>
      <w:numFmt w:val="bullet"/>
      <w:lvlText w:val="o"/>
      <w:lvlJc w:val="left"/>
      <w:pPr>
        <w:ind w:left="1440" w:hanging="360"/>
      </w:pPr>
      <w:rPr>
        <w:rFonts w:ascii="Courier New" w:hAnsi="Courier New"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0" w15:restartNumberingAfterBreak="0">
    <w:nsid w:val="58004423"/>
    <w:multiLevelType w:val="hybridMultilevel"/>
    <w:tmpl w:val="9EFA4D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2" w15:restartNumberingAfterBreak="0">
    <w:nsid w:val="599F653D"/>
    <w:multiLevelType w:val="hybridMultilevel"/>
    <w:tmpl w:val="4F40C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95" w15:restartNumberingAfterBreak="0">
    <w:nsid w:val="59FE298A"/>
    <w:multiLevelType w:val="hybridMultilevel"/>
    <w:tmpl w:val="B222384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96" w15:restartNumberingAfterBreak="0">
    <w:nsid w:val="5A2920A5"/>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98"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99"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0" w15:restartNumberingAfterBreak="0">
    <w:nsid w:val="5FA758AD"/>
    <w:multiLevelType w:val="hybridMultilevel"/>
    <w:tmpl w:val="3350D450"/>
    <w:lvl w:ilvl="0" w:tplc="FFFFFFFF">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3"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4"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5" w15:restartNumberingAfterBreak="0">
    <w:nsid w:val="63132AE3"/>
    <w:multiLevelType w:val="hybridMultilevel"/>
    <w:tmpl w:val="E3C8067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6"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7"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8" w15:restartNumberingAfterBreak="0">
    <w:nsid w:val="646D7040"/>
    <w:multiLevelType w:val="hybridMultilevel"/>
    <w:tmpl w:val="517C5598"/>
    <w:lvl w:ilvl="0" w:tplc="04090001">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9"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0"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1"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6" w15:restartNumberingAfterBreak="0">
    <w:nsid w:val="69DB513E"/>
    <w:multiLevelType w:val="hybridMultilevel"/>
    <w:tmpl w:val="0E88FC66"/>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6BBB41B8"/>
    <w:multiLevelType w:val="hybridMultilevel"/>
    <w:tmpl w:val="514A18C8"/>
    <w:lvl w:ilvl="0" w:tplc="0AAA749A">
      <w:start w:val="1"/>
      <w:numFmt w:val="decimal"/>
      <w:lvlText w:val="%1)"/>
      <w:lvlJc w:val="left"/>
      <w:pPr>
        <w:ind w:left="720" w:hanging="360"/>
      </w:pPr>
      <w:rPr>
        <w:rFonts w:ascii="Tahoma" w:eastAsia="Times New Roman" w:hAnsi="Tahoma" w:cs="Tahom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9"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0"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21" w15:restartNumberingAfterBreak="0">
    <w:nsid w:val="74647DD0"/>
    <w:multiLevelType w:val="hybridMultilevel"/>
    <w:tmpl w:val="96DC01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2" w15:restartNumberingAfterBreak="0">
    <w:nsid w:val="7614351E"/>
    <w:multiLevelType w:val="hybridMultilevel"/>
    <w:tmpl w:val="36FCC1BA"/>
    <w:lvl w:ilvl="0" w:tplc="F042CE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24"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7"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28" w15:restartNumberingAfterBreak="0">
    <w:nsid w:val="7ACE0ADC"/>
    <w:multiLevelType w:val="hybridMultilevel"/>
    <w:tmpl w:val="8EAA9D74"/>
    <w:lvl w:ilvl="0" w:tplc="1194D22A">
      <w:numFmt w:val="bullet"/>
      <w:lvlText w:val=""/>
      <w:lvlJc w:val="left"/>
      <w:pPr>
        <w:ind w:left="675" w:hanging="431"/>
      </w:pPr>
      <w:rPr>
        <w:rFonts w:ascii="Symbol" w:eastAsia="Symbol" w:hAnsi="Symbol" w:cs="Symbol" w:hint="default"/>
        <w:color w:val="221E1F"/>
        <w:w w:val="98"/>
        <w:sz w:val="22"/>
        <w:szCs w:val="22"/>
      </w:rPr>
    </w:lvl>
    <w:lvl w:ilvl="1" w:tplc="5600C0D4">
      <w:start w:val="1"/>
      <w:numFmt w:val="decimal"/>
      <w:lvlText w:val="%2."/>
      <w:lvlJc w:val="left"/>
      <w:pPr>
        <w:ind w:left="839" w:hanging="361"/>
        <w:jc w:val="left"/>
      </w:pPr>
      <w:rPr>
        <w:rFonts w:ascii="Calibri" w:eastAsia="Calibri" w:hAnsi="Calibri" w:cs="Calibri" w:hint="default"/>
        <w:w w:val="99"/>
        <w:sz w:val="22"/>
        <w:szCs w:val="22"/>
      </w:rPr>
    </w:lvl>
    <w:lvl w:ilvl="2" w:tplc="FE28D8F8">
      <w:numFmt w:val="bullet"/>
      <w:lvlText w:val="•"/>
      <w:lvlJc w:val="left"/>
      <w:pPr>
        <w:ind w:left="1902" w:hanging="361"/>
      </w:pPr>
      <w:rPr>
        <w:rFonts w:hint="default"/>
      </w:rPr>
    </w:lvl>
    <w:lvl w:ilvl="3" w:tplc="22FC7340">
      <w:numFmt w:val="bullet"/>
      <w:lvlText w:val="•"/>
      <w:lvlJc w:val="left"/>
      <w:pPr>
        <w:ind w:left="2964" w:hanging="361"/>
      </w:pPr>
      <w:rPr>
        <w:rFonts w:hint="default"/>
      </w:rPr>
    </w:lvl>
    <w:lvl w:ilvl="4" w:tplc="DD26BCD8">
      <w:numFmt w:val="bullet"/>
      <w:lvlText w:val="•"/>
      <w:lvlJc w:val="left"/>
      <w:pPr>
        <w:ind w:left="4026" w:hanging="361"/>
      </w:pPr>
      <w:rPr>
        <w:rFonts w:hint="default"/>
      </w:rPr>
    </w:lvl>
    <w:lvl w:ilvl="5" w:tplc="1B4C9022">
      <w:numFmt w:val="bullet"/>
      <w:lvlText w:val="•"/>
      <w:lvlJc w:val="left"/>
      <w:pPr>
        <w:ind w:left="5088" w:hanging="361"/>
      </w:pPr>
      <w:rPr>
        <w:rFonts w:hint="default"/>
      </w:rPr>
    </w:lvl>
    <w:lvl w:ilvl="6" w:tplc="F8242DC2">
      <w:numFmt w:val="bullet"/>
      <w:lvlText w:val="•"/>
      <w:lvlJc w:val="left"/>
      <w:pPr>
        <w:ind w:left="6151" w:hanging="361"/>
      </w:pPr>
      <w:rPr>
        <w:rFonts w:hint="default"/>
      </w:rPr>
    </w:lvl>
    <w:lvl w:ilvl="7" w:tplc="E8DA8A9C">
      <w:numFmt w:val="bullet"/>
      <w:lvlText w:val="•"/>
      <w:lvlJc w:val="left"/>
      <w:pPr>
        <w:ind w:left="7213" w:hanging="361"/>
      </w:pPr>
      <w:rPr>
        <w:rFonts w:hint="default"/>
      </w:rPr>
    </w:lvl>
    <w:lvl w:ilvl="8" w:tplc="126AB3CE">
      <w:numFmt w:val="bullet"/>
      <w:lvlText w:val="•"/>
      <w:lvlJc w:val="left"/>
      <w:pPr>
        <w:ind w:left="8275" w:hanging="361"/>
      </w:pPr>
      <w:rPr>
        <w:rFonts w:hint="default"/>
      </w:rPr>
    </w:lvl>
  </w:abstractNum>
  <w:abstractNum w:abstractNumId="129"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30"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7CF81BF7"/>
    <w:multiLevelType w:val="hybridMultilevel"/>
    <w:tmpl w:val="302A3D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2"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7"/>
  </w:num>
  <w:num w:numId="2">
    <w:abstractNumId w:val="58"/>
  </w:num>
  <w:num w:numId="3">
    <w:abstractNumId w:val="0"/>
  </w:num>
  <w:num w:numId="4">
    <w:abstractNumId w:val="80"/>
  </w:num>
  <w:num w:numId="5">
    <w:abstractNumId w:val="93"/>
  </w:num>
  <w:num w:numId="6">
    <w:abstractNumId w:val="1"/>
  </w:num>
  <w:num w:numId="7">
    <w:abstractNumId w:val="109"/>
  </w:num>
  <w:num w:numId="8">
    <w:abstractNumId w:val="104"/>
  </w:num>
  <w:num w:numId="9">
    <w:abstractNumId w:val="36"/>
  </w:num>
  <w:num w:numId="10">
    <w:abstractNumId w:val="85"/>
  </w:num>
  <w:num w:numId="11">
    <w:abstractNumId w:val="55"/>
  </w:num>
  <w:num w:numId="12">
    <w:abstractNumId w:val="20"/>
  </w:num>
  <w:num w:numId="13">
    <w:abstractNumId w:val="99"/>
  </w:num>
  <w:num w:numId="14">
    <w:abstractNumId w:val="123"/>
  </w:num>
  <w:num w:numId="15">
    <w:abstractNumId w:val="26"/>
  </w:num>
  <w:num w:numId="16">
    <w:abstractNumId w:val="33"/>
  </w:num>
  <w:num w:numId="17">
    <w:abstractNumId w:val="42"/>
  </w:num>
  <w:num w:numId="18">
    <w:abstractNumId w:val="118"/>
  </w:num>
  <w:num w:numId="19">
    <w:abstractNumId w:val="101"/>
  </w:num>
  <w:num w:numId="20">
    <w:abstractNumId w:val="119"/>
  </w:num>
  <w:num w:numId="21">
    <w:abstractNumId w:val="78"/>
  </w:num>
  <w:num w:numId="22">
    <w:abstractNumId w:val="11"/>
  </w:num>
  <w:num w:numId="23">
    <w:abstractNumId w:val="110"/>
  </w:num>
  <w:num w:numId="24">
    <w:abstractNumId w:val="5"/>
  </w:num>
  <w:num w:numId="25">
    <w:abstractNumId w:val="49"/>
  </w:num>
  <w:num w:numId="26">
    <w:abstractNumId w:val="77"/>
  </w:num>
  <w:num w:numId="27">
    <w:abstractNumId w:val="37"/>
  </w:num>
  <w:num w:numId="28">
    <w:abstractNumId w:val="25"/>
  </w:num>
  <w:num w:numId="29">
    <w:abstractNumId w:val="115"/>
  </w:num>
  <w:num w:numId="30">
    <w:abstractNumId w:val="7"/>
  </w:num>
  <w:num w:numId="31">
    <w:abstractNumId w:val="3"/>
  </w:num>
  <w:num w:numId="32">
    <w:abstractNumId w:val="100"/>
  </w:num>
  <w:num w:numId="33">
    <w:abstractNumId w:val="48"/>
  </w:num>
  <w:num w:numId="34">
    <w:abstractNumId w:val="45"/>
  </w:num>
  <w:num w:numId="35">
    <w:abstractNumId w:val="82"/>
    <w:lvlOverride w:ilvl="0">
      <w:lvl w:ilvl="0">
        <w:start w:val="1"/>
        <w:numFmt w:val="decimal"/>
        <w:pStyle w:val="Heading1"/>
        <w:lvlText w:val="%1."/>
        <w:lvlJc w:val="left"/>
        <w:pPr>
          <w:tabs>
            <w:tab w:val="num" w:pos="810"/>
          </w:tabs>
          <w:ind w:left="450" w:hanging="360"/>
        </w:pPr>
        <w:rPr>
          <w:sz w:val="32"/>
          <w:szCs w:val="32"/>
        </w:r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36">
    <w:abstractNumId w:val="30"/>
  </w:num>
  <w:num w:numId="37">
    <w:abstractNumId w:val="121"/>
  </w:num>
  <w:num w:numId="38">
    <w:abstractNumId w:val="66"/>
  </w:num>
  <w:num w:numId="39">
    <w:abstractNumId w:val="114"/>
  </w:num>
  <w:num w:numId="40">
    <w:abstractNumId w:val="112"/>
  </w:num>
  <w:num w:numId="41">
    <w:abstractNumId w:val="52"/>
  </w:num>
  <w:num w:numId="42">
    <w:abstractNumId w:val="76"/>
  </w:num>
  <w:num w:numId="43">
    <w:abstractNumId w:val="56"/>
  </w:num>
  <w:num w:numId="44">
    <w:abstractNumId w:val="60"/>
  </w:num>
  <w:num w:numId="45">
    <w:abstractNumId w:val="47"/>
  </w:num>
  <w:num w:numId="46">
    <w:abstractNumId w:val="29"/>
  </w:num>
  <w:num w:numId="47">
    <w:abstractNumId w:val="84"/>
  </w:num>
  <w:num w:numId="48">
    <w:abstractNumId w:val="83"/>
  </w:num>
  <w:num w:numId="49">
    <w:abstractNumId w:val="103"/>
  </w:num>
  <w:num w:numId="50">
    <w:abstractNumId w:val="40"/>
  </w:num>
  <w:num w:numId="51">
    <w:abstractNumId w:val="107"/>
  </w:num>
  <w:num w:numId="52">
    <w:abstractNumId w:val="105"/>
  </w:num>
  <w:num w:numId="53">
    <w:abstractNumId w:val="27"/>
  </w:num>
  <w:num w:numId="54">
    <w:abstractNumId w:val="50"/>
  </w:num>
  <w:num w:numId="55">
    <w:abstractNumId w:val="73"/>
  </w:num>
  <w:num w:numId="56">
    <w:abstractNumId w:val="8"/>
  </w:num>
  <w:num w:numId="57">
    <w:abstractNumId w:val="18"/>
  </w:num>
  <w:num w:numId="58">
    <w:abstractNumId w:val="129"/>
  </w:num>
  <w:num w:numId="59">
    <w:abstractNumId w:val="63"/>
  </w:num>
  <w:num w:numId="60">
    <w:abstractNumId w:val="102"/>
  </w:num>
  <w:num w:numId="61">
    <w:abstractNumId w:val="44"/>
  </w:num>
  <w:num w:numId="62">
    <w:abstractNumId w:val="65"/>
  </w:num>
  <w:num w:numId="63">
    <w:abstractNumId w:val="94"/>
  </w:num>
  <w:num w:numId="64">
    <w:abstractNumId w:val="120"/>
  </w:num>
  <w:num w:numId="65">
    <w:abstractNumId w:val="98"/>
  </w:num>
  <w:num w:numId="66">
    <w:abstractNumId w:val="16"/>
  </w:num>
  <w:num w:numId="67">
    <w:abstractNumId w:val="17"/>
  </w:num>
  <w:num w:numId="68">
    <w:abstractNumId w:val="126"/>
  </w:num>
  <w:num w:numId="69">
    <w:abstractNumId w:val="51"/>
  </w:num>
  <w:num w:numId="70">
    <w:abstractNumId w:val="81"/>
  </w:num>
  <w:num w:numId="71">
    <w:abstractNumId w:val="87"/>
  </w:num>
  <w:num w:numId="72">
    <w:abstractNumId w:val="9"/>
  </w:num>
  <w:num w:numId="73">
    <w:abstractNumId w:val="13"/>
  </w:num>
  <w:num w:numId="74">
    <w:abstractNumId w:val="35"/>
  </w:num>
  <w:num w:numId="75">
    <w:abstractNumId w:val="38"/>
  </w:num>
  <w:num w:numId="76">
    <w:abstractNumId w:val="64"/>
  </w:num>
  <w:num w:numId="77">
    <w:abstractNumId w:val="68"/>
  </w:num>
  <w:num w:numId="78">
    <w:abstractNumId w:val="57"/>
  </w:num>
  <w:num w:numId="79">
    <w:abstractNumId w:val="23"/>
  </w:num>
  <w:num w:numId="80">
    <w:abstractNumId w:val="74"/>
  </w:num>
  <w:num w:numId="81">
    <w:abstractNumId w:val="130"/>
  </w:num>
  <w:num w:numId="82">
    <w:abstractNumId w:val="132"/>
  </w:num>
  <w:num w:numId="83">
    <w:abstractNumId w:val="34"/>
  </w:num>
  <w:num w:numId="84">
    <w:abstractNumId w:val="41"/>
  </w:num>
  <w:num w:numId="85">
    <w:abstractNumId w:val="2"/>
  </w:num>
  <w:num w:numId="86">
    <w:abstractNumId w:val="90"/>
  </w:num>
  <w:num w:numId="87">
    <w:abstractNumId w:val="28"/>
  </w:num>
  <w:num w:numId="88">
    <w:abstractNumId w:val="39"/>
  </w:num>
  <w:num w:numId="89">
    <w:abstractNumId w:val="31"/>
  </w:num>
  <w:num w:numId="90">
    <w:abstractNumId w:val="89"/>
  </w:num>
  <w:num w:numId="91">
    <w:abstractNumId w:val="72"/>
  </w:num>
  <w:num w:numId="92">
    <w:abstractNumId w:val="106"/>
  </w:num>
  <w:num w:numId="93">
    <w:abstractNumId w:val="79"/>
  </w:num>
  <w:num w:numId="94">
    <w:abstractNumId w:val="54"/>
  </w:num>
  <w:num w:numId="95">
    <w:abstractNumId w:val="53"/>
  </w:num>
  <w:num w:numId="96">
    <w:abstractNumId w:val="96"/>
  </w:num>
  <w:num w:numId="97">
    <w:abstractNumId w:val="71"/>
  </w:num>
  <w:num w:numId="98">
    <w:abstractNumId w:val="122"/>
  </w:num>
  <w:num w:numId="99">
    <w:abstractNumId w:val="75"/>
  </w:num>
  <w:num w:numId="100">
    <w:abstractNumId w:val="69"/>
  </w:num>
  <w:num w:numId="101">
    <w:abstractNumId w:val="46"/>
  </w:num>
  <w:num w:numId="102">
    <w:abstractNumId w:val="12"/>
  </w:num>
  <w:num w:numId="103">
    <w:abstractNumId w:val="22"/>
  </w:num>
  <w:num w:numId="104">
    <w:abstractNumId w:val="59"/>
  </w:num>
  <w:num w:numId="105">
    <w:abstractNumId w:val="15"/>
  </w:num>
  <w:num w:numId="106">
    <w:abstractNumId w:val="113"/>
  </w:num>
  <w:num w:numId="107">
    <w:abstractNumId w:val="125"/>
  </w:num>
  <w:num w:numId="108">
    <w:abstractNumId w:val="4"/>
  </w:num>
  <w:num w:numId="109">
    <w:abstractNumId w:val="24"/>
  </w:num>
  <w:num w:numId="110">
    <w:abstractNumId w:val="82"/>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111">
    <w:abstractNumId w:val="88"/>
  </w:num>
  <w:num w:numId="112">
    <w:abstractNumId w:val="6"/>
  </w:num>
  <w:num w:numId="113">
    <w:abstractNumId w:val="10"/>
  </w:num>
  <w:num w:numId="114">
    <w:abstractNumId w:val="32"/>
  </w:num>
  <w:num w:numId="115">
    <w:abstractNumId w:val="117"/>
  </w:num>
  <w:num w:numId="116">
    <w:abstractNumId w:val="92"/>
  </w:num>
  <w:num w:numId="117">
    <w:abstractNumId w:val="43"/>
  </w:num>
  <w:num w:numId="118">
    <w:abstractNumId w:val="111"/>
  </w:num>
  <w:num w:numId="119">
    <w:abstractNumId w:val="62"/>
  </w:num>
  <w:num w:numId="120">
    <w:abstractNumId w:val="91"/>
  </w:num>
  <w:num w:numId="121">
    <w:abstractNumId w:val="86"/>
  </w:num>
  <w:num w:numId="122">
    <w:abstractNumId w:val="108"/>
  </w:num>
  <w:num w:numId="123">
    <w:abstractNumId w:val="70"/>
  </w:num>
  <w:num w:numId="124">
    <w:abstractNumId w:val="95"/>
  </w:num>
  <w:num w:numId="125">
    <w:abstractNumId w:val="131"/>
  </w:num>
  <w:num w:numId="126">
    <w:abstractNumId w:val="19"/>
  </w:num>
  <w:num w:numId="127">
    <w:abstractNumId w:val="127"/>
  </w:num>
  <w:num w:numId="128">
    <w:abstractNumId w:val="14"/>
  </w:num>
  <w:num w:numId="129">
    <w:abstractNumId w:val="67"/>
  </w:num>
  <w:num w:numId="130">
    <w:abstractNumId w:val="21"/>
  </w:num>
  <w:num w:numId="131">
    <w:abstractNumId w:val="128"/>
  </w:num>
  <w:num w:numId="132">
    <w:abstractNumId w:val="61"/>
  </w:num>
  <w:num w:numId="133">
    <w:abstractNumId w:val="116"/>
  </w:num>
  <w:num w:numId="134">
    <w:abstractNumId w:val="124"/>
  </w:num>
  <w:numIdMacAtCleanup w:val="12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san">
    <w15:presenceInfo w15:providerId="AD" w15:userId="S::susan@idecisionsciences.com::c4c8e756-ead6-4f9f-b11a-7215c77e7446"/>
  </w15:person>
  <w15:person w15:author="Greg Komar">
    <w15:presenceInfo w15:providerId="Windows Live" w15:userId="ee9c90cfe4635ca0"/>
  </w15:person>
  <w15:person w15:author="Lacy Litten">
    <w15:presenceInfo w15:providerId="AD" w15:userId="S::Lacy@innovativeproduce.com::4fda0d8c-ea7a-4ba0-91f2-e550a9dfcba5"/>
  </w15:person>
  <w15:person w15:author="Sonia Salas">
    <w15:presenceInfo w15:providerId="AD" w15:userId="S-1-5-21-1482476501-1715567821-682003330-3758"/>
  </w15:person>
  <w15:person w15:author="Scott Nichols">
    <w15:presenceInfo w15:providerId="AD" w15:userId="S::snichols@WGA.com::b7ab4dd4-2158-4e29-ba7b-7dbe201398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doNotDisplayPageBoundaries/>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20"/>
  <w:drawingGridHorizontalSpacing w:val="120"/>
  <w:displayHorizontalDrawingGridEvery w:val="2"/>
  <w:characterSpacingControl w:val="doNotCompress"/>
  <w:hdrShapeDefaults>
    <o:shapedefaults v:ext="edit" spidmax="2058"/>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92E"/>
    <w:rsid w:val="000036E5"/>
    <w:rsid w:val="000044E8"/>
    <w:rsid w:val="000053C8"/>
    <w:rsid w:val="00005ED9"/>
    <w:rsid w:val="00006382"/>
    <w:rsid w:val="00007033"/>
    <w:rsid w:val="0001118C"/>
    <w:rsid w:val="00011FCB"/>
    <w:rsid w:val="0001203C"/>
    <w:rsid w:val="00012D75"/>
    <w:rsid w:val="00012E5A"/>
    <w:rsid w:val="0001378A"/>
    <w:rsid w:val="00013797"/>
    <w:rsid w:val="0001445A"/>
    <w:rsid w:val="00014E3B"/>
    <w:rsid w:val="000158FB"/>
    <w:rsid w:val="00015AF3"/>
    <w:rsid w:val="00015B9D"/>
    <w:rsid w:val="000164B9"/>
    <w:rsid w:val="00016D99"/>
    <w:rsid w:val="00017322"/>
    <w:rsid w:val="000203CF"/>
    <w:rsid w:val="000204FE"/>
    <w:rsid w:val="000206F1"/>
    <w:rsid w:val="000214C0"/>
    <w:rsid w:val="000215E2"/>
    <w:rsid w:val="000218B0"/>
    <w:rsid w:val="000219F2"/>
    <w:rsid w:val="000221DD"/>
    <w:rsid w:val="000223D5"/>
    <w:rsid w:val="00022F5D"/>
    <w:rsid w:val="00023071"/>
    <w:rsid w:val="0002336D"/>
    <w:rsid w:val="000239D9"/>
    <w:rsid w:val="00024672"/>
    <w:rsid w:val="00024690"/>
    <w:rsid w:val="0002550D"/>
    <w:rsid w:val="00025608"/>
    <w:rsid w:val="0002560A"/>
    <w:rsid w:val="00025800"/>
    <w:rsid w:val="00025CD6"/>
    <w:rsid w:val="000261B3"/>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3EF"/>
    <w:rsid w:val="0003566C"/>
    <w:rsid w:val="000357D4"/>
    <w:rsid w:val="00035A65"/>
    <w:rsid w:val="00035D3C"/>
    <w:rsid w:val="00035F51"/>
    <w:rsid w:val="00036829"/>
    <w:rsid w:val="00036C0E"/>
    <w:rsid w:val="00036EBD"/>
    <w:rsid w:val="00036F0B"/>
    <w:rsid w:val="000409FF"/>
    <w:rsid w:val="0004158B"/>
    <w:rsid w:val="000417D5"/>
    <w:rsid w:val="00041AEF"/>
    <w:rsid w:val="00041F09"/>
    <w:rsid w:val="0004225A"/>
    <w:rsid w:val="00042780"/>
    <w:rsid w:val="0004283C"/>
    <w:rsid w:val="000429E8"/>
    <w:rsid w:val="00042D0E"/>
    <w:rsid w:val="00042DD6"/>
    <w:rsid w:val="00043177"/>
    <w:rsid w:val="0004328D"/>
    <w:rsid w:val="000446CF"/>
    <w:rsid w:val="000447C3"/>
    <w:rsid w:val="000448C1"/>
    <w:rsid w:val="000449B6"/>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E85"/>
    <w:rsid w:val="00057616"/>
    <w:rsid w:val="0006005A"/>
    <w:rsid w:val="00060A4D"/>
    <w:rsid w:val="00060E6F"/>
    <w:rsid w:val="000610D4"/>
    <w:rsid w:val="00061335"/>
    <w:rsid w:val="0006140F"/>
    <w:rsid w:val="000616D2"/>
    <w:rsid w:val="00062193"/>
    <w:rsid w:val="00062424"/>
    <w:rsid w:val="00062E6A"/>
    <w:rsid w:val="00064D32"/>
    <w:rsid w:val="0006503F"/>
    <w:rsid w:val="00065504"/>
    <w:rsid w:val="00065772"/>
    <w:rsid w:val="00065BC7"/>
    <w:rsid w:val="0006693C"/>
    <w:rsid w:val="00066A5B"/>
    <w:rsid w:val="0007008A"/>
    <w:rsid w:val="00070491"/>
    <w:rsid w:val="000708AF"/>
    <w:rsid w:val="000708DD"/>
    <w:rsid w:val="00070AA6"/>
    <w:rsid w:val="00072531"/>
    <w:rsid w:val="00072580"/>
    <w:rsid w:val="000726BA"/>
    <w:rsid w:val="00072A6E"/>
    <w:rsid w:val="00073482"/>
    <w:rsid w:val="00073BC3"/>
    <w:rsid w:val="00073E4A"/>
    <w:rsid w:val="000745CB"/>
    <w:rsid w:val="00074B39"/>
    <w:rsid w:val="00075015"/>
    <w:rsid w:val="000753A1"/>
    <w:rsid w:val="00075A4A"/>
    <w:rsid w:val="00075C7D"/>
    <w:rsid w:val="0007625B"/>
    <w:rsid w:val="00076ABD"/>
    <w:rsid w:val="000811EF"/>
    <w:rsid w:val="00082573"/>
    <w:rsid w:val="00082906"/>
    <w:rsid w:val="00082B62"/>
    <w:rsid w:val="00082EC8"/>
    <w:rsid w:val="000839FA"/>
    <w:rsid w:val="000846CF"/>
    <w:rsid w:val="00084906"/>
    <w:rsid w:val="00084A83"/>
    <w:rsid w:val="00085646"/>
    <w:rsid w:val="0008677E"/>
    <w:rsid w:val="00086B80"/>
    <w:rsid w:val="00087ADD"/>
    <w:rsid w:val="00087D53"/>
    <w:rsid w:val="0009027F"/>
    <w:rsid w:val="000905FD"/>
    <w:rsid w:val="00090EF7"/>
    <w:rsid w:val="000914A0"/>
    <w:rsid w:val="00091BD1"/>
    <w:rsid w:val="000927C6"/>
    <w:rsid w:val="0009326D"/>
    <w:rsid w:val="000943B1"/>
    <w:rsid w:val="000947E0"/>
    <w:rsid w:val="00094E3A"/>
    <w:rsid w:val="00095AE2"/>
    <w:rsid w:val="000A0441"/>
    <w:rsid w:val="000A0EA2"/>
    <w:rsid w:val="000A0F00"/>
    <w:rsid w:val="000A0F2B"/>
    <w:rsid w:val="000A1103"/>
    <w:rsid w:val="000A18E0"/>
    <w:rsid w:val="000A22EB"/>
    <w:rsid w:val="000A262A"/>
    <w:rsid w:val="000A2EE7"/>
    <w:rsid w:val="000A3B09"/>
    <w:rsid w:val="000A3B8E"/>
    <w:rsid w:val="000A3F42"/>
    <w:rsid w:val="000A4756"/>
    <w:rsid w:val="000A5AF2"/>
    <w:rsid w:val="000A5C97"/>
    <w:rsid w:val="000A5E63"/>
    <w:rsid w:val="000A620F"/>
    <w:rsid w:val="000A6906"/>
    <w:rsid w:val="000A6C04"/>
    <w:rsid w:val="000A748F"/>
    <w:rsid w:val="000A77CF"/>
    <w:rsid w:val="000A7AE6"/>
    <w:rsid w:val="000A7BDA"/>
    <w:rsid w:val="000B00F6"/>
    <w:rsid w:val="000B09DC"/>
    <w:rsid w:val="000B0CF1"/>
    <w:rsid w:val="000B1068"/>
    <w:rsid w:val="000B145D"/>
    <w:rsid w:val="000B196B"/>
    <w:rsid w:val="000B1D57"/>
    <w:rsid w:val="000B2165"/>
    <w:rsid w:val="000B2CB9"/>
    <w:rsid w:val="000B3074"/>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C0756"/>
    <w:rsid w:val="000C0F7A"/>
    <w:rsid w:val="000C17ED"/>
    <w:rsid w:val="000C2036"/>
    <w:rsid w:val="000C257B"/>
    <w:rsid w:val="000C26A4"/>
    <w:rsid w:val="000C292D"/>
    <w:rsid w:val="000C321E"/>
    <w:rsid w:val="000C3BE4"/>
    <w:rsid w:val="000C3DAD"/>
    <w:rsid w:val="000C41B3"/>
    <w:rsid w:val="000C47E9"/>
    <w:rsid w:val="000C4B18"/>
    <w:rsid w:val="000C4D0E"/>
    <w:rsid w:val="000C4EBB"/>
    <w:rsid w:val="000C5313"/>
    <w:rsid w:val="000C5CEF"/>
    <w:rsid w:val="000C6AF6"/>
    <w:rsid w:val="000C7179"/>
    <w:rsid w:val="000C784C"/>
    <w:rsid w:val="000C7E7E"/>
    <w:rsid w:val="000D04ED"/>
    <w:rsid w:val="000D0BC4"/>
    <w:rsid w:val="000D1235"/>
    <w:rsid w:val="000D149B"/>
    <w:rsid w:val="000D14F9"/>
    <w:rsid w:val="000D1D10"/>
    <w:rsid w:val="000D1F6C"/>
    <w:rsid w:val="000D2A25"/>
    <w:rsid w:val="000D2F15"/>
    <w:rsid w:val="000D334F"/>
    <w:rsid w:val="000D4537"/>
    <w:rsid w:val="000D477F"/>
    <w:rsid w:val="000D4EC4"/>
    <w:rsid w:val="000D5B0C"/>
    <w:rsid w:val="000D61E9"/>
    <w:rsid w:val="000D6F2D"/>
    <w:rsid w:val="000D7402"/>
    <w:rsid w:val="000D748F"/>
    <w:rsid w:val="000E020C"/>
    <w:rsid w:val="000E02EA"/>
    <w:rsid w:val="000E0523"/>
    <w:rsid w:val="000E0573"/>
    <w:rsid w:val="000E0602"/>
    <w:rsid w:val="000E06A3"/>
    <w:rsid w:val="000E1094"/>
    <w:rsid w:val="000E126C"/>
    <w:rsid w:val="000E12F2"/>
    <w:rsid w:val="000E134A"/>
    <w:rsid w:val="000E1543"/>
    <w:rsid w:val="000E2F44"/>
    <w:rsid w:val="000E3333"/>
    <w:rsid w:val="000E4AD6"/>
    <w:rsid w:val="000E4E60"/>
    <w:rsid w:val="000E4E91"/>
    <w:rsid w:val="000E53CF"/>
    <w:rsid w:val="000E6A37"/>
    <w:rsid w:val="000E7427"/>
    <w:rsid w:val="000E76FD"/>
    <w:rsid w:val="000F02BC"/>
    <w:rsid w:val="000F0E77"/>
    <w:rsid w:val="000F1310"/>
    <w:rsid w:val="000F1417"/>
    <w:rsid w:val="000F1CDA"/>
    <w:rsid w:val="000F1DCC"/>
    <w:rsid w:val="000F288D"/>
    <w:rsid w:val="000F2AF9"/>
    <w:rsid w:val="000F300F"/>
    <w:rsid w:val="000F3833"/>
    <w:rsid w:val="000F41B9"/>
    <w:rsid w:val="000F45FA"/>
    <w:rsid w:val="000F4A68"/>
    <w:rsid w:val="000F4A7F"/>
    <w:rsid w:val="000F4C79"/>
    <w:rsid w:val="000F55D5"/>
    <w:rsid w:val="000F5D01"/>
    <w:rsid w:val="000F631D"/>
    <w:rsid w:val="000F759C"/>
    <w:rsid w:val="000F7D3A"/>
    <w:rsid w:val="000F7EA0"/>
    <w:rsid w:val="00100C50"/>
    <w:rsid w:val="00101208"/>
    <w:rsid w:val="00101476"/>
    <w:rsid w:val="00101559"/>
    <w:rsid w:val="00101DFE"/>
    <w:rsid w:val="00101EF3"/>
    <w:rsid w:val="0010236E"/>
    <w:rsid w:val="001029BC"/>
    <w:rsid w:val="00102D58"/>
    <w:rsid w:val="00102E6D"/>
    <w:rsid w:val="00103765"/>
    <w:rsid w:val="00103871"/>
    <w:rsid w:val="00103BDA"/>
    <w:rsid w:val="001040DE"/>
    <w:rsid w:val="00104544"/>
    <w:rsid w:val="00104F04"/>
    <w:rsid w:val="001050B7"/>
    <w:rsid w:val="001065A9"/>
    <w:rsid w:val="001065EE"/>
    <w:rsid w:val="00106678"/>
    <w:rsid w:val="0010681D"/>
    <w:rsid w:val="0010770A"/>
    <w:rsid w:val="00107961"/>
    <w:rsid w:val="00107D41"/>
    <w:rsid w:val="00110460"/>
    <w:rsid w:val="00112581"/>
    <w:rsid w:val="00112BD5"/>
    <w:rsid w:val="00112E46"/>
    <w:rsid w:val="0011352C"/>
    <w:rsid w:val="0011385F"/>
    <w:rsid w:val="001143A4"/>
    <w:rsid w:val="001148F4"/>
    <w:rsid w:val="00114FF6"/>
    <w:rsid w:val="0011532D"/>
    <w:rsid w:val="001177C7"/>
    <w:rsid w:val="00117ECC"/>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D3"/>
    <w:rsid w:val="001321FF"/>
    <w:rsid w:val="001322D5"/>
    <w:rsid w:val="001322DC"/>
    <w:rsid w:val="00132408"/>
    <w:rsid w:val="0013309E"/>
    <w:rsid w:val="0013341C"/>
    <w:rsid w:val="00133633"/>
    <w:rsid w:val="0013455F"/>
    <w:rsid w:val="001348DB"/>
    <w:rsid w:val="00134BAD"/>
    <w:rsid w:val="00135088"/>
    <w:rsid w:val="00135805"/>
    <w:rsid w:val="00135FDE"/>
    <w:rsid w:val="00136037"/>
    <w:rsid w:val="00136CFA"/>
    <w:rsid w:val="001370A9"/>
    <w:rsid w:val="001378C6"/>
    <w:rsid w:val="001379DA"/>
    <w:rsid w:val="00137CD8"/>
    <w:rsid w:val="00140345"/>
    <w:rsid w:val="001408AD"/>
    <w:rsid w:val="00140C21"/>
    <w:rsid w:val="001413C3"/>
    <w:rsid w:val="00141418"/>
    <w:rsid w:val="00142E54"/>
    <w:rsid w:val="00143313"/>
    <w:rsid w:val="00143412"/>
    <w:rsid w:val="00144117"/>
    <w:rsid w:val="001443EF"/>
    <w:rsid w:val="001449EE"/>
    <w:rsid w:val="00144BF7"/>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4CF"/>
    <w:rsid w:val="001536AA"/>
    <w:rsid w:val="0015439C"/>
    <w:rsid w:val="00154A6D"/>
    <w:rsid w:val="0015510D"/>
    <w:rsid w:val="00155B9B"/>
    <w:rsid w:val="00155F75"/>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36FC"/>
    <w:rsid w:val="00163BDF"/>
    <w:rsid w:val="00163D29"/>
    <w:rsid w:val="00164218"/>
    <w:rsid w:val="00164642"/>
    <w:rsid w:val="00164B76"/>
    <w:rsid w:val="00164C9F"/>
    <w:rsid w:val="00165D51"/>
    <w:rsid w:val="00166A2B"/>
    <w:rsid w:val="00166CEF"/>
    <w:rsid w:val="0016703A"/>
    <w:rsid w:val="001674AE"/>
    <w:rsid w:val="00167AED"/>
    <w:rsid w:val="00167BD7"/>
    <w:rsid w:val="00170704"/>
    <w:rsid w:val="001720A7"/>
    <w:rsid w:val="001720B0"/>
    <w:rsid w:val="001720D2"/>
    <w:rsid w:val="001724B2"/>
    <w:rsid w:val="00172810"/>
    <w:rsid w:val="0017292D"/>
    <w:rsid w:val="00173107"/>
    <w:rsid w:val="001747A3"/>
    <w:rsid w:val="001747BE"/>
    <w:rsid w:val="0017499D"/>
    <w:rsid w:val="001749C1"/>
    <w:rsid w:val="00174A84"/>
    <w:rsid w:val="00175514"/>
    <w:rsid w:val="00176AEE"/>
    <w:rsid w:val="00176B87"/>
    <w:rsid w:val="00176CD1"/>
    <w:rsid w:val="00176DA9"/>
    <w:rsid w:val="0017787D"/>
    <w:rsid w:val="001800B2"/>
    <w:rsid w:val="001801A2"/>
    <w:rsid w:val="00180435"/>
    <w:rsid w:val="001809F4"/>
    <w:rsid w:val="00181589"/>
    <w:rsid w:val="00181802"/>
    <w:rsid w:val="00181DCC"/>
    <w:rsid w:val="001825DE"/>
    <w:rsid w:val="0018418F"/>
    <w:rsid w:val="00185627"/>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1E7"/>
    <w:rsid w:val="00192282"/>
    <w:rsid w:val="00192907"/>
    <w:rsid w:val="00193F74"/>
    <w:rsid w:val="00194F84"/>
    <w:rsid w:val="001956D7"/>
    <w:rsid w:val="00195BD3"/>
    <w:rsid w:val="00195F6F"/>
    <w:rsid w:val="00195F97"/>
    <w:rsid w:val="001966AA"/>
    <w:rsid w:val="00196E50"/>
    <w:rsid w:val="001971F1"/>
    <w:rsid w:val="00197D28"/>
    <w:rsid w:val="001A07B6"/>
    <w:rsid w:val="001A07F3"/>
    <w:rsid w:val="001A0C25"/>
    <w:rsid w:val="001A10B1"/>
    <w:rsid w:val="001A1CF3"/>
    <w:rsid w:val="001A1DFD"/>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71AF"/>
    <w:rsid w:val="001A727D"/>
    <w:rsid w:val="001A7753"/>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2E7D"/>
    <w:rsid w:val="001B381B"/>
    <w:rsid w:val="001B4A8F"/>
    <w:rsid w:val="001B63E6"/>
    <w:rsid w:val="001B69B5"/>
    <w:rsid w:val="001B76DB"/>
    <w:rsid w:val="001C0720"/>
    <w:rsid w:val="001C18AE"/>
    <w:rsid w:val="001C21E9"/>
    <w:rsid w:val="001C2BA2"/>
    <w:rsid w:val="001C352D"/>
    <w:rsid w:val="001C36FD"/>
    <w:rsid w:val="001C4681"/>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CD8"/>
    <w:rsid w:val="001D1FC8"/>
    <w:rsid w:val="001D243E"/>
    <w:rsid w:val="001D2606"/>
    <w:rsid w:val="001D28FD"/>
    <w:rsid w:val="001D3D2C"/>
    <w:rsid w:val="001D4536"/>
    <w:rsid w:val="001D4B00"/>
    <w:rsid w:val="001D4F82"/>
    <w:rsid w:val="001D5A20"/>
    <w:rsid w:val="001D5BA4"/>
    <w:rsid w:val="001D5C4E"/>
    <w:rsid w:val="001D69E3"/>
    <w:rsid w:val="001D7317"/>
    <w:rsid w:val="001D753D"/>
    <w:rsid w:val="001D76AC"/>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AED"/>
    <w:rsid w:val="001F5B37"/>
    <w:rsid w:val="001F6681"/>
    <w:rsid w:val="001F6B31"/>
    <w:rsid w:val="001F6F87"/>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2E7"/>
    <w:rsid w:val="00203599"/>
    <w:rsid w:val="002035DC"/>
    <w:rsid w:val="00204431"/>
    <w:rsid w:val="002044A4"/>
    <w:rsid w:val="002044A8"/>
    <w:rsid w:val="00205266"/>
    <w:rsid w:val="0020544E"/>
    <w:rsid w:val="00205CC1"/>
    <w:rsid w:val="00206059"/>
    <w:rsid w:val="002067CC"/>
    <w:rsid w:val="00206D3D"/>
    <w:rsid w:val="00207081"/>
    <w:rsid w:val="00207116"/>
    <w:rsid w:val="00207156"/>
    <w:rsid w:val="0020766C"/>
    <w:rsid w:val="002077A4"/>
    <w:rsid w:val="00207BE6"/>
    <w:rsid w:val="00207C95"/>
    <w:rsid w:val="00207F60"/>
    <w:rsid w:val="00210677"/>
    <w:rsid w:val="00210A06"/>
    <w:rsid w:val="00210B39"/>
    <w:rsid w:val="00210B9A"/>
    <w:rsid w:val="0021164E"/>
    <w:rsid w:val="0021288C"/>
    <w:rsid w:val="00212AC7"/>
    <w:rsid w:val="002136F9"/>
    <w:rsid w:val="00213FFD"/>
    <w:rsid w:val="002145E9"/>
    <w:rsid w:val="00214A88"/>
    <w:rsid w:val="00214EDC"/>
    <w:rsid w:val="002150C1"/>
    <w:rsid w:val="00215176"/>
    <w:rsid w:val="00215197"/>
    <w:rsid w:val="002154CC"/>
    <w:rsid w:val="00215F93"/>
    <w:rsid w:val="00215FEF"/>
    <w:rsid w:val="002161E8"/>
    <w:rsid w:val="00216651"/>
    <w:rsid w:val="002167BF"/>
    <w:rsid w:val="002168AA"/>
    <w:rsid w:val="00216C3E"/>
    <w:rsid w:val="00216FA3"/>
    <w:rsid w:val="0021707C"/>
    <w:rsid w:val="00217470"/>
    <w:rsid w:val="00217476"/>
    <w:rsid w:val="002179C4"/>
    <w:rsid w:val="002179D1"/>
    <w:rsid w:val="00217D56"/>
    <w:rsid w:val="00217DDA"/>
    <w:rsid w:val="0022104B"/>
    <w:rsid w:val="0022135D"/>
    <w:rsid w:val="00221C95"/>
    <w:rsid w:val="002234DE"/>
    <w:rsid w:val="0022367A"/>
    <w:rsid w:val="00223B1A"/>
    <w:rsid w:val="00223C83"/>
    <w:rsid w:val="00223EEC"/>
    <w:rsid w:val="00224752"/>
    <w:rsid w:val="00224A11"/>
    <w:rsid w:val="00225933"/>
    <w:rsid w:val="00226008"/>
    <w:rsid w:val="00226139"/>
    <w:rsid w:val="00226D40"/>
    <w:rsid w:val="00227A18"/>
    <w:rsid w:val="00227C9F"/>
    <w:rsid w:val="002302E1"/>
    <w:rsid w:val="00230463"/>
    <w:rsid w:val="0023088B"/>
    <w:rsid w:val="00232008"/>
    <w:rsid w:val="00232D28"/>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EE0"/>
    <w:rsid w:val="00241F1C"/>
    <w:rsid w:val="0024276A"/>
    <w:rsid w:val="002427E5"/>
    <w:rsid w:val="0024280D"/>
    <w:rsid w:val="00242F83"/>
    <w:rsid w:val="0024315E"/>
    <w:rsid w:val="00243502"/>
    <w:rsid w:val="00243669"/>
    <w:rsid w:val="002443FD"/>
    <w:rsid w:val="002446BB"/>
    <w:rsid w:val="00244AC0"/>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99"/>
    <w:rsid w:val="00252AA6"/>
    <w:rsid w:val="002535DC"/>
    <w:rsid w:val="00253661"/>
    <w:rsid w:val="00253A8C"/>
    <w:rsid w:val="00253EC8"/>
    <w:rsid w:val="0025477B"/>
    <w:rsid w:val="002549C6"/>
    <w:rsid w:val="00254DAA"/>
    <w:rsid w:val="00255131"/>
    <w:rsid w:val="00255304"/>
    <w:rsid w:val="00255485"/>
    <w:rsid w:val="00255C9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3FB4"/>
    <w:rsid w:val="002642BF"/>
    <w:rsid w:val="002652DB"/>
    <w:rsid w:val="002653F2"/>
    <w:rsid w:val="002656CD"/>
    <w:rsid w:val="00265C9D"/>
    <w:rsid w:val="0026609D"/>
    <w:rsid w:val="002660B1"/>
    <w:rsid w:val="002665A3"/>
    <w:rsid w:val="002668E5"/>
    <w:rsid w:val="002674A3"/>
    <w:rsid w:val="002678D6"/>
    <w:rsid w:val="00267B17"/>
    <w:rsid w:val="00270464"/>
    <w:rsid w:val="002705B5"/>
    <w:rsid w:val="002717EC"/>
    <w:rsid w:val="00271D83"/>
    <w:rsid w:val="0027276A"/>
    <w:rsid w:val="00272D75"/>
    <w:rsid w:val="00272EEE"/>
    <w:rsid w:val="00273274"/>
    <w:rsid w:val="002733F3"/>
    <w:rsid w:val="002735F6"/>
    <w:rsid w:val="002738F8"/>
    <w:rsid w:val="00273D8B"/>
    <w:rsid w:val="00274382"/>
    <w:rsid w:val="002746EA"/>
    <w:rsid w:val="002748A7"/>
    <w:rsid w:val="00274959"/>
    <w:rsid w:val="00274C56"/>
    <w:rsid w:val="00274EBD"/>
    <w:rsid w:val="00275C33"/>
    <w:rsid w:val="002762DD"/>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C8E"/>
    <w:rsid w:val="00283B0A"/>
    <w:rsid w:val="00283C8B"/>
    <w:rsid w:val="00284C13"/>
    <w:rsid w:val="00284C79"/>
    <w:rsid w:val="00284D9C"/>
    <w:rsid w:val="002850D5"/>
    <w:rsid w:val="00285763"/>
    <w:rsid w:val="00285CB2"/>
    <w:rsid w:val="002867E8"/>
    <w:rsid w:val="00286A5E"/>
    <w:rsid w:val="0028734E"/>
    <w:rsid w:val="002877C3"/>
    <w:rsid w:val="0029004C"/>
    <w:rsid w:val="00290E4E"/>
    <w:rsid w:val="00291407"/>
    <w:rsid w:val="00291FDF"/>
    <w:rsid w:val="00292C9A"/>
    <w:rsid w:val="00293B0D"/>
    <w:rsid w:val="002946CB"/>
    <w:rsid w:val="00294B6B"/>
    <w:rsid w:val="00294EC6"/>
    <w:rsid w:val="0029509C"/>
    <w:rsid w:val="00295459"/>
    <w:rsid w:val="002955FB"/>
    <w:rsid w:val="002956B5"/>
    <w:rsid w:val="00295A6A"/>
    <w:rsid w:val="00296075"/>
    <w:rsid w:val="00297200"/>
    <w:rsid w:val="002A0184"/>
    <w:rsid w:val="002A02BE"/>
    <w:rsid w:val="002A03AA"/>
    <w:rsid w:val="002A09AF"/>
    <w:rsid w:val="002A0CA5"/>
    <w:rsid w:val="002A1414"/>
    <w:rsid w:val="002A22A9"/>
    <w:rsid w:val="002A2480"/>
    <w:rsid w:val="002A264D"/>
    <w:rsid w:val="002A29D4"/>
    <w:rsid w:val="002A2B6D"/>
    <w:rsid w:val="002A2C35"/>
    <w:rsid w:val="002A333E"/>
    <w:rsid w:val="002A3402"/>
    <w:rsid w:val="002A353E"/>
    <w:rsid w:val="002A4370"/>
    <w:rsid w:val="002A4664"/>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20F7"/>
    <w:rsid w:val="002B25AB"/>
    <w:rsid w:val="002B402D"/>
    <w:rsid w:val="002B417E"/>
    <w:rsid w:val="002B4D98"/>
    <w:rsid w:val="002B5265"/>
    <w:rsid w:val="002B5280"/>
    <w:rsid w:val="002B53BD"/>
    <w:rsid w:val="002B547C"/>
    <w:rsid w:val="002B5D34"/>
    <w:rsid w:val="002B5F07"/>
    <w:rsid w:val="002B6519"/>
    <w:rsid w:val="002B6C96"/>
    <w:rsid w:val="002B714B"/>
    <w:rsid w:val="002B7566"/>
    <w:rsid w:val="002B793C"/>
    <w:rsid w:val="002C073B"/>
    <w:rsid w:val="002C0A86"/>
    <w:rsid w:val="002C1082"/>
    <w:rsid w:val="002C1609"/>
    <w:rsid w:val="002C1A21"/>
    <w:rsid w:val="002C2FF4"/>
    <w:rsid w:val="002C357C"/>
    <w:rsid w:val="002C3960"/>
    <w:rsid w:val="002C4C3B"/>
    <w:rsid w:val="002C4CAE"/>
    <w:rsid w:val="002C520D"/>
    <w:rsid w:val="002C54DF"/>
    <w:rsid w:val="002C5FB1"/>
    <w:rsid w:val="002C633F"/>
    <w:rsid w:val="002C6964"/>
    <w:rsid w:val="002C6D54"/>
    <w:rsid w:val="002C708E"/>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369"/>
    <w:rsid w:val="002D6C17"/>
    <w:rsid w:val="002D788B"/>
    <w:rsid w:val="002D7B98"/>
    <w:rsid w:val="002E1117"/>
    <w:rsid w:val="002E1148"/>
    <w:rsid w:val="002E16FC"/>
    <w:rsid w:val="002E17AF"/>
    <w:rsid w:val="002E1BFF"/>
    <w:rsid w:val="002E2338"/>
    <w:rsid w:val="002E266C"/>
    <w:rsid w:val="002E2D3E"/>
    <w:rsid w:val="002E2E8F"/>
    <w:rsid w:val="002E2F4C"/>
    <w:rsid w:val="002E3287"/>
    <w:rsid w:val="002E331E"/>
    <w:rsid w:val="002E411F"/>
    <w:rsid w:val="002E490B"/>
    <w:rsid w:val="002E4915"/>
    <w:rsid w:val="002E5C09"/>
    <w:rsid w:val="002E61DE"/>
    <w:rsid w:val="002E652A"/>
    <w:rsid w:val="002E68E2"/>
    <w:rsid w:val="002E6A19"/>
    <w:rsid w:val="002E6CBD"/>
    <w:rsid w:val="002E7064"/>
    <w:rsid w:val="002E7A42"/>
    <w:rsid w:val="002E7E02"/>
    <w:rsid w:val="002E7ECA"/>
    <w:rsid w:val="002F0176"/>
    <w:rsid w:val="002F035B"/>
    <w:rsid w:val="002F05D5"/>
    <w:rsid w:val="002F07DE"/>
    <w:rsid w:val="002F0955"/>
    <w:rsid w:val="002F0C6C"/>
    <w:rsid w:val="002F19CA"/>
    <w:rsid w:val="002F1C69"/>
    <w:rsid w:val="002F1FAC"/>
    <w:rsid w:val="002F23CB"/>
    <w:rsid w:val="002F249D"/>
    <w:rsid w:val="002F2508"/>
    <w:rsid w:val="002F39A4"/>
    <w:rsid w:val="002F3D1A"/>
    <w:rsid w:val="002F3DF7"/>
    <w:rsid w:val="002F3F95"/>
    <w:rsid w:val="002F41ED"/>
    <w:rsid w:val="002F4E02"/>
    <w:rsid w:val="002F4E8A"/>
    <w:rsid w:val="002F5080"/>
    <w:rsid w:val="002F5260"/>
    <w:rsid w:val="002F59B0"/>
    <w:rsid w:val="002F5EBC"/>
    <w:rsid w:val="002F5F61"/>
    <w:rsid w:val="002F5F87"/>
    <w:rsid w:val="002F6897"/>
    <w:rsid w:val="002F72E5"/>
    <w:rsid w:val="002F7690"/>
    <w:rsid w:val="002F7B0A"/>
    <w:rsid w:val="002F7D46"/>
    <w:rsid w:val="00300110"/>
    <w:rsid w:val="0030076C"/>
    <w:rsid w:val="00300E96"/>
    <w:rsid w:val="00300EBA"/>
    <w:rsid w:val="00300F49"/>
    <w:rsid w:val="00300FF9"/>
    <w:rsid w:val="00301AD6"/>
    <w:rsid w:val="00301C68"/>
    <w:rsid w:val="0030236E"/>
    <w:rsid w:val="00303171"/>
    <w:rsid w:val="0030318F"/>
    <w:rsid w:val="00303411"/>
    <w:rsid w:val="00304335"/>
    <w:rsid w:val="00304828"/>
    <w:rsid w:val="003056BF"/>
    <w:rsid w:val="00306EBA"/>
    <w:rsid w:val="00307D4F"/>
    <w:rsid w:val="0031085A"/>
    <w:rsid w:val="00310E7C"/>
    <w:rsid w:val="003110BF"/>
    <w:rsid w:val="003110F3"/>
    <w:rsid w:val="003117F8"/>
    <w:rsid w:val="0031182C"/>
    <w:rsid w:val="00311CDA"/>
    <w:rsid w:val="00312722"/>
    <w:rsid w:val="0031294E"/>
    <w:rsid w:val="003130B3"/>
    <w:rsid w:val="00313891"/>
    <w:rsid w:val="00314455"/>
    <w:rsid w:val="003145F0"/>
    <w:rsid w:val="0031483A"/>
    <w:rsid w:val="00314A01"/>
    <w:rsid w:val="00314B24"/>
    <w:rsid w:val="00315228"/>
    <w:rsid w:val="00315FDB"/>
    <w:rsid w:val="0031654D"/>
    <w:rsid w:val="00316741"/>
    <w:rsid w:val="00316A33"/>
    <w:rsid w:val="00316D92"/>
    <w:rsid w:val="00316E06"/>
    <w:rsid w:val="00316FF6"/>
    <w:rsid w:val="00317868"/>
    <w:rsid w:val="00317BB3"/>
    <w:rsid w:val="003201EB"/>
    <w:rsid w:val="00320EA8"/>
    <w:rsid w:val="00320F09"/>
    <w:rsid w:val="00320FAA"/>
    <w:rsid w:val="003215C6"/>
    <w:rsid w:val="00322DBE"/>
    <w:rsid w:val="003234BC"/>
    <w:rsid w:val="00323556"/>
    <w:rsid w:val="00323BB7"/>
    <w:rsid w:val="00323DDD"/>
    <w:rsid w:val="003242F8"/>
    <w:rsid w:val="003245C1"/>
    <w:rsid w:val="00324737"/>
    <w:rsid w:val="00325265"/>
    <w:rsid w:val="0032541C"/>
    <w:rsid w:val="003255AA"/>
    <w:rsid w:val="00325EEB"/>
    <w:rsid w:val="00325F54"/>
    <w:rsid w:val="003265AB"/>
    <w:rsid w:val="0032687E"/>
    <w:rsid w:val="0032718C"/>
    <w:rsid w:val="003277B4"/>
    <w:rsid w:val="003279CB"/>
    <w:rsid w:val="003279D4"/>
    <w:rsid w:val="00327BB4"/>
    <w:rsid w:val="00327F9A"/>
    <w:rsid w:val="0033010C"/>
    <w:rsid w:val="00330704"/>
    <w:rsid w:val="00330797"/>
    <w:rsid w:val="00331010"/>
    <w:rsid w:val="0033145D"/>
    <w:rsid w:val="00331640"/>
    <w:rsid w:val="00331BC1"/>
    <w:rsid w:val="00331F92"/>
    <w:rsid w:val="003320A6"/>
    <w:rsid w:val="00333345"/>
    <w:rsid w:val="0033338A"/>
    <w:rsid w:val="00333916"/>
    <w:rsid w:val="00333C58"/>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45A4"/>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582"/>
    <w:rsid w:val="00350EEE"/>
    <w:rsid w:val="00351EDE"/>
    <w:rsid w:val="003531D4"/>
    <w:rsid w:val="0035330C"/>
    <w:rsid w:val="00354191"/>
    <w:rsid w:val="0035469C"/>
    <w:rsid w:val="00354CD4"/>
    <w:rsid w:val="003554D0"/>
    <w:rsid w:val="00356054"/>
    <w:rsid w:val="00356D22"/>
    <w:rsid w:val="00357246"/>
    <w:rsid w:val="00357F5C"/>
    <w:rsid w:val="003605A6"/>
    <w:rsid w:val="00361110"/>
    <w:rsid w:val="0036141E"/>
    <w:rsid w:val="00361684"/>
    <w:rsid w:val="003616CA"/>
    <w:rsid w:val="00361980"/>
    <w:rsid w:val="003625DB"/>
    <w:rsid w:val="00362EE4"/>
    <w:rsid w:val="00362FEC"/>
    <w:rsid w:val="0036316B"/>
    <w:rsid w:val="003632D6"/>
    <w:rsid w:val="003633F3"/>
    <w:rsid w:val="003639CD"/>
    <w:rsid w:val="00363C1B"/>
    <w:rsid w:val="00364269"/>
    <w:rsid w:val="00364769"/>
    <w:rsid w:val="0036621C"/>
    <w:rsid w:val="00367146"/>
    <w:rsid w:val="00367235"/>
    <w:rsid w:val="003679F1"/>
    <w:rsid w:val="00367C70"/>
    <w:rsid w:val="00367D24"/>
    <w:rsid w:val="00367F33"/>
    <w:rsid w:val="0037029C"/>
    <w:rsid w:val="00370EA9"/>
    <w:rsid w:val="003716B9"/>
    <w:rsid w:val="0037242C"/>
    <w:rsid w:val="00372B0B"/>
    <w:rsid w:val="00373094"/>
    <w:rsid w:val="003737C3"/>
    <w:rsid w:val="00373876"/>
    <w:rsid w:val="00373B30"/>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15B4"/>
    <w:rsid w:val="00381ECD"/>
    <w:rsid w:val="00382294"/>
    <w:rsid w:val="0038255F"/>
    <w:rsid w:val="00383270"/>
    <w:rsid w:val="00383785"/>
    <w:rsid w:val="0038378D"/>
    <w:rsid w:val="00383950"/>
    <w:rsid w:val="00384079"/>
    <w:rsid w:val="00384730"/>
    <w:rsid w:val="0038480F"/>
    <w:rsid w:val="00385326"/>
    <w:rsid w:val="0038562B"/>
    <w:rsid w:val="003857FD"/>
    <w:rsid w:val="00385C83"/>
    <w:rsid w:val="00385E62"/>
    <w:rsid w:val="00385E8F"/>
    <w:rsid w:val="0038601F"/>
    <w:rsid w:val="003864C6"/>
    <w:rsid w:val="00386935"/>
    <w:rsid w:val="00387518"/>
    <w:rsid w:val="003876E9"/>
    <w:rsid w:val="0038795E"/>
    <w:rsid w:val="00387D8A"/>
    <w:rsid w:val="003906C7"/>
    <w:rsid w:val="00390EC2"/>
    <w:rsid w:val="00391E81"/>
    <w:rsid w:val="0039212A"/>
    <w:rsid w:val="0039296F"/>
    <w:rsid w:val="00392D99"/>
    <w:rsid w:val="00393700"/>
    <w:rsid w:val="00393B71"/>
    <w:rsid w:val="0039432A"/>
    <w:rsid w:val="00394654"/>
    <w:rsid w:val="003948E7"/>
    <w:rsid w:val="00394C7E"/>
    <w:rsid w:val="00394DA6"/>
    <w:rsid w:val="00394F76"/>
    <w:rsid w:val="003961EB"/>
    <w:rsid w:val="00396CC3"/>
    <w:rsid w:val="00396F76"/>
    <w:rsid w:val="003971CB"/>
    <w:rsid w:val="00397714"/>
    <w:rsid w:val="0039789B"/>
    <w:rsid w:val="003A0197"/>
    <w:rsid w:val="003A0FB1"/>
    <w:rsid w:val="003A15AC"/>
    <w:rsid w:val="003A1E1D"/>
    <w:rsid w:val="003A2002"/>
    <w:rsid w:val="003A207B"/>
    <w:rsid w:val="003A2161"/>
    <w:rsid w:val="003A25BC"/>
    <w:rsid w:val="003A271F"/>
    <w:rsid w:val="003A29DB"/>
    <w:rsid w:val="003A3028"/>
    <w:rsid w:val="003A35A4"/>
    <w:rsid w:val="003A374D"/>
    <w:rsid w:val="003A3F18"/>
    <w:rsid w:val="003A4162"/>
    <w:rsid w:val="003A53F1"/>
    <w:rsid w:val="003A56F6"/>
    <w:rsid w:val="003A59E8"/>
    <w:rsid w:val="003A5A49"/>
    <w:rsid w:val="003A5D1B"/>
    <w:rsid w:val="003A5EA7"/>
    <w:rsid w:val="003A666A"/>
    <w:rsid w:val="003A6707"/>
    <w:rsid w:val="003A6D64"/>
    <w:rsid w:val="003A7533"/>
    <w:rsid w:val="003A7B27"/>
    <w:rsid w:val="003B012F"/>
    <w:rsid w:val="003B04AF"/>
    <w:rsid w:val="003B1010"/>
    <w:rsid w:val="003B1031"/>
    <w:rsid w:val="003B146E"/>
    <w:rsid w:val="003B1716"/>
    <w:rsid w:val="003B20A3"/>
    <w:rsid w:val="003B2858"/>
    <w:rsid w:val="003B2BFB"/>
    <w:rsid w:val="003B32D7"/>
    <w:rsid w:val="003B3782"/>
    <w:rsid w:val="003B447F"/>
    <w:rsid w:val="003B56E0"/>
    <w:rsid w:val="003B58F5"/>
    <w:rsid w:val="003B5E54"/>
    <w:rsid w:val="003B5E7B"/>
    <w:rsid w:val="003B6019"/>
    <w:rsid w:val="003B6B57"/>
    <w:rsid w:val="003B6E96"/>
    <w:rsid w:val="003B6EA5"/>
    <w:rsid w:val="003B7152"/>
    <w:rsid w:val="003B7B61"/>
    <w:rsid w:val="003C07AB"/>
    <w:rsid w:val="003C08F0"/>
    <w:rsid w:val="003C0A08"/>
    <w:rsid w:val="003C0A2B"/>
    <w:rsid w:val="003C22D5"/>
    <w:rsid w:val="003C24EF"/>
    <w:rsid w:val="003C266B"/>
    <w:rsid w:val="003C2887"/>
    <w:rsid w:val="003C33C3"/>
    <w:rsid w:val="003C34B5"/>
    <w:rsid w:val="003C4CEC"/>
    <w:rsid w:val="003C52F4"/>
    <w:rsid w:val="003C5734"/>
    <w:rsid w:val="003C6085"/>
    <w:rsid w:val="003C625A"/>
    <w:rsid w:val="003C672E"/>
    <w:rsid w:val="003C69B6"/>
    <w:rsid w:val="003C6DA1"/>
    <w:rsid w:val="003C6E6E"/>
    <w:rsid w:val="003C6F62"/>
    <w:rsid w:val="003C774E"/>
    <w:rsid w:val="003D00ED"/>
    <w:rsid w:val="003D03E6"/>
    <w:rsid w:val="003D0505"/>
    <w:rsid w:val="003D0519"/>
    <w:rsid w:val="003D0A72"/>
    <w:rsid w:val="003D0EF1"/>
    <w:rsid w:val="003D1064"/>
    <w:rsid w:val="003D1074"/>
    <w:rsid w:val="003D1308"/>
    <w:rsid w:val="003D16C5"/>
    <w:rsid w:val="003D1996"/>
    <w:rsid w:val="003D1DDB"/>
    <w:rsid w:val="003D1F03"/>
    <w:rsid w:val="003D2080"/>
    <w:rsid w:val="003D21CB"/>
    <w:rsid w:val="003D228C"/>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6F31"/>
    <w:rsid w:val="003D73FA"/>
    <w:rsid w:val="003D77AB"/>
    <w:rsid w:val="003D799A"/>
    <w:rsid w:val="003D7E6C"/>
    <w:rsid w:val="003E0147"/>
    <w:rsid w:val="003E01D9"/>
    <w:rsid w:val="003E09D4"/>
    <w:rsid w:val="003E16E2"/>
    <w:rsid w:val="003E190C"/>
    <w:rsid w:val="003E1A9C"/>
    <w:rsid w:val="003E1C36"/>
    <w:rsid w:val="003E1ED2"/>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6949"/>
    <w:rsid w:val="003E7D6C"/>
    <w:rsid w:val="003F11DC"/>
    <w:rsid w:val="003F1882"/>
    <w:rsid w:val="003F1A8B"/>
    <w:rsid w:val="003F23F2"/>
    <w:rsid w:val="003F3302"/>
    <w:rsid w:val="003F3672"/>
    <w:rsid w:val="003F48F3"/>
    <w:rsid w:val="003F4F4B"/>
    <w:rsid w:val="003F51D0"/>
    <w:rsid w:val="003F55BC"/>
    <w:rsid w:val="003F598A"/>
    <w:rsid w:val="003F664C"/>
    <w:rsid w:val="003F685B"/>
    <w:rsid w:val="003F6CA2"/>
    <w:rsid w:val="003F6E37"/>
    <w:rsid w:val="003F76A0"/>
    <w:rsid w:val="003F773A"/>
    <w:rsid w:val="003F7EE6"/>
    <w:rsid w:val="00400C35"/>
    <w:rsid w:val="00401C0F"/>
    <w:rsid w:val="00402DE4"/>
    <w:rsid w:val="00403216"/>
    <w:rsid w:val="004032D9"/>
    <w:rsid w:val="004032FD"/>
    <w:rsid w:val="004036CD"/>
    <w:rsid w:val="00403A18"/>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1CB3"/>
    <w:rsid w:val="00412919"/>
    <w:rsid w:val="00412C9C"/>
    <w:rsid w:val="004134DF"/>
    <w:rsid w:val="0041354F"/>
    <w:rsid w:val="00413D14"/>
    <w:rsid w:val="00414538"/>
    <w:rsid w:val="00414552"/>
    <w:rsid w:val="00414623"/>
    <w:rsid w:val="00414F74"/>
    <w:rsid w:val="00414FE4"/>
    <w:rsid w:val="004152AD"/>
    <w:rsid w:val="0041692F"/>
    <w:rsid w:val="00416A81"/>
    <w:rsid w:val="004174DC"/>
    <w:rsid w:val="004179E3"/>
    <w:rsid w:val="004200D7"/>
    <w:rsid w:val="00420697"/>
    <w:rsid w:val="00420EC5"/>
    <w:rsid w:val="00421AB8"/>
    <w:rsid w:val="00422D6A"/>
    <w:rsid w:val="00423A80"/>
    <w:rsid w:val="004247CD"/>
    <w:rsid w:val="0042489A"/>
    <w:rsid w:val="004251DE"/>
    <w:rsid w:val="00425407"/>
    <w:rsid w:val="00425479"/>
    <w:rsid w:val="00426353"/>
    <w:rsid w:val="004264F3"/>
    <w:rsid w:val="004269F7"/>
    <w:rsid w:val="0042723F"/>
    <w:rsid w:val="004274C5"/>
    <w:rsid w:val="0043014A"/>
    <w:rsid w:val="004305A5"/>
    <w:rsid w:val="00430935"/>
    <w:rsid w:val="00430A73"/>
    <w:rsid w:val="00431BB8"/>
    <w:rsid w:val="00432286"/>
    <w:rsid w:val="0043238C"/>
    <w:rsid w:val="00432422"/>
    <w:rsid w:val="004327BC"/>
    <w:rsid w:val="004328CF"/>
    <w:rsid w:val="004330B9"/>
    <w:rsid w:val="00433100"/>
    <w:rsid w:val="004333F8"/>
    <w:rsid w:val="00433428"/>
    <w:rsid w:val="004337EA"/>
    <w:rsid w:val="00433A0B"/>
    <w:rsid w:val="00433AE4"/>
    <w:rsid w:val="00434256"/>
    <w:rsid w:val="00434786"/>
    <w:rsid w:val="00434EA3"/>
    <w:rsid w:val="00435758"/>
    <w:rsid w:val="00435D8E"/>
    <w:rsid w:val="00435EA4"/>
    <w:rsid w:val="00436649"/>
    <w:rsid w:val="00436D7B"/>
    <w:rsid w:val="00436D9A"/>
    <w:rsid w:val="00437131"/>
    <w:rsid w:val="00437349"/>
    <w:rsid w:val="004375A4"/>
    <w:rsid w:val="00437DF7"/>
    <w:rsid w:val="00437E8E"/>
    <w:rsid w:val="00440580"/>
    <w:rsid w:val="00441930"/>
    <w:rsid w:val="00442069"/>
    <w:rsid w:val="004428C0"/>
    <w:rsid w:val="00442F70"/>
    <w:rsid w:val="00443602"/>
    <w:rsid w:val="00444F07"/>
    <w:rsid w:val="004458B5"/>
    <w:rsid w:val="004458C6"/>
    <w:rsid w:val="00446148"/>
    <w:rsid w:val="00446C2A"/>
    <w:rsid w:val="00446DFC"/>
    <w:rsid w:val="004479AE"/>
    <w:rsid w:val="004500E7"/>
    <w:rsid w:val="0045041D"/>
    <w:rsid w:val="00450D02"/>
    <w:rsid w:val="00451804"/>
    <w:rsid w:val="0045184E"/>
    <w:rsid w:val="00451FDB"/>
    <w:rsid w:val="00452599"/>
    <w:rsid w:val="0045358B"/>
    <w:rsid w:val="00453883"/>
    <w:rsid w:val="004539A4"/>
    <w:rsid w:val="00454612"/>
    <w:rsid w:val="00454674"/>
    <w:rsid w:val="00454E08"/>
    <w:rsid w:val="00455111"/>
    <w:rsid w:val="004558F6"/>
    <w:rsid w:val="00456233"/>
    <w:rsid w:val="0045668E"/>
    <w:rsid w:val="00456873"/>
    <w:rsid w:val="00456F78"/>
    <w:rsid w:val="004572EE"/>
    <w:rsid w:val="004600C4"/>
    <w:rsid w:val="00460355"/>
    <w:rsid w:val="0046054F"/>
    <w:rsid w:val="00460A63"/>
    <w:rsid w:val="0046122C"/>
    <w:rsid w:val="0046147B"/>
    <w:rsid w:val="00461874"/>
    <w:rsid w:val="004620C7"/>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227E"/>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C2F"/>
    <w:rsid w:val="00476F26"/>
    <w:rsid w:val="0047713D"/>
    <w:rsid w:val="0047722D"/>
    <w:rsid w:val="00477CC2"/>
    <w:rsid w:val="00480464"/>
    <w:rsid w:val="00480928"/>
    <w:rsid w:val="00480F8A"/>
    <w:rsid w:val="00482646"/>
    <w:rsid w:val="00482926"/>
    <w:rsid w:val="00483253"/>
    <w:rsid w:val="00483517"/>
    <w:rsid w:val="00483898"/>
    <w:rsid w:val="00483947"/>
    <w:rsid w:val="00483D38"/>
    <w:rsid w:val="00483D50"/>
    <w:rsid w:val="00484543"/>
    <w:rsid w:val="0048528F"/>
    <w:rsid w:val="0048560B"/>
    <w:rsid w:val="004868E5"/>
    <w:rsid w:val="00486B97"/>
    <w:rsid w:val="00487476"/>
    <w:rsid w:val="004876C8"/>
    <w:rsid w:val="004903D6"/>
    <w:rsid w:val="004907FD"/>
    <w:rsid w:val="00490A5D"/>
    <w:rsid w:val="00490B95"/>
    <w:rsid w:val="00490BB1"/>
    <w:rsid w:val="00491035"/>
    <w:rsid w:val="004910DD"/>
    <w:rsid w:val="00491148"/>
    <w:rsid w:val="0049129D"/>
    <w:rsid w:val="00491314"/>
    <w:rsid w:val="00491406"/>
    <w:rsid w:val="0049163E"/>
    <w:rsid w:val="0049170F"/>
    <w:rsid w:val="00491833"/>
    <w:rsid w:val="00491DCA"/>
    <w:rsid w:val="00491E39"/>
    <w:rsid w:val="00491EA9"/>
    <w:rsid w:val="00492432"/>
    <w:rsid w:val="0049262E"/>
    <w:rsid w:val="00492776"/>
    <w:rsid w:val="0049327B"/>
    <w:rsid w:val="0049333F"/>
    <w:rsid w:val="00493654"/>
    <w:rsid w:val="00494811"/>
    <w:rsid w:val="004949EC"/>
    <w:rsid w:val="00494DC8"/>
    <w:rsid w:val="00495454"/>
    <w:rsid w:val="0049578D"/>
    <w:rsid w:val="0049597C"/>
    <w:rsid w:val="00495C5B"/>
    <w:rsid w:val="00495CB9"/>
    <w:rsid w:val="00495CBF"/>
    <w:rsid w:val="00496A56"/>
    <w:rsid w:val="00496C84"/>
    <w:rsid w:val="0049752F"/>
    <w:rsid w:val="00497A60"/>
    <w:rsid w:val="00497FE3"/>
    <w:rsid w:val="004A0E6C"/>
    <w:rsid w:val="004A0ECC"/>
    <w:rsid w:val="004A13E9"/>
    <w:rsid w:val="004A2377"/>
    <w:rsid w:val="004A3833"/>
    <w:rsid w:val="004A4667"/>
    <w:rsid w:val="004A4A4A"/>
    <w:rsid w:val="004A4D97"/>
    <w:rsid w:val="004A5047"/>
    <w:rsid w:val="004A5291"/>
    <w:rsid w:val="004A52E4"/>
    <w:rsid w:val="004A6006"/>
    <w:rsid w:val="004A605E"/>
    <w:rsid w:val="004B13BD"/>
    <w:rsid w:val="004B20C5"/>
    <w:rsid w:val="004B2721"/>
    <w:rsid w:val="004B2F9C"/>
    <w:rsid w:val="004B3337"/>
    <w:rsid w:val="004B3DF2"/>
    <w:rsid w:val="004B4B2E"/>
    <w:rsid w:val="004B5F27"/>
    <w:rsid w:val="004B6BDD"/>
    <w:rsid w:val="004B6C38"/>
    <w:rsid w:val="004B7138"/>
    <w:rsid w:val="004B7386"/>
    <w:rsid w:val="004B7702"/>
    <w:rsid w:val="004B7C1A"/>
    <w:rsid w:val="004B7DEC"/>
    <w:rsid w:val="004C06C6"/>
    <w:rsid w:val="004C0A2C"/>
    <w:rsid w:val="004C1C57"/>
    <w:rsid w:val="004C250E"/>
    <w:rsid w:val="004C2A6E"/>
    <w:rsid w:val="004C44EF"/>
    <w:rsid w:val="004C475F"/>
    <w:rsid w:val="004C4E66"/>
    <w:rsid w:val="004C559E"/>
    <w:rsid w:val="004C568B"/>
    <w:rsid w:val="004C5810"/>
    <w:rsid w:val="004C5DFD"/>
    <w:rsid w:val="004C5F44"/>
    <w:rsid w:val="004C64AB"/>
    <w:rsid w:val="004C6BFE"/>
    <w:rsid w:val="004C7167"/>
    <w:rsid w:val="004C7393"/>
    <w:rsid w:val="004C78B3"/>
    <w:rsid w:val="004C7B4F"/>
    <w:rsid w:val="004C7E58"/>
    <w:rsid w:val="004C7ED2"/>
    <w:rsid w:val="004D03E0"/>
    <w:rsid w:val="004D076B"/>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6961"/>
    <w:rsid w:val="004D6C45"/>
    <w:rsid w:val="004D7175"/>
    <w:rsid w:val="004D75B8"/>
    <w:rsid w:val="004D7683"/>
    <w:rsid w:val="004D7AC3"/>
    <w:rsid w:val="004E0300"/>
    <w:rsid w:val="004E0DED"/>
    <w:rsid w:val="004E1BC2"/>
    <w:rsid w:val="004E1CF9"/>
    <w:rsid w:val="004E1ED5"/>
    <w:rsid w:val="004E21C8"/>
    <w:rsid w:val="004E2756"/>
    <w:rsid w:val="004E2891"/>
    <w:rsid w:val="004E32A0"/>
    <w:rsid w:val="004E3AC5"/>
    <w:rsid w:val="004E4874"/>
    <w:rsid w:val="004E535F"/>
    <w:rsid w:val="004E5520"/>
    <w:rsid w:val="004E570B"/>
    <w:rsid w:val="004E587C"/>
    <w:rsid w:val="004E6568"/>
    <w:rsid w:val="004E6B68"/>
    <w:rsid w:val="004E70C8"/>
    <w:rsid w:val="004E77C1"/>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1E"/>
    <w:rsid w:val="004F4964"/>
    <w:rsid w:val="004F4A56"/>
    <w:rsid w:val="004F525C"/>
    <w:rsid w:val="004F52F0"/>
    <w:rsid w:val="004F54A0"/>
    <w:rsid w:val="004F5664"/>
    <w:rsid w:val="004F6841"/>
    <w:rsid w:val="004F688C"/>
    <w:rsid w:val="004F68D8"/>
    <w:rsid w:val="004F72AA"/>
    <w:rsid w:val="00500308"/>
    <w:rsid w:val="00500432"/>
    <w:rsid w:val="00500751"/>
    <w:rsid w:val="00500C0A"/>
    <w:rsid w:val="00500E9D"/>
    <w:rsid w:val="00501535"/>
    <w:rsid w:val="00501828"/>
    <w:rsid w:val="00501A47"/>
    <w:rsid w:val="005026EA"/>
    <w:rsid w:val="00502EB0"/>
    <w:rsid w:val="005040BA"/>
    <w:rsid w:val="005070D2"/>
    <w:rsid w:val="00507434"/>
    <w:rsid w:val="00507D67"/>
    <w:rsid w:val="00510485"/>
    <w:rsid w:val="0051052B"/>
    <w:rsid w:val="00510AFB"/>
    <w:rsid w:val="005113E3"/>
    <w:rsid w:val="005114B3"/>
    <w:rsid w:val="00511775"/>
    <w:rsid w:val="0051194D"/>
    <w:rsid w:val="00511E0E"/>
    <w:rsid w:val="00511E1E"/>
    <w:rsid w:val="00511FB2"/>
    <w:rsid w:val="005123AF"/>
    <w:rsid w:val="00512C64"/>
    <w:rsid w:val="00513AAB"/>
    <w:rsid w:val="00513C1C"/>
    <w:rsid w:val="00513D22"/>
    <w:rsid w:val="00513FFD"/>
    <w:rsid w:val="00514031"/>
    <w:rsid w:val="00514A30"/>
    <w:rsid w:val="00514FBA"/>
    <w:rsid w:val="00515379"/>
    <w:rsid w:val="0051538B"/>
    <w:rsid w:val="00515419"/>
    <w:rsid w:val="00515BD2"/>
    <w:rsid w:val="0051633E"/>
    <w:rsid w:val="005164D2"/>
    <w:rsid w:val="0051650C"/>
    <w:rsid w:val="00520070"/>
    <w:rsid w:val="00520D98"/>
    <w:rsid w:val="00521719"/>
    <w:rsid w:val="00522771"/>
    <w:rsid w:val="00522EDF"/>
    <w:rsid w:val="0052314F"/>
    <w:rsid w:val="0052422F"/>
    <w:rsid w:val="0052430F"/>
    <w:rsid w:val="00524648"/>
    <w:rsid w:val="005250A7"/>
    <w:rsid w:val="00525B72"/>
    <w:rsid w:val="00525CE2"/>
    <w:rsid w:val="005268FC"/>
    <w:rsid w:val="00527DE8"/>
    <w:rsid w:val="00530F79"/>
    <w:rsid w:val="005319D2"/>
    <w:rsid w:val="00531B1B"/>
    <w:rsid w:val="00532BF2"/>
    <w:rsid w:val="00533D0C"/>
    <w:rsid w:val="0053409B"/>
    <w:rsid w:val="00534158"/>
    <w:rsid w:val="005342E6"/>
    <w:rsid w:val="00534F93"/>
    <w:rsid w:val="005350A4"/>
    <w:rsid w:val="005359A5"/>
    <w:rsid w:val="00535CF8"/>
    <w:rsid w:val="00536CE0"/>
    <w:rsid w:val="005375A4"/>
    <w:rsid w:val="00540168"/>
    <w:rsid w:val="005407F3"/>
    <w:rsid w:val="00540C1E"/>
    <w:rsid w:val="00540F42"/>
    <w:rsid w:val="005411A5"/>
    <w:rsid w:val="005414BD"/>
    <w:rsid w:val="00542653"/>
    <w:rsid w:val="00542CD4"/>
    <w:rsid w:val="00542DA3"/>
    <w:rsid w:val="0054360B"/>
    <w:rsid w:val="00543C0C"/>
    <w:rsid w:val="005444C7"/>
    <w:rsid w:val="00545985"/>
    <w:rsid w:val="00545B90"/>
    <w:rsid w:val="005460E4"/>
    <w:rsid w:val="005464CE"/>
    <w:rsid w:val="005466A6"/>
    <w:rsid w:val="00546A50"/>
    <w:rsid w:val="00546FD8"/>
    <w:rsid w:val="00547175"/>
    <w:rsid w:val="00547264"/>
    <w:rsid w:val="0054767C"/>
    <w:rsid w:val="005504EB"/>
    <w:rsid w:val="005516EA"/>
    <w:rsid w:val="00552C08"/>
    <w:rsid w:val="00552F1F"/>
    <w:rsid w:val="00553550"/>
    <w:rsid w:val="005536DA"/>
    <w:rsid w:val="005538DA"/>
    <w:rsid w:val="005539C7"/>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8CE"/>
    <w:rsid w:val="005579B3"/>
    <w:rsid w:val="00560B16"/>
    <w:rsid w:val="00561157"/>
    <w:rsid w:val="005613FE"/>
    <w:rsid w:val="0056167A"/>
    <w:rsid w:val="00561A6C"/>
    <w:rsid w:val="00561B23"/>
    <w:rsid w:val="00561EF5"/>
    <w:rsid w:val="005625BB"/>
    <w:rsid w:val="00562989"/>
    <w:rsid w:val="00562EEB"/>
    <w:rsid w:val="00563DF2"/>
    <w:rsid w:val="00564300"/>
    <w:rsid w:val="00564799"/>
    <w:rsid w:val="005657AC"/>
    <w:rsid w:val="00565B71"/>
    <w:rsid w:val="00565F25"/>
    <w:rsid w:val="00570EF6"/>
    <w:rsid w:val="00570F01"/>
    <w:rsid w:val="005711CA"/>
    <w:rsid w:val="0057171E"/>
    <w:rsid w:val="00571746"/>
    <w:rsid w:val="005718E3"/>
    <w:rsid w:val="00571BB1"/>
    <w:rsid w:val="0057236C"/>
    <w:rsid w:val="00573197"/>
    <w:rsid w:val="00573B44"/>
    <w:rsid w:val="0057408A"/>
    <w:rsid w:val="005744A6"/>
    <w:rsid w:val="00574656"/>
    <w:rsid w:val="005750D9"/>
    <w:rsid w:val="005751DB"/>
    <w:rsid w:val="00576B21"/>
    <w:rsid w:val="0057773C"/>
    <w:rsid w:val="0057774B"/>
    <w:rsid w:val="00577E39"/>
    <w:rsid w:val="00580447"/>
    <w:rsid w:val="00581E66"/>
    <w:rsid w:val="0058212A"/>
    <w:rsid w:val="0058250E"/>
    <w:rsid w:val="005825EC"/>
    <w:rsid w:val="005839C9"/>
    <w:rsid w:val="00583E1D"/>
    <w:rsid w:val="005841D6"/>
    <w:rsid w:val="0058426B"/>
    <w:rsid w:val="00584C0E"/>
    <w:rsid w:val="00584E1F"/>
    <w:rsid w:val="00584EFE"/>
    <w:rsid w:val="005852E3"/>
    <w:rsid w:val="0058691F"/>
    <w:rsid w:val="00586C6F"/>
    <w:rsid w:val="00586D0A"/>
    <w:rsid w:val="005872D1"/>
    <w:rsid w:val="00587422"/>
    <w:rsid w:val="0059012C"/>
    <w:rsid w:val="005902F6"/>
    <w:rsid w:val="0059034C"/>
    <w:rsid w:val="00590394"/>
    <w:rsid w:val="005906C3"/>
    <w:rsid w:val="00590A97"/>
    <w:rsid w:val="00591BA8"/>
    <w:rsid w:val="005924A5"/>
    <w:rsid w:val="00592787"/>
    <w:rsid w:val="00592AD0"/>
    <w:rsid w:val="0059312D"/>
    <w:rsid w:val="0059316D"/>
    <w:rsid w:val="00593A7C"/>
    <w:rsid w:val="0059402D"/>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1F3"/>
    <w:rsid w:val="005A66C2"/>
    <w:rsid w:val="005A6C87"/>
    <w:rsid w:val="005A77D9"/>
    <w:rsid w:val="005A77ED"/>
    <w:rsid w:val="005A7CF9"/>
    <w:rsid w:val="005B0F6C"/>
    <w:rsid w:val="005B1E7F"/>
    <w:rsid w:val="005B1FA8"/>
    <w:rsid w:val="005B252C"/>
    <w:rsid w:val="005B264F"/>
    <w:rsid w:val="005B397F"/>
    <w:rsid w:val="005B3E60"/>
    <w:rsid w:val="005B4921"/>
    <w:rsid w:val="005B5AA9"/>
    <w:rsid w:val="005B5BE4"/>
    <w:rsid w:val="005B601A"/>
    <w:rsid w:val="005B62EF"/>
    <w:rsid w:val="005B656B"/>
    <w:rsid w:val="005B7480"/>
    <w:rsid w:val="005B7564"/>
    <w:rsid w:val="005B7801"/>
    <w:rsid w:val="005C03F3"/>
    <w:rsid w:val="005C04DB"/>
    <w:rsid w:val="005C0B64"/>
    <w:rsid w:val="005C0CD0"/>
    <w:rsid w:val="005C0E40"/>
    <w:rsid w:val="005C1709"/>
    <w:rsid w:val="005C2B69"/>
    <w:rsid w:val="005C30B3"/>
    <w:rsid w:val="005C3964"/>
    <w:rsid w:val="005C3C91"/>
    <w:rsid w:val="005C3CE0"/>
    <w:rsid w:val="005C3F1D"/>
    <w:rsid w:val="005C421D"/>
    <w:rsid w:val="005C452F"/>
    <w:rsid w:val="005C5436"/>
    <w:rsid w:val="005C5593"/>
    <w:rsid w:val="005C55BA"/>
    <w:rsid w:val="005C5652"/>
    <w:rsid w:val="005C5EB3"/>
    <w:rsid w:val="005C63A2"/>
    <w:rsid w:val="005C690C"/>
    <w:rsid w:val="005C6952"/>
    <w:rsid w:val="005C6C24"/>
    <w:rsid w:val="005C72CA"/>
    <w:rsid w:val="005C7389"/>
    <w:rsid w:val="005C763F"/>
    <w:rsid w:val="005C7906"/>
    <w:rsid w:val="005D044F"/>
    <w:rsid w:val="005D0503"/>
    <w:rsid w:val="005D0DF6"/>
    <w:rsid w:val="005D0E53"/>
    <w:rsid w:val="005D10DE"/>
    <w:rsid w:val="005D38FC"/>
    <w:rsid w:val="005D46B9"/>
    <w:rsid w:val="005D541E"/>
    <w:rsid w:val="005D5545"/>
    <w:rsid w:val="005D5F4F"/>
    <w:rsid w:val="005D600C"/>
    <w:rsid w:val="005D648F"/>
    <w:rsid w:val="005D6966"/>
    <w:rsid w:val="005D6A56"/>
    <w:rsid w:val="005D6BF1"/>
    <w:rsid w:val="005D6DF8"/>
    <w:rsid w:val="005D7057"/>
    <w:rsid w:val="005D73F7"/>
    <w:rsid w:val="005D7926"/>
    <w:rsid w:val="005E030B"/>
    <w:rsid w:val="005E0C32"/>
    <w:rsid w:val="005E1281"/>
    <w:rsid w:val="005E209C"/>
    <w:rsid w:val="005E266D"/>
    <w:rsid w:val="005E26CA"/>
    <w:rsid w:val="005E2831"/>
    <w:rsid w:val="005E2E13"/>
    <w:rsid w:val="005E3B9D"/>
    <w:rsid w:val="005E3D8D"/>
    <w:rsid w:val="005E4371"/>
    <w:rsid w:val="005E43C1"/>
    <w:rsid w:val="005E5872"/>
    <w:rsid w:val="005E5DF8"/>
    <w:rsid w:val="005E7626"/>
    <w:rsid w:val="005E7C80"/>
    <w:rsid w:val="005E7FFD"/>
    <w:rsid w:val="005F0723"/>
    <w:rsid w:val="005F1A56"/>
    <w:rsid w:val="005F298E"/>
    <w:rsid w:val="005F2F2C"/>
    <w:rsid w:val="005F30F4"/>
    <w:rsid w:val="005F3CC1"/>
    <w:rsid w:val="005F40F5"/>
    <w:rsid w:val="005F4549"/>
    <w:rsid w:val="005F4A96"/>
    <w:rsid w:val="005F4C90"/>
    <w:rsid w:val="005F4F65"/>
    <w:rsid w:val="005F5449"/>
    <w:rsid w:val="005F562D"/>
    <w:rsid w:val="005F5A33"/>
    <w:rsid w:val="005F5E67"/>
    <w:rsid w:val="005F6BD4"/>
    <w:rsid w:val="005F6C4F"/>
    <w:rsid w:val="005F73B0"/>
    <w:rsid w:val="005F7CC2"/>
    <w:rsid w:val="00600162"/>
    <w:rsid w:val="006018D0"/>
    <w:rsid w:val="006024CC"/>
    <w:rsid w:val="006027BC"/>
    <w:rsid w:val="00602EED"/>
    <w:rsid w:val="00602F35"/>
    <w:rsid w:val="006034F5"/>
    <w:rsid w:val="00603645"/>
    <w:rsid w:val="00603894"/>
    <w:rsid w:val="00603A4E"/>
    <w:rsid w:val="00603B1C"/>
    <w:rsid w:val="006040EF"/>
    <w:rsid w:val="006042BE"/>
    <w:rsid w:val="00604774"/>
    <w:rsid w:val="00604A12"/>
    <w:rsid w:val="00604D71"/>
    <w:rsid w:val="00604EC4"/>
    <w:rsid w:val="00605E5E"/>
    <w:rsid w:val="0060688F"/>
    <w:rsid w:val="00606B53"/>
    <w:rsid w:val="00606D2E"/>
    <w:rsid w:val="00607F6C"/>
    <w:rsid w:val="00611845"/>
    <w:rsid w:val="00611E67"/>
    <w:rsid w:val="006122FF"/>
    <w:rsid w:val="00612A29"/>
    <w:rsid w:val="00613501"/>
    <w:rsid w:val="0061355B"/>
    <w:rsid w:val="006135C0"/>
    <w:rsid w:val="00613B5A"/>
    <w:rsid w:val="00613C35"/>
    <w:rsid w:val="00613C40"/>
    <w:rsid w:val="00613C68"/>
    <w:rsid w:val="00613E0E"/>
    <w:rsid w:val="00615170"/>
    <w:rsid w:val="006153D3"/>
    <w:rsid w:val="00615A96"/>
    <w:rsid w:val="00615C83"/>
    <w:rsid w:val="00616B34"/>
    <w:rsid w:val="00616C76"/>
    <w:rsid w:val="00616ED4"/>
    <w:rsid w:val="00617457"/>
    <w:rsid w:val="006200D3"/>
    <w:rsid w:val="006205E2"/>
    <w:rsid w:val="00621074"/>
    <w:rsid w:val="006214D5"/>
    <w:rsid w:val="00621A88"/>
    <w:rsid w:val="00622832"/>
    <w:rsid w:val="00622EFB"/>
    <w:rsid w:val="00624ACC"/>
    <w:rsid w:val="0062507E"/>
    <w:rsid w:val="006251AD"/>
    <w:rsid w:val="00625902"/>
    <w:rsid w:val="00625A38"/>
    <w:rsid w:val="0062658B"/>
    <w:rsid w:val="00626973"/>
    <w:rsid w:val="00626B5C"/>
    <w:rsid w:val="00626D0F"/>
    <w:rsid w:val="0062772C"/>
    <w:rsid w:val="00627979"/>
    <w:rsid w:val="006279A6"/>
    <w:rsid w:val="00627AEF"/>
    <w:rsid w:val="00627E6D"/>
    <w:rsid w:val="00630296"/>
    <w:rsid w:val="006316B7"/>
    <w:rsid w:val="00631CD2"/>
    <w:rsid w:val="00633084"/>
    <w:rsid w:val="0063324A"/>
    <w:rsid w:val="00633660"/>
    <w:rsid w:val="006348D2"/>
    <w:rsid w:val="00634B30"/>
    <w:rsid w:val="00634BC5"/>
    <w:rsid w:val="00634F1D"/>
    <w:rsid w:val="00635763"/>
    <w:rsid w:val="00635A51"/>
    <w:rsid w:val="0063641C"/>
    <w:rsid w:val="00636510"/>
    <w:rsid w:val="006365B4"/>
    <w:rsid w:val="00636779"/>
    <w:rsid w:val="0063701B"/>
    <w:rsid w:val="00637078"/>
    <w:rsid w:val="006371C1"/>
    <w:rsid w:val="00637690"/>
    <w:rsid w:val="00637756"/>
    <w:rsid w:val="00637E73"/>
    <w:rsid w:val="00640171"/>
    <w:rsid w:val="006403C3"/>
    <w:rsid w:val="006412C4"/>
    <w:rsid w:val="006417E8"/>
    <w:rsid w:val="00641D94"/>
    <w:rsid w:val="0064216F"/>
    <w:rsid w:val="00642488"/>
    <w:rsid w:val="00642499"/>
    <w:rsid w:val="006424D4"/>
    <w:rsid w:val="00643074"/>
    <w:rsid w:val="006444A3"/>
    <w:rsid w:val="0064486D"/>
    <w:rsid w:val="00644954"/>
    <w:rsid w:val="00644E2A"/>
    <w:rsid w:val="0064506B"/>
    <w:rsid w:val="00645240"/>
    <w:rsid w:val="0064524C"/>
    <w:rsid w:val="0064553C"/>
    <w:rsid w:val="0064596C"/>
    <w:rsid w:val="00645E77"/>
    <w:rsid w:val="0064625B"/>
    <w:rsid w:val="006473CD"/>
    <w:rsid w:val="00647923"/>
    <w:rsid w:val="00650400"/>
    <w:rsid w:val="00650BC1"/>
    <w:rsid w:val="00650F1C"/>
    <w:rsid w:val="00651171"/>
    <w:rsid w:val="00651291"/>
    <w:rsid w:val="006515AA"/>
    <w:rsid w:val="00651D26"/>
    <w:rsid w:val="00652383"/>
    <w:rsid w:val="0065243F"/>
    <w:rsid w:val="006524B0"/>
    <w:rsid w:val="006529EA"/>
    <w:rsid w:val="00652E1E"/>
    <w:rsid w:val="0065333A"/>
    <w:rsid w:val="0065432D"/>
    <w:rsid w:val="00654505"/>
    <w:rsid w:val="00654511"/>
    <w:rsid w:val="00655F3D"/>
    <w:rsid w:val="00656038"/>
    <w:rsid w:val="0065698C"/>
    <w:rsid w:val="00656B59"/>
    <w:rsid w:val="00656F71"/>
    <w:rsid w:val="00660126"/>
    <w:rsid w:val="006615CF"/>
    <w:rsid w:val="0066175F"/>
    <w:rsid w:val="0066191F"/>
    <w:rsid w:val="006619A8"/>
    <w:rsid w:val="00661A10"/>
    <w:rsid w:val="006622C2"/>
    <w:rsid w:val="00662C07"/>
    <w:rsid w:val="00662D94"/>
    <w:rsid w:val="00663123"/>
    <w:rsid w:val="0066329A"/>
    <w:rsid w:val="006636B7"/>
    <w:rsid w:val="0066395E"/>
    <w:rsid w:val="0066396C"/>
    <w:rsid w:val="0066443D"/>
    <w:rsid w:val="00664AA9"/>
    <w:rsid w:val="00665603"/>
    <w:rsid w:val="006665BD"/>
    <w:rsid w:val="00666973"/>
    <w:rsid w:val="006670E9"/>
    <w:rsid w:val="00670672"/>
    <w:rsid w:val="0067092C"/>
    <w:rsid w:val="00670CE2"/>
    <w:rsid w:val="0067151B"/>
    <w:rsid w:val="00671CA3"/>
    <w:rsid w:val="00672635"/>
    <w:rsid w:val="00672DE3"/>
    <w:rsid w:val="00672E01"/>
    <w:rsid w:val="00673016"/>
    <w:rsid w:val="006731B8"/>
    <w:rsid w:val="006732DF"/>
    <w:rsid w:val="00673A80"/>
    <w:rsid w:val="00673EAC"/>
    <w:rsid w:val="006742C5"/>
    <w:rsid w:val="006743D2"/>
    <w:rsid w:val="006755CA"/>
    <w:rsid w:val="0067569D"/>
    <w:rsid w:val="006761C0"/>
    <w:rsid w:val="006761FC"/>
    <w:rsid w:val="0067739E"/>
    <w:rsid w:val="00677E9B"/>
    <w:rsid w:val="00680628"/>
    <w:rsid w:val="0068160C"/>
    <w:rsid w:val="00681770"/>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501B"/>
    <w:rsid w:val="00685169"/>
    <w:rsid w:val="0068588B"/>
    <w:rsid w:val="00685EEE"/>
    <w:rsid w:val="006860F6"/>
    <w:rsid w:val="0068670E"/>
    <w:rsid w:val="00686A80"/>
    <w:rsid w:val="00686FF6"/>
    <w:rsid w:val="006872A1"/>
    <w:rsid w:val="006879F4"/>
    <w:rsid w:val="00687D52"/>
    <w:rsid w:val="00687E82"/>
    <w:rsid w:val="00690C9F"/>
    <w:rsid w:val="006915F4"/>
    <w:rsid w:val="00691921"/>
    <w:rsid w:val="0069199C"/>
    <w:rsid w:val="00691C5B"/>
    <w:rsid w:val="00691CD7"/>
    <w:rsid w:val="00692B77"/>
    <w:rsid w:val="00692D97"/>
    <w:rsid w:val="00692F60"/>
    <w:rsid w:val="0069340A"/>
    <w:rsid w:val="006943ED"/>
    <w:rsid w:val="00694C14"/>
    <w:rsid w:val="00694FCD"/>
    <w:rsid w:val="006950CC"/>
    <w:rsid w:val="0069571F"/>
    <w:rsid w:val="00696371"/>
    <w:rsid w:val="006965CE"/>
    <w:rsid w:val="00696615"/>
    <w:rsid w:val="00696D03"/>
    <w:rsid w:val="006978A3"/>
    <w:rsid w:val="006A0073"/>
    <w:rsid w:val="006A00B0"/>
    <w:rsid w:val="006A0256"/>
    <w:rsid w:val="006A039A"/>
    <w:rsid w:val="006A068E"/>
    <w:rsid w:val="006A0B38"/>
    <w:rsid w:val="006A0F6A"/>
    <w:rsid w:val="006A10A1"/>
    <w:rsid w:val="006A1826"/>
    <w:rsid w:val="006A1993"/>
    <w:rsid w:val="006A2F1C"/>
    <w:rsid w:val="006A377D"/>
    <w:rsid w:val="006A3895"/>
    <w:rsid w:val="006A3CA7"/>
    <w:rsid w:val="006A3F2C"/>
    <w:rsid w:val="006A419B"/>
    <w:rsid w:val="006A4B54"/>
    <w:rsid w:val="006A54C6"/>
    <w:rsid w:val="006A5C6C"/>
    <w:rsid w:val="006A75F2"/>
    <w:rsid w:val="006A7C46"/>
    <w:rsid w:val="006B0712"/>
    <w:rsid w:val="006B1994"/>
    <w:rsid w:val="006B1FBF"/>
    <w:rsid w:val="006B1FC8"/>
    <w:rsid w:val="006B20FA"/>
    <w:rsid w:val="006B21D2"/>
    <w:rsid w:val="006B3346"/>
    <w:rsid w:val="006B41BF"/>
    <w:rsid w:val="006B44F7"/>
    <w:rsid w:val="006B4A06"/>
    <w:rsid w:val="006B4FDA"/>
    <w:rsid w:val="006B7AB8"/>
    <w:rsid w:val="006B7FAB"/>
    <w:rsid w:val="006C0174"/>
    <w:rsid w:val="006C01E2"/>
    <w:rsid w:val="006C02DF"/>
    <w:rsid w:val="006C0B3D"/>
    <w:rsid w:val="006C0C84"/>
    <w:rsid w:val="006C18E0"/>
    <w:rsid w:val="006C1F1F"/>
    <w:rsid w:val="006C24E3"/>
    <w:rsid w:val="006C27EC"/>
    <w:rsid w:val="006C29BD"/>
    <w:rsid w:val="006C3795"/>
    <w:rsid w:val="006C3D87"/>
    <w:rsid w:val="006C4053"/>
    <w:rsid w:val="006C42D2"/>
    <w:rsid w:val="006C4E3B"/>
    <w:rsid w:val="006C53D7"/>
    <w:rsid w:val="006C57D4"/>
    <w:rsid w:val="006C5F77"/>
    <w:rsid w:val="006C62D6"/>
    <w:rsid w:val="006C6416"/>
    <w:rsid w:val="006C6582"/>
    <w:rsid w:val="006C68C5"/>
    <w:rsid w:val="006C6973"/>
    <w:rsid w:val="006C6DC9"/>
    <w:rsid w:val="006C6E5E"/>
    <w:rsid w:val="006C723C"/>
    <w:rsid w:val="006C7343"/>
    <w:rsid w:val="006C7AD7"/>
    <w:rsid w:val="006D0664"/>
    <w:rsid w:val="006D0BB8"/>
    <w:rsid w:val="006D0BD8"/>
    <w:rsid w:val="006D0BDA"/>
    <w:rsid w:val="006D0DE2"/>
    <w:rsid w:val="006D0E3E"/>
    <w:rsid w:val="006D18E2"/>
    <w:rsid w:val="006D24F9"/>
    <w:rsid w:val="006D3013"/>
    <w:rsid w:val="006D369D"/>
    <w:rsid w:val="006D3793"/>
    <w:rsid w:val="006D39EB"/>
    <w:rsid w:val="006D3BED"/>
    <w:rsid w:val="006D3C43"/>
    <w:rsid w:val="006D3CD9"/>
    <w:rsid w:val="006D3E58"/>
    <w:rsid w:val="006D4BE0"/>
    <w:rsid w:val="006D5605"/>
    <w:rsid w:val="006D5638"/>
    <w:rsid w:val="006D5686"/>
    <w:rsid w:val="006D5710"/>
    <w:rsid w:val="006D5A2D"/>
    <w:rsid w:val="006D6D16"/>
    <w:rsid w:val="006D782F"/>
    <w:rsid w:val="006D7D1B"/>
    <w:rsid w:val="006D7E72"/>
    <w:rsid w:val="006E01E9"/>
    <w:rsid w:val="006E076C"/>
    <w:rsid w:val="006E1628"/>
    <w:rsid w:val="006E1810"/>
    <w:rsid w:val="006E188F"/>
    <w:rsid w:val="006E1C54"/>
    <w:rsid w:val="006E2A56"/>
    <w:rsid w:val="006E33DB"/>
    <w:rsid w:val="006E3BBF"/>
    <w:rsid w:val="006E3BF1"/>
    <w:rsid w:val="006E3D9F"/>
    <w:rsid w:val="006E44F0"/>
    <w:rsid w:val="006E4900"/>
    <w:rsid w:val="006E49A3"/>
    <w:rsid w:val="006E4FB1"/>
    <w:rsid w:val="006E5028"/>
    <w:rsid w:val="006E567A"/>
    <w:rsid w:val="006E58FA"/>
    <w:rsid w:val="006E6611"/>
    <w:rsid w:val="006E674D"/>
    <w:rsid w:val="006E67F1"/>
    <w:rsid w:val="006E691C"/>
    <w:rsid w:val="006E69A9"/>
    <w:rsid w:val="006E6E9A"/>
    <w:rsid w:val="006E75A4"/>
    <w:rsid w:val="006E7A80"/>
    <w:rsid w:val="006F029C"/>
    <w:rsid w:val="006F0611"/>
    <w:rsid w:val="006F0849"/>
    <w:rsid w:val="006F0E9D"/>
    <w:rsid w:val="006F0ED6"/>
    <w:rsid w:val="006F1617"/>
    <w:rsid w:val="006F181A"/>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13F"/>
    <w:rsid w:val="007002D6"/>
    <w:rsid w:val="007009E5"/>
    <w:rsid w:val="00700CAD"/>
    <w:rsid w:val="00701623"/>
    <w:rsid w:val="00701B97"/>
    <w:rsid w:val="00702379"/>
    <w:rsid w:val="00702A75"/>
    <w:rsid w:val="00702E40"/>
    <w:rsid w:val="00703059"/>
    <w:rsid w:val="007030BA"/>
    <w:rsid w:val="00703AF4"/>
    <w:rsid w:val="0070447F"/>
    <w:rsid w:val="0070475F"/>
    <w:rsid w:val="007051A6"/>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1B8D"/>
    <w:rsid w:val="007126E3"/>
    <w:rsid w:val="00712941"/>
    <w:rsid w:val="00714292"/>
    <w:rsid w:val="00714987"/>
    <w:rsid w:val="00714C52"/>
    <w:rsid w:val="00714C89"/>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50"/>
    <w:rsid w:val="00725F2B"/>
    <w:rsid w:val="00726581"/>
    <w:rsid w:val="007273EC"/>
    <w:rsid w:val="00730033"/>
    <w:rsid w:val="007303E9"/>
    <w:rsid w:val="00730960"/>
    <w:rsid w:val="00730AEF"/>
    <w:rsid w:val="007321A3"/>
    <w:rsid w:val="007322F6"/>
    <w:rsid w:val="007326DA"/>
    <w:rsid w:val="00732CE4"/>
    <w:rsid w:val="007333AC"/>
    <w:rsid w:val="0073359A"/>
    <w:rsid w:val="00733723"/>
    <w:rsid w:val="00733AEF"/>
    <w:rsid w:val="00733CAE"/>
    <w:rsid w:val="007343D5"/>
    <w:rsid w:val="007352AF"/>
    <w:rsid w:val="007352E2"/>
    <w:rsid w:val="0073552C"/>
    <w:rsid w:val="00736289"/>
    <w:rsid w:val="007370CB"/>
    <w:rsid w:val="00737114"/>
    <w:rsid w:val="007404F3"/>
    <w:rsid w:val="00741821"/>
    <w:rsid w:val="00741F1C"/>
    <w:rsid w:val="007420D9"/>
    <w:rsid w:val="00743086"/>
    <w:rsid w:val="0074321F"/>
    <w:rsid w:val="0074357A"/>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57759"/>
    <w:rsid w:val="007609C8"/>
    <w:rsid w:val="00761355"/>
    <w:rsid w:val="00761A40"/>
    <w:rsid w:val="00762977"/>
    <w:rsid w:val="007631EE"/>
    <w:rsid w:val="0076358B"/>
    <w:rsid w:val="007635E2"/>
    <w:rsid w:val="007635ED"/>
    <w:rsid w:val="00763CB8"/>
    <w:rsid w:val="007646A1"/>
    <w:rsid w:val="0076493B"/>
    <w:rsid w:val="00764A84"/>
    <w:rsid w:val="00764C30"/>
    <w:rsid w:val="007658CF"/>
    <w:rsid w:val="00766073"/>
    <w:rsid w:val="007671F3"/>
    <w:rsid w:val="00767203"/>
    <w:rsid w:val="00767337"/>
    <w:rsid w:val="00767A92"/>
    <w:rsid w:val="007703F8"/>
    <w:rsid w:val="00770483"/>
    <w:rsid w:val="00770B78"/>
    <w:rsid w:val="007725D3"/>
    <w:rsid w:val="007726C6"/>
    <w:rsid w:val="007728C7"/>
    <w:rsid w:val="00772CCB"/>
    <w:rsid w:val="00773952"/>
    <w:rsid w:val="00773985"/>
    <w:rsid w:val="007743B2"/>
    <w:rsid w:val="007749F9"/>
    <w:rsid w:val="00774E7E"/>
    <w:rsid w:val="00775D7E"/>
    <w:rsid w:val="007761AE"/>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1F6"/>
    <w:rsid w:val="00783309"/>
    <w:rsid w:val="00783335"/>
    <w:rsid w:val="0078377B"/>
    <w:rsid w:val="007838C8"/>
    <w:rsid w:val="00783AAA"/>
    <w:rsid w:val="00784146"/>
    <w:rsid w:val="00784610"/>
    <w:rsid w:val="007846E8"/>
    <w:rsid w:val="007847B8"/>
    <w:rsid w:val="00784934"/>
    <w:rsid w:val="00784AED"/>
    <w:rsid w:val="00784D64"/>
    <w:rsid w:val="0078507E"/>
    <w:rsid w:val="007851A3"/>
    <w:rsid w:val="007851A9"/>
    <w:rsid w:val="00785501"/>
    <w:rsid w:val="0078565E"/>
    <w:rsid w:val="00786859"/>
    <w:rsid w:val="00787158"/>
    <w:rsid w:val="00787497"/>
    <w:rsid w:val="007875FB"/>
    <w:rsid w:val="0078780A"/>
    <w:rsid w:val="00787ED5"/>
    <w:rsid w:val="00787ED6"/>
    <w:rsid w:val="0079037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9F5"/>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EC0"/>
    <w:rsid w:val="007A7FD9"/>
    <w:rsid w:val="007B01DE"/>
    <w:rsid w:val="007B047B"/>
    <w:rsid w:val="007B1437"/>
    <w:rsid w:val="007B1690"/>
    <w:rsid w:val="007B1A58"/>
    <w:rsid w:val="007B24CF"/>
    <w:rsid w:val="007B2767"/>
    <w:rsid w:val="007B2BA2"/>
    <w:rsid w:val="007B3F4A"/>
    <w:rsid w:val="007B4EB1"/>
    <w:rsid w:val="007B559F"/>
    <w:rsid w:val="007B5E6B"/>
    <w:rsid w:val="007B6460"/>
    <w:rsid w:val="007B6FE2"/>
    <w:rsid w:val="007B70BC"/>
    <w:rsid w:val="007B7329"/>
    <w:rsid w:val="007C0302"/>
    <w:rsid w:val="007C0524"/>
    <w:rsid w:val="007C0881"/>
    <w:rsid w:val="007C0D94"/>
    <w:rsid w:val="007C1F8B"/>
    <w:rsid w:val="007C2801"/>
    <w:rsid w:val="007C2AA3"/>
    <w:rsid w:val="007C2CEA"/>
    <w:rsid w:val="007C2FFE"/>
    <w:rsid w:val="007C35EF"/>
    <w:rsid w:val="007C36C1"/>
    <w:rsid w:val="007C3C40"/>
    <w:rsid w:val="007C3CA4"/>
    <w:rsid w:val="007C3EF1"/>
    <w:rsid w:val="007C43C6"/>
    <w:rsid w:val="007C4537"/>
    <w:rsid w:val="007C4F9A"/>
    <w:rsid w:val="007C5460"/>
    <w:rsid w:val="007C5B3C"/>
    <w:rsid w:val="007C5D46"/>
    <w:rsid w:val="007C5EC2"/>
    <w:rsid w:val="007C612E"/>
    <w:rsid w:val="007C67D2"/>
    <w:rsid w:val="007C7210"/>
    <w:rsid w:val="007C7C7A"/>
    <w:rsid w:val="007D0492"/>
    <w:rsid w:val="007D0C74"/>
    <w:rsid w:val="007D10B3"/>
    <w:rsid w:val="007D133E"/>
    <w:rsid w:val="007D1760"/>
    <w:rsid w:val="007D29EE"/>
    <w:rsid w:val="007D29FD"/>
    <w:rsid w:val="007D2AF6"/>
    <w:rsid w:val="007D3041"/>
    <w:rsid w:val="007D3AC5"/>
    <w:rsid w:val="007D3C63"/>
    <w:rsid w:val="007D3EA7"/>
    <w:rsid w:val="007D3EFA"/>
    <w:rsid w:val="007D448C"/>
    <w:rsid w:val="007D519A"/>
    <w:rsid w:val="007D6029"/>
    <w:rsid w:val="007D61FB"/>
    <w:rsid w:val="007D61FC"/>
    <w:rsid w:val="007D64B8"/>
    <w:rsid w:val="007D7FCB"/>
    <w:rsid w:val="007E06B8"/>
    <w:rsid w:val="007E0791"/>
    <w:rsid w:val="007E0E5F"/>
    <w:rsid w:val="007E11DF"/>
    <w:rsid w:val="007E1315"/>
    <w:rsid w:val="007E2CD6"/>
    <w:rsid w:val="007E2E0F"/>
    <w:rsid w:val="007E31C7"/>
    <w:rsid w:val="007E40B4"/>
    <w:rsid w:val="007E46BD"/>
    <w:rsid w:val="007E4970"/>
    <w:rsid w:val="007E5083"/>
    <w:rsid w:val="007E515F"/>
    <w:rsid w:val="007E5613"/>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43B"/>
    <w:rsid w:val="007F07E8"/>
    <w:rsid w:val="007F21AE"/>
    <w:rsid w:val="007F29BA"/>
    <w:rsid w:val="007F342E"/>
    <w:rsid w:val="007F35D8"/>
    <w:rsid w:val="007F38FE"/>
    <w:rsid w:val="007F398D"/>
    <w:rsid w:val="007F3BDD"/>
    <w:rsid w:val="007F4706"/>
    <w:rsid w:val="007F5ABB"/>
    <w:rsid w:val="007F5E01"/>
    <w:rsid w:val="007F5F44"/>
    <w:rsid w:val="007F6B5D"/>
    <w:rsid w:val="007F6EB9"/>
    <w:rsid w:val="007F76A2"/>
    <w:rsid w:val="007F7B3A"/>
    <w:rsid w:val="007F7D34"/>
    <w:rsid w:val="00800A85"/>
    <w:rsid w:val="0080140A"/>
    <w:rsid w:val="0080165D"/>
    <w:rsid w:val="00801B2E"/>
    <w:rsid w:val="00801CC9"/>
    <w:rsid w:val="00801EA3"/>
    <w:rsid w:val="008029E8"/>
    <w:rsid w:val="00802BC0"/>
    <w:rsid w:val="00802D15"/>
    <w:rsid w:val="008034C2"/>
    <w:rsid w:val="00803752"/>
    <w:rsid w:val="00803BC5"/>
    <w:rsid w:val="0080467D"/>
    <w:rsid w:val="0080487D"/>
    <w:rsid w:val="008074C0"/>
    <w:rsid w:val="008075BB"/>
    <w:rsid w:val="0080765F"/>
    <w:rsid w:val="008078A4"/>
    <w:rsid w:val="00807C0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E98"/>
    <w:rsid w:val="00822047"/>
    <w:rsid w:val="00822B6D"/>
    <w:rsid w:val="00822C1B"/>
    <w:rsid w:val="00823BC9"/>
    <w:rsid w:val="008241B3"/>
    <w:rsid w:val="00824802"/>
    <w:rsid w:val="00824AF6"/>
    <w:rsid w:val="00825640"/>
    <w:rsid w:val="00825AFA"/>
    <w:rsid w:val="00826448"/>
    <w:rsid w:val="00826A0A"/>
    <w:rsid w:val="00831748"/>
    <w:rsid w:val="00831869"/>
    <w:rsid w:val="00831B53"/>
    <w:rsid w:val="00831D44"/>
    <w:rsid w:val="00831E14"/>
    <w:rsid w:val="00832037"/>
    <w:rsid w:val="008326E1"/>
    <w:rsid w:val="00832EA3"/>
    <w:rsid w:val="008330E5"/>
    <w:rsid w:val="00833646"/>
    <w:rsid w:val="00833A96"/>
    <w:rsid w:val="00833AA9"/>
    <w:rsid w:val="00834457"/>
    <w:rsid w:val="00834AF3"/>
    <w:rsid w:val="00835454"/>
    <w:rsid w:val="008357B9"/>
    <w:rsid w:val="00835D25"/>
    <w:rsid w:val="00836336"/>
    <w:rsid w:val="008365F2"/>
    <w:rsid w:val="00836C7E"/>
    <w:rsid w:val="008370CA"/>
    <w:rsid w:val="0083725D"/>
    <w:rsid w:val="0083727F"/>
    <w:rsid w:val="008373D0"/>
    <w:rsid w:val="008409F9"/>
    <w:rsid w:val="00840BD3"/>
    <w:rsid w:val="00842DB6"/>
    <w:rsid w:val="008435AE"/>
    <w:rsid w:val="00843BA9"/>
    <w:rsid w:val="00844012"/>
    <w:rsid w:val="00845566"/>
    <w:rsid w:val="008458B2"/>
    <w:rsid w:val="008460F6"/>
    <w:rsid w:val="0084613C"/>
    <w:rsid w:val="008467D2"/>
    <w:rsid w:val="00846C42"/>
    <w:rsid w:val="00846C53"/>
    <w:rsid w:val="00847469"/>
    <w:rsid w:val="00847E4B"/>
    <w:rsid w:val="00850139"/>
    <w:rsid w:val="008502AA"/>
    <w:rsid w:val="00850CAE"/>
    <w:rsid w:val="00850D6F"/>
    <w:rsid w:val="008511DD"/>
    <w:rsid w:val="00851DEA"/>
    <w:rsid w:val="00851ED7"/>
    <w:rsid w:val="008522C5"/>
    <w:rsid w:val="0085269B"/>
    <w:rsid w:val="00852857"/>
    <w:rsid w:val="00852B28"/>
    <w:rsid w:val="00852BA6"/>
    <w:rsid w:val="008534CD"/>
    <w:rsid w:val="008538BB"/>
    <w:rsid w:val="008538C5"/>
    <w:rsid w:val="00853AA3"/>
    <w:rsid w:val="00853B52"/>
    <w:rsid w:val="00853CDF"/>
    <w:rsid w:val="00854BB4"/>
    <w:rsid w:val="00854C54"/>
    <w:rsid w:val="0085574F"/>
    <w:rsid w:val="008558F8"/>
    <w:rsid w:val="00855FF1"/>
    <w:rsid w:val="00856230"/>
    <w:rsid w:val="008564BC"/>
    <w:rsid w:val="0085659F"/>
    <w:rsid w:val="008566E9"/>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3CA4"/>
    <w:rsid w:val="0087445B"/>
    <w:rsid w:val="00875F26"/>
    <w:rsid w:val="008762D5"/>
    <w:rsid w:val="00876EAB"/>
    <w:rsid w:val="008777C1"/>
    <w:rsid w:val="008778BE"/>
    <w:rsid w:val="00877E20"/>
    <w:rsid w:val="008800A8"/>
    <w:rsid w:val="008816E2"/>
    <w:rsid w:val="00881844"/>
    <w:rsid w:val="00881B9F"/>
    <w:rsid w:val="008829B3"/>
    <w:rsid w:val="0088387A"/>
    <w:rsid w:val="00884342"/>
    <w:rsid w:val="008843B4"/>
    <w:rsid w:val="008848D4"/>
    <w:rsid w:val="00885EF5"/>
    <w:rsid w:val="008863A8"/>
    <w:rsid w:val="00887603"/>
    <w:rsid w:val="00887C02"/>
    <w:rsid w:val="00887F3F"/>
    <w:rsid w:val="00890E35"/>
    <w:rsid w:val="00890F53"/>
    <w:rsid w:val="008911D2"/>
    <w:rsid w:val="00891232"/>
    <w:rsid w:val="00891B37"/>
    <w:rsid w:val="00892BD5"/>
    <w:rsid w:val="00892F5E"/>
    <w:rsid w:val="008939EF"/>
    <w:rsid w:val="00894737"/>
    <w:rsid w:val="00894EA2"/>
    <w:rsid w:val="0089547E"/>
    <w:rsid w:val="008954B9"/>
    <w:rsid w:val="00895567"/>
    <w:rsid w:val="00897F96"/>
    <w:rsid w:val="008A078B"/>
    <w:rsid w:val="008A0897"/>
    <w:rsid w:val="008A0FAA"/>
    <w:rsid w:val="008A1CA4"/>
    <w:rsid w:val="008A2D2D"/>
    <w:rsid w:val="008A2EBF"/>
    <w:rsid w:val="008A334C"/>
    <w:rsid w:val="008A3E01"/>
    <w:rsid w:val="008A400D"/>
    <w:rsid w:val="008A4584"/>
    <w:rsid w:val="008A4B1F"/>
    <w:rsid w:val="008A5A1B"/>
    <w:rsid w:val="008A5E82"/>
    <w:rsid w:val="008A6D96"/>
    <w:rsid w:val="008A7774"/>
    <w:rsid w:val="008B01BE"/>
    <w:rsid w:val="008B069C"/>
    <w:rsid w:val="008B1028"/>
    <w:rsid w:val="008B17BC"/>
    <w:rsid w:val="008B1B7A"/>
    <w:rsid w:val="008B1C07"/>
    <w:rsid w:val="008B1C76"/>
    <w:rsid w:val="008B1D16"/>
    <w:rsid w:val="008B1DFE"/>
    <w:rsid w:val="008B237B"/>
    <w:rsid w:val="008B2A13"/>
    <w:rsid w:val="008B2EDC"/>
    <w:rsid w:val="008B3BCB"/>
    <w:rsid w:val="008B3E5F"/>
    <w:rsid w:val="008B4132"/>
    <w:rsid w:val="008B46C2"/>
    <w:rsid w:val="008B54AB"/>
    <w:rsid w:val="008B6157"/>
    <w:rsid w:val="008B69C0"/>
    <w:rsid w:val="008B6B9F"/>
    <w:rsid w:val="008B6C3A"/>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AED"/>
    <w:rsid w:val="008C3BB5"/>
    <w:rsid w:val="008C3C5A"/>
    <w:rsid w:val="008C3E42"/>
    <w:rsid w:val="008C40F6"/>
    <w:rsid w:val="008C4BF8"/>
    <w:rsid w:val="008C5650"/>
    <w:rsid w:val="008C69AE"/>
    <w:rsid w:val="008C6EB4"/>
    <w:rsid w:val="008C7196"/>
    <w:rsid w:val="008C7420"/>
    <w:rsid w:val="008C7D43"/>
    <w:rsid w:val="008C7E5C"/>
    <w:rsid w:val="008D0147"/>
    <w:rsid w:val="008D0321"/>
    <w:rsid w:val="008D0A1A"/>
    <w:rsid w:val="008D0E3B"/>
    <w:rsid w:val="008D1171"/>
    <w:rsid w:val="008D137D"/>
    <w:rsid w:val="008D1552"/>
    <w:rsid w:val="008D1778"/>
    <w:rsid w:val="008D27FE"/>
    <w:rsid w:val="008D2D17"/>
    <w:rsid w:val="008D3567"/>
    <w:rsid w:val="008D3727"/>
    <w:rsid w:val="008D3745"/>
    <w:rsid w:val="008D4027"/>
    <w:rsid w:val="008D4BE2"/>
    <w:rsid w:val="008D5152"/>
    <w:rsid w:val="008D52BB"/>
    <w:rsid w:val="008D5604"/>
    <w:rsid w:val="008D5842"/>
    <w:rsid w:val="008D596E"/>
    <w:rsid w:val="008D59BE"/>
    <w:rsid w:val="008D64E3"/>
    <w:rsid w:val="008D688D"/>
    <w:rsid w:val="008D79DA"/>
    <w:rsid w:val="008D7A4A"/>
    <w:rsid w:val="008E00A3"/>
    <w:rsid w:val="008E1599"/>
    <w:rsid w:val="008E1C33"/>
    <w:rsid w:val="008E2B92"/>
    <w:rsid w:val="008E38B5"/>
    <w:rsid w:val="008E434B"/>
    <w:rsid w:val="008E4D33"/>
    <w:rsid w:val="008E5006"/>
    <w:rsid w:val="008E5480"/>
    <w:rsid w:val="008E6037"/>
    <w:rsid w:val="008E6FC7"/>
    <w:rsid w:val="008E710B"/>
    <w:rsid w:val="008E7417"/>
    <w:rsid w:val="008F0209"/>
    <w:rsid w:val="008F02CE"/>
    <w:rsid w:val="008F10BE"/>
    <w:rsid w:val="008F10ED"/>
    <w:rsid w:val="008F1418"/>
    <w:rsid w:val="008F194B"/>
    <w:rsid w:val="008F30B7"/>
    <w:rsid w:val="008F31E5"/>
    <w:rsid w:val="008F357F"/>
    <w:rsid w:val="008F3D8E"/>
    <w:rsid w:val="008F3E3E"/>
    <w:rsid w:val="008F3FC5"/>
    <w:rsid w:val="008F4463"/>
    <w:rsid w:val="008F5531"/>
    <w:rsid w:val="008F6154"/>
    <w:rsid w:val="008F6444"/>
    <w:rsid w:val="008F656A"/>
    <w:rsid w:val="008F6EC3"/>
    <w:rsid w:val="008F7096"/>
    <w:rsid w:val="008F783C"/>
    <w:rsid w:val="008F7A94"/>
    <w:rsid w:val="00900A7D"/>
    <w:rsid w:val="00901271"/>
    <w:rsid w:val="00901803"/>
    <w:rsid w:val="009022D4"/>
    <w:rsid w:val="0090249D"/>
    <w:rsid w:val="009029EC"/>
    <w:rsid w:val="00902AE1"/>
    <w:rsid w:val="00902F6F"/>
    <w:rsid w:val="009031D1"/>
    <w:rsid w:val="00903DD6"/>
    <w:rsid w:val="00904FB8"/>
    <w:rsid w:val="0090518B"/>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4159"/>
    <w:rsid w:val="0091438D"/>
    <w:rsid w:val="00915866"/>
    <w:rsid w:val="00916315"/>
    <w:rsid w:val="00917052"/>
    <w:rsid w:val="00917301"/>
    <w:rsid w:val="0091760F"/>
    <w:rsid w:val="00917B04"/>
    <w:rsid w:val="00917E61"/>
    <w:rsid w:val="009205BF"/>
    <w:rsid w:val="009209B2"/>
    <w:rsid w:val="009214F2"/>
    <w:rsid w:val="00921CCE"/>
    <w:rsid w:val="00921CD6"/>
    <w:rsid w:val="00921D46"/>
    <w:rsid w:val="00922772"/>
    <w:rsid w:val="009229FE"/>
    <w:rsid w:val="00922C7A"/>
    <w:rsid w:val="00922D82"/>
    <w:rsid w:val="009231B0"/>
    <w:rsid w:val="009231DE"/>
    <w:rsid w:val="009238BC"/>
    <w:rsid w:val="009238C3"/>
    <w:rsid w:val="009242DF"/>
    <w:rsid w:val="009246DF"/>
    <w:rsid w:val="009249B5"/>
    <w:rsid w:val="00924BF9"/>
    <w:rsid w:val="00924EE7"/>
    <w:rsid w:val="00925B65"/>
    <w:rsid w:val="00927790"/>
    <w:rsid w:val="00930461"/>
    <w:rsid w:val="009304DB"/>
    <w:rsid w:val="00930817"/>
    <w:rsid w:val="00930E60"/>
    <w:rsid w:val="0093181F"/>
    <w:rsid w:val="00931CE9"/>
    <w:rsid w:val="00931DB3"/>
    <w:rsid w:val="00932354"/>
    <w:rsid w:val="00932722"/>
    <w:rsid w:val="009328D1"/>
    <w:rsid w:val="009328E0"/>
    <w:rsid w:val="009329B6"/>
    <w:rsid w:val="00933809"/>
    <w:rsid w:val="00933B04"/>
    <w:rsid w:val="00933C09"/>
    <w:rsid w:val="00934CEC"/>
    <w:rsid w:val="00935013"/>
    <w:rsid w:val="00935DA6"/>
    <w:rsid w:val="0093672C"/>
    <w:rsid w:val="009377F4"/>
    <w:rsid w:val="009378AD"/>
    <w:rsid w:val="0093794B"/>
    <w:rsid w:val="00940179"/>
    <w:rsid w:val="009405A3"/>
    <w:rsid w:val="00940784"/>
    <w:rsid w:val="009407B3"/>
    <w:rsid w:val="009408D8"/>
    <w:rsid w:val="009414A0"/>
    <w:rsid w:val="00941A74"/>
    <w:rsid w:val="00941B0E"/>
    <w:rsid w:val="00942239"/>
    <w:rsid w:val="009428B1"/>
    <w:rsid w:val="0094307E"/>
    <w:rsid w:val="00944162"/>
    <w:rsid w:val="0094428F"/>
    <w:rsid w:val="009446E6"/>
    <w:rsid w:val="009448B4"/>
    <w:rsid w:val="00945AC8"/>
    <w:rsid w:val="00945BEE"/>
    <w:rsid w:val="00946025"/>
    <w:rsid w:val="00946521"/>
    <w:rsid w:val="009466F5"/>
    <w:rsid w:val="0094723A"/>
    <w:rsid w:val="009473CC"/>
    <w:rsid w:val="0094754A"/>
    <w:rsid w:val="00947CC5"/>
    <w:rsid w:val="00950EB7"/>
    <w:rsid w:val="0095121D"/>
    <w:rsid w:val="00951302"/>
    <w:rsid w:val="00951762"/>
    <w:rsid w:val="00951921"/>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616"/>
    <w:rsid w:val="009617B7"/>
    <w:rsid w:val="00961BE1"/>
    <w:rsid w:val="009627AA"/>
    <w:rsid w:val="009629AF"/>
    <w:rsid w:val="00962DA9"/>
    <w:rsid w:val="009633E9"/>
    <w:rsid w:val="00963A01"/>
    <w:rsid w:val="00963A1B"/>
    <w:rsid w:val="00963F30"/>
    <w:rsid w:val="009655DF"/>
    <w:rsid w:val="00965E2A"/>
    <w:rsid w:val="00965F5B"/>
    <w:rsid w:val="00966070"/>
    <w:rsid w:val="00966221"/>
    <w:rsid w:val="0096683D"/>
    <w:rsid w:val="009668F0"/>
    <w:rsid w:val="00967312"/>
    <w:rsid w:val="00967563"/>
    <w:rsid w:val="00967EA0"/>
    <w:rsid w:val="00967F81"/>
    <w:rsid w:val="00967F93"/>
    <w:rsid w:val="00970527"/>
    <w:rsid w:val="00970C3D"/>
    <w:rsid w:val="00970FA6"/>
    <w:rsid w:val="00971142"/>
    <w:rsid w:val="00971442"/>
    <w:rsid w:val="00971563"/>
    <w:rsid w:val="009717CF"/>
    <w:rsid w:val="009729B2"/>
    <w:rsid w:val="00972B02"/>
    <w:rsid w:val="00973436"/>
    <w:rsid w:val="00973520"/>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77EE0"/>
    <w:rsid w:val="00980163"/>
    <w:rsid w:val="0098068F"/>
    <w:rsid w:val="00980A9F"/>
    <w:rsid w:val="00980BF1"/>
    <w:rsid w:val="009812E5"/>
    <w:rsid w:val="00981C27"/>
    <w:rsid w:val="00982C2B"/>
    <w:rsid w:val="00982D47"/>
    <w:rsid w:val="00983641"/>
    <w:rsid w:val="00983696"/>
    <w:rsid w:val="00983EB3"/>
    <w:rsid w:val="00984420"/>
    <w:rsid w:val="00984809"/>
    <w:rsid w:val="009848A0"/>
    <w:rsid w:val="00985359"/>
    <w:rsid w:val="00985509"/>
    <w:rsid w:val="00985857"/>
    <w:rsid w:val="00986B7D"/>
    <w:rsid w:val="00986C18"/>
    <w:rsid w:val="00986D5C"/>
    <w:rsid w:val="0098755E"/>
    <w:rsid w:val="00990121"/>
    <w:rsid w:val="00990728"/>
    <w:rsid w:val="0099077A"/>
    <w:rsid w:val="009908E0"/>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097A"/>
    <w:rsid w:val="009A1BDE"/>
    <w:rsid w:val="009A1D53"/>
    <w:rsid w:val="009A2571"/>
    <w:rsid w:val="009A2907"/>
    <w:rsid w:val="009A2A2E"/>
    <w:rsid w:val="009A2A46"/>
    <w:rsid w:val="009A3CAC"/>
    <w:rsid w:val="009A42A8"/>
    <w:rsid w:val="009A42D6"/>
    <w:rsid w:val="009A4995"/>
    <w:rsid w:val="009A4FAD"/>
    <w:rsid w:val="009A5104"/>
    <w:rsid w:val="009A5A9A"/>
    <w:rsid w:val="009A61B9"/>
    <w:rsid w:val="009A6775"/>
    <w:rsid w:val="009A702B"/>
    <w:rsid w:val="009A7E8B"/>
    <w:rsid w:val="009A7F4D"/>
    <w:rsid w:val="009B00F9"/>
    <w:rsid w:val="009B015B"/>
    <w:rsid w:val="009B0313"/>
    <w:rsid w:val="009B0860"/>
    <w:rsid w:val="009B0EFC"/>
    <w:rsid w:val="009B1929"/>
    <w:rsid w:val="009B25DE"/>
    <w:rsid w:val="009B27C7"/>
    <w:rsid w:val="009B2A9A"/>
    <w:rsid w:val="009B3DB4"/>
    <w:rsid w:val="009B4CC7"/>
    <w:rsid w:val="009B4D53"/>
    <w:rsid w:val="009B5C3D"/>
    <w:rsid w:val="009B6D6A"/>
    <w:rsid w:val="009B6F43"/>
    <w:rsid w:val="009B7241"/>
    <w:rsid w:val="009B7560"/>
    <w:rsid w:val="009B7806"/>
    <w:rsid w:val="009B78C6"/>
    <w:rsid w:val="009B7BA1"/>
    <w:rsid w:val="009C1623"/>
    <w:rsid w:val="009C1845"/>
    <w:rsid w:val="009C1D26"/>
    <w:rsid w:val="009C1F43"/>
    <w:rsid w:val="009C3C8B"/>
    <w:rsid w:val="009C42A7"/>
    <w:rsid w:val="009C49ED"/>
    <w:rsid w:val="009C4F1D"/>
    <w:rsid w:val="009C56CF"/>
    <w:rsid w:val="009C59FF"/>
    <w:rsid w:val="009C5B3D"/>
    <w:rsid w:val="009C61F9"/>
    <w:rsid w:val="009C62E9"/>
    <w:rsid w:val="009C7526"/>
    <w:rsid w:val="009C76A2"/>
    <w:rsid w:val="009C7B52"/>
    <w:rsid w:val="009C7B67"/>
    <w:rsid w:val="009C7D1D"/>
    <w:rsid w:val="009C7E49"/>
    <w:rsid w:val="009C7E8F"/>
    <w:rsid w:val="009C7F41"/>
    <w:rsid w:val="009D0925"/>
    <w:rsid w:val="009D0BF1"/>
    <w:rsid w:val="009D1857"/>
    <w:rsid w:val="009D23FC"/>
    <w:rsid w:val="009D2930"/>
    <w:rsid w:val="009D2D43"/>
    <w:rsid w:val="009D346D"/>
    <w:rsid w:val="009D3874"/>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1F74"/>
    <w:rsid w:val="009E200B"/>
    <w:rsid w:val="009E2360"/>
    <w:rsid w:val="009E250A"/>
    <w:rsid w:val="009E2640"/>
    <w:rsid w:val="009E2907"/>
    <w:rsid w:val="009E299E"/>
    <w:rsid w:val="009E2AA6"/>
    <w:rsid w:val="009E2F66"/>
    <w:rsid w:val="009E353B"/>
    <w:rsid w:val="009E3718"/>
    <w:rsid w:val="009E47E9"/>
    <w:rsid w:val="009E480E"/>
    <w:rsid w:val="009E4F7D"/>
    <w:rsid w:val="009E51F2"/>
    <w:rsid w:val="009E5237"/>
    <w:rsid w:val="009E53EC"/>
    <w:rsid w:val="009E5517"/>
    <w:rsid w:val="009E5A6C"/>
    <w:rsid w:val="009E65D5"/>
    <w:rsid w:val="009E687F"/>
    <w:rsid w:val="009F02AB"/>
    <w:rsid w:val="009F0377"/>
    <w:rsid w:val="009F2B06"/>
    <w:rsid w:val="009F2E62"/>
    <w:rsid w:val="009F4712"/>
    <w:rsid w:val="009F49E4"/>
    <w:rsid w:val="009F4DE3"/>
    <w:rsid w:val="009F55C4"/>
    <w:rsid w:val="009F6446"/>
    <w:rsid w:val="009F6469"/>
    <w:rsid w:val="009F69AC"/>
    <w:rsid w:val="009F7530"/>
    <w:rsid w:val="009F75D1"/>
    <w:rsid w:val="009F7A33"/>
    <w:rsid w:val="00A001F9"/>
    <w:rsid w:val="00A00F4C"/>
    <w:rsid w:val="00A01789"/>
    <w:rsid w:val="00A02129"/>
    <w:rsid w:val="00A026BB"/>
    <w:rsid w:val="00A02904"/>
    <w:rsid w:val="00A034DC"/>
    <w:rsid w:val="00A04772"/>
    <w:rsid w:val="00A04B24"/>
    <w:rsid w:val="00A05AAA"/>
    <w:rsid w:val="00A05BB3"/>
    <w:rsid w:val="00A05C33"/>
    <w:rsid w:val="00A05CD8"/>
    <w:rsid w:val="00A0659F"/>
    <w:rsid w:val="00A06726"/>
    <w:rsid w:val="00A06F20"/>
    <w:rsid w:val="00A06F61"/>
    <w:rsid w:val="00A070D6"/>
    <w:rsid w:val="00A07F61"/>
    <w:rsid w:val="00A10AEB"/>
    <w:rsid w:val="00A10B31"/>
    <w:rsid w:val="00A10D48"/>
    <w:rsid w:val="00A117E1"/>
    <w:rsid w:val="00A11905"/>
    <w:rsid w:val="00A119D1"/>
    <w:rsid w:val="00A11D62"/>
    <w:rsid w:val="00A127AB"/>
    <w:rsid w:val="00A12AAE"/>
    <w:rsid w:val="00A1351E"/>
    <w:rsid w:val="00A13CF9"/>
    <w:rsid w:val="00A13DCF"/>
    <w:rsid w:val="00A13F20"/>
    <w:rsid w:val="00A14A18"/>
    <w:rsid w:val="00A14B5C"/>
    <w:rsid w:val="00A14F52"/>
    <w:rsid w:val="00A151D2"/>
    <w:rsid w:val="00A15A81"/>
    <w:rsid w:val="00A15CAC"/>
    <w:rsid w:val="00A1627E"/>
    <w:rsid w:val="00A162C7"/>
    <w:rsid w:val="00A1708E"/>
    <w:rsid w:val="00A17188"/>
    <w:rsid w:val="00A1782D"/>
    <w:rsid w:val="00A17888"/>
    <w:rsid w:val="00A179E3"/>
    <w:rsid w:val="00A17B45"/>
    <w:rsid w:val="00A17FDC"/>
    <w:rsid w:val="00A201C8"/>
    <w:rsid w:val="00A20B6F"/>
    <w:rsid w:val="00A21E32"/>
    <w:rsid w:val="00A220F8"/>
    <w:rsid w:val="00A227C7"/>
    <w:rsid w:val="00A22882"/>
    <w:rsid w:val="00A232C0"/>
    <w:rsid w:val="00A2352A"/>
    <w:rsid w:val="00A23F37"/>
    <w:rsid w:val="00A25238"/>
    <w:rsid w:val="00A259AC"/>
    <w:rsid w:val="00A25D30"/>
    <w:rsid w:val="00A25EF2"/>
    <w:rsid w:val="00A26399"/>
    <w:rsid w:val="00A26552"/>
    <w:rsid w:val="00A26DC3"/>
    <w:rsid w:val="00A278C2"/>
    <w:rsid w:val="00A27FC8"/>
    <w:rsid w:val="00A301CD"/>
    <w:rsid w:val="00A3074C"/>
    <w:rsid w:val="00A30AC2"/>
    <w:rsid w:val="00A30B6A"/>
    <w:rsid w:val="00A31401"/>
    <w:rsid w:val="00A32112"/>
    <w:rsid w:val="00A32A83"/>
    <w:rsid w:val="00A332F4"/>
    <w:rsid w:val="00A338C2"/>
    <w:rsid w:val="00A33922"/>
    <w:rsid w:val="00A33BFB"/>
    <w:rsid w:val="00A34C5C"/>
    <w:rsid w:val="00A3543E"/>
    <w:rsid w:val="00A35E7C"/>
    <w:rsid w:val="00A369C9"/>
    <w:rsid w:val="00A36B7F"/>
    <w:rsid w:val="00A3710A"/>
    <w:rsid w:val="00A37463"/>
    <w:rsid w:val="00A37924"/>
    <w:rsid w:val="00A404F1"/>
    <w:rsid w:val="00A40CC8"/>
    <w:rsid w:val="00A418F0"/>
    <w:rsid w:val="00A41944"/>
    <w:rsid w:val="00A41A9B"/>
    <w:rsid w:val="00A41B2A"/>
    <w:rsid w:val="00A41E3F"/>
    <w:rsid w:val="00A41EF7"/>
    <w:rsid w:val="00A42007"/>
    <w:rsid w:val="00A42517"/>
    <w:rsid w:val="00A4275B"/>
    <w:rsid w:val="00A429F5"/>
    <w:rsid w:val="00A434FC"/>
    <w:rsid w:val="00A43B1A"/>
    <w:rsid w:val="00A43D2A"/>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957"/>
    <w:rsid w:val="00A5299E"/>
    <w:rsid w:val="00A53690"/>
    <w:rsid w:val="00A53A0C"/>
    <w:rsid w:val="00A53C03"/>
    <w:rsid w:val="00A53DDA"/>
    <w:rsid w:val="00A54A9F"/>
    <w:rsid w:val="00A558DF"/>
    <w:rsid w:val="00A5643B"/>
    <w:rsid w:val="00A56591"/>
    <w:rsid w:val="00A56A99"/>
    <w:rsid w:val="00A56FAC"/>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000"/>
    <w:rsid w:val="00A70745"/>
    <w:rsid w:val="00A70794"/>
    <w:rsid w:val="00A7179E"/>
    <w:rsid w:val="00A721F6"/>
    <w:rsid w:val="00A72E2A"/>
    <w:rsid w:val="00A731CF"/>
    <w:rsid w:val="00A735BB"/>
    <w:rsid w:val="00A74173"/>
    <w:rsid w:val="00A74FBC"/>
    <w:rsid w:val="00A755D6"/>
    <w:rsid w:val="00A75B69"/>
    <w:rsid w:val="00A75F40"/>
    <w:rsid w:val="00A7606E"/>
    <w:rsid w:val="00A76E65"/>
    <w:rsid w:val="00A76F2D"/>
    <w:rsid w:val="00A807DD"/>
    <w:rsid w:val="00A80917"/>
    <w:rsid w:val="00A8095A"/>
    <w:rsid w:val="00A80C6D"/>
    <w:rsid w:val="00A81363"/>
    <w:rsid w:val="00A8141F"/>
    <w:rsid w:val="00A817AD"/>
    <w:rsid w:val="00A835AC"/>
    <w:rsid w:val="00A83C8D"/>
    <w:rsid w:val="00A84A01"/>
    <w:rsid w:val="00A859E6"/>
    <w:rsid w:val="00A86F53"/>
    <w:rsid w:val="00A8714E"/>
    <w:rsid w:val="00A87CE0"/>
    <w:rsid w:val="00A87F43"/>
    <w:rsid w:val="00A90A99"/>
    <w:rsid w:val="00A90DD7"/>
    <w:rsid w:val="00A90EDF"/>
    <w:rsid w:val="00A91696"/>
    <w:rsid w:val="00A91DF8"/>
    <w:rsid w:val="00A92363"/>
    <w:rsid w:val="00A9293F"/>
    <w:rsid w:val="00A93099"/>
    <w:rsid w:val="00A94FEC"/>
    <w:rsid w:val="00A957AF"/>
    <w:rsid w:val="00A95937"/>
    <w:rsid w:val="00A95FE0"/>
    <w:rsid w:val="00A965D3"/>
    <w:rsid w:val="00A966F5"/>
    <w:rsid w:val="00A96CE9"/>
    <w:rsid w:val="00A96E28"/>
    <w:rsid w:val="00A97066"/>
    <w:rsid w:val="00A97DFB"/>
    <w:rsid w:val="00A97F3F"/>
    <w:rsid w:val="00AA01DA"/>
    <w:rsid w:val="00AA02A1"/>
    <w:rsid w:val="00AA0DB4"/>
    <w:rsid w:val="00AA116B"/>
    <w:rsid w:val="00AA1207"/>
    <w:rsid w:val="00AA13A1"/>
    <w:rsid w:val="00AA1AAB"/>
    <w:rsid w:val="00AA1D10"/>
    <w:rsid w:val="00AA1EFB"/>
    <w:rsid w:val="00AA2651"/>
    <w:rsid w:val="00AA26EC"/>
    <w:rsid w:val="00AA3724"/>
    <w:rsid w:val="00AA379E"/>
    <w:rsid w:val="00AA44EB"/>
    <w:rsid w:val="00AA472E"/>
    <w:rsid w:val="00AA56B7"/>
    <w:rsid w:val="00AA642B"/>
    <w:rsid w:val="00AA6862"/>
    <w:rsid w:val="00AA6ECB"/>
    <w:rsid w:val="00AA6FAA"/>
    <w:rsid w:val="00AA71CD"/>
    <w:rsid w:val="00AA7466"/>
    <w:rsid w:val="00AA7641"/>
    <w:rsid w:val="00AA7914"/>
    <w:rsid w:val="00AB02AA"/>
    <w:rsid w:val="00AB0A69"/>
    <w:rsid w:val="00AB1208"/>
    <w:rsid w:val="00AB147F"/>
    <w:rsid w:val="00AB1D43"/>
    <w:rsid w:val="00AB1EB8"/>
    <w:rsid w:val="00AB1FBA"/>
    <w:rsid w:val="00AB2042"/>
    <w:rsid w:val="00AB22E1"/>
    <w:rsid w:val="00AB25E6"/>
    <w:rsid w:val="00AB2744"/>
    <w:rsid w:val="00AB297A"/>
    <w:rsid w:val="00AB2A75"/>
    <w:rsid w:val="00AB2AC4"/>
    <w:rsid w:val="00AB3373"/>
    <w:rsid w:val="00AB52DA"/>
    <w:rsid w:val="00AB5A29"/>
    <w:rsid w:val="00AB6090"/>
    <w:rsid w:val="00AB67D9"/>
    <w:rsid w:val="00AB6D00"/>
    <w:rsid w:val="00AB6D5A"/>
    <w:rsid w:val="00AB6FB3"/>
    <w:rsid w:val="00AB7150"/>
    <w:rsid w:val="00AB734B"/>
    <w:rsid w:val="00AB74D0"/>
    <w:rsid w:val="00AB762E"/>
    <w:rsid w:val="00AB7A51"/>
    <w:rsid w:val="00AB7B29"/>
    <w:rsid w:val="00AB7CF1"/>
    <w:rsid w:val="00AB7F69"/>
    <w:rsid w:val="00AC08B0"/>
    <w:rsid w:val="00AC0E18"/>
    <w:rsid w:val="00AC1880"/>
    <w:rsid w:val="00AC1FC5"/>
    <w:rsid w:val="00AC2055"/>
    <w:rsid w:val="00AC25C4"/>
    <w:rsid w:val="00AC2ED6"/>
    <w:rsid w:val="00AC3FC5"/>
    <w:rsid w:val="00AC4D89"/>
    <w:rsid w:val="00AC51EE"/>
    <w:rsid w:val="00AC5887"/>
    <w:rsid w:val="00AC5AEF"/>
    <w:rsid w:val="00AC60A4"/>
    <w:rsid w:val="00AC6271"/>
    <w:rsid w:val="00AC67A4"/>
    <w:rsid w:val="00AC6D7A"/>
    <w:rsid w:val="00AC761B"/>
    <w:rsid w:val="00AD0029"/>
    <w:rsid w:val="00AD0EB3"/>
    <w:rsid w:val="00AD1151"/>
    <w:rsid w:val="00AD1A0D"/>
    <w:rsid w:val="00AD1AF5"/>
    <w:rsid w:val="00AD1F34"/>
    <w:rsid w:val="00AD26EC"/>
    <w:rsid w:val="00AD2BDF"/>
    <w:rsid w:val="00AD327A"/>
    <w:rsid w:val="00AD4ABB"/>
    <w:rsid w:val="00AD4CB9"/>
    <w:rsid w:val="00AD4DD5"/>
    <w:rsid w:val="00AD5968"/>
    <w:rsid w:val="00AD59DD"/>
    <w:rsid w:val="00AD6368"/>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4BEA"/>
    <w:rsid w:val="00AE5D23"/>
    <w:rsid w:val="00AE619F"/>
    <w:rsid w:val="00AE72E4"/>
    <w:rsid w:val="00AE7794"/>
    <w:rsid w:val="00AF0603"/>
    <w:rsid w:val="00AF0F96"/>
    <w:rsid w:val="00AF15A6"/>
    <w:rsid w:val="00AF15C5"/>
    <w:rsid w:val="00AF20AB"/>
    <w:rsid w:val="00AF2244"/>
    <w:rsid w:val="00AF2387"/>
    <w:rsid w:val="00AF31BF"/>
    <w:rsid w:val="00AF3526"/>
    <w:rsid w:val="00AF3643"/>
    <w:rsid w:val="00AF3944"/>
    <w:rsid w:val="00AF3A66"/>
    <w:rsid w:val="00AF4213"/>
    <w:rsid w:val="00AF4E00"/>
    <w:rsid w:val="00AF4E6D"/>
    <w:rsid w:val="00AF51D3"/>
    <w:rsid w:val="00AF5512"/>
    <w:rsid w:val="00AF5E57"/>
    <w:rsid w:val="00AF5F66"/>
    <w:rsid w:val="00AF5F73"/>
    <w:rsid w:val="00AF5F81"/>
    <w:rsid w:val="00AF6460"/>
    <w:rsid w:val="00AF64D6"/>
    <w:rsid w:val="00AF6558"/>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AEF"/>
    <w:rsid w:val="00B05546"/>
    <w:rsid w:val="00B05B57"/>
    <w:rsid w:val="00B0661C"/>
    <w:rsid w:val="00B068A0"/>
    <w:rsid w:val="00B07112"/>
    <w:rsid w:val="00B100A0"/>
    <w:rsid w:val="00B10AC8"/>
    <w:rsid w:val="00B118D6"/>
    <w:rsid w:val="00B11A5E"/>
    <w:rsid w:val="00B11C21"/>
    <w:rsid w:val="00B11F8A"/>
    <w:rsid w:val="00B12473"/>
    <w:rsid w:val="00B1265A"/>
    <w:rsid w:val="00B12912"/>
    <w:rsid w:val="00B12DF5"/>
    <w:rsid w:val="00B13084"/>
    <w:rsid w:val="00B132BE"/>
    <w:rsid w:val="00B139EA"/>
    <w:rsid w:val="00B14789"/>
    <w:rsid w:val="00B148AB"/>
    <w:rsid w:val="00B14AAF"/>
    <w:rsid w:val="00B14F08"/>
    <w:rsid w:val="00B15628"/>
    <w:rsid w:val="00B1581F"/>
    <w:rsid w:val="00B15D4B"/>
    <w:rsid w:val="00B161D8"/>
    <w:rsid w:val="00B16D19"/>
    <w:rsid w:val="00B172A2"/>
    <w:rsid w:val="00B179EF"/>
    <w:rsid w:val="00B2008A"/>
    <w:rsid w:val="00B2168F"/>
    <w:rsid w:val="00B226F3"/>
    <w:rsid w:val="00B22C96"/>
    <w:rsid w:val="00B22EE5"/>
    <w:rsid w:val="00B22F48"/>
    <w:rsid w:val="00B22F74"/>
    <w:rsid w:val="00B23069"/>
    <w:rsid w:val="00B23088"/>
    <w:rsid w:val="00B23217"/>
    <w:rsid w:val="00B23C04"/>
    <w:rsid w:val="00B23DC3"/>
    <w:rsid w:val="00B23DCE"/>
    <w:rsid w:val="00B2423E"/>
    <w:rsid w:val="00B25519"/>
    <w:rsid w:val="00B25AAB"/>
    <w:rsid w:val="00B25D1E"/>
    <w:rsid w:val="00B266B7"/>
    <w:rsid w:val="00B26CDA"/>
    <w:rsid w:val="00B26FE8"/>
    <w:rsid w:val="00B27463"/>
    <w:rsid w:val="00B30300"/>
    <w:rsid w:val="00B3048C"/>
    <w:rsid w:val="00B31987"/>
    <w:rsid w:val="00B31BF9"/>
    <w:rsid w:val="00B3241A"/>
    <w:rsid w:val="00B3282D"/>
    <w:rsid w:val="00B3286A"/>
    <w:rsid w:val="00B3311C"/>
    <w:rsid w:val="00B33325"/>
    <w:rsid w:val="00B336F1"/>
    <w:rsid w:val="00B33B01"/>
    <w:rsid w:val="00B33F29"/>
    <w:rsid w:val="00B34083"/>
    <w:rsid w:val="00B34940"/>
    <w:rsid w:val="00B35C19"/>
    <w:rsid w:val="00B36159"/>
    <w:rsid w:val="00B363B9"/>
    <w:rsid w:val="00B3679F"/>
    <w:rsid w:val="00B36C15"/>
    <w:rsid w:val="00B36E26"/>
    <w:rsid w:val="00B37B2F"/>
    <w:rsid w:val="00B40457"/>
    <w:rsid w:val="00B405DC"/>
    <w:rsid w:val="00B40A1A"/>
    <w:rsid w:val="00B418AD"/>
    <w:rsid w:val="00B4194E"/>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D8A"/>
    <w:rsid w:val="00B520D6"/>
    <w:rsid w:val="00B526A1"/>
    <w:rsid w:val="00B53043"/>
    <w:rsid w:val="00B53299"/>
    <w:rsid w:val="00B532B1"/>
    <w:rsid w:val="00B53622"/>
    <w:rsid w:val="00B539E8"/>
    <w:rsid w:val="00B53B89"/>
    <w:rsid w:val="00B53F6B"/>
    <w:rsid w:val="00B54219"/>
    <w:rsid w:val="00B54BC1"/>
    <w:rsid w:val="00B54ECD"/>
    <w:rsid w:val="00B55897"/>
    <w:rsid w:val="00B55B21"/>
    <w:rsid w:val="00B56031"/>
    <w:rsid w:val="00B563A5"/>
    <w:rsid w:val="00B56805"/>
    <w:rsid w:val="00B56EF3"/>
    <w:rsid w:val="00B578E4"/>
    <w:rsid w:val="00B57B8C"/>
    <w:rsid w:val="00B601AC"/>
    <w:rsid w:val="00B601BE"/>
    <w:rsid w:val="00B607B0"/>
    <w:rsid w:val="00B617DC"/>
    <w:rsid w:val="00B625F1"/>
    <w:rsid w:val="00B62B12"/>
    <w:rsid w:val="00B62CAC"/>
    <w:rsid w:val="00B62CFE"/>
    <w:rsid w:val="00B63211"/>
    <w:rsid w:val="00B6337F"/>
    <w:rsid w:val="00B64709"/>
    <w:rsid w:val="00B64A1C"/>
    <w:rsid w:val="00B64ED0"/>
    <w:rsid w:val="00B65B6E"/>
    <w:rsid w:val="00B6624C"/>
    <w:rsid w:val="00B66566"/>
    <w:rsid w:val="00B665EA"/>
    <w:rsid w:val="00B66BA6"/>
    <w:rsid w:val="00B66C61"/>
    <w:rsid w:val="00B70937"/>
    <w:rsid w:val="00B70C83"/>
    <w:rsid w:val="00B70E39"/>
    <w:rsid w:val="00B712ED"/>
    <w:rsid w:val="00B7171C"/>
    <w:rsid w:val="00B71A21"/>
    <w:rsid w:val="00B71AA1"/>
    <w:rsid w:val="00B724FA"/>
    <w:rsid w:val="00B73336"/>
    <w:rsid w:val="00B73B4E"/>
    <w:rsid w:val="00B73F84"/>
    <w:rsid w:val="00B74228"/>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EAA"/>
    <w:rsid w:val="00B8384C"/>
    <w:rsid w:val="00B83994"/>
    <w:rsid w:val="00B84014"/>
    <w:rsid w:val="00B843F1"/>
    <w:rsid w:val="00B84E2D"/>
    <w:rsid w:val="00B84E93"/>
    <w:rsid w:val="00B85189"/>
    <w:rsid w:val="00B85C14"/>
    <w:rsid w:val="00B85CB8"/>
    <w:rsid w:val="00B85CC9"/>
    <w:rsid w:val="00B8608C"/>
    <w:rsid w:val="00B860CB"/>
    <w:rsid w:val="00B863B7"/>
    <w:rsid w:val="00B8659B"/>
    <w:rsid w:val="00B866A2"/>
    <w:rsid w:val="00B86B68"/>
    <w:rsid w:val="00B86BDF"/>
    <w:rsid w:val="00B87378"/>
    <w:rsid w:val="00B87938"/>
    <w:rsid w:val="00B90BB2"/>
    <w:rsid w:val="00B90FCF"/>
    <w:rsid w:val="00B91091"/>
    <w:rsid w:val="00B910A5"/>
    <w:rsid w:val="00B915EB"/>
    <w:rsid w:val="00B91A35"/>
    <w:rsid w:val="00B91E5E"/>
    <w:rsid w:val="00B91E78"/>
    <w:rsid w:val="00B92E83"/>
    <w:rsid w:val="00B9372C"/>
    <w:rsid w:val="00B943D0"/>
    <w:rsid w:val="00B94A9E"/>
    <w:rsid w:val="00B9556C"/>
    <w:rsid w:val="00B955D2"/>
    <w:rsid w:val="00B95961"/>
    <w:rsid w:val="00B95B49"/>
    <w:rsid w:val="00B95B78"/>
    <w:rsid w:val="00B95D94"/>
    <w:rsid w:val="00B96320"/>
    <w:rsid w:val="00B96954"/>
    <w:rsid w:val="00B97088"/>
    <w:rsid w:val="00B97CE7"/>
    <w:rsid w:val="00BA0BC9"/>
    <w:rsid w:val="00BA0BD2"/>
    <w:rsid w:val="00BA1197"/>
    <w:rsid w:val="00BA194D"/>
    <w:rsid w:val="00BA19D3"/>
    <w:rsid w:val="00BA1AA8"/>
    <w:rsid w:val="00BA1AF7"/>
    <w:rsid w:val="00BA2B39"/>
    <w:rsid w:val="00BA2F1E"/>
    <w:rsid w:val="00BA3053"/>
    <w:rsid w:val="00BA321A"/>
    <w:rsid w:val="00BA355B"/>
    <w:rsid w:val="00BA4EE4"/>
    <w:rsid w:val="00BA5865"/>
    <w:rsid w:val="00BA655A"/>
    <w:rsid w:val="00BA69FB"/>
    <w:rsid w:val="00BA7165"/>
    <w:rsid w:val="00BA737A"/>
    <w:rsid w:val="00BA74B3"/>
    <w:rsid w:val="00BA780F"/>
    <w:rsid w:val="00BA78D1"/>
    <w:rsid w:val="00BA7DDB"/>
    <w:rsid w:val="00BA7DE9"/>
    <w:rsid w:val="00BB0539"/>
    <w:rsid w:val="00BB063A"/>
    <w:rsid w:val="00BB06D8"/>
    <w:rsid w:val="00BB0C12"/>
    <w:rsid w:val="00BB1675"/>
    <w:rsid w:val="00BB249C"/>
    <w:rsid w:val="00BB2E52"/>
    <w:rsid w:val="00BB2F39"/>
    <w:rsid w:val="00BB32AF"/>
    <w:rsid w:val="00BB33E8"/>
    <w:rsid w:val="00BB35FA"/>
    <w:rsid w:val="00BB3C56"/>
    <w:rsid w:val="00BB3DD7"/>
    <w:rsid w:val="00BB40EF"/>
    <w:rsid w:val="00BB4200"/>
    <w:rsid w:val="00BB4CA8"/>
    <w:rsid w:val="00BB59F8"/>
    <w:rsid w:val="00BB5A4A"/>
    <w:rsid w:val="00BB5A8C"/>
    <w:rsid w:val="00BB690B"/>
    <w:rsid w:val="00BB69CF"/>
    <w:rsid w:val="00BB6A86"/>
    <w:rsid w:val="00BB6ED9"/>
    <w:rsid w:val="00BB6FFB"/>
    <w:rsid w:val="00BB72F6"/>
    <w:rsid w:val="00BB754C"/>
    <w:rsid w:val="00BB7D93"/>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6D6"/>
    <w:rsid w:val="00BC5307"/>
    <w:rsid w:val="00BC5B4E"/>
    <w:rsid w:val="00BC601F"/>
    <w:rsid w:val="00BC6484"/>
    <w:rsid w:val="00BC6835"/>
    <w:rsid w:val="00BC6DFF"/>
    <w:rsid w:val="00BC7277"/>
    <w:rsid w:val="00BC7C3F"/>
    <w:rsid w:val="00BC7CBF"/>
    <w:rsid w:val="00BD0781"/>
    <w:rsid w:val="00BD0791"/>
    <w:rsid w:val="00BD0802"/>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7074"/>
    <w:rsid w:val="00BD7136"/>
    <w:rsid w:val="00BD7624"/>
    <w:rsid w:val="00BD7E09"/>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F00EF"/>
    <w:rsid w:val="00BF07B8"/>
    <w:rsid w:val="00BF09E1"/>
    <w:rsid w:val="00BF0D1E"/>
    <w:rsid w:val="00BF1888"/>
    <w:rsid w:val="00BF1949"/>
    <w:rsid w:val="00BF20FE"/>
    <w:rsid w:val="00BF32DD"/>
    <w:rsid w:val="00BF33D4"/>
    <w:rsid w:val="00BF3793"/>
    <w:rsid w:val="00BF381B"/>
    <w:rsid w:val="00BF435C"/>
    <w:rsid w:val="00BF45D2"/>
    <w:rsid w:val="00BF4A7A"/>
    <w:rsid w:val="00BF4B76"/>
    <w:rsid w:val="00BF4BCD"/>
    <w:rsid w:val="00BF4D2F"/>
    <w:rsid w:val="00BF51E5"/>
    <w:rsid w:val="00BF55B9"/>
    <w:rsid w:val="00BF63F8"/>
    <w:rsid w:val="00BF6603"/>
    <w:rsid w:val="00BF6FF2"/>
    <w:rsid w:val="00BF7767"/>
    <w:rsid w:val="00BF7843"/>
    <w:rsid w:val="00BF7979"/>
    <w:rsid w:val="00C001A3"/>
    <w:rsid w:val="00C004C2"/>
    <w:rsid w:val="00C013F5"/>
    <w:rsid w:val="00C01984"/>
    <w:rsid w:val="00C02798"/>
    <w:rsid w:val="00C02DD9"/>
    <w:rsid w:val="00C041D2"/>
    <w:rsid w:val="00C04271"/>
    <w:rsid w:val="00C046E1"/>
    <w:rsid w:val="00C04E92"/>
    <w:rsid w:val="00C0547D"/>
    <w:rsid w:val="00C057CB"/>
    <w:rsid w:val="00C05DC3"/>
    <w:rsid w:val="00C05E6D"/>
    <w:rsid w:val="00C06382"/>
    <w:rsid w:val="00C068BF"/>
    <w:rsid w:val="00C0704D"/>
    <w:rsid w:val="00C07353"/>
    <w:rsid w:val="00C0743C"/>
    <w:rsid w:val="00C07800"/>
    <w:rsid w:val="00C079CC"/>
    <w:rsid w:val="00C07AB4"/>
    <w:rsid w:val="00C10189"/>
    <w:rsid w:val="00C10584"/>
    <w:rsid w:val="00C10D44"/>
    <w:rsid w:val="00C11D89"/>
    <w:rsid w:val="00C120C4"/>
    <w:rsid w:val="00C12982"/>
    <w:rsid w:val="00C12AB5"/>
    <w:rsid w:val="00C12C76"/>
    <w:rsid w:val="00C1369D"/>
    <w:rsid w:val="00C138EC"/>
    <w:rsid w:val="00C13E92"/>
    <w:rsid w:val="00C143B7"/>
    <w:rsid w:val="00C14C02"/>
    <w:rsid w:val="00C14C0B"/>
    <w:rsid w:val="00C14EB6"/>
    <w:rsid w:val="00C15491"/>
    <w:rsid w:val="00C15575"/>
    <w:rsid w:val="00C156CD"/>
    <w:rsid w:val="00C15A63"/>
    <w:rsid w:val="00C166AF"/>
    <w:rsid w:val="00C16E59"/>
    <w:rsid w:val="00C178C4"/>
    <w:rsid w:val="00C17DE8"/>
    <w:rsid w:val="00C202C5"/>
    <w:rsid w:val="00C20AE2"/>
    <w:rsid w:val="00C2100C"/>
    <w:rsid w:val="00C218E8"/>
    <w:rsid w:val="00C21969"/>
    <w:rsid w:val="00C21A56"/>
    <w:rsid w:val="00C222F2"/>
    <w:rsid w:val="00C230E2"/>
    <w:rsid w:val="00C23150"/>
    <w:rsid w:val="00C2367F"/>
    <w:rsid w:val="00C23AF2"/>
    <w:rsid w:val="00C23C0F"/>
    <w:rsid w:val="00C23F14"/>
    <w:rsid w:val="00C240D2"/>
    <w:rsid w:val="00C24927"/>
    <w:rsid w:val="00C25273"/>
    <w:rsid w:val="00C255E2"/>
    <w:rsid w:val="00C2676B"/>
    <w:rsid w:val="00C267CA"/>
    <w:rsid w:val="00C26CB7"/>
    <w:rsid w:val="00C2759E"/>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7C"/>
    <w:rsid w:val="00C36CE4"/>
    <w:rsid w:val="00C37981"/>
    <w:rsid w:val="00C40496"/>
    <w:rsid w:val="00C40A99"/>
    <w:rsid w:val="00C41B91"/>
    <w:rsid w:val="00C41D12"/>
    <w:rsid w:val="00C425A2"/>
    <w:rsid w:val="00C44ECA"/>
    <w:rsid w:val="00C450D0"/>
    <w:rsid w:val="00C45C6B"/>
    <w:rsid w:val="00C45E90"/>
    <w:rsid w:val="00C462CF"/>
    <w:rsid w:val="00C47479"/>
    <w:rsid w:val="00C476F9"/>
    <w:rsid w:val="00C4785E"/>
    <w:rsid w:val="00C479E0"/>
    <w:rsid w:val="00C50033"/>
    <w:rsid w:val="00C5013B"/>
    <w:rsid w:val="00C506B9"/>
    <w:rsid w:val="00C50F54"/>
    <w:rsid w:val="00C519C6"/>
    <w:rsid w:val="00C51AF0"/>
    <w:rsid w:val="00C5232B"/>
    <w:rsid w:val="00C523B7"/>
    <w:rsid w:val="00C5240C"/>
    <w:rsid w:val="00C5281D"/>
    <w:rsid w:val="00C52973"/>
    <w:rsid w:val="00C529DC"/>
    <w:rsid w:val="00C53703"/>
    <w:rsid w:val="00C53A1D"/>
    <w:rsid w:val="00C54086"/>
    <w:rsid w:val="00C54BF0"/>
    <w:rsid w:val="00C55490"/>
    <w:rsid w:val="00C5582B"/>
    <w:rsid w:val="00C55B1D"/>
    <w:rsid w:val="00C56233"/>
    <w:rsid w:val="00C5688D"/>
    <w:rsid w:val="00C56956"/>
    <w:rsid w:val="00C56D4C"/>
    <w:rsid w:val="00C571A8"/>
    <w:rsid w:val="00C571C5"/>
    <w:rsid w:val="00C57576"/>
    <w:rsid w:val="00C579CF"/>
    <w:rsid w:val="00C57A7F"/>
    <w:rsid w:val="00C57AC2"/>
    <w:rsid w:val="00C60FD8"/>
    <w:rsid w:val="00C61037"/>
    <w:rsid w:val="00C610C0"/>
    <w:rsid w:val="00C6178E"/>
    <w:rsid w:val="00C61E46"/>
    <w:rsid w:val="00C62498"/>
    <w:rsid w:val="00C626F4"/>
    <w:rsid w:val="00C62DED"/>
    <w:rsid w:val="00C6316C"/>
    <w:rsid w:val="00C631F7"/>
    <w:rsid w:val="00C633A1"/>
    <w:rsid w:val="00C6384C"/>
    <w:rsid w:val="00C63997"/>
    <w:rsid w:val="00C63A7B"/>
    <w:rsid w:val="00C63F07"/>
    <w:rsid w:val="00C6404C"/>
    <w:rsid w:val="00C64589"/>
    <w:rsid w:val="00C64906"/>
    <w:rsid w:val="00C64A90"/>
    <w:rsid w:val="00C64CF3"/>
    <w:rsid w:val="00C6518A"/>
    <w:rsid w:val="00C65E9A"/>
    <w:rsid w:val="00C669D6"/>
    <w:rsid w:val="00C707CA"/>
    <w:rsid w:val="00C71362"/>
    <w:rsid w:val="00C72422"/>
    <w:rsid w:val="00C72B7D"/>
    <w:rsid w:val="00C72BFF"/>
    <w:rsid w:val="00C72DED"/>
    <w:rsid w:val="00C733E5"/>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6C5"/>
    <w:rsid w:val="00C83741"/>
    <w:rsid w:val="00C83F96"/>
    <w:rsid w:val="00C842E7"/>
    <w:rsid w:val="00C854DB"/>
    <w:rsid w:val="00C85C17"/>
    <w:rsid w:val="00C861B6"/>
    <w:rsid w:val="00C877E9"/>
    <w:rsid w:val="00C87DA6"/>
    <w:rsid w:val="00C9037C"/>
    <w:rsid w:val="00C9058E"/>
    <w:rsid w:val="00C9087A"/>
    <w:rsid w:val="00C90E09"/>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3481"/>
    <w:rsid w:val="00CA3E08"/>
    <w:rsid w:val="00CA3F83"/>
    <w:rsid w:val="00CA463D"/>
    <w:rsid w:val="00CA4D2A"/>
    <w:rsid w:val="00CA4F0C"/>
    <w:rsid w:val="00CA58F5"/>
    <w:rsid w:val="00CA6374"/>
    <w:rsid w:val="00CA6A94"/>
    <w:rsid w:val="00CA6A9E"/>
    <w:rsid w:val="00CA7734"/>
    <w:rsid w:val="00CB00FF"/>
    <w:rsid w:val="00CB0E33"/>
    <w:rsid w:val="00CB10CD"/>
    <w:rsid w:val="00CB147B"/>
    <w:rsid w:val="00CB2020"/>
    <w:rsid w:val="00CB24B9"/>
    <w:rsid w:val="00CB2993"/>
    <w:rsid w:val="00CB29B0"/>
    <w:rsid w:val="00CB2C34"/>
    <w:rsid w:val="00CB385B"/>
    <w:rsid w:val="00CB3C0E"/>
    <w:rsid w:val="00CB45DA"/>
    <w:rsid w:val="00CB511F"/>
    <w:rsid w:val="00CB60B4"/>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4918"/>
    <w:rsid w:val="00CD4B81"/>
    <w:rsid w:val="00CD4FF6"/>
    <w:rsid w:val="00CD508B"/>
    <w:rsid w:val="00CD7C5B"/>
    <w:rsid w:val="00CE01E3"/>
    <w:rsid w:val="00CE0C58"/>
    <w:rsid w:val="00CE1A4D"/>
    <w:rsid w:val="00CE20EB"/>
    <w:rsid w:val="00CE2342"/>
    <w:rsid w:val="00CE2727"/>
    <w:rsid w:val="00CE36E2"/>
    <w:rsid w:val="00CE37E8"/>
    <w:rsid w:val="00CE39D6"/>
    <w:rsid w:val="00CE41BD"/>
    <w:rsid w:val="00CE4427"/>
    <w:rsid w:val="00CE4471"/>
    <w:rsid w:val="00CE49AE"/>
    <w:rsid w:val="00CE4C8C"/>
    <w:rsid w:val="00CE4D5A"/>
    <w:rsid w:val="00CE4FD6"/>
    <w:rsid w:val="00CE53D6"/>
    <w:rsid w:val="00CE592B"/>
    <w:rsid w:val="00CE5E74"/>
    <w:rsid w:val="00CE66F1"/>
    <w:rsid w:val="00CE6EF1"/>
    <w:rsid w:val="00CE70ED"/>
    <w:rsid w:val="00CF0073"/>
    <w:rsid w:val="00CF078B"/>
    <w:rsid w:val="00CF0E4E"/>
    <w:rsid w:val="00CF1623"/>
    <w:rsid w:val="00CF2D2F"/>
    <w:rsid w:val="00CF3A2D"/>
    <w:rsid w:val="00CF4065"/>
    <w:rsid w:val="00CF46F5"/>
    <w:rsid w:val="00CF4AF8"/>
    <w:rsid w:val="00CF4F0F"/>
    <w:rsid w:val="00CF5CD7"/>
    <w:rsid w:val="00CF5E56"/>
    <w:rsid w:val="00CF615D"/>
    <w:rsid w:val="00CF63B4"/>
    <w:rsid w:val="00CF6457"/>
    <w:rsid w:val="00CF66E1"/>
    <w:rsid w:val="00CF6937"/>
    <w:rsid w:val="00CF757B"/>
    <w:rsid w:val="00CF7AD8"/>
    <w:rsid w:val="00CF7FA2"/>
    <w:rsid w:val="00D000CF"/>
    <w:rsid w:val="00D00315"/>
    <w:rsid w:val="00D016C4"/>
    <w:rsid w:val="00D01BCD"/>
    <w:rsid w:val="00D01C10"/>
    <w:rsid w:val="00D01F23"/>
    <w:rsid w:val="00D02960"/>
    <w:rsid w:val="00D02F5A"/>
    <w:rsid w:val="00D032EB"/>
    <w:rsid w:val="00D038FF"/>
    <w:rsid w:val="00D04098"/>
    <w:rsid w:val="00D040F2"/>
    <w:rsid w:val="00D05CFD"/>
    <w:rsid w:val="00D06326"/>
    <w:rsid w:val="00D06B84"/>
    <w:rsid w:val="00D07D6E"/>
    <w:rsid w:val="00D07FDE"/>
    <w:rsid w:val="00D104F5"/>
    <w:rsid w:val="00D10DA7"/>
    <w:rsid w:val="00D11298"/>
    <w:rsid w:val="00D11A6D"/>
    <w:rsid w:val="00D11D42"/>
    <w:rsid w:val="00D11E45"/>
    <w:rsid w:val="00D12620"/>
    <w:rsid w:val="00D12CA8"/>
    <w:rsid w:val="00D1348D"/>
    <w:rsid w:val="00D1374F"/>
    <w:rsid w:val="00D1431A"/>
    <w:rsid w:val="00D1553B"/>
    <w:rsid w:val="00D15B20"/>
    <w:rsid w:val="00D162DB"/>
    <w:rsid w:val="00D166C5"/>
    <w:rsid w:val="00D1681A"/>
    <w:rsid w:val="00D170E9"/>
    <w:rsid w:val="00D17E82"/>
    <w:rsid w:val="00D202D0"/>
    <w:rsid w:val="00D2054A"/>
    <w:rsid w:val="00D20BAE"/>
    <w:rsid w:val="00D20E1C"/>
    <w:rsid w:val="00D20F92"/>
    <w:rsid w:val="00D21226"/>
    <w:rsid w:val="00D21262"/>
    <w:rsid w:val="00D215E0"/>
    <w:rsid w:val="00D22A71"/>
    <w:rsid w:val="00D22B21"/>
    <w:rsid w:val="00D22BD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518"/>
    <w:rsid w:val="00D33541"/>
    <w:rsid w:val="00D33F34"/>
    <w:rsid w:val="00D34970"/>
    <w:rsid w:val="00D34A68"/>
    <w:rsid w:val="00D35812"/>
    <w:rsid w:val="00D37172"/>
    <w:rsid w:val="00D37369"/>
    <w:rsid w:val="00D37561"/>
    <w:rsid w:val="00D37BF1"/>
    <w:rsid w:val="00D4081F"/>
    <w:rsid w:val="00D40A29"/>
    <w:rsid w:val="00D410F6"/>
    <w:rsid w:val="00D412FE"/>
    <w:rsid w:val="00D4162D"/>
    <w:rsid w:val="00D4169E"/>
    <w:rsid w:val="00D4176A"/>
    <w:rsid w:val="00D41BC0"/>
    <w:rsid w:val="00D41FB6"/>
    <w:rsid w:val="00D421FD"/>
    <w:rsid w:val="00D426A1"/>
    <w:rsid w:val="00D437FC"/>
    <w:rsid w:val="00D43FF8"/>
    <w:rsid w:val="00D441BC"/>
    <w:rsid w:val="00D441FF"/>
    <w:rsid w:val="00D445A8"/>
    <w:rsid w:val="00D44DEE"/>
    <w:rsid w:val="00D44F6A"/>
    <w:rsid w:val="00D44FB7"/>
    <w:rsid w:val="00D45A99"/>
    <w:rsid w:val="00D46255"/>
    <w:rsid w:val="00D468D9"/>
    <w:rsid w:val="00D471A8"/>
    <w:rsid w:val="00D4790A"/>
    <w:rsid w:val="00D50612"/>
    <w:rsid w:val="00D50A07"/>
    <w:rsid w:val="00D50A58"/>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0953"/>
    <w:rsid w:val="00D62756"/>
    <w:rsid w:val="00D63042"/>
    <w:rsid w:val="00D63D0D"/>
    <w:rsid w:val="00D63E51"/>
    <w:rsid w:val="00D63F58"/>
    <w:rsid w:val="00D63FB8"/>
    <w:rsid w:val="00D64E7A"/>
    <w:rsid w:val="00D650FB"/>
    <w:rsid w:val="00D65266"/>
    <w:rsid w:val="00D6548A"/>
    <w:rsid w:val="00D655FB"/>
    <w:rsid w:val="00D65C6F"/>
    <w:rsid w:val="00D65F96"/>
    <w:rsid w:val="00D660DD"/>
    <w:rsid w:val="00D66509"/>
    <w:rsid w:val="00D667BD"/>
    <w:rsid w:val="00D67473"/>
    <w:rsid w:val="00D67D1E"/>
    <w:rsid w:val="00D67E88"/>
    <w:rsid w:val="00D70207"/>
    <w:rsid w:val="00D70685"/>
    <w:rsid w:val="00D71535"/>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4E8"/>
    <w:rsid w:val="00D7709D"/>
    <w:rsid w:val="00D771F6"/>
    <w:rsid w:val="00D77E7A"/>
    <w:rsid w:val="00D803D4"/>
    <w:rsid w:val="00D80654"/>
    <w:rsid w:val="00D8079D"/>
    <w:rsid w:val="00D811B7"/>
    <w:rsid w:val="00D81C50"/>
    <w:rsid w:val="00D822D3"/>
    <w:rsid w:val="00D8263E"/>
    <w:rsid w:val="00D82984"/>
    <w:rsid w:val="00D83A6F"/>
    <w:rsid w:val="00D83C83"/>
    <w:rsid w:val="00D842B4"/>
    <w:rsid w:val="00D84947"/>
    <w:rsid w:val="00D84BD4"/>
    <w:rsid w:val="00D852CC"/>
    <w:rsid w:val="00D85351"/>
    <w:rsid w:val="00D8606C"/>
    <w:rsid w:val="00D86982"/>
    <w:rsid w:val="00D876B3"/>
    <w:rsid w:val="00D87C21"/>
    <w:rsid w:val="00D90814"/>
    <w:rsid w:val="00D91554"/>
    <w:rsid w:val="00D91A0E"/>
    <w:rsid w:val="00D91CDE"/>
    <w:rsid w:val="00D92855"/>
    <w:rsid w:val="00D933F8"/>
    <w:rsid w:val="00D93790"/>
    <w:rsid w:val="00D93F4D"/>
    <w:rsid w:val="00D93F50"/>
    <w:rsid w:val="00D941BA"/>
    <w:rsid w:val="00D94962"/>
    <w:rsid w:val="00D95E51"/>
    <w:rsid w:val="00D971C6"/>
    <w:rsid w:val="00D97C31"/>
    <w:rsid w:val="00D97D1D"/>
    <w:rsid w:val="00DA01A4"/>
    <w:rsid w:val="00DA1505"/>
    <w:rsid w:val="00DA1EC2"/>
    <w:rsid w:val="00DA25F3"/>
    <w:rsid w:val="00DA2E6C"/>
    <w:rsid w:val="00DA438D"/>
    <w:rsid w:val="00DA4B67"/>
    <w:rsid w:val="00DA59F3"/>
    <w:rsid w:val="00DA61BD"/>
    <w:rsid w:val="00DA63AC"/>
    <w:rsid w:val="00DA6FA1"/>
    <w:rsid w:val="00DA73FA"/>
    <w:rsid w:val="00DB0306"/>
    <w:rsid w:val="00DB03D4"/>
    <w:rsid w:val="00DB06CB"/>
    <w:rsid w:val="00DB09DD"/>
    <w:rsid w:val="00DB09F9"/>
    <w:rsid w:val="00DB1D0F"/>
    <w:rsid w:val="00DB276C"/>
    <w:rsid w:val="00DB37BA"/>
    <w:rsid w:val="00DB3ED6"/>
    <w:rsid w:val="00DB4150"/>
    <w:rsid w:val="00DB441A"/>
    <w:rsid w:val="00DB4AA6"/>
    <w:rsid w:val="00DB52C0"/>
    <w:rsid w:val="00DB5F5D"/>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552"/>
    <w:rsid w:val="00DD184D"/>
    <w:rsid w:val="00DD1DE5"/>
    <w:rsid w:val="00DD1F7E"/>
    <w:rsid w:val="00DD253D"/>
    <w:rsid w:val="00DD31DC"/>
    <w:rsid w:val="00DD34E5"/>
    <w:rsid w:val="00DD3AC3"/>
    <w:rsid w:val="00DD4271"/>
    <w:rsid w:val="00DD4DDB"/>
    <w:rsid w:val="00DD4F3E"/>
    <w:rsid w:val="00DD4FB6"/>
    <w:rsid w:val="00DD5154"/>
    <w:rsid w:val="00DD5900"/>
    <w:rsid w:val="00DD598C"/>
    <w:rsid w:val="00DD5DB6"/>
    <w:rsid w:val="00DD61D6"/>
    <w:rsid w:val="00DD7024"/>
    <w:rsid w:val="00DE019F"/>
    <w:rsid w:val="00DE09B2"/>
    <w:rsid w:val="00DE0C28"/>
    <w:rsid w:val="00DE1958"/>
    <w:rsid w:val="00DE1BCF"/>
    <w:rsid w:val="00DE1D4B"/>
    <w:rsid w:val="00DE20AB"/>
    <w:rsid w:val="00DE2605"/>
    <w:rsid w:val="00DE365F"/>
    <w:rsid w:val="00DE42EB"/>
    <w:rsid w:val="00DE46AB"/>
    <w:rsid w:val="00DE55D9"/>
    <w:rsid w:val="00DE5CB5"/>
    <w:rsid w:val="00DE5EEB"/>
    <w:rsid w:val="00DE637D"/>
    <w:rsid w:val="00DE6672"/>
    <w:rsid w:val="00DE7C72"/>
    <w:rsid w:val="00DF03EA"/>
    <w:rsid w:val="00DF0407"/>
    <w:rsid w:val="00DF0A21"/>
    <w:rsid w:val="00DF0B91"/>
    <w:rsid w:val="00DF0CFD"/>
    <w:rsid w:val="00DF0D29"/>
    <w:rsid w:val="00DF0FEA"/>
    <w:rsid w:val="00DF1E3B"/>
    <w:rsid w:val="00DF3567"/>
    <w:rsid w:val="00DF361F"/>
    <w:rsid w:val="00DF37E8"/>
    <w:rsid w:val="00DF3F04"/>
    <w:rsid w:val="00DF4D63"/>
    <w:rsid w:val="00DF5A01"/>
    <w:rsid w:val="00DF60CF"/>
    <w:rsid w:val="00DF6A78"/>
    <w:rsid w:val="00DF73E2"/>
    <w:rsid w:val="00DF7723"/>
    <w:rsid w:val="00DF7ECB"/>
    <w:rsid w:val="00E001A0"/>
    <w:rsid w:val="00E00244"/>
    <w:rsid w:val="00E00AB4"/>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49D7"/>
    <w:rsid w:val="00E052E5"/>
    <w:rsid w:val="00E054FD"/>
    <w:rsid w:val="00E06269"/>
    <w:rsid w:val="00E064CE"/>
    <w:rsid w:val="00E065AA"/>
    <w:rsid w:val="00E0673C"/>
    <w:rsid w:val="00E06FCB"/>
    <w:rsid w:val="00E107F8"/>
    <w:rsid w:val="00E10AD5"/>
    <w:rsid w:val="00E10BBD"/>
    <w:rsid w:val="00E10EDD"/>
    <w:rsid w:val="00E114AC"/>
    <w:rsid w:val="00E11603"/>
    <w:rsid w:val="00E11E38"/>
    <w:rsid w:val="00E11F07"/>
    <w:rsid w:val="00E12079"/>
    <w:rsid w:val="00E125F8"/>
    <w:rsid w:val="00E1296A"/>
    <w:rsid w:val="00E12F21"/>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255"/>
    <w:rsid w:val="00E21433"/>
    <w:rsid w:val="00E21E9D"/>
    <w:rsid w:val="00E2226C"/>
    <w:rsid w:val="00E2278E"/>
    <w:rsid w:val="00E23434"/>
    <w:rsid w:val="00E235D9"/>
    <w:rsid w:val="00E23625"/>
    <w:rsid w:val="00E23E6D"/>
    <w:rsid w:val="00E24691"/>
    <w:rsid w:val="00E24F51"/>
    <w:rsid w:val="00E2639A"/>
    <w:rsid w:val="00E26C28"/>
    <w:rsid w:val="00E26F6E"/>
    <w:rsid w:val="00E27067"/>
    <w:rsid w:val="00E272BD"/>
    <w:rsid w:val="00E273D5"/>
    <w:rsid w:val="00E304F9"/>
    <w:rsid w:val="00E3069A"/>
    <w:rsid w:val="00E30851"/>
    <w:rsid w:val="00E3105F"/>
    <w:rsid w:val="00E31624"/>
    <w:rsid w:val="00E31B7C"/>
    <w:rsid w:val="00E321C2"/>
    <w:rsid w:val="00E32B65"/>
    <w:rsid w:val="00E32C39"/>
    <w:rsid w:val="00E33969"/>
    <w:rsid w:val="00E34BBB"/>
    <w:rsid w:val="00E353F0"/>
    <w:rsid w:val="00E3596A"/>
    <w:rsid w:val="00E35C71"/>
    <w:rsid w:val="00E360FE"/>
    <w:rsid w:val="00E37471"/>
    <w:rsid w:val="00E379E1"/>
    <w:rsid w:val="00E37C48"/>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BF9"/>
    <w:rsid w:val="00E47012"/>
    <w:rsid w:val="00E47529"/>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5562"/>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4DB"/>
    <w:rsid w:val="00E6075F"/>
    <w:rsid w:val="00E60EE7"/>
    <w:rsid w:val="00E61118"/>
    <w:rsid w:val="00E61533"/>
    <w:rsid w:val="00E624A6"/>
    <w:rsid w:val="00E62AF6"/>
    <w:rsid w:val="00E63204"/>
    <w:rsid w:val="00E63755"/>
    <w:rsid w:val="00E64667"/>
    <w:rsid w:val="00E653FE"/>
    <w:rsid w:val="00E654F4"/>
    <w:rsid w:val="00E65D0B"/>
    <w:rsid w:val="00E65EFA"/>
    <w:rsid w:val="00E66C36"/>
    <w:rsid w:val="00E66CE6"/>
    <w:rsid w:val="00E66EE0"/>
    <w:rsid w:val="00E675B4"/>
    <w:rsid w:val="00E70116"/>
    <w:rsid w:val="00E706A1"/>
    <w:rsid w:val="00E71DDF"/>
    <w:rsid w:val="00E728CB"/>
    <w:rsid w:val="00E72B88"/>
    <w:rsid w:val="00E72E75"/>
    <w:rsid w:val="00E7318D"/>
    <w:rsid w:val="00E732B9"/>
    <w:rsid w:val="00E73930"/>
    <w:rsid w:val="00E73C07"/>
    <w:rsid w:val="00E73CFE"/>
    <w:rsid w:val="00E745D4"/>
    <w:rsid w:val="00E7460C"/>
    <w:rsid w:val="00E74838"/>
    <w:rsid w:val="00E749A6"/>
    <w:rsid w:val="00E74A65"/>
    <w:rsid w:val="00E74AE9"/>
    <w:rsid w:val="00E74C08"/>
    <w:rsid w:val="00E74CC1"/>
    <w:rsid w:val="00E74E83"/>
    <w:rsid w:val="00E75253"/>
    <w:rsid w:val="00E76094"/>
    <w:rsid w:val="00E76148"/>
    <w:rsid w:val="00E76C7F"/>
    <w:rsid w:val="00E77075"/>
    <w:rsid w:val="00E77326"/>
    <w:rsid w:val="00E8050C"/>
    <w:rsid w:val="00E80A0F"/>
    <w:rsid w:val="00E80E5E"/>
    <w:rsid w:val="00E810C0"/>
    <w:rsid w:val="00E81E90"/>
    <w:rsid w:val="00E81EB9"/>
    <w:rsid w:val="00E81F20"/>
    <w:rsid w:val="00E825A0"/>
    <w:rsid w:val="00E83516"/>
    <w:rsid w:val="00E844AB"/>
    <w:rsid w:val="00E84B6B"/>
    <w:rsid w:val="00E84E10"/>
    <w:rsid w:val="00E85107"/>
    <w:rsid w:val="00E8569F"/>
    <w:rsid w:val="00E86036"/>
    <w:rsid w:val="00E861C0"/>
    <w:rsid w:val="00E86337"/>
    <w:rsid w:val="00E865A6"/>
    <w:rsid w:val="00E86B24"/>
    <w:rsid w:val="00E86CC5"/>
    <w:rsid w:val="00E86DBE"/>
    <w:rsid w:val="00E87202"/>
    <w:rsid w:val="00E8759D"/>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045"/>
    <w:rsid w:val="00E95BF0"/>
    <w:rsid w:val="00E95C44"/>
    <w:rsid w:val="00E9630D"/>
    <w:rsid w:val="00E968FF"/>
    <w:rsid w:val="00E96A8F"/>
    <w:rsid w:val="00E9798A"/>
    <w:rsid w:val="00EA0160"/>
    <w:rsid w:val="00EA044C"/>
    <w:rsid w:val="00EA1B37"/>
    <w:rsid w:val="00EA2566"/>
    <w:rsid w:val="00EA2CB3"/>
    <w:rsid w:val="00EA36F7"/>
    <w:rsid w:val="00EA3D42"/>
    <w:rsid w:val="00EA3E6D"/>
    <w:rsid w:val="00EA4077"/>
    <w:rsid w:val="00EA46DC"/>
    <w:rsid w:val="00EA5851"/>
    <w:rsid w:val="00EA5ED2"/>
    <w:rsid w:val="00EA64FC"/>
    <w:rsid w:val="00EA67AC"/>
    <w:rsid w:val="00EA6AE2"/>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844"/>
    <w:rsid w:val="00EC3CB6"/>
    <w:rsid w:val="00EC4769"/>
    <w:rsid w:val="00EC5A71"/>
    <w:rsid w:val="00EC674B"/>
    <w:rsid w:val="00EC677F"/>
    <w:rsid w:val="00EC6900"/>
    <w:rsid w:val="00EC697A"/>
    <w:rsid w:val="00EC6A3E"/>
    <w:rsid w:val="00EC6CE8"/>
    <w:rsid w:val="00EC7011"/>
    <w:rsid w:val="00ED0316"/>
    <w:rsid w:val="00ED03D5"/>
    <w:rsid w:val="00ED05B9"/>
    <w:rsid w:val="00ED08E9"/>
    <w:rsid w:val="00ED092E"/>
    <w:rsid w:val="00ED0BEF"/>
    <w:rsid w:val="00ED1175"/>
    <w:rsid w:val="00ED278A"/>
    <w:rsid w:val="00ED2BD0"/>
    <w:rsid w:val="00ED32E5"/>
    <w:rsid w:val="00ED3317"/>
    <w:rsid w:val="00ED3411"/>
    <w:rsid w:val="00ED3774"/>
    <w:rsid w:val="00ED395E"/>
    <w:rsid w:val="00ED3B5C"/>
    <w:rsid w:val="00ED3D1B"/>
    <w:rsid w:val="00ED4884"/>
    <w:rsid w:val="00ED4AE0"/>
    <w:rsid w:val="00ED5EFA"/>
    <w:rsid w:val="00ED6065"/>
    <w:rsid w:val="00ED6482"/>
    <w:rsid w:val="00ED67A1"/>
    <w:rsid w:val="00ED6D07"/>
    <w:rsid w:val="00ED7866"/>
    <w:rsid w:val="00EE0566"/>
    <w:rsid w:val="00EE1B61"/>
    <w:rsid w:val="00EE2270"/>
    <w:rsid w:val="00EE2984"/>
    <w:rsid w:val="00EE3C9A"/>
    <w:rsid w:val="00EE3CDD"/>
    <w:rsid w:val="00EE4197"/>
    <w:rsid w:val="00EE46AC"/>
    <w:rsid w:val="00EE487A"/>
    <w:rsid w:val="00EE4A39"/>
    <w:rsid w:val="00EE51F5"/>
    <w:rsid w:val="00EE5479"/>
    <w:rsid w:val="00EE58C1"/>
    <w:rsid w:val="00EE5FBA"/>
    <w:rsid w:val="00EE6563"/>
    <w:rsid w:val="00EE68D3"/>
    <w:rsid w:val="00EE6C78"/>
    <w:rsid w:val="00EE72AD"/>
    <w:rsid w:val="00EE72F1"/>
    <w:rsid w:val="00EE78F3"/>
    <w:rsid w:val="00EE7956"/>
    <w:rsid w:val="00EF031F"/>
    <w:rsid w:val="00EF0447"/>
    <w:rsid w:val="00EF259B"/>
    <w:rsid w:val="00EF288D"/>
    <w:rsid w:val="00EF2E3F"/>
    <w:rsid w:val="00EF2E9D"/>
    <w:rsid w:val="00EF3B5E"/>
    <w:rsid w:val="00EF412A"/>
    <w:rsid w:val="00EF46F0"/>
    <w:rsid w:val="00EF4A1B"/>
    <w:rsid w:val="00EF4C83"/>
    <w:rsid w:val="00EF4F4E"/>
    <w:rsid w:val="00EF57A8"/>
    <w:rsid w:val="00EF5836"/>
    <w:rsid w:val="00EF5A20"/>
    <w:rsid w:val="00EF5DAB"/>
    <w:rsid w:val="00EF69CC"/>
    <w:rsid w:val="00EF6CBE"/>
    <w:rsid w:val="00EF7843"/>
    <w:rsid w:val="00F0000D"/>
    <w:rsid w:val="00F007A8"/>
    <w:rsid w:val="00F0117A"/>
    <w:rsid w:val="00F0189B"/>
    <w:rsid w:val="00F02814"/>
    <w:rsid w:val="00F028E9"/>
    <w:rsid w:val="00F02A40"/>
    <w:rsid w:val="00F02AFD"/>
    <w:rsid w:val="00F02B9C"/>
    <w:rsid w:val="00F02D47"/>
    <w:rsid w:val="00F02FF4"/>
    <w:rsid w:val="00F03066"/>
    <w:rsid w:val="00F031BF"/>
    <w:rsid w:val="00F035ED"/>
    <w:rsid w:val="00F0393F"/>
    <w:rsid w:val="00F048F8"/>
    <w:rsid w:val="00F04BF3"/>
    <w:rsid w:val="00F04C37"/>
    <w:rsid w:val="00F04F83"/>
    <w:rsid w:val="00F05079"/>
    <w:rsid w:val="00F0525B"/>
    <w:rsid w:val="00F05470"/>
    <w:rsid w:val="00F05E6A"/>
    <w:rsid w:val="00F062B3"/>
    <w:rsid w:val="00F06567"/>
    <w:rsid w:val="00F0660A"/>
    <w:rsid w:val="00F06E15"/>
    <w:rsid w:val="00F0763A"/>
    <w:rsid w:val="00F102BF"/>
    <w:rsid w:val="00F105B9"/>
    <w:rsid w:val="00F1071A"/>
    <w:rsid w:val="00F109A1"/>
    <w:rsid w:val="00F11CD2"/>
    <w:rsid w:val="00F11F0F"/>
    <w:rsid w:val="00F12146"/>
    <w:rsid w:val="00F126AD"/>
    <w:rsid w:val="00F12B7F"/>
    <w:rsid w:val="00F13434"/>
    <w:rsid w:val="00F13C88"/>
    <w:rsid w:val="00F14773"/>
    <w:rsid w:val="00F15720"/>
    <w:rsid w:val="00F158D1"/>
    <w:rsid w:val="00F1599D"/>
    <w:rsid w:val="00F159A7"/>
    <w:rsid w:val="00F162C3"/>
    <w:rsid w:val="00F1659B"/>
    <w:rsid w:val="00F169A7"/>
    <w:rsid w:val="00F16ADF"/>
    <w:rsid w:val="00F16CE3"/>
    <w:rsid w:val="00F1716E"/>
    <w:rsid w:val="00F17A3B"/>
    <w:rsid w:val="00F2009B"/>
    <w:rsid w:val="00F20EBB"/>
    <w:rsid w:val="00F212D6"/>
    <w:rsid w:val="00F21CD4"/>
    <w:rsid w:val="00F22256"/>
    <w:rsid w:val="00F22407"/>
    <w:rsid w:val="00F22502"/>
    <w:rsid w:val="00F22B04"/>
    <w:rsid w:val="00F234BB"/>
    <w:rsid w:val="00F2350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19B"/>
    <w:rsid w:val="00F27394"/>
    <w:rsid w:val="00F27632"/>
    <w:rsid w:val="00F2773B"/>
    <w:rsid w:val="00F27B6C"/>
    <w:rsid w:val="00F30415"/>
    <w:rsid w:val="00F305E8"/>
    <w:rsid w:val="00F30960"/>
    <w:rsid w:val="00F30B46"/>
    <w:rsid w:val="00F312E1"/>
    <w:rsid w:val="00F3152F"/>
    <w:rsid w:val="00F31BA5"/>
    <w:rsid w:val="00F31F04"/>
    <w:rsid w:val="00F320FC"/>
    <w:rsid w:val="00F321C4"/>
    <w:rsid w:val="00F326C6"/>
    <w:rsid w:val="00F32B49"/>
    <w:rsid w:val="00F3317B"/>
    <w:rsid w:val="00F334AE"/>
    <w:rsid w:val="00F34551"/>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8EE"/>
    <w:rsid w:val="00F409A5"/>
    <w:rsid w:val="00F41164"/>
    <w:rsid w:val="00F413AE"/>
    <w:rsid w:val="00F41DFD"/>
    <w:rsid w:val="00F42348"/>
    <w:rsid w:val="00F424F4"/>
    <w:rsid w:val="00F42A9D"/>
    <w:rsid w:val="00F42EAA"/>
    <w:rsid w:val="00F432A2"/>
    <w:rsid w:val="00F438FA"/>
    <w:rsid w:val="00F4433A"/>
    <w:rsid w:val="00F44764"/>
    <w:rsid w:val="00F44880"/>
    <w:rsid w:val="00F44A1C"/>
    <w:rsid w:val="00F45E36"/>
    <w:rsid w:val="00F4671E"/>
    <w:rsid w:val="00F47890"/>
    <w:rsid w:val="00F504C8"/>
    <w:rsid w:val="00F50960"/>
    <w:rsid w:val="00F5097A"/>
    <w:rsid w:val="00F50D9B"/>
    <w:rsid w:val="00F513EE"/>
    <w:rsid w:val="00F51889"/>
    <w:rsid w:val="00F52319"/>
    <w:rsid w:val="00F52661"/>
    <w:rsid w:val="00F52964"/>
    <w:rsid w:val="00F52BB9"/>
    <w:rsid w:val="00F533D1"/>
    <w:rsid w:val="00F5381B"/>
    <w:rsid w:val="00F53852"/>
    <w:rsid w:val="00F5386E"/>
    <w:rsid w:val="00F53A14"/>
    <w:rsid w:val="00F53B47"/>
    <w:rsid w:val="00F54173"/>
    <w:rsid w:val="00F54359"/>
    <w:rsid w:val="00F55359"/>
    <w:rsid w:val="00F55B5E"/>
    <w:rsid w:val="00F55DE2"/>
    <w:rsid w:val="00F55EE4"/>
    <w:rsid w:val="00F563DC"/>
    <w:rsid w:val="00F566BF"/>
    <w:rsid w:val="00F56B23"/>
    <w:rsid w:val="00F56DDE"/>
    <w:rsid w:val="00F573A0"/>
    <w:rsid w:val="00F57D90"/>
    <w:rsid w:val="00F600DE"/>
    <w:rsid w:val="00F6014E"/>
    <w:rsid w:val="00F60F72"/>
    <w:rsid w:val="00F61055"/>
    <w:rsid w:val="00F611DC"/>
    <w:rsid w:val="00F61337"/>
    <w:rsid w:val="00F61535"/>
    <w:rsid w:val="00F615A7"/>
    <w:rsid w:val="00F62747"/>
    <w:rsid w:val="00F62A15"/>
    <w:rsid w:val="00F62E2C"/>
    <w:rsid w:val="00F641E5"/>
    <w:rsid w:val="00F64269"/>
    <w:rsid w:val="00F642AD"/>
    <w:rsid w:val="00F65524"/>
    <w:rsid w:val="00F65575"/>
    <w:rsid w:val="00F65848"/>
    <w:rsid w:val="00F65DC5"/>
    <w:rsid w:val="00F66412"/>
    <w:rsid w:val="00F6642A"/>
    <w:rsid w:val="00F66785"/>
    <w:rsid w:val="00F675E3"/>
    <w:rsid w:val="00F71622"/>
    <w:rsid w:val="00F71676"/>
    <w:rsid w:val="00F72745"/>
    <w:rsid w:val="00F72D9E"/>
    <w:rsid w:val="00F73293"/>
    <w:rsid w:val="00F73B19"/>
    <w:rsid w:val="00F73C1E"/>
    <w:rsid w:val="00F7439E"/>
    <w:rsid w:val="00F751BB"/>
    <w:rsid w:val="00F7528D"/>
    <w:rsid w:val="00F7597E"/>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AEE"/>
    <w:rsid w:val="00F85D4E"/>
    <w:rsid w:val="00F862F7"/>
    <w:rsid w:val="00F86756"/>
    <w:rsid w:val="00F869B0"/>
    <w:rsid w:val="00F86FAB"/>
    <w:rsid w:val="00F9072A"/>
    <w:rsid w:val="00F909E9"/>
    <w:rsid w:val="00F90C51"/>
    <w:rsid w:val="00F911BD"/>
    <w:rsid w:val="00F9123D"/>
    <w:rsid w:val="00F91976"/>
    <w:rsid w:val="00F91CDC"/>
    <w:rsid w:val="00F92CB2"/>
    <w:rsid w:val="00F93790"/>
    <w:rsid w:val="00F93B0F"/>
    <w:rsid w:val="00F93F9D"/>
    <w:rsid w:val="00F951F2"/>
    <w:rsid w:val="00F95608"/>
    <w:rsid w:val="00F958CD"/>
    <w:rsid w:val="00F958D9"/>
    <w:rsid w:val="00F95964"/>
    <w:rsid w:val="00F95A25"/>
    <w:rsid w:val="00F95CB5"/>
    <w:rsid w:val="00F96470"/>
    <w:rsid w:val="00F96477"/>
    <w:rsid w:val="00F96B7D"/>
    <w:rsid w:val="00F970F2"/>
    <w:rsid w:val="00F97361"/>
    <w:rsid w:val="00F97521"/>
    <w:rsid w:val="00F9758A"/>
    <w:rsid w:val="00F977BF"/>
    <w:rsid w:val="00FA00AD"/>
    <w:rsid w:val="00FA033C"/>
    <w:rsid w:val="00FA075B"/>
    <w:rsid w:val="00FA12FE"/>
    <w:rsid w:val="00FA13D9"/>
    <w:rsid w:val="00FA145F"/>
    <w:rsid w:val="00FA1CDB"/>
    <w:rsid w:val="00FA2B31"/>
    <w:rsid w:val="00FA2F64"/>
    <w:rsid w:val="00FA36CC"/>
    <w:rsid w:val="00FA3BC3"/>
    <w:rsid w:val="00FA5170"/>
    <w:rsid w:val="00FA60E9"/>
    <w:rsid w:val="00FA63E3"/>
    <w:rsid w:val="00FA6B3A"/>
    <w:rsid w:val="00FA75C5"/>
    <w:rsid w:val="00FA79AD"/>
    <w:rsid w:val="00FB0205"/>
    <w:rsid w:val="00FB0779"/>
    <w:rsid w:val="00FB1451"/>
    <w:rsid w:val="00FB18CF"/>
    <w:rsid w:val="00FB1CBA"/>
    <w:rsid w:val="00FB1F14"/>
    <w:rsid w:val="00FB21CC"/>
    <w:rsid w:val="00FB2676"/>
    <w:rsid w:val="00FB27D7"/>
    <w:rsid w:val="00FB2885"/>
    <w:rsid w:val="00FB2E7F"/>
    <w:rsid w:val="00FB304E"/>
    <w:rsid w:val="00FB3083"/>
    <w:rsid w:val="00FB3E21"/>
    <w:rsid w:val="00FB3FA6"/>
    <w:rsid w:val="00FB41CD"/>
    <w:rsid w:val="00FB4843"/>
    <w:rsid w:val="00FB4A88"/>
    <w:rsid w:val="00FB4B60"/>
    <w:rsid w:val="00FB4B88"/>
    <w:rsid w:val="00FB57DF"/>
    <w:rsid w:val="00FB58D7"/>
    <w:rsid w:val="00FB5C48"/>
    <w:rsid w:val="00FB63A3"/>
    <w:rsid w:val="00FB68FF"/>
    <w:rsid w:val="00FB757C"/>
    <w:rsid w:val="00FB7841"/>
    <w:rsid w:val="00FB7AFE"/>
    <w:rsid w:val="00FC04CD"/>
    <w:rsid w:val="00FC0758"/>
    <w:rsid w:val="00FC0BC5"/>
    <w:rsid w:val="00FC15CE"/>
    <w:rsid w:val="00FC1833"/>
    <w:rsid w:val="00FC25BF"/>
    <w:rsid w:val="00FC260D"/>
    <w:rsid w:val="00FC29CC"/>
    <w:rsid w:val="00FC32A0"/>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798"/>
    <w:rsid w:val="00FD4208"/>
    <w:rsid w:val="00FD44A0"/>
    <w:rsid w:val="00FD46E1"/>
    <w:rsid w:val="00FD48F2"/>
    <w:rsid w:val="00FD4B18"/>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2D3"/>
    <w:rsid w:val="00FE26B1"/>
    <w:rsid w:val="00FE3114"/>
    <w:rsid w:val="00FE3218"/>
    <w:rsid w:val="00FE3304"/>
    <w:rsid w:val="00FE3564"/>
    <w:rsid w:val="00FE390F"/>
    <w:rsid w:val="00FE3EEB"/>
    <w:rsid w:val="00FE4492"/>
    <w:rsid w:val="00FE4737"/>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99"/>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32CD2980"/>
  <w15:chartTrackingRefBased/>
  <w15:docId w15:val="{D1C255ED-8F25-4D21-9383-3D5D60C2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11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476F26"/>
    <w:pPr>
      <w:keepNext/>
      <w:shd w:val="clear" w:color="auto" w:fill="A8D08D" w:themeFill="accent6" w:themeFillTint="99"/>
      <w:spacing w:before="0"/>
      <w:outlineLvl w:val="1"/>
      <w:pPrChange w:id="0" w:author="Susan" w:date="2020-05-20T15:16:00Z">
        <w:pPr>
          <w:keepNext/>
          <w:shd w:val="clear" w:color="auto" w:fill="A8D08D" w:themeFill="accent6" w:themeFillTint="99"/>
          <w:spacing w:after="60"/>
          <w:jc w:val="center"/>
          <w:outlineLvl w:val="1"/>
        </w:pPr>
      </w:pPrChange>
    </w:pPr>
    <w:rPr>
      <w:rFonts w:cs="Calibri"/>
      <w:b/>
      <w:bCs/>
      <w:iCs/>
      <w:sz w:val="24"/>
      <w:rPrChange w:id="0" w:author="Susan" w:date="2020-05-20T15:16:00Z">
        <w:rPr>
          <w:rFonts w:ascii="Calibri" w:hAnsi="Calibri" w:cs="Calibri"/>
          <w:b/>
          <w:bCs/>
          <w:iCs/>
          <w:sz w:val="24"/>
          <w:szCs w:val="24"/>
          <w:lang w:val="en-US" w:eastAsia="en-US" w:bidi="ar-SA"/>
        </w:rPr>
      </w:rPrChange>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476F26"/>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127420"/>
    <w:pPr>
      <w:spacing w:before="0" w:after="160" w:line="259" w:lineRule="auto"/>
      <w:ind w:left="720"/>
      <w:contextualSpacing/>
    </w:pPr>
    <w:rPr>
      <w:rFonts w:eastAsia="Calibri" w:cs="Times New Roman"/>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EA2CB3"/>
    <w:pPr>
      <w:widowControl w:val="0"/>
      <w:autoSpaceDE w:val="0"/>
      <w:autoSpaceDN w:val="0"/>
      <w:spacing w:before="0" w:after="0"/>
    </w:pPr>
    <w:rPr>
      <w:rFonts w:eastAsia="Calibri" w:cs="Calibri"/>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6.xml"/><Relationship Id="rId26" Type="http://schemas.openxmlformats.org/officeDocument/2006/relationships/hyperlink" Target="http://www.ncbi.nlm.nih.gov/entrez/query.fcgi?cmd=Retrieve&amp;db=PubMed&amp;dopt=Citation&amp;list_uids=15270487" TargetMode="External"/><Relationship Id="rId39" Type="http://schemas.openxmlformats.org/officeDocument/2006/relationships/fontTable" Target="fontTable.xml"/><Relationship Id="rId21" Type="http://schemas.openxmlformats.org/officeDocument/2006/relationships/header" Target="header9.xml"/><Relationship Id="rId34" Type="http://schemas.openxmlformats.org/officeDocument/2006/relationships/hyperlink" Target="http://www.epa.gov/waterscience/standards/bacteria/bacteria.pdf" TargetMode="External"/><Relationship Id="rId42"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29" Type="http://schemas.openxmlformats.org/officeDocument/2006/relationships/hyperlink" Target="http://www.ncbi.nlm.nih.gov/entrez/query.fcgi?cmd=Retrieve&amp;db=PubMed&amp;dopt=Citation&amp;list_uids=1589572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www.ncbi.nlm.nih.gov/entrez/query.fcgi?cmd=Retrieve&amp;db=PubMed&amp;dopt=Citation&amp;list_uids=10543842" TargetMode="External"/><Relationship Id="rId32" Type="http://schemas.openxmlformats.org/officeDocument/2006/relationships/hyperlink" Target="http://www.ncbi.nlm.nih.gov/entrez/query.fcgi?cmd=Retrieve&amp;db=PubMed&amp;dopt=Citation&amp;list_uids=11726166" TargetMode="External"/><Relationship Id="rId37" Type="http://schemas.openxmlformats.org/officeDocument/2006/relationships/hyperlink" Target="http://www.ncbi.nlm.nih.gov/entrez/query.fcgi?cmd=Retrieve&amp;db=PubMed&amp;dopt=Citation&amp;list_uids=11808792"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fda.gov/food/foodscienceresearch/laboratorymethods/ucm575251.htm" TargetMode="External"/><Relationship Id="rId23" Type="http://schemas.openxmlformats.org/officeDocument/2006/relationships/hyperlink" Target="http://www.ciwmb.ca.gov/regulations/Title14/ch31a5.htm" TargetMode="External"/><Relationship Id="rId28" Type="http://schemas.openxmlformats.org/officeDocument/2006/relationships/hyperlink" Target="http://www.ncbi.nlm.nih.gov/entrez/query.fcgi?cmd=Retrieve&amp;db=PubMed&amp;dopt=Citation&amp;list_uids=14672213" TargetMode="External"/><Relationship Id="rId36" Type="http://schemas.openxmlformats.org/officeDocument/2006/relationships/hyperlink" Target="http://www.cfsan.fda.gov/~lrd/cfr110.html" TargetMode="External"/><Relationship Id="rId10" Type="http://schemas.microsoft.com/office/2011/relationships/commentsExtended" Target="commentsExtended.xml"/><Relationship Id="rId19" Type="http://schemas.openxmlformats.org/officeDocument/2006/relationships/header" Target="header7.xml"/><Relationship Id="rId31" Type="http://schemas.openxmlformats.org/officeDocument/2006/relationships/hyperlink" Target="http://www.ncbi.nlm.nih.gov/entrez/query.fcgi?cmd=Retrieve&amp;db=PubMed&amp;dopt=Citation&amp;list_uids=11041147"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yperlink" Target="http://www.foodsafety.gov/~dms/prodguid.html" TargetMode="External"/><Relationship Id="rId27" Type="http://schemas.openxmlformats.org/officeDocument/2006/relationships/hyperlink" Target="http://www.ncbi.nlm.nih.gov/entrez/query.fcgi?cmd=Retrieve&amp;db=PubMed&amp;dopt=Citation&amp;list_uids=12540177" TargetMode="External"/><Relationship Id="rId30" Type="http://schemas.openxmlformats.org/officeDocument/2006/relationships/hyperlink" Target="http://www.ncbi.nlm.nih.gov/entrez/query.fcgi?cmd=Retrieve&amp;db=PubMed&amp;dopt=Citation&amp;list_uids=10772206" TargetMode="External"/><Relationship Id="rId35" Type="http://schemas.openxmlformats.org/officeDocument/2006/relationships/hyperlink" Target="http://www.cfsan.fda.gov/~comm/ift3-2a.html"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yperlink" Target="http://www.ncbi.nlm.nih.gov/entrez/query.fcgi?cmd=Retrieve&amp;db=PubMed&amp;dopt=Citation&amp;list_uids=10698745" TargetMode="External"/><Relationship Id="rId33" Type="http://schemas.openxmlformats.org/officeDocument/2006/relationships/hyperlink" Target="http://rais.ornl.gov/homepage/SSG_nonrad_technical.pdf" TargetMode="External"/><Relationship Id="rId38" Type="http://schemas.openxmlformats.org/officeDocument/2006/relationships/hyperlink" Target="http://www.ncbi.nlm.nih.gov/entrez/query.fcgi?cmd=Retrieve&amp;db=PubMed&amp;dopt=Citation&amp;list_uids=1189904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fda.gov/RegulatoryInformation/Guidances/ucm125434.htm" TargetMode="External"/><Relationship Id="rId2" Type="http://schemas.openxmlformats.org/officeDocument/2006/relationships/hyperlink" Target="http://www.calrecycle.ca.gov/Laws/Regulations/Title14/ch31a5.htm" TargetMode="External"/><Relationship Id="rId1" Type="http://schemas.openxmlformats.org/officeDocument/2006/relationships/hyperlink" Target="https://www.fda.gov/food/foodscienceresearch/laboratorymethods/ucm57525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FAD1962-3BF0-412D-95DE-8DB9EC5D4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33638</Words>
  <Characters>191739</Characters>
  <Application>Microsoft Office Word</Application>
  <DocSecurity>4</DocSecurity>
  <Lines>1597</Lines>
  <Paragraphs>449</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224928</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onia Salas</cp:lastModifiedBy>
  <cp:revision>2</cp:revision>
  <cp:lastPrinted>2020-05-21T20:02:00Z</cp:lastPrinted>
  <dcterms:created xsi:type="dcterms:W3CDTF">2020-07-03T00:15:00Z</dcterms:created>
  <dcterms:modified xsi:type="dcterms:W3CDTF">2020-07-03T00:15:00Z</dcterms:modified>
</cp:coreProperties>
</file>